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D76FC8" w14:textId="785421F0" w:rsidR="00D404CB" w:rsidRPr="00B6576B" w:rsidRDefault="00D404CB" w:rsidP="00D404CB">
      <w:pPr>
        <w:spacing w:after="0" w:line="360" w:lineRule="auto"/>
        <w:jc w:val="both"/>
        <w:outlineLvl w:val="0"/>
        <w:rPr>
          <w:rFonts w:ascii="Book Antiqua" w:hAnsi="Book Antiqua" w:cs="Times New Roman"/>
          <w:b/>
          <w:lang w:eastAsia="zh-CN"/>
        </w:rPr>
      </w:pPr>
      <w:bookmarkStart w:id="0" w:name="OLE_LINK458"/>
      <w:bookmarkStart w:id="1" w:name="OLE_LINK462"/>
      <w:bookmarkStart w:id="2" w:name="OLE_LINK478"/>
      <w:bookmarkStart w:id="3" w:name="OLE_LINK661"/>
      <w:r w:rsidRPr="00B6576B">
        <w:rPr>
          <w:rFonts w:ascii="Book Antiqua" w:hAnsi="Book Antiqua" w:cs="Times New Roman"/>
          <w:b/>
          <w:lang w:eastAsia="zh-CN"/>
        </w:rPr>
        <w:t xml:space="preserve">Name of Journal: </w:t>
      </w:r>
      <w:r w:rsidRPr="00B6576B">
        <w:rPr>
          <w:rFonts w:ascii="Book Antiqua" w:hAnsi="Book Antiqua" w:cs="Times New Roman"/>
          <w:b/>
          <w:i/>
          <w:lang w:eastAsia="zh-CN"/>
        </w:rPr>
        <w:t>World Journal of Transplantation</w:t>
      </w:r>
    </w:p>
    <w:p w14:paraId="23E81550" w14:textId="3BD97BDD" w:rsidR="00D404CB" w:rsidRPr="00B6576B" w:rsidRDefault="00D404CB" w:rsidP="00D404CB">
      <w:pPr>
        <w:spacing w:after="0" w:line="360" w:lineRule="auto"/>
        <w:jc w:val="both"/>
        <w:outlineLvl w:val="0"/>
        <w:rPr>
          <w:rFonts w:ascii="Book Antiqua" w:hAnsi="Book Antiqua" w:cs="Times New Roman"/>
          <w:b/>
          <w:lang w:eastAsia="zh-CN"/>
        </w:rPr>
      </w:pPr>
      <w:r w:rsidRPr="00B6576B">
        <w:rPr>
          <w:rFonts w:ascii="Book Antiqua" w:hAnsi="Book Antiqua" w:cs="Times New Roman"/>
          <w:b/>
          <w:lang w:eastAsia="zh-CN"/>
        </w:rPr>
        <w:t>ESPS Manuscript NO: 29706</w:t>
      </w:r>
    </w:p>
    <w:p w14:paraId="198666BF" w14:textId="66018F8F" w:rsidR="00D404CB" w:rsidRPr="00B6576B" w:rsidRDefault="00D404CB" w:rsidP="00D404CB">
      <w:pPr>
        <w:spacing w:after="0" w:line="360" w:lineRule="auto"/>
        <w:jc w:val="both"/>
        <w:outlineLvl w:val="0"/>
        <w:rPr>
          <w:rFonts w:ascii="Book Antiqua" w:hAnsi="Book Antiqua" w:cs="Times New Roman"/>
          <w:b/>
          <w:lang w:eastAsia="zh-CN"/>
        </w:rPr>
      </w:pPr>
      <w:bookmarkStart w:id="4" w:name="OLE_LINK1617"/>
      <w:bookmarkStart w:id="5" w:name="OLE_LINK1618"/>
      <w:r w:rsidRPr="00B6576B">
        <w:rPr>
          <w:rFonts w:ascii="Book Antiqua" w:hAnsi="Book Antiqua" w:cs="Times New Roman"/>
          <w:b/>
          <w:lang w:eastAsia="zh-CN"/>
        </w:rPr>
        <w:t xml:space="preserve">Manuscript Type: </w:t>
      </w:r>
      <w:bookmarkEnd w:id="4"/>
      <w:bookmarkEnd w:id="5"/>
      <w:r w:rsidRPr="00B6576B">
        <w:rPr>
          <w:rFonts w:ascii="Book Antiqua" w:hAnsi="Book Antiqua" w:cs="Times New Roman"/>
          <w:b/>
          <w:lang w:eastAsia="zh-CN"/>
        </w:rPr>
        <w:t>Review</w:t>
      </w:r>
    </w:p>
    <w:bookmarkEnd w:id="0"/>
    <w:bookmarkEnd w:id="1"/>
    <w:bookmarkEnd w:id="2"/>
    <w:bookmarkEnd w:id="3"/>
    <w:p w14:paraId="36198630" w14:textId="7E9E6A67" w:rsidR="00D404CB" w:rsidRPr="00B6576B" w:rsidRDefault="00D404CB" w:rsidP="00D404CB">
      <w:pPr>
        <w:spacing w:after="0" w:line="360" w:lineRule="auto"/>
        <w:jc w:val="both"/>
        <w:outlineLvl w:val="0"/>
        <w:rPr>
          <w:rFonts w:ascii="Book Antiqua" w:hAnsi="Book Antiqua" w:cs="Times New Roman"/>
          <w:lang w:eastAsia="zh-CN"/>
        </w:rPr>
      </w:pPr>
    </w:p>
    <w:p w14:paraId="1E49AB3D" w14:textId="6479BB80" w:rsidR="00CA7080" w:rsidRPr="00B6576B" w:rsidRDefault="00B77C6E" w:rsidP="00D404CB">
      <w:pPr>
        <w:spacing w:after="0" w:line="360" w:lineRule="auto"/>
        <w:jc w:val="both"/>
        <w:outlineLvl w:val="0"/>
        <w:rPr>
          <w:rFonts w:ascii="Book Antiqua" w:hAnsi="Book Antiqua" w:cs="Times New Roman"/>
          <w:b/>
        </w:rPr>
      </w:pPr>
      <w:r w:rsidRPr="00B6576B">
        <w:rPr>
          <w:rFonts w:ascii="Book Antiqua" w:hAnsi="Book Antiqua" w:cs="Times New Roman"/>
          <w:b/>
        </w:rPr>
        <w:t xml:space="preserve">Role of </w:t>
      </w:r>
      <w:r w:rsidR="00D404CB" w:rsidRPr="00B6576B">
        <w:rPr>
          <w:rFonts w:ascii="Book Antiqua" w:hAnsi="Book Antiqua" w:cs="Times New Roman"/>
          <w:b/>
        </w:rPr>
        <w:t>gastroesophageal reflux disease in lung transplantation</w:t>
      </w:r>
    </w:p>
    <w:p w14:paraId="0B3B14D6" w14:textId="77777777" w:rsidR="00CA7080" w:rsidRPr="00B6576B" w:rsidRDefault="00CA7080" w:rsidP="00D404CB">
      <w:pPr>
        <w:spacing w:after="0" w:line="360" w:lineRule="auto"/>
        <w:jc w:val="both"/>
        <w:rPr>
          <w:rFonts w:ascii="Book Antiqua" w:hAnsi="Book Antiqua" w:cs="Times New Roman"/>
        </w:rPr>
      </w:pPr>
    </w:p>
    <w:p w14:paraId="749B08C4" w14:textId="530A45B9" w:rsidR="00CA7080" w:rsidRPr="00B6576B" w:rsidRDefault="00D404CB" w:rsidP="00D404CB">
      <w:pPr>
        <w:spacing w:after="0" w:line="360" w:lineRule="auto"/>
        <w:jc w:val="both"/>
        <w:outlineLvl w:val="0"/>
        <w:rPr>
          <w:rFonts w:ascii="Book Antiqua" w:hAnsi="Book Antiqua" w:cs="Times New Roman"/>
        </w:rPr>
      </w:pPr>
      <w:proofErr w:type="spellStart"/>
      <w:r w:rsidRPr="00B6576B">
        <w:rPr>
          <w:rFonts w:ascii="Book Antiqua" w:hAnsi="Book Antiqua" w:cs="Times New Roman"/>
        </w:rPr>
        <w:t>Hathorn</w:t>
      </w:r>
      <w:proofErr w:type="spellEnd"/>
      <w:r w:rsidRPr="00B6576B">
        <w:rPr>
          <w:rFonts w:ascii="Book Antiqua" w:hAnsi="Book Antiqua" w:cs="Times New Roman"/>
        </w:rPr>
        <w:t xml:space="preserve"> </w:t>
      </w:r>
      <w:r w:rsidRPr="00B6576B">
        <w:rPr>
          <w:rFonts w:ascii="Book Antiqua" w:hAnsi="Book Antiqua" w:cs="Times New Roman"/>
          <w:lang w:eastAsia="zh-CN"/>
        </w:rPr>
        <w:t xml:space="preserve">KE </w:t>
      </w:r>
      <w:r w:rsidRPr="00B6576B">
        <w:rPr>
          <w:rFonts w:ascii="Book Antiqua" w:hAnsi="Book Antiqua" w:cs="Times New Roman"/>
          <w:i/>
          <w:lang w:eastAsia="zh-CN"/>
        </w:rPr>
        <w:t>et al</w:t>
      </w:r>
      <w:r w:rsidRPr="00B6576B">
        <w:rPr>
          <w:rFonts w:ascii="Book Antiqua" w:hAnsi="Book Antiqua" w:cs="Times New Roman"/>
          <w:lang w:eastAsia="zh-CN"/>
        </w:rPr>
        <w:t xml:space="preserve">. </w:t>
      </w:r>
      <w:r w:rsidR="004F6A97" w:rsidRPr="00B6576B">
        <w:rPr>
          <w:rFonts w:ascii="Book Antiqua" w:hAnsi="Book Antiqua" w:cs="Times New Roman"/>
        </w:rPr>
        <w:t>GERD worsens lung transplant outcomes</w:t>
      </w:r>
    </w:p>
    <w:p w14:paraId="7AAC3BCA" w14:textId="77777777" w:rsidR="00CA7080" w:rsidRPr="00B6576B" w:rsidRDefault="00CA7080" w:rsidP="00D404CB">
      <w:pPr>
        <w:spacing w:after="0" w:line="360" w:lineRule="auto"/>
        <w:jc w:val="both"/>
        <w:rPr>
          <w:rFonts w:ascii="Book Antiqua" w:hAnsi="Book Antiqua" w:cs="Times New Roman"/>
        </w:rPr>
      </w:pPr>
    </w:p>
    <w:p w14:paraId="41909FA8" w14:textId="147B36C0" w:rsidR="00B8319E" w:rsidRPr="00B6576B" w:rsidRDefault="00862EF2" w:rsidP="00D404CB">
      <w:pPr>
        <w:spacing w:after="0" w:line="360" w:lineRule="auto"/>
        <w:jc w:val="both"/>
        <w:outlineLvl w:val="0"/>
        <w:rPr>
          <w:rFonts w:ascii="Book Antiqua" w:hAnsi="Book Antiqua" w:cs="Times New Roman"/>
          <w:b/>
          <w:lang w:eastAsia="zh-CN"/>
        </w:rPr>
      </w:pPr>
      <w:r w:rsidRPr="00B6576B">
        <w:rPr>
          <w:rFonts w:ascii="Book Antiqua" w:hAnsi="Book Antiqua" w:cs="Times New Roman"/>
          <w:b/>
        </w:rPr>
        <w:t xml:space="preserve">Kelly E </w:t>
      </w:r>
      <w:proofErr w:type="spellStart"/>
      <w:r w:rsidRPr="00B6576B">
        <w:rPr>
          <w:rFonts w:ascii="Book Antiqua" w:hAnsi="Book Antiqua" w:cs="Times New Roman"/>
          <w:b/>
        </w:rPr>
        <w:t>Hathorn</w:t>
      </w:r>
      <w:proofErr w:type="spellEnd"/>
      <w:r w:rsidRPr="00B6576B">
        <w:rPr>
          <w:rFonts w:ascii="Book Antiqua" w:hAnsi="Book Antiqua" w:cs="Times New Roman"/>
          <w:b/>
        </w:rPr>
        <w:t xml:space="preserve">, </w:t>
      </w:r>
      <w:r w:rsidR="006F77DD" w:rsidRPr="00B6576B">
        <w:rPr>
          <w:rFonts w:ascii="Book Antiqua" w:hAnsi="Book Antiqua" w:cs="Times New Roman"/>
          <w:b/>
        </w:rPr>
        <w:t>Walter W</w:t>
      </w:r>
      <w:r w:rsidR="00D404CB" w:rsidRPr="00B6576B">
        <w:rPr>
          <w:rFonts w:ascii="Book Antiqua" w:hAnsi="Book Antiqua" w:cs="Times New Roman"/>
          <w:b/>
        </w:rPr>
        <w:t xml:space="preserve"> Chan</w:t>
      </w:r>
      <w:r w:rsidR="00D404CB" w:rsidRPr="00B6576B">
        <w:rPr>
          <w:rFonts w:ascii="Book Antiqua" w:hAnsi="Book Antiqua" w:cs="Times New Roman"/>
          <w:b/>
          <w:lang w:eastAsia="zh-CN"/>
        </w:rPr>
        <w:t>,</w:t>
      </w:r>
      <w:r w:rsidR="004409A5" w:rsidRPr="00B6576B">
        <w:rPr>
          <w:rFonts w:ascii="Book Antiqua" w:hAnsi="Book Antiqua" w:cs="Times New Roman"/>
          <w:b/>
        </w:rPr>
        <w:t xml:space="preserve"> Wai-Kit Lo</w:t>
      </w:r>
    </w:p>
    <w:p w14:paraId="55F02683" w14:textId="77777777" w:rsidR="00D404CB" w:rsidRPr="00B6576B" w:rsidRDefault="00D404CB" w:rsidP="00D404CB">
      <w:pPr>
        <w:spacing w:after="0" w:line="360" w:lineRule="auto"/>
        <w:jc w:val="both"/>
        <w:rPr>
          <w:rFonts w:ascii="Book Antiqua" w:hAnsi="Book Antiqua" w:cs="Times New Roman"/>
          <w:lang w:eastAsia="zh-CN"/>
        </w:rPr>
      </w:pPr>
    </w:p>
    <w:p w14:paraId="25080533" w14:textId="6EB01924" w:rsidR="00F31F67" w:rsidRPr="00B6576B" w:rsidRDefault="00D404CB" w:rsidP="00D404CB">
      <w:pPr>
        <w:spacing w:after="0" w:line="360" w:lineRule="auto"/>
        <w:jc w:val="both"/>
        <w:rPr>
          <w:rFonts w:ascii="Book Antiqua" w:hAnsi="Book Antiqua" w:cs="Times New Roman"/>
          <w:lang w:eastAsia="zh-CN"/>
        </w:rPr>
      </w:pPr>
      <w:r w:rsidRPr="00B6576B">
        <w:rPr>
          <w:rFonts w:ascii="Book Antiqua" w:hAnsi="Book Antiqua" w:cs="Times New Roman"/>
          <w:b/>
        </w:rPr>
        <w:t xml:space="preserve">Kelly E </w:t>
      </w:r>
      <w:proofErr w:type="spellStart"/>
      <w:r w:rsidRPr="00B6576B">
        <w:rPr>
          <w:rFonts w:ascii="Book Antiqua" w:hAnsi="Book Antiqua" w:cs="Times New Roman"/>
          <w:b/>
        </w:rPr>
        <w:t>Hathorn</w:t>
      </w:r>
      <w:proofErr w:type="spellEnd"/>
      <w:r w:rsidRPr="00B6576B">
        <w:rPr>
          <w:rFonts w:ascii="Book Antiqua" w:hAnsi="Book Antiqua" w:cs="Times New Roman"/>
          <w:b/>
        </w:rPr>
        <w:t>,</w:t>
      </w:r>
      <w:r w:rsidRPr="00B6576B">
        <w:rPr>
          <w:rFonts w:ascii="Book Antiqua" w:hAnsi="Book Antiqua" w:cs="Times New Roman"/>
        </w:rPr>
        <w:t xml:space="preserve"> </w:t>
      </w:r>
      <w:r w:rsidR="00F31F67" w:rsidRPr="00B6576B">
        <w:rPr>
          <w:rFonts w:ascii="Book Antiqua" w:hAnsi="Book Antiqua" w:cs="Times New Roman"/>
        </w:rPr>
        <w:t xml:space="preserve">Division of Internal Medicine, Brigham and Women’s Hospital, Boston, </w:t>
      </w:r>
      <w:r w:rsidRPr="00B6576B">
        <w:rPr>
          <w:rFonts w:ascii="Book Antiqua" w:hAnsi="Book Antiqua" w:cs="Times New Roman"/>
        </w:rPr>
        <w:t>MA</w:t>
      </w:r>
      <w:r w:rsidR="00B530CF" w:rsidRPr="00B6576B">
        <w:rPr>
          <w:rFonts w:ascii="Book Antiqua" w:hAnsi="Book Antiqua" w:cs="Times New Roman"/>
          <w:lang w:eastAsia="zh-CN"/>
        </w:rPr>
        <w:t xml:space="preserve"> </w:t>
      </w:r>
      <w:r w:rsidR="00B530CF" w:rsidRPr="00B6576B">
        <w:rPr>
          <w:rFonts w:ascii="Book Antiqua" w:hAnsi="Book Antiqua" w:cs="Times New Roman"/>
        </w:rPr>
        <w:t>02115</w:t>
      </w:r>
      <w:r w:rsidR="00F31F67" w:rsidRPr="00B6576B">
        <w:rPr>
          <w:rFonts w:ascii="Book Antiqua" w:hAnsi="Book Antiqua" w:cs="Times New Roman"/>
        </w:rPr>
        <w:t>, U</w:t>
      </w:r>
      <w:r w:rsidRPr="00B6576B">
        <w:rPr>
          <w:rFonts w:ascii="Book Antiqua" w:hAnsi="Book Antiqua" w:cs="Times New Roman"/>
          <w:lang w:eastAsia="zh-CN"/>
        </w:rPr>
        <w:t>nited States</w:t>
      </w:r>
    </w:p>
    <w:p w14:paraId="3893AE3A" w14:textId="77777777" w:rsidR="00D404CB" w:rsidRPr="00B6576B" w:rsidRDefault="00D404CB" w:rsidP="00D404CB">
      <w:pPr>
        <w:spacing w:after="0" w:line="360" w:lineRule="auto"/>
        <w:jc w:val="both"/>
        <w:rPr>
          <w:rFonts w:ascii="Book Antiqua" w:hAnsi="Book Antiqua" w:cs="Times New Roman"/>
          <w:lang w:eastAsia="zh-CN"/>
        </w:rPr>
      </w:pPr>
    </w:p>
    <w:p w14:paraId="65B1EB84" w14:textId="2348BE35" w:rsidR="00F31F67" w:rsidRPr="00B6576B" w:rsidRDefault="00D404CB" w:rsidP="00D404CB">
      <w:pPr>
        <w:spacing w:after="0" w:line="360" w:lineRule="auto"/>
        <w:jc w:val="both"/>
        <w:rPr>
          <w:rFonts w:ascii="Book Antiqua" w:hAnsi="Book Antiqua" w:cs="Times New Roman"/>
          <w:lang w:eastAsia="zh-CN"/>
        </w:rPr>
      </w:pPr>
      <w:r w:rsidRPr="00B6576B">
        <w:rPr>
          <w:rFonts w:ascii="Book Antiqua" w:hAnsi="Book Antiqua" w:cs="Times New Roman"/>
          <w:b/>
        </w:rPr>
        <w:t>Walter W Chan</w:t>
      </w:r>
      <w:r w:rsidRPr="00B6576B">
        <w:rPr>
          <w:rFonts w:ascii="Book Antiqua" w:hAnsi="Book Antiqua" w:cs="Times New Roman"/>
          <w:b/>
          <w:lang w:eastAsia="zh-CN"/>
        </w:rPr>
        <w:t>,</w:t>
      </w:r>
      <w:r w:rsidRPr="00B6576B">
        <w:rPr>
          <w:rFonts w:ascii="Book Antiqua" w:hAnsi="Book Antiqua" w:cs="Times New Roman"/>
          <w:b/>
        </w:rPr>
        <w:t xml:space="preserve"> Wai-Kit Lo</w:t>
      </w:r>
      <w:r w:rsidRPr="00B6576B">
        <w:rPr>
          <w:rFonts w:ascii="Book Antiqua" w:hAnsi="Book Antiqua" w:cs="Times New Roman"/>
          <w:lang w:eastAsia="zh-CN"/>
        </w:rPr>
        <w:t xml:space="preserve">, </w:t>
      </w:r>
      <w:r w:rsidR="00F31F67" w:rsidRPr="00B6576B">
        <w:rPr>
          <w:rFonts w:ascii="Book Antiqua" w:hAnsi="Book Antiqua" w:cs="Times New Roman"/>
        </w:rPr>
        <w:t xml:space="preserve">Division of Gastroenterology, Hepatology and Endoscopy, Brigham and Women’s Hospital, Boston, </w:t>
      </w:r>
      <w:r w:rsidRPr="00B6576B">
        <w:rPr>
          <w:rFonts w:ascii="Book Antiqua" w:hAnsi="Book Antiqua" w:cs="Times New Roman"/>
        </w:rPr>
        <w:t>MA</w:t>
      </w:r>
      <w:r w:rsidRPr="00B6576B">
        <w:rPr>
          <w:rFonts w:ascii="Book Antiqua" w:hAnsi="Book Antiqua" w:cs="Times New Roman"/>
          <w:lang w:eastAsia="zh-CN"/>
        </w:rPr>
        <w:t xml:space="preserve"> </w:t>
      </w:r>
      <w:r w:rsidRPr="00B6576B">
        <w:rPr>
          <w:rFonts w:ascii="Book Antiqua" w:hAnsi="Book Antiqua" w:cs="Times New Roman"/>
        </w:rPr>
        <w:t>02115</w:t>
      </w:r>
      <w:r w:rsidR="00F31F67" w:rsidRPr="00B6576B">
        <w:rPr>
          <w:rFonts w:ascii="Book Antiqua" w:hAnsi="Book Antiqua" w:cs="Times New Roman"/>
        </w:rPr>
        <w:t xml:space="preserve">, </w:t>
      </w:r>
      <w:r w:rsidRPr="00B6576B">
        <w:rPr>
          <w:rFonts w:ascii="Book Antiqua" w:hAnsi="Book Antiqua" w:cs="Times New Roman"/>
        </w:rPr>
        <w:t>U</w:t>
      </w:r>
      <w:r w:rsidRPr="00B6576B">
        <w:rPr>
          <w:rFonts w:ascii="Book Antiqua" w:hAnsi="Book Antiqua" w:cs="Times New Roman"/>
          <w:lang w:eastAsia="zh-CN"/>
        </w:rPr>
        <w:t>nited States</w:t>
      </w:r>
    </w:p>
    <w:p w14:paraId="148FAF4E" w14:textId="77777777" w:rsidR="00D404CB" w:rsidRPr="00B6576B" w:rsidRDefault="00D404CB" w:rsidP="00D404CB">
      <w:pPr>
        <w:spacing w:after="0" w:line="360" w:lineRule="auto"/>
        <w:jc w:val="both"/>
        <w:rPr>
          <w:rFonts w:ascii="Book Antiqua" w:hAnsi="Book Antiqua" w:cs="Times New Roman"/>
          <w:lang w:eastAsia="zh-CN"/>
        </w:rPr>
      </w:pPr>
    </w:p>
    <w:p w14:paraId="247126B6" w14:textId="3AB1D47F" w:rsidR="00F31F67" w:rsidRPr="00B6576B" w:rsidRDefault="00D404CB" w:rsidP="00D404CB">
      <w:pPr>
        <w:spacing w:after="0" w:line="360" w:lineRule="auto"/>
        <w:jc w:val="both"/>
        <w:rPr>
          <w:rFonts w:ascii="Book Antiqua" w:hAnsi="Book Antiqua" w:cs="Times New Roman"/>
        </w:rPr>
      </w:pPr>
      <w:r w:rsidRPr="00B6576B">
        <w:rPr>
          <w:rFonts w:ascii="Book Antiqua" w:hAnsi="Book Antiqua" w:cs="Times New Roman"/>
          <w:b/>
        </w:rPr>
        <w:t>Walter W Chan</w:t>
      </w:r>
      <w:r w:rsidRPr="00B6576B">
        <w:rPr>
          <w:rFonts w:ascii="Book Antiqua" w:hAnsi="Book Antiqua" w:cs="Times New Roman"/>
          <w:b/>
          <w:lang w:eastAsia="zh-CN"/>
        </w:rPr>
        <w:t>,</w:t>
      </w:r>
      <w:r w:rsidRPr="00B6576B">
        <w:rPr>
          <w:rFonts w:ascii="Book Antiqua" w:hAnsi="Book Antiqua" w:cs="Times New Roman"/>
          <w:b/>
        </w:rPr>
        <w:t xml:space="preserve"> Wai-Kit Lo</w:t>
      </w:r>
      <w:r w:rsidRPr="00B6576B">
        <w:rPr>
          <w:rFonts w:ascii="Book Antiqua" w:hAnsi="Book Antiqua" w:cs="Times New Roman"/>
          <w:lang w:eastAsia="zh-CN"/>
        </w:rPr>
        <w:t xml:space="preserve">, </w:t>
      </w:r>
      <w:r w:rsidR="00F31F67" w:rsidRPr="00B6576B">
        <w:rPr>
          <w:rFonts w:ascii="Book Antiqua" w:hAnsi="Book Antiqua" w:cs="Times New Roman"/>
        </w:rPr>
        <w:t xml:space="preserve">Harvard Medical School, Boston, </w:t>
      </w:r>
      <w:r w:rsidRPr="00B6576B">
        <w:rPr>
          <w:rFonts w:ascii="Book Antiqua" w:hAnsi="Book Antiqua" w:cs="Times New Roman"/>
        </w:rPr>
        <w:t>MA</w:t>
      </w:r>
      <w:r w:rsidR="00F31F67" w:rsidRPr="00B6576B">
        <w:rPr>
          <w:rFonts w:ascii="Book Antiqua" w:hAnsi="Book Antiqua" w:cs="Times New Roman"/>
        </w:rPr>
        <w:t xml:space="preserve">, </w:t>
      </w:r>
      <w:r w:rsidRPr="00B6576B">
        <w:rPr>
          <w:rFonts w:ascii="Book Antiqua" w:hAnsi="Book Antiqua" w:cs="Times New Roman"/>
        </w:rPr>
        <w:t>U</w:t>
      </w:r>
      <w:r w:rsidRPr="00B6576B">
        <w:rPr>
          <w:rFonts w:ascii="Book Antiqua" w:hAnsi="Book Antiqua" w:cs="Times New Roman"/>
          <w:lang w:eastAsia="zh-CN"/>
        </w:rPr>
        <w:t>nited States</w:t>
      </w:r>
    </w:p>
    <w:p w14:paraId="7B2060B8" w14:textId="77777777" w:rsidR="00B8319E" w:rsidRPr="00B6576B" w:rsidRDefault="00B8319E" w:rsidP="00D404CB">
      <w:pPr>
        <w:spacing w:after="0" w:line="360" w:lineRule="auto"/>
        <w:jc w:val="both"/>
        <w:rPr>
          <w:rFonts w:ascii="Book Antiqua" w:hAnsi="Book Antiqua" w:cs="Times New Roman"/>
        </w:rPr>
      </w:pPr>
    </w:p>
    <w:p w14:paraId="1AC300D5" w14:textId="5582CD8E" w:rsidR="00CA7080" w:rsidRPr="00B6576B" w:rsidRDefault="00B8319E" w:rsidP="00D404CB">
      <w:pPr>
        <w:spacing w:after="0" w:line="360" w:lineRule="auto"/>
        <w:jc w:val="both"/>
        <w:rPr>
          <w:rFonts w:ascii="Book Antiqua" w:hAnsi="Book Antiqua" w:cs="Times New Roman"/>
          <w:lang w:eastAsia="zh-CN"/>
        </w:rPr>
      </w:pPr>
      <w:r w:rsidRPr="00B6576B">
        <w:rPr>
          <w:rFonts w:ascii="Book Antiqua" w:hAnsi="Book Antiqua" w:cs="Times New Roman"/>
          <w:b/>
        </w:rPr>
        <w:t xml:space="preserve">Author </w:t>
      </w:r>
      <w:r w:rsidR="00B530CF" w:rsidRPr="00B6576B">
        <w:rPr>
          <w:rFonts w:ascii="Book Antiqua" w:hAnsi="Book Antiqua" w:cs="Times New Roman"/>
          <w:b/>
        </w:rPr>
        <w:t>c</w:t>
      </w:r>
      <w:r w:rsidRPr="00B6576B">
        <w:rPr>
          <w:rFonts w:ascii="Book Antiqua" w:hAnsi="Book Antiqua" w:cs="Times New Roman"/>
          <w:b/>
        </w:rPr>
        <w:t>ontributions:</w:t>
      </w:r>
      <w:r w:rsidR="00B530CF" w:rsidRPr="00B6576B">
        <w:rPr>
          <w:rFonts w:ascii="Book Antiqua" w:hAnsi="Book Antiqua" w:cs="Times New Roman"/>
          <w:lang w:eastAsia="zh-CN"/>
        </w:rPr>
        <w:t xml:space="preserve"> </w:t>
      </w:r>
      <w:r w:rsidR="00D404CB" w:rsidRPr="00B6576B">
        <w:rPr>
          <w:rFonts w:ascii="Book Antiqua" w:hAnsi="Book Antiqua" w:cs="Times New Roman"/>
          <w:lang w:eastAsia="zh-CN"/>
        </w:rPr>
        <w:t>All authors contributed to this manuscript.</w:t>
      </w:r>
    </w:p>
    <w:p w14:paraId="16A10A53" w14:textId="77777777" w:rsidR="00CA7080" w:rsidRPr="00B6576B" w:rsidRDefault="00CA7080" w:rsidP="00D404CB">
      <w:pPr>
        <w:spacing w:after="0" w:line="360" w:lineRule="auto"/>
        <w:jc w:val="both"/>
        <w:rPr>
          <w:rFonts w:ascii="Book Antiqua" w:hAnsi="Book Antiqua" w:cs="Times New Roman"/>
          <w:lang w:eastAsia="zh-CN"/>
        </w:rPr>
      </w:pPr>
    </w:p>
    <w:p w14:paraId="4B355A96" w14:textId="35BFCEA5" w:rsidR="00B530CF" w:rsidRPr="00B6576B" w:rsidRDefault="00B530CF" w:rsidP="00B530CF">
      <w:pPr>
        <w:suppressAutoHyphens/>
        <w:autoSpaceDE w:val="0"/>
        <w:autoSpaceDN w:val="0"/>
        <w:adjustRightInd w:val="0"/>
        <w:snapToGrid w:val="0"/>
        <w:spacing w:after="0" w:line="360" w:lineRule="auto"/>
        <w:jc w:val="both"/>
        <w:rPr>
          <w:rFonts w:ascii="Book Antiqua" w:hAnsi="Book Antiqua"/>
          <w:color w:val="000000"/>
          <w:lang w:eastAsia="zh-CN"/>
        </w:rPr>
      </w:pPr>
      <w:bookmarkStart w:id="6" w:name="OLE_LINK222"/>
      <w:bookmarkStart w:id="7" w:name="OLE_LINK223"/>
      <w:bookmarkStart w:id="8" w:name="OLE_LINK170"/>
      <w:bookmarkStart w:id="9" w:name="OLE_LINK171"/>
      <w:bookmarkStart w:id="10" w:name="OLE_LINK216"/>
      <w:bookmarkStart w:id="11" w:name="OLE_LINK492"/>
      <w:r w:rsidRPr="00B6576B">
        <w:rPr>
          <w:rFonts w:ascii="Book Antiqua" w:hAnsi="Book Antiqua"/>
          <w:b/>
          <w:color w:val="000000"/>
        </w:rPr>
        <w:t>Conflict-of-interest statement:</w:t>
      </w:r>
      <w:bookmarkEnd w:id="6"/>
      <w:bookmarkEnd w:id="7"/>
      <w:r w:rsidRPr="00B6576B">
        <w:rPr>
          <w:rFonts w:ascii="Book Antiqua" w:hAnsi="Book Antiqua"/>
          <w:b/>
          <w:color w:val="000000"/>
          <w:lang w:eastAsia="zh-CN"/>
        </w:rPr>
        <w:t xml:space="preserve"> </w:t>
      </w:r>
      <w:r w:rsidRPr="00B6576B">
        <w:rPr>
          <w:rFonts w:ascii="Book Antiqua" w:hAnsi="Book Antiqua" w:cs="Times New Roman"/>
        </w:rPr>
        <w:t xml:space="preserve">The </w:t>
      </w:r>
      <w:r w:rsidRPr="00B6576B">
        <w:rPr>
          <w:rFonts w:ascii="Book Antiqua" w:hAnsi="Book Antiqua" w:cs="Times New Roman"/>
          <w:color w:val="000000"/>
        </w:rPr>
        <w:t>authors do not report any conflict of interests and have no financial disclosures relevant to the subjects of the manuscript.</w:t>
      </w:r>
    </w:p>
    <w:bookmarkEnd w:id="8"/>
    <w:bookmarkEnd w:id="9"/>
    <w:bookmarkEnd w:id="10"/>
    <w:bookmarkEnd w:id="11"/>
    <w:p w14:paraId="0931812D" w14:textId="081AEE17" w:rsidR="00B530CF" w:rsidRPr="00B6576B" w:rsidRDefault="00B530CF" w:rsidP="00D404CB">
      <w:pPr>
        <w:spacing w:after="0" w:line="360" w:lineRule="auto"/>
        <w:jc w:val="both"/>
        <w:rPr>
          <w:rFonts w:ascii="Book Antiqua" w:hAnsi="Book Antiqua" w:cs="Times New Roman"/>
          <w:lang w:eastAsia="zh-CN"/>
        </w:rPr>
      </w:pPr>
    </w:p>
    <w:p w14:paraId="3DF5AD33" w14:textId="77777777" w:rsidR="00B530CF" w:rsidRPr="00B6576B" w:rsidRDefault="00B530CF" w:rsidP="00B530CF">
      <w:pPr>
        <w:widowControl w:val="0"/>
        <w:adjustRightInd w:val="0"/>
        <w:snapToGrid w:val="0"/>
        <w:spacing w:after="0" w:line="360" w:lineRule="auto"/>
        <w:jc w:val="both"/>
        <w:rPr>
          <w:rFonts w:ascii="Book Antiqua" w:hAnsi="Book Antiqua"/>
        </w:rPr>
      </w:pPr>
      <w:bookmarkStart w:id="12" w:name="OLE_LINK111"/>
      <w:bookmarkStart w:id="13" w:name="OLE_LINK112"/>
      <w:bookmarkStart w:id="14" w:name="OLE_LINK54"/>
      <w:bookmarkStart w:id="15" w:name="OLE_LINK70"/>
      <w:bookmarkStart w:id="16" w:name="OLE_LINK123"/>
      <w:bookmarkStart w:id="17" w:name="OLE_LINK183"/>
      <w:bookmarkStart w:id="18" w:name="OLE_LINK329"/>
      <w:bookmarkStart w:id="19" w:name="OLE_LINK424"/>
      <w:bookmarkStart w:id="20" w:name="OLE_LINK662"/>
      <w:bookmarkStart w:id="21" w:name="OLE_LINK268"/>
      <w:bookmarkStart w:id="22" w:name="OLE_LINK269"/>
      <w:bookmarkStart w:id="23" w:name="OLE_LINK439"/>
      <w:bookmarkStart w:id="24" w:name="OLE_LINK501"/>
      <w:bookmarkStart w:id="25" w:name="OLE_LINK594"/>
      <w:r w:rsidRPr="00B6576B">
        <w:rPr>
          <w:rFonts w:ascii="Book Antiqua" w:hAnsi="Book Antiqua"/>
          <w:b/>
          <w:color w:val="000000"/>
        </w:rPr>
        <w:t xml:space="preserve">Open-Access: </w:t>
      </w:r>
      <w:r w:rsidRPr="00B6576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6576B">
        <w:rPr>
          <w:rFonts w:ascii="Book Antiqua" w:hAnsi="Book Antiqua"/>
        </w:rPr>
        <w:t>http://creativecommons.org/licenses/by-nc/4.0/</w:t>
      </w:r>
      <w:bookmarkEnd w:id="12"/>
      <w:bookmarkEnd w:id="13"/>
    </w:p>
    <w:bookmarkEnd w:id="14"/>
    <w:bookmarkEnd w:id="15"/>
    <w:bookmarkEnd w:id="16"/>
    <w:bookmarkEnd w:id="17"/>
    <w:bookmarkEnd w:id="18"/>
    <w:bookmarkEnd w:id="19"/>
    <w:bookmarkEnd w:id="20"/>
    <w:p w14:paraId="15024610" w14:textId="77777777" w:rsidR="00B530CF" w:rsidRPr="00B6576B" w:rsidRDefault="00B530CF" w:rsidP="00B530CF">
      <w:pPr>
        <w:snapToGrid w:val="0"/>
        <w:spacing w:after="0" w:line="360" w:lineRule="auto"/>
        <w:ind w:right="120"/>
        <w:jc w:val="both"/>
        <w:rPr>
          <w:rFonts w:ascii="Book Antiqua" w:hAnsi="Book Antiqua" w:cs="Times New Roman"/>
          <w:color w:val="000000"/>
        </w:rPr>
      </w:pPr>
    </w:p>
    <w:p w14:paraId="134680B3" w14:textId="77777777" w:rsidR="00B530CF" w:rsidRPr="00B6576B" w:rsidRDefault="00B530CF" w:rsidP="00B530CF">
      <w:pPr>
        <w:snapToGrid w:val="0"/>
        <w:spacing w:after="0" w:line="360" w:lineRule="auto"/>
        <w:ind w:right="120"/>
        <w:jc w:val="both"/>
        <w:rPr>
          <w:rFonts w:ascii="Book Antiqua" w:hAnsi="Book Antiqua" w:cs="Times New Roman"/>
          <w:color w:val="000000"/>
        </w:rPr>
      </w:pPr>
      <w:bookmarkStart w:id="26" w:name="OLE_LINK219"/>
      <w:bookmarkStart w:id="27" w:name="OLE_LINK368"/>
      <w:bookmarkStart w:id="28" w:name="OLE_LINK551"/>
      <w:r w:rsidRPr="00B6576B">
        <w:rPr>
          <w:rFonts w:ascii="Book Antiqua" w:hAnsi="Book Antiqua" w:cs="Times New Roman"/>
          <w:b/>
          <w:color w:val="000000"/>
        </w:rPr>
        <w:t>Manuscript source:</w:t>
      </w:r>
      <w:r w:rsidRPr="00B6576B">
        <w:rPr>
          <w:rFonts w:ascii="Book Antiqua" w:hAnsi="Book Antiqua" w:cs="Times New Roman"/>
          <w:color w:val="000000"/>
        </w:rPr>
        <w:t xml:space="preserve"> Invited manuscript</w:t>
      </w:r>
    </w:p>
    <w:bookmarkEnd w:id="21"/>
    <w:bookmarkEnd w:id="22"/>
    <w:bookmarkEnd w:id="23"/>
    <w:bookmarkEnd w:id="24"/>
    <w:bookmarkEnd w:id="25"/>
    <w:bookmarkEnd w:id="26"/>
    <w:bookmarkEnd w:id="27"/>
    <w:bookmarkEnd w:id="28"/>
    <w:p w14:paraId="3D27E129" w14:textId="3243B21E" w:rsidR="00B530CF" w:rsidRPr="00B6576B" w:rsidRDefault="00B530CF" w:rsidP="00D404CB">
      <w:pPr>
        <w:spacing w:after="0" w:line="360" w:lineRule="auto"/>
        <w:jc w:val="both"/>
        <w:rPr>
          <w:rFonts w:ascii="Book Antiqua" w:hAnsi="Book Antiqua" w:cs="Times New Roman"/>
          <w:lang w:eastAsia="zh-CN"/>
        </w:rPr>
      </w:pPr>
    </w:p>
    <w:p w14:paraId="3F3C2DAE" w14:textId="5F48418F" w:rsidR="00CA7080" w:rsidRPr="00B6576B" w:rsidRDefault="00CA7080" w:rsidP="00D404CB">
      <w:pPr>
        <w:spacing w:after="0" w:line="360" w:lineRule="auto"/>
        <w:jc w:val="both"/>
        <w:outlineLvl w:val="0"/>
        <w:rPr>
          <w:rFonts w:ascii="Book Antiqua" w:hAnsi="Book Antiqua" w:cs="Times New Roman"/>
        </w:rPr>
      </w:pPr>
      <w:r w:rsidRPr="00B6576B">
        <w:rPr>
          <w:rFonts w:ascii="Book Antiqua" w:hAnsi="Book Antiqua" w:cs="Times New Roman"/>
          <w:b/>
        </w:rPr>
        <w:t>Correspond</w:t>
      </w:r>
      <w:r w:rsidR="00D404CB" w:rsidRPr="00B6576B">
        <w:rPr>
          <w:rFonts w:ascii="Book Antiqua" w:hAnsi="Book Antiqua" w:cs="Times New Roman"/>
          <w:b/>
          <w:lang w:eastAsia="zh-CN"/>
        </w:rPr>
        <w:t>ence to</w:t>
      </w:r>
      <w:r w:rsidRPr="00B6576B">
        <w:rPr>
          <w:rFonts w:ascii="Book Antiqua" w:hAnsi="Book Antiqua" w:cs="Times New Roman"/>
          <w:b/>
        </w:rPr>
        <w:t>: Walter W Chan, MD, MPH</w:t>
      </w:r>
      <w:r w:rsidR="00D404CB" w:rsidRPr="00B6576B">
        <w:rPr>
          <w:rFonts w:ascii="Book Antiqua" w:hAnsi="Book Antiqua" w:cs="Times New Roman"/>
          <w:b/>
          <w:lang w:eastAsia="zh-CN"/>
        </w:rPr>
        <w:t>,</w:t>
      </w:r>
      <w:r w:rsidR="00D404CB" w:rsidRPr="00B6576B">
        <w:rPr>
          <w:rFonts w:ascii="Book Antiqua" w:hAnsi="Book Antiqua" w:cs="Times New Roman"/>
          <w:lang w:eastAsia="zh-CN"/>
        </w:rPr>
        <w:t xml:space="preserve"> </w:t>
      </w:r>
      <w:r w:rsidR="00D404CB" w:rsidRPr="00B6576B">
        <w:rPr>
          <w:rFonts w:ascii="Book Antiqua" w:hAnsi="Book Antiqua" w:cs="Times New Roman"/>
        </w:rPr>
        <w:t>Division of Gastroenterology,</w:t>
      </w:r>
      <w:r w:rsidR="00D404CB" w:rsidRPr="00B6576B">
        <w:rPr>
          <w:rFonts w:ascii="Book Antiqua" w:hAnsi="Book Antiqua" w:cs="Times New Roman"/>
          <w:lang w:eastAsia="zh-CN"/>
        </w:rPr>
        <w:t xml:space="preserve"> </w:t>
      </w:r>
      <w:r w:rsidRPr="00B6576B">
        <w:rPr>
          <w:rFonts w:ascii="Book Antiqua" w:hAnsi="Book Antiqua" w:cs="Times New Roman"/>
        </w:rPr>
        <w:t>Brigham and Women’s Hospital</w:t>
      </w:r>
      <w:r w:rsidR="00D404CB" w:rsidRPr="00B6576B">
        <w:rPr>
          <w:rFonts w:ascii="Book Antiqua" w:hAnsi="Book Antiqua" w:cs="Times New Roman"/>
          <w:lang w:eastAsia="zh-CN"/>
        </w:rPr>
        <w:t xml:space="preserve">, </w:t>
      </w:r>
      <w:r w:rsidRPr="00B6576B">
        <w:rPr>
          <w:rFonts w:ascii="Book Antiqua" w:hAnsi="Book Antiqua" w:cs="Times New Roman"/>
        </w:rPr>
        <w:t xml:space="preserve">75 Francis Street, Boston, MA 02115, </w:t>
      </w:r>
      <w:r w:rsidR="00B530CF" w:rsidRPr="00B6576B">
        <w:rPr>
          <w:rFonts w:ascii="Book Antiqua" w:hAnsi="Book Antiqua" w:cs="Times New Roman"/>
        </w:rPr>
        <w:t>U</w:t>
      </w:r>
      <w:r w:rsidR="00B530CF" w:rsidRPr="00B6576B">
        <w:rPr>
          <w:rFonts w:ascii="Book Antiqua" w:hAnsi="Book Antiqua" w:cs="Times New Roman"/>
          <w:lang w:eastAsia="zh-CN"/>
        </w:rPr>
        <w:t xml:space="preserve">nited States. </w:t>
      </w:r>
      <w:r w:rsidR="00B530CF" w:rsidRPr="00B6576B">
        <w:rPr>
          <w:rFonts w:ascii="Book Antiqua" w:hAnsi="Book Antiqua" w:cs="Times New Roman"/>
        </w:rPr>
        <w:t>wwchan@partners.org</w:t>
      </w:r>
    </w:p>
    <w:p w14:paraId="02B15065" w14:textId="0C0BFAFF" w:rsidR="00CA7080" w:rsidRPr="00B6576B" w:rsidRDefault="00CA7080" w:rsidP="00D404CB">
      <w:pPr>
        <w:spacing w:after="0" w:line="360" w:lineRule="auto"/>
        <w:jc w:val="both"/>
        <w:rPr>
          <w:rFonts w:ascii="Book Antiqua" w:hAnsi="Book Antiqua" w:cs="Times New Roman"/>
        </w:rPr>
      </w:pPr>
      <w:r w:rsidRPr="00B6576B">
        <w:rPr>
          <w:rFonts w:ascii="Book Antiqua" w:hAnsi="Book Antiqua" w:cs="Times New Roman"/>
          <w:b/>
        </w:rPr>
        <w:t>Telephone:</w:t>
      </w:r>
      <w:r w:rsidRPr="00B6576B">
        <w:rPr>
          <w:rFonts w:ascii="Book Antiqua" w:hAnsi="Book Antiqua" w:cs="Times New Roman"/>
        </w:rPr>
        <w:t xml:space="preserve"> </w:t>
      </w:r>
      <w:r w:rsidR="00B530CF" w:rsidRPr="00B6576B">
        <w:rPr>
          <w:rFonts w:ascii="Book Antiqua" w:hAnsi="Book Antiqua" w:cs="Times New Roman"/>
        </w:rPr>
        <w:t>+1-617-732</w:t>
      </w:r>
      <w:r w:rsidRPr="00B6576B">
        <w:rPr>
          <w:rFonts w:ascii="Book Antiqua" w:hAnsi="Book Antiqua" w:cs="Times New Roman"/>
        </w:rPr>
        <w:t>6389</w:t>
      </w:r>
    </w:p>
    <w:p w14:paraId="6765E08C" w14:textId="42A8C2DC" w:rsidR="00CA7080" w:rsidRPr="00B6576B" w:rsidRDefault="00CA7080" w:rsidP="00D404CB">
      <w:pPr>
        <w:spacing w:after="0" w:line="360" w:lineRule="auto"/>
        <w:jc w:val="both"/>
        <w:rPr>
          <w:rFonts w:ascii="Book Antiqua" w:hAnsi="Book Antiqua" w:cs="Times New Roman"/>
        </w:rPr>
      </w:pPr>
      <w:r w:rsidRPr="00B6576B">
        <w:rPr>
          <w:rFonts w:ascii="Book Antiqua" w:hAnsi="Book Antiqua" w:cs="Times New Roman"/>
          <w:b/>
        </w:rPr>
        <w:t>Fax:</w:t>
      </w:r>
      <w:r w:rsidR="000D124D" w:rsidRPr="00B6576B">
        <w:rPr>
          <w:rFonts w:ascii="Book Antiqua" w:hAnsi="Book Antiqua" w:cs="Times New Roman"/>
        </w:rPr>
        <w:t xml:space="preserve"> </w:t>
      </w:r>
      <w:r w:rsidR="00B530CF" w:rsidRPr="00B6576B">
        <w:rPr>
          <w:rFonts w:ascii="Book Antiqua" w:hAnsi="Book Antiqua" w:cs="Times New Roman"/>
        </w:rPr>
        <w:t>+1-617-525</w:t>
      </w:r>
      <w:r w:rsidRPr="00B6576B">
        <w:rPr>
          <w:rFonts w:ascii="Book Antiqua" w:hAnsi="Book Antiqua" w:cs="Times New Roman"/>
        </w:rPr>
        <w:t>0338</w:t>
      </w:r>
    </w:p>
    <w:p w14:paraId="660209F8" w14:textId="4663DCFB" w:rsidR="00B530CF" w:rsidRPr="00B6576B" w:rsidRDefault="00B530CF" w:rsidP="00B530CF">
      <w:pPr>
        <w:snapToGrid w:val="0"/>
        <w:spacing w:after="0" w:line="360" w:lineRule="auto"/>
        <w:ind w:right="120"/>
        <w:jc w:val="both"/>
        <w:rPr>
          <w:rFonts w:ascii="Book Antiqua" w:hAnsi="Book Antiqua" w:cs="Times New Roman"/>
          <w:color w:val="000000"/>
        </w:rPr>
      </w:pPr>
    </w:p>
    <w:p w14:paraId="77456DA5" w14:textId="7B5B6886" w:rsidR="00B530CF" w:rsidRPr="00B6576B" w:rsidRDefault="00B530CF" w:rsidP="00B530CF">
      <w:pPr>
        <w:widowControl w:val="0"/>
        <w:adjustRightInd w:val="0"/>
        <w:snapToGrid w:val="0"/>
        <w:spacing w:after="0" w:line="360" w:lineRule="auto"/>
        <w:jc w:val="both"/>
        <w:rPr>
          <w:rFonts w:ascii="Book Antiqua" w:hAnsi="Book Antiqua"/>
        </w:rPr>
      </w:pPr>
      <w:bookmarkStart w:id="29" w:name="OLE_LINK140"/>
      <w:bookmarkStart w:id="30" w:name="OLE_LINK7"/>
      <w:bookmarkStart w:id="31" w:name="OLE_LINK8"/>
      <w:bookmarkStart w:id="32" w:name="OLE_LINK16"/>
      <w:bookmarkStart w:id="33" w:name="OLE_LINK36"/>
      <w:bookmarkStart w:id="34" w:name="OLE_LINK38"/>
      <w:bookmarkStart w:id="35" w:name="OLE_LINK47"/>
      <w:bookmarkStart w:id="36" w:name="OLE_LINK55"/>
      <w:bookmarkStart w:id="37" w:name="OLE_LINK77"/>
      <w:bookmarkStart w:id="38" w:name="OLE_LINK80"/>
      <w:bookmarkStart w:id="39" w:name="OLE_LINK83"/>
      <w:bookmarkStart w:id="40" w:name="OLE_LINK85"/>
      <w:bookmarkStart w:id="41" w:name="OLE_LINK153"/>
      <w:bookmarkStart w:id="42" w:name="OLE_LINK156"/>
      <w:bookmarkStart w:id="43" w:name="OLE_LINK224"/>
      <w:bookmarkStart w:id="44" w:name="OLE_LINK271"/>
      <w:bookmarkStart w:id="45" w:name="OLE_LINK321"/>
      <w:bookmarkStart w:id="46" w:name="OLE_LINK322"/>
      <w:bookmarkStart w:id="47" w:name="OLE_LINK330"/>
      <w:bookmarkStart w:id="48" w:name="OLE_LINK229"/>
      <w:bookmarkStart w:id="49" w:name="OLE_LINK230"/>
      <w:bookmarkStart w:id="50" w:name="OLE_LINK422"/>
      <w:bookmarkStart w:id="51" w:name="OLE_LINK464"/>
      <w:bookmarkStart w:id="52" w:name="OLE_LINK493"/>
      <w:bookmarkStart w:id="53" w:name="OLE_LINK535"/>
      <w:bookmarkStart w:id="54" w:name="OLE_LINK552"/>
      <w:bookmarkStart w:id="55" w:name="OLE_LINK578"/>
      <w:bookmarkStart w:id="56" w:name="OLE_LINK608"/>
      <w:bookmarkStart w:id="57" w:name="OLE_LINK632"/>
      <w:bookmarkStart w:id="58" w:name="OLE_LINK643"/>
      <w:r w:rsidRPr="00B6576B">
        <w:rPr>
          <w:rFonts w:ascii="Book Antiqua" w:hAnsi="Book Antiqua"/>
          <w:b/>
        </w:rPr>
        <w:t xml:space="preserve">Received: </w:t>
      </w:r>
      <w:r w:rsidRPr="00B6576B">
        <w:rPr>
          <w:rFonts w:ascii="Book Antiqua" w:hAnsi="Book Antiqua"/>
        </w:rPr>
        <w:t xml:space="preserve">August </w:t>
      </w:r>
      <w:r w:rsidRPr="00B6576B">
        <w:rPr>
          <w:rFonts w:ascii="Book Antiqua" w:hAnsi="Book Antiqua"/>
          <w:lang w:eastAsia="zh-CN"/>
        </w:rPr>
        <w:t>25</w:t>
      </w:r>
      <w:r w:rsidRPr="00B6576B">
        <w:rPr>
          <w:rFonts w:ascii="Book Antiqua" w:hAnsi="Book Antiqua"/>
        </w:rPr>
        <w:t>, 2016</w:t>
      </w:r>
    </w:p>
    <w:p w14:paraId="3D8C4B20" w14:textId="5ABB53F9" w:rsidR="00B530CF" w:rsidRPr="00B6576B" w:rsidRDefault="00B530CF" w:rsidP="00B530CF">
      <w:pPr>
        <w:widowControl w:val="0"/>
        <w:adjustRightInd w:val="0"/>
        <w:snapToGrid w:val="0"/>
        <w:spacing w:after="0" w:line="360" w:lineRule="auto"/>
        <w:jc w:val="both"/>
        <w:rPr>
          <w:rFonts w:ascii="Book Antiqua" w:hAnsi="Book Antiqua"/>
        </w:rPr>
      </w:pPr>
      <w:r w:rsidRPr="00B6576B">
        <w:rPr>
          <w:rFonts w:ascii="Book Antiqua" w:hAnsi="Book Antiqua"/>
          <w:b/>
        </w:rPr>
        <w:t xml:space="preserve">Peer-review started: </w:t>
      </w:r>
      <w:r w:rsidRPr="00B6576B">
        <w:rPr>
          <w:rFonts w:ascii="Book Antiqua" w:hAnsi="Book Antiqua"/>
        </w:rPr>
        <w:t xml:space="preserve">August </w:t>
      </w:r>
      <w:r w:rsidRPr="00B6576B">
        <w:rPr>
          <w:rFonts w:ascii="Book Antiqua" w:hAnsi="Book Antiqua"/>
          <w:lang w:eastAsia="zh-CN"/>
        </w:rPr>
        <w:t>26</w:t>
      </w:r>
      <w:r w:rsidRPr="00B6576B">
        <w:rPr>
          <w:rFonts w:ascii="Book Antiqua" w:hAnsi="Book Antiqua"/>
        </w:rPr>
        <w:t>, 2016</w:t>
      </w:r>
    </w:p>
    <w:p w14:paraId="4A2AF1F3" w14:textId="5F915950" w:rsidR="00B530CF" w:rsidRPr="00B6576B" w:rsidRDefault="00B530CF" w:rsidP="00B530CF">
      <w:pPr>
        <w:widowControl w:val="0"/>
        <w:adjustRightInd w:val="0"/>
        <w:snapToGrid w:val="0"/>
        <w:spacing w:after="0" w:line="360" w:lineRule="auto"/>
        <w:jc w:val="both"/>
        <w:rPr>
          <w:rFonts w:ascii="Book Antiqua" w:hAnsi="Book Antiqua"/>
          <w:lang w:eastAsia="zh-CN"/>
        </w:rPr>
      </w:pPr>
      <w:r w:rsidRPr="00B6576B">
        <w:rPr>
          <w:rFonts w:ascii="Book Antiqua" w:hAnsi="Book Antiqua"/>
          <w:b/>
        </w:rPr>
        <w:t>First decision:</w:t>
      </w:r>
      <w:r w:rsidRPr="00B6576B">
        <w:rPr>
          <w:rFonts w:ascii="Book Antiqua" w:hAnsi="Book Antiqua"/>
        </w:rPr>
        <w:t xml:space="preserve"> </w:t>
      </w:r>
      <w:r w:rsidRPr="00B6576B">
        <w:rPr>
          <w:rFonts w:ascii="Book Antiqua" w:hAnsi="Book Antiqua"/>
          <w:lang w:eastAsia="zh-CN"/>
        </w:rPr>
        <w:t>October 20, 2016</w:t>
      </w:r>
    </w:p>
    <w:p w14:paraId="6C90E39F" w14:textId="13B33689" w:rsidR="00B530CF" w:rsidRPr="00B6576B" w:rsidRDefault="00B530CF" w:rsidP="00B530CF">
      <w:pPr>
        <w:widowControl w:val="0"/>
        <w:adjustRightInd w:val="0"/>
        <w:snapToGrid w:val="0"/>
        <w:spacing w:after="0" w:line="360" w:lineRule="auto"/>
        <w:jc w:val="both"/>
        <w:rPr>
          <w:rFonts w:ascii="Book Antiqua" w:hAnsi="Book Antiqua"/>
          <w:lang w:eastAsia="zh-CN"/>
        </w:rPr>
      </w:pPr>
      <w:r w:rsidRPr="00B6576B">
        <w:rPr>
          <w:rFonts w:ascii="Book Antiqua" w:hAnsi="Book Antiqua"/>
          <w:b/>
        </w:rPr>
        <w:t>Revised:</w:t>
      </w:r>
      <w:r w:rsidRPr="00B6576B">
        <w:rPr>
          <w:rFonts w:ascii="Book Antiqua" w:hAnsi="Book Antiqua"/>
        </w:rPr>
        <w:t xml:space="preserve"> </w:t>
      </w:r>
      <w:r w:rsidR="00B6576B">
        <w:rPr>
          <w:rFonts w:ascii="Book Antiqua" w:hAnsi="Book Antiqua" w:hint="eastAsia"/>
          <w:lang w:eastAsia="zh-CN"/>
        </w:rPr>
        <w:t>January 15</w:t>
      </w:r>
      <w:r w:rsidRPr="00B6576B">
        <w:rPr>
          <w:rFonts w:ascii="Book Antiqua" w:hAnsi="Book Antiqua"/>
          <w:lang w:eastAsia="zh-CN"/>
        </w:rPr>
        <w:t>, 201</w:t>
      </w:r>
      <w:r w:rsidR="00F11B06">
        <w:rPr>
          <w:rFonts w:ascii="Book Antiqua" w:hAnsi="Book Antiqua" w:hint="eastAsia"/>
          <w:lang w:eastAsia="zh-CN"/>
        </w:rPr>
        <w:t>7</w:t>
      </w:r>
    </w:p>
    <w:p w14:paraId="0D793DA1" w14:textId="4C7D05D3" w:rsidR="00B530CF" w:rsidRPr="00E03A63" w:rsidRDefault="00B530CF" w:rsidP="00E03A63">
      <w:pPr>
        <w:rPr>
          <w:rFonts w:ascii="Book Antiqua" w:hAnsi="Book Antiqua"/>
          <w:iCs/>
        </w:rPr>
      </w:pPr>
      <w:r w:rsidRPr="00B6576B">
        <w:rPr>
          <w:rFonts w:ascii="Book Antiqua" w:hAnsi="Book Antiqua"/>
          <w:b/>
        </w:rPr>
        <w:t>Accepted:</w:t>
      </w:r>
      <w:r w:rsidR="00E03A63">
        <w:rPr>
          <w:rFonts w:ascii="Book Antiqua" w:hAnsi="Book Antiqua"/>
          <w:b/>
        </w:rPr>
        <w:t xml:space="preserve"> </w:t>
      </w:r>
      <w:r w:rsidR="00E03A63">
        <w:rPr>
          <w:rStyle w:val="Emphasis"/>
        </w:rPr>
        <w:t>February</w:t>
      </w:r>
      <w:r w:rsidR="00E03A63">
        <w:rPr>
          <w:rStyle w:val="Emphasis"/>
          <w:rFonts w:ascii="宋体" w:hAnsi="宋体" w:cs="宋体" w:hint="eastAsia"/>
        </w:rPr>
        <w:t xml:space="preserve"> 8</w:t>
      </w:r>
      <w:r w:rsidR="00E03A63">
        <w:rPr>
          <w:rStyle w:val="Emphasis"/>
          <w:rFonts w:cs="宋体"/>
        </w:rPr>
        <w:t>,</w:t>
      </w:r>
      <w:r w:rsidR="00E03A63">
        <w:rPr>
          <w:rStyle w:val="Emphasis"/>
        </w:rPr>
        <w:t xml:space="preserve"> 2017</w:t>
      </w:r>
    </w:p>
    <w:p w14:paraId="7F3E0E7E" w14:textId="77777777" w:rsidR="00B530CF" w:rsidRPr="00B6576B" w:rsidRDefault="00B530CF" w:rsidP="00B530CF">
      <w:pPr>
        <w:widowControl w:val="0"/>
        <w:adjustRightInd w:val="0"/>
        <w:snapToGrid w:val="0"/>
        <w:spacing w:after="0" w:line="360" w:lineRule="auto"/>
        <w:jc w:val="both"/>
        <w:rPr>
          <w:rFonts w:ascii="Book Antiqua" w:hAnsi="Book Antiqua"/>
        </w:rPr>
      </w:pPr>
      <w:r w:rsidRPr="00B6576B">
        <w:rPr>
          <w:rFonts w:ascii="Book Antiqua" w:hAnsi="Book Antiqua"/>
          <w:b/>
        </w:rPr>
        <w:t>Article in press:</w:t>
      </w:r>
    </w:p>
    <w:p w14:paraId="0ABF0325" w14:textId="77777777" w:rsidR="00B530CF" w:rsidRPr="00B6576B" w:rsidRDefault="00B530CF" w:rsidP="00B530CF">
      <w:pPr>
        <w:snapToGrid w:val="0"/>
        <w:spacing w:after="0" w:line="360" w:lineRule="auto"/>
        <w:jc w:val="both"/>
        <w:rPr>
          <w:rFonts w:ascii="Book Antiqua" w:hAnsi="Book Antiqua"/>
        </w:rPr>
      </w:pPr>
      <w:r w:rsidRPr="00B6576B">
        <w:rPr>
          <w:rFonts w:ascii="Book Antiqua" w:hAnsi="Book Antiqua"/>
          <w:b/>
        </w:rPr>
        <w:t>Published online:</w:t>
      </w:r>
      <w:bookmarkEnd w:id="29"/>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14:paraId="023814D8" w14:textId="2D68A856" w:rsidR="00CA7080" w:rsidRPr="00B6576B" w:rsidRDefault="00CA7080" w:rsidP="00D404CB">
      <w:pPr>
        <w:spacing w:after="0" w:line="360" w:lineRule="auto"/>
        <w:jc w:val="both"/>
        <w:rPr>
          <w:rFonts w:ascii="Book Antiqua" w:hAnsi="Book Antiqua" w:cs="Times New Roman"/>
          <w:lang w:eastAsia="zh-CN"/>
        </w:rPr>
      </w:pPr>
    </w:p>
    <w:p w14:paraId="7C187E57" w14:textId="77777777" w:rsidR="00B530CF" w:rsidRPr="00B6576B" w:rsidRDefault="00B530CF" w:rsidP="00D404CB">
      <w:pPr>
        <w:spacing w:after="0" w:line="360" w:lineRule="auto"/>
        <w:jc w:val="both"/>
        <w:rPr>
          <w:rFonts w:ascii="Book Antiqua" w:hAnsi="Book Antiqua" w:cs="Times New Roman"/>
          <w:lang w:eastAsia="zh-CN"/>
        </w:rPr>
      </w:pPr>
    </w:p>
    <w:p w14:paraId="1CAFA58B" w14:textId="77777777" w:rsidR="009A6346" w:rsidRPr="00B6576B" w:rsidRDefault="009A6346">
      <w:pPr>
        <w:rPr>
          <w:rFonts w:ascii="Book Antiqua" w:hAnsi="Book Antiqua" w:cs="Times New Roman"/>
          <w:b/>
        </w:rPr>
      </w:pPr>
      <w:r w:rsidRPr="00B6576B">
        <w:rPr>
          <w:rFonts w:ascii="Book Antiqua" w:hAnsi="Book Antiqua" w:cs="Times New Roman"/>
          <w:b/>
        </w:rPr>
        <w:br w:type="page"/>
      </w:r>
    </w:p>
    <w:p w14:paraId="4AB42F40" w14:textId="0021686C" w:rsidR="00FC2B75" w:rsidRPr="00B6576B" w:rsidRDefault="00B530CF" w:rsidP="00D404CB">
      <w:pPr>
        <w:spacing w:after="0" w:line="360" w:lineRule="auto"/>
        <w:jc w:val="both"/>
        <w:rPr>
          <w:rFonts w:ascii="Book Antiqua" w:hAnsi="Book Antiqua" w:cs="Times New Roman"/>
          <w:b/>
          <w:lang w:eastAsia="zh-CN"/>
        </w:rPr>
      </w:pPr>
      <w:r w:rsidRPr="00B6576B">
        <w:rPr>
          <w:rFonts w:ascii="Book Antiqua" w:hAnsi="Book Antiqua" w:cs="Times New Roman"/>
          <w:b/>
        </w:rPr>
        <w:lastRenderedPageBreak/>
        <w:t>Abstract</w:t>
      </w:r>
    </w:p>
    <w:p w14:paraId="7EE5A11B" w14:textId="4DC2B11C" w:rsidR="00847B87" w:rsidRPr="00B6576B" w:rsidRDefault="002B5188" w:rsidP="00D404CB">
      <w:pPr>
        <w:spacing w:after="0" w:line="360" w:lineRule="auto"/>
        <w:jc w:val="both"/>
        <w:rPr>
          <w:rFonts w:ascii="Book Antiqua" w:hAnsi="Book Antiqua" w:cs="Times New Roman"/>
        </w:rPr>
      </w:pPr>
      <w:r w:rsidRPr="00B6576B">
        <w:rPr>
          <w:rFonts w:ascii="Book Antiqua" w:hAnsi="Book Antiqua" w:cs="Times New Roman"/>
        </w:rPr>
        <w:t>Lung transplantation is one of the highest risk solid organ transplant modalities.</w:t>
      </w:r>
      <w:r w:rsidR="00CE347E" w:rsidRPr="00B6576B">
        <w:rPr>
          <w:rFonts w:ascii="Book Antiqua" w:hAnsi="Book Antiqua" w:cs="Times New Roman"/>
        </w:rPr>
        <w:t xml:space="preserve"> </w:t>
      </w:r>
      <w:r w:rsidRPr="00B6576B">
        <w:rPr>
          <w:rFonts w:ascii="Book Antiqua" w:hAnsi="Book Antiqua" w:cs="Times New Roman"/>
        </w:rPr>
        <w:t>Recent studies have demonstrated a relationship between</w:t>
      </w:r>
      <w:r w:rsidR="00D9596C" w:rsidRPr="00B6576B">
        <w:rPr>
          <w:rFonts w:ascii="Book Antiqua" w:hAnsi="Book Antiqua" w:cs="Times New Roman"/>
        </w:rPr>
        <w:t xml:space="preserve"> </w:t>
      </w:r>
      <w:r w:rsidR="009A6346" w:rsidRPr="00B6576B">
        <w:rPr>
          <w:rFonts w:ascii="Book Antiqua" w:hAnsi="Book Antiqua" w:cs="Times New Roman"/>
        </w:rPr>
        <w:t>gastroesophageal reflux disease (</w:t>
      </w:r>
      <w:r w:rsidR="00D9596C" w:rsidRPr="00B6576B">
        <w:rPr>
          <w:rFonts w:ascii="Book Antiqua" w:hAnsi="Book Antiqua" w:cs="Times New Roman"/>
        </w:rPr>
        <w:t>GERD</w:t>
      </w:r>
      <w:r w:rsidR="009A6346" w:rsidRPr="00B6576B">
        <w:rPr>
          <w:rFonts w:ascii="Book Antiqua" w:hAnsi="Book Antiqua" w:cs="Times New Roman"/>
        </w:rPr>
        <w:t>)</w:t>
      </w:r>
      <w:r w:rsidRPr="00B6576B">
        <w:rPr>
          <w:rFonts w:ascii="Book Antiqua" w:hAnsi="Book Antiqua" w:cs="Times New Roman"/>
        </w:rPr>
        <w:t xml:space="preserve"> and lung transplant outcomes</w:t>
      </w:r>
      <w:r w:rsidR="00372EA6" w:rsidRPr="00B6576B">
        <w:rPr>
          <w:rFonts w:ascii="Book Antiqua" w:hAnsi="Book Antiqua" w:cs="Times New Roman"/>
        </w:rPr>
        <w:t>, including acute and chronic rejection</w:t>
      </w:r>
      <w:r w:rsidRPr="00B6576B">
        <w:rPr>
          <w:rFonts w:ascii="Book Antiqua" w:hAnsi="Book Antiqua" w:cs="Times New Roman"/>
        </w:rPr>
        <w:t>.</w:t>
      </w:r>
      <w:r w:rsidR="00CE347E" w:rsidRPr="00B6576B">
        <w:rPr>
          <w:rFonts w:ascii="Book Antiqua" w:hAnsi="Book Antiqua" w:cs="Times New Roman"/>
        </w:rPr>
        <w:t xml:space="preserve"> </w:t>
      </w:r>
      <w:r w:rsidR="00847B87" w:rsidRPr="00B6576B">
        <w:rPr>
          <w:rFonts w:ascii="Book Antiqua" w:hAnsi="Book Antiqua" w:cs="Times New Roman"/>
        </w:rPr>
        <w:t xml:space="preserve">The aim of this review is to discuss the pathophysiology, evaluation, and management of GERD in lung transplantation, as informed by the most recent </w:t>
      </w:r>
      <w:r w:rsidR="009427AD" w:rsidRPr="00B6576B">
        <w:rPr>
          <w:rFonts w:ascii="Book Antiqua" w:hAnsi="Book Antiqua" w:cs="Times New Roman"/>
        </w:rPr>
        <w:t>publications</w:t>
      </w:r>
      <w:r w:rsidR="00847B87" w:rsidRPr="00B6576B">
        <w:rPr>
          <w:rFonts w:ascii="Book Antiqua" w:hAnsi="Book Antiqua" w:cs="Times New Roman"/>
        </w:rPr>
        <w:t xml:space="preserve"> in the field.</w:t>
      </w:r>
      <w:r w:rsidR="009A6346" w:rsidRPr="00B6576B">
        <w:rPr>
          <w:rFonts w:ascii="Book Antiqua" w:hAnsi="Book Antiqua" w:cs="Times New Roman"/>
          <w:lang w:eastAsia="zh-CN"/>
        </w:rPr>
        <w:t xml:space="preserve"> </w:t>
      </w:r>
      <w:r w:rsidR="006F3BC1" w:rsidRPr="00B6576B">
        <w:rPr>
          <w:rFonts w:ascii="Book Antiqua" w:hAnsi="Book Antiqua" w:cs="Times New Roman"/>
        </w:rPr>
        <w:t>The pathophysiology of ref</w:t>
      </w:r>
      <w:r w:rsidR="00372EA6" w:rsidRPr="00B6576B">
        <w:rPr>
          <w:rFonts w:ascii="Book Antiqua" w:hAnsi="Book Antiqua" w:cs="Times New Roman"/>
        </w:rPr>
        <w:t>lux-induced lung injury includ</w:t>
      </w:r>
      <w:r w:rsidR="00847B87" w:rsidRPr="00B6576B">
        <w:rPr>
          <w:rFonts w:ascii="Book Antiqua" w:hAnsi="Book Antiqua" w:cs="Times New Roman"/>
        </w:rPr>
        <w:t xml:space="preserve">es </w:t>
      </w:r>
      <w:r w:rsidR="009427AD" w:rsidRPr="00B6576B">
        <w:rPr>
          <w:rFonts w:ascii="Book Antiqua" w:hAnsi="Book Antiqua" w:cs="Times New Roman"/>
        </w:rPr>
        <w:t xml:space="preserve">the </w:t>
      </w:r>
      <w:r w:rsidR="00971D3D" w:rsidRPr="00B6576B">
        <w:rPr>
          <w:rFonts w:ascii="Book Antiqua" w:hAnsi="Book Antiqua" w:cs="Times New Roman"/>
        </w:rPr>
        <w:t>effects</w:t>
      </w:r>
      <w:r w:rsidR="00847B87" w:rsidRPr="00B6576B">
        <w:rPr>
          <w:rFonts w:ascii="Book Antiqua" w:hAnsi="Book Antiqua" w:cs="Times New Roman"/>
        </w:rPr>
        <w:t xml:space="preserve"> of</w:t>
      </w:r>
      <w:r w:rsidR="00372EA6" w:rsidRPr="00B6576B">
        <w:rPr>
          <w:rFonts w:ascii="Book Antiqua" w:hAnsi="Book Antiqua" w:cs="Times New Roman"/>
        </w:rPr>
        <w:t xml:space="preserve"> aspiration and local immunomodulation</w:t>
      </w:r>
      <w:r w:rsidR="00847B87" w:rsidRPr="00B6576B">
        <w:rPr>
          <w:rFonts w:ascii="Book Antiqua" w:hAnsi="Book Antiqua" w:cs="Times New Roman"/>
        </w:rPr>
        <w:t xml:space="preserve"> in </w:t>
      </w:r>
      <w:r w:rsidR="00E3584F" w:rsidRPr="00B6576B">
        <w:rPr>
          <w:rFonts w:ascii="Book Antiqua" w:hAnsi="Book Antiqua" w:cs="Times New Roman"/>
        </w:rPr>
        <w:t>the</w:t>
      </w:r>
      <w:r w:rsidR="00372EA6" w:rsidRPr="00B6576B">
        <w:rPr>
          <w:rFonts w:ascii="Book Antiqua" w:hAnsi="Book Antiqua" w:cs="Times New Roman"/>
        </w:rPr>
        <w:t xml:space="preserve"> development of </w:t>
      </w:r>
      <w:r w:rsidR="009427AD" w:rsidRPr="00B6576B">
        <w:rPr>
          <w:rFonts w:ascii="Book Antiqua" w:hAnsi="Book Antiqua" w:cs="Times New Roman"/>
        </w:rPr>
        <w:t>pulmonary</w:t>
      </w:r>
      <w:r w:rsidR="00847B87" w:rsidRPr="00B6576B">
        <w:rPr>
          <w:rFonts w:ascii="Book Antiqua" w:hAnsi="Book Antiqua" w:cs="Times New Roman"/>
        </w:rPr>
        <w:t xml:space="preserve"> decline and </w:t>
      </w:r>
      <w:r w:rsidR="009427AD" w:rsidRPr="00B6576B">
        <w:rPr>
          <w:rFonts w:ascii="Book Antiqua" w:hAnsi="Book Antiqua" w:cs="Times New Roman"/>
        </w:rPr>
        <w:t xml:space="preserve">histologic </w:t>
      </w:r>
      <w:r w:rsidR="00372EA6" w:rsidRPr="00B6576B">
        <w:rPr>
          <w:rFonts w:ascii="Book Antiqua" w:hAnsi="Book Antiqua" w:cs="Times New Roman"/>
        </w:rPr>
        <w:t>rejection</w:t>
      </w:r>
      <w:r w:rsidR="009427AD" w:rsidRPr="00B6576B">
        <w:rPr>
          <w:rFonts w:ascii="Book Antiqua" w:hAnsi="Book Antiqua" w:cs="Times New Roman"/>
        </w:rPr>
        <w:t>,</w:t>
      </w:r>
      <w:r w:rsidR="00372EA6" w:rsidRPr="00B6576B">
        <w:rPr>
          <w:rFonts w:ascii="Book Antiqua" w:hAnsi="Book Antiqua" w:cs="Times New Roman"/>
        </w:rPr>
        <w:t xml:space="preserve"> as </w:t>
      </w:r>
      <w:r w:rsidR="009427AD" w:rsidRPr="00B6576B">
        <w:rPr>
          <w:rFonts w:ascii="Book Antiqua" w:hAnsi="Book Antiqua" w:cs="Times New Roman"/>
        </w:rPr>
        <w:t>reflective</w:t>
      </w:r>
      <w:r w:rsidR="00372EA6" w:rsidRPr="00B6576B">
        <w:rPr>
          <w:rFonts w:ascii="Book Antiqua" w:hAnsi="Book Antiqua" w:cs="Times New Roman"/>
        </w:rPr>
        <w:t xml:space="preserve"> of allograft injury. </w:t>
      </w:r>
      <w:r w:rsidR="00847B87" w:rsidRPr="00B6576B">
        <w:rPr>
          <w:rFonts w:ascii="Book Antiqua" w:hAnsi="Book Antiqua" w:cs="Times New Roman"/>
        </w:rPr>
        <w:t xml:space="preserve">Modalities of reflux and esophageal assessment, including ambulatory pH testing, impedance, and esophageal manometry, are discussed, as well as timing of </w:t>
      </w:r>
      <w:r w:rsidR="00971D3D" w:rsidRPr="00B6576B">
        <w:rPr>
          <w:rFonts w:ascii="Book Antiqua" w:hAnsi="Book Antiqua" w:cs="Times New Roman"/>
        </w:rPr>
        <w:t xml:space="preserve">these </w:t>
      </w:r>
      <w:r w:rsidR="00847B87" w:rsidRPr="00B6576B">
        <w:rPr>
          <w:rFonts w:ascii="Book Antiqua" w:hAnsi="Book Antiqua" w:cs="Times New Roman"/>
        </w:rPr>
        <w:t>evaluatio</w:t>
      </w:r>
      <w:r w:rsidR="009427AD" w:rsidRPr="00B6576B">
        <w:rPr>
          <w:rFonts w:ascii="Book Antiqua" w:hAnsi="Book Antiqua" w:cs="Times New Roman"/>
        </w:rPr>
        <w:t>n</w:t>
      </w:r>
      <w:r w:rsidR="00971D3D" w:rsidRPr="00B6576B">
        <w:rPr>
          <w:rFonts w:ascii="Book Antiqua" w:hAnsi="Book Antiqua" w:cs="Times New Roman"/>
        </w:rPr>
        <w:t>s</w:t>
      </w:r>
      <w:r w:rsidR="009427AD" w:rsidRPr="00B6576B">
        <w:rPr>
          <w:rFonts w:ascii="Book Antiqua" w:hAnsi="Book Antiqua" w:cs="Times New Roman"/>
        </w:rPr>
        <w:t xml:space="preserve"> relative to transplantation. </w:t>
      </w:r>
      <w:r w:rsidR="00847B87" w:rsidRPr="00B6576B">
        <w:rPr>
          <w:rFonts w:ascii="Book Antiqua" w:hAnsi="Book Antiqua" w:cs="Times New Roman"/>
        </w:rPr>
        <w:t xml:space="preserve">Finally, </w:t>
      </w:r>
      <w:proofErr w:type="spellStart"/>
      <w:r w:rsidR="00847B87" w:rsidRPr="00B6576B">
        <w:rPr>
          <w:rFonts w:ascii="Book Antiqua" w:hAnsi="Book Antiqua" w:cs="Times New Roman"/>
        </w:rPr>
        <w:t>antireflux</w:t>
      </w:r>
      <w:proofErr w:type="spellEnd"/>
      <w:r w:rsidR="00847B87" w:rsidRPr="00B6576B">
        <w:rPr>
          <w:rFonts w:ascii="Book Antiqua" w:hAnsi="Book Antiqua" w:cs="Times New Roman"/>
        </w:rPr>
        <w:t xml:space="preserve"> treatments are reviewed, including medical acid suppression and surgical fundoplication, as well as the safety</w:t>
      </w:r>
      <w:r w:rsidR="009427AD" w:rsidRPr="00B6576B">
        <w:rPr>
          <w:rFonts w:ascii="Book Antiqua" w:hAnsi="Book Antiqua" w:cs="Times New Roman"/>
        </w:rPr>
        <w:t>, efficacy,</w:t>
      </w:r>
      <w:r w:rsidR="00847B87" w:rsidRPr="00B6576B">
        <w:rPr>
          <w:rFonts w:ascii="Book Antiqua" w:hAnsi="Book Antiqua" w:cs="Times New Roman"/>
        </w:rPr>
        <w:t xml:space="preserve"> and timing of such treatments relative to transplantation.</w:t>
      </w:r>
      <w:r w:rsidR="009A6346" w:rsidRPr="00B6576B">
        <w:rPr>
          <w:rFonts w:ascii="Book Antiqua" w:hAnsi="Book Antiqua" w:cs="Times New Roman"/>
          <w:lang w:eastAsia="zh-CN"/>
        </w:rPr>
        <w:t xml:space="preserve"> </w:t>
      </w:r>
      <w:r w:rsidR="009427AD" w:rsidRPr="00B6576B">
        <w:rPr>
          <w:rFonts w:ascii="Book Antiqua" w:hAnsi="Book Antiqua" w:cs="Times New Roman"/>
        </w:rPr>
        <w:t>Our review of the data supports a</w:t>
      </w:r>
      <w:r w:rsidR="003409E5" w:rsidRPr="00B6576B">
        <w:rPr>
          <w:rFonts w:ascii="Book Antiqua" w:hAnsi="Book Antiqua" w:cs="Times New Roman"/>
        </w:rPr>
        <w:t>n association between GERD and allograft injury, encouraging a strate</w:t>
      </w:r>
      <w:r w:rsidR="009427AD" w:rsidRPr="00B6576B">
        <w:rPr>
          <w:rFonts w:ascii="Book Antiqua" w:hAnsi="Book Antiqua" w:cs="Times New Roman"/>
        </w:rPr>
        <w:t xml:space="preserve">gy of early diagnosis and </w:t>
      </w:r>
      <w:r w:rsidR="003409E5" w:rsidRPr="00B6576B">
        <w:rPr>
          <w:rFonts w:ascii="Book Antiqua" w:hAnsi="Book Antiqua" w:cs="Times New Roman"/>
        </w:rPr>
        <w:t xml:space="preserve">aggressive reflux </w:t>
      </w:r>
      <w:r w:rsidR="009427AD" w:rsidRPr="00B6576B">
        <w:rPr>
          <w:rFonts w:ascii="Book Antiqua" w:hAnsi="Book Antiqua" w:cs="Times New Roman"/>
        </w:rPr>
        <w:t xml:space="preserve">management in lung transplant recipients to improve </w:t>
      </w:r>
      <w:r w:rsidR="003409E5" w:rsidRPr="00B6576B">
        <w:rPr>
          <w:rFonts w:ascii="Book Antiqua" w:hAnsi="Book Antiqua" w:cs="Times New Roman"/>
        </w:rPr>
        <w:t xml:space="preserve">transplant </w:t>
      </w:r>
      <w:r w:rsidR="009427AD" w:rsidRPr="00B6576B">
        <w:rPr>
          <w:rFonts w:ascii="Book Antiqua" w:hAnsi="Book Antiqua" w:cs="Times New Roman"/>
        </w:rPr>
        <w:t>outcomes. F</w:t>
      </w:r>
      <w:r w:rsidR="00847B87" w:rsidRPr="00B6576B">
        <w:rPr>
          <w:rFonts w:ascii="Book Antiqua" w:hAnsi="Book Antiqua" w:cs="Times New Roman"/>
        </w:rPr>
        <w:t xml:space="preserve">urther studies are needed to explore </w:t>
      </w:r>
      <w:r w:rsidR="009427AD" w:rsidRPr="00B6576B">
        <w:rPr>
          <w:rFonts w:ascii="Book Antiqua" w:hAnsi="Book Antiqua" w:cs="Times New Roman"/>
        </w:rPr>
        <w:t>additional objective</w:t>
      </w:r>
      <w:r w:rsidR="00847B87" w:rsidRPr="00B6576B">
        <w:rPr>
          <w:rFonts w:ascii="Book Antiqua" w:hAnsi="Book Antiqua" w:cs="Times New Roman"/>
        </w:rPr>
        <w:t xml:space="preserve"> measure</w:t>
      </w:r>
      <w:r w:rsidR="009427AD" w:rsidRPr="00B6576B">
        <w:rPr>
          <w:rFonts w:ascii="Book Antiqua" w:hAnsi="Book Antiqua" w:cs="Times New Roman"/>
        </w:rPr>
        <w:t>s</w:t>
      </w:r>
      <w:r w:rsidR="00847B87" w:rsidRPr="00B6576B">
        <w:rPr>
          <w:rFonts w:ascii="Book Antiqua" w:hAnsi="Book Antiqua" w:cs="Times New Roman"/>
        </w:rPr>
        <w:t xml:space="preserve"> of reflux and aspiration, better compare medical and surgical </w:t>
      </w:r>
      <w:proofErr w:type="spellStart"/>
      <w:r w:rsidR="00847B87" w:rsidRPr="00B6576B">
        <w:rPr>
          <w:rFonts w:ascii="Book Antiqua" w:hAnsi="Book Antiqua" w:cs="Times New Roman"/>
        </w:rPr>
        <w:t>antireflux</w:t>
      </w:r>
      <w:proofErr w:type="spellEnd"/>
      <w:r w:rsidR="00847B87" w:rsidRPr="00B6576B">
        <w:rPr>
          <w:rFonts w:ascii="Book Antiqua" w:hAnsi="Book Antiqua" w:cs="Times New Roman"/>
        </w:rPr>
        <w:t xml:space="preserve"> treatment options, extend follow-up times to capture longer-term clinical outcomes, and investigate newer interventions including minimally invasive surgery and advanced endoscopic techniques</w:t>
      </w:r>
      <w:r w:rsidR="009427AD" w:rsidRPr="00B6576B">
        <w:rPr>
          <w:rFonts w:ascii="Book Antiqua" w:hAnsi="Book Antiqua" w:cs="Times New Roman"/>
        </w:rPr>
        <w:t>.</w:t>
      </w:r>
    </w:p>
    <w:p w14:paraId="3D2DED1F" w14:textId="77777777" w:rsidR="00F95B85" w:rsidRPr="00B6576B" w:rsidRDefault="00F95B85" w:rsidP="00D404CB">
      <w:pPr>
        <w:spacing w:after="0" w:line="360" w:lineRule="auto"/>
        <w:jc w:val="both"/>
        <w:rPr>
          <w:rFonts w:ascii="Book Antiqua" w:hAnsi="Book Antiqua" w:cs="Times New Roman"/>
        </w:rPr>
      </w:pPr>
    </w:p>
    <w:p w14:paraId="25EE95DB" w14:textId="7C1E479E" w:rsidR="00F95B85" w:rsidRPr="00B6576B" w:rsidRDefault="00F95B85" w:rsidP="00D404CB">
      <w:pPr>
        <w:spacing w:after="0" w:line="360" w:lineRule="auto"/>
        <w:jc w:val="both"/>
        <w:rPr>
          <w:rFonts w:ascii="Book Antiqua" w:hAnsi="Book Antiqua" w:cs="Times New Roman"/>
        </w:rPr>
      </w:pPr>
      <w:r w:rsidRPr="00B6576B">
        <w:rPr>
          <w:rFonts w:ascii="Book Antiqua" w:hAnsi="Book Antiqua" w:cs="Times New Roman"/>
          <w:b/>
        </w:rPr>
        <w:t>Key</w:t>
      </w:r>
      <w:r w:rsidR="009A6346" w:rsidRPr="00B6576B">
        <w:rPr>
          <w:rFonts w:ascii="Book Antiqua" w:hAnsi="Book Antiqua" w:cs="Times New Roman"/>
          <w:b/>
          <w:lang w:eastAsia="zh-CN"/>
        </w:rPr>
        <w:t xml:space="preserve"> </w:t>
      </w:r>
      <w:r w:rsidRPr="00B6576B">
        <w:rPr>
          <w:rFonts w:ascii="Book Antiqua" w:hAnsi="Book Antiqua" w:cs="Times New Roman"/>
          <w:b/>
        </w:rPr>
        <w:t>words:</w:t>
      </w:r>
      <w:r w:rsidR="000D124D" w:rsidRPr="00B6576B">
        <w:rPr>
          <w:rFonts w:ascii="Book Antiqua" w:hAnsi="Book Antiqua" w:cs="Times New Roman"/>
        </w:rPr>
        <w:t xml:space="preserve"> </w:t>
      </w:r>
      <w:r w:rsidR="009A6346" w:rsidRPr="00B6576B">
        <w:rPr>
          <w:rFonts w:ascii="Book Antiqua" w:hAnsi="Book Antiqua" w:cs="Times New Roman"/>
        </w:rPr>
        <w:t>L</w:t>
      </w:r>
      <w:r w:rsidR="002B5188" w:rsidRPr="00B6576B">
        <w:rPr>
          <w:rFonts w:ascii="Book Antiqua" w:hAnsi="Book Antiqua" w:cs="Times New Roman"/>
        </w:rPr>
        <w:t>ung transplant</w:t>
      </w:r>
      <w:r w:rsidR="009A6346" w:rsidRPr="00B6576B">
        <w:rPr>
          <w:rFonts w:ascii="Book Antiqua" w:hAnsi="Book Antiqua" w:cs="Times New Roman"/>
          <w:lang w:eastAsia="zh-CN"/>
        </w:rPr>
        <w:t xml:space="preserve">; </w:t>
      </w:r>
      <w:r w:rsidR="009A6346" w:rsidRPr="00B6576B">
        <w:rPr>
          <w:rFonts w:ascii="Book Antiqua" w:hAnsi="Book Antiqua" w:cs="Times New Roman"/>
        </w:rPr>
        <w:t>R</w:t>
      </w:r>
      <w:r w:rsidR="002B5188" w:rsidRPr="00B6576B">
        <w:rPr>
          <w:rFonts w:ascii="Book Antiqua" w:hAnsi="Book Antiqua" w:cs="Times New Roman"/>
        </w:rPr>
        <w:t>eflux</w:t>
      </w:r>
      <w:r w:rsidR="009A6346" w:rsidRPr="00B6576B">
        <w:rPr>
          <w:rFonts w:ascii="Book Antiqua" w:hAnsi="Book Antiqua" w:cs="Times New Roman"/>
          <w:lang w:eastAsia="zh-CN"/>
        </w:rPr>
        <w:t>;</w:t>
      </w:r>
      <w:r w:rsidR="002B5188" w:rsidRPr="00B6576B">
        <w:rPr>
          <w:rFonts w:ascii="Book Antiqua" w:hAnsi="Book Antiqua" w:cs="Times New Roman"/>
        </w:rPr>
        <w:t xml:space="preserve"> </w:t>
      </w:r>
      <w:r w:rsidR="009A6346" w:rsidRPr="00B6576B">
        <w:rPr>
          <w:rFonts w:ascii="Book Antiqua" w:hAnsi="Book Antiqua" w:cs="Times New Roman"/>
        </w:rPr>
        <w:t>A</w:t>
      </w:r>
      <w:r w:rsidR="002B5188" w:rsidRPr="00B6576B">
        <w:rPr>
          <w:rFonts w:ascii="Book Antiqua" w:hAnsi="Book Antiqua" w:cs="Times New Roman"/>
        </w:rPr>
        <w:t>spiration</w:t>
      </w:r>
      <w:r w:rsidR="009A6346" w:rsidRPr="00B6576B">
        <w:rPr>
          <w:rFonts w:ascii="Book Antiqua" w:hAnsi="Book Antiqua" w:cs="Times New Roman"/>
          <w:lang w:eastAsia="zh-CN"/>
        </w:rPr>
        <w:t xml:space="preserve">; </w:t>
      </w:r>
      <w:r w:rsidR="009A6346" w:rsidRPr="00B6576B">
        <w:rPr>
          <w:rFonts w:ascii="Book Antiqua" w:hAnsi="Book Antiqua" w:cs="Times New Roman"/>
        </w:rPr>
        <w:t>R</w:t>
      </w:r>
      <w:r w:rsidR="002B5188" w:rsidRPr="00B6576B">
        <w:rPr>
          <w:rFonts w:ascii="Book Antiqua" w:hAnsi="Book Antiqua" w:cs="Times New Roman"/>
        </w:rPr>
        <w:t>ejection</w:t>
      </w:r>
      <w:r w:rsidR="009A6346" w:rsidRPr="00B6576B">
        <w:rPr>
          <w:rFonts w:ascii="Book Antiqua" w:hAnsi="Book Antiqua" w:cs="Times New Roman"/>
          <w:lang w:eastAsia="zh-CN"/>
        </w:rPr>
        <w:t>;</w:t>
      </w:r>
      <w:r w:rsidR="002B5188" w:rsidRPr="00B6576B">
        <w:rPr>
          <w:rFonts w:ascii="Book Antiqua" w:hAnsi="Book Antiqua" w:cs="Times New Roman"/>
        </w:rPr>
        <w:t xml:space="preserve"> </w:t>
      </w:r>
      <w:r w:rsidR="009A6346" w:rsidRPr="00B6576B">
        <w:rPr>
          <w:rFonts w:ascii="Book Antiqua" w:hAnsi="Book Antiqua" w:cs="Times New Roman"/>
        </w:rPr>
        <w:t>Bronchiolitis obliterans syndrome</w:t>
      </w:r>
      <w:r w:rsidR="009A6346" w:rsidRPr="00B6576B">
        <w:rPr>
          <w:rFonts w:ascii="Book Antiqua" w:hAnsi="Book Antiqua" w:cs="Times New Roman"/>
          <w:lang w:eastAsia="zh-CN"/>
        </w:rPr>
        <w:t>;</w:t>
      </w:r>
      <w:r w:rsidR="00D9596C" w:rsidRPr="00B6576B">
        <w:rPr>
          <w:rFonts w:ascii="Book Antiqua" w:hAnsi="Book Antiqua" w:cs="Times New Roman"/>
        </w:rPr>
        <w:t xml:space="preserve"> </w:t>
      </w:r>
      <w:r w:rsidR="009A6346" w:rsidRPr="00B6576B">
        <w:rPr>
          <w:rFonts w:ascii="Book Antiqua" w:hAnsi="Book Antiqua" w:cs="Times New Roman"/>
        </w:rPr>
        <w:t>F</w:t>
      </w:r>
      <w:r w:rsidR="00022152" w:rsidRPr="00B6576B">
        <w:rPr>
          <w:rFonts w:ascii="Book Antiqua" w:hAnsi="Book Antiqua" w:cs="Times New Roman"/>
        </w:rPr>
        <w:t>undoplication</w:t>
      </w:r>
    </w:p>
    <w:p w14:paraId="7B4C3118" w14:textId="77777777" w:rsidR="00022152" w:rsidRPr="00B6576B" w:rsidRDefault="00022152" w:rsidP="00D404CB">
      <w:pPr>
        <w:spacing w:after="0" w:line="360" w:lineRule="auto"/>
        <w:jc w:val="both"/>
        <w:rPr>
          <w:rFonts w:ascii="Book Antiqua" w:hAnsi="Book Antiqua" w:cs="Times New Roman"/>
          <w:lang w:eastAsia="zh-CN"/>
        </w:rPr>
      </w:pPr>
    </w:p>
    <w:p w14:paraId="54BEADD8" w14:textId="21B6C7DE" w:rsidR="009A6346" w:rsidRPr="00B6576B" w:rsidRDefault="009A6346" w:rsidP="009A6346">
      <w:pPr>
        <w:widowControl w:val="0"/>
        <w:adjustRightInd w:val="0"/>
        <w:snapToGrid w:val="0"/>
        <w:spacing w:after="0" w:line="360" w:lineRule="auto"/>
        <w:jc w:val="both"/>
        <w:rPr>
          <w:rFonts w:ascii="Book Antiqua" w:hAnsi="Book Antiqua" w:cs="Tahoma"/>
          <w:color w:val="000000"/>
          <w:kern w:val="2"/>
        </w:rPr>
      </w:pPr>
      <w:bookmarkStart w:id="59" w:name="OLE_LINK148"/>
      <w:bookmarkStart w:id="60" w:name="OLE_LINK149"/>
      <w:bookmarkStart w:id="61" w:name="OLE_LINK200"/>
      <w:bookmarkStart w:id="62" w:name="OLE_LINK288"/>
      <w:bookmarkStart w:id="63" w:name="OLE_LINK1864"/>
      <w:bookmarkStart w:id="64" w:name="OLE_LINK382"/>
      <w:bookmarkStart w:id="65" w:name="OLE_LINK306"/>
      <w:bookmarkStart w:id="66" w:name="OLE_LINK569"/>
      <w:bookmarkStart w:id="67" w:name="OLE_LINK682"/>
      <w:bookmarkStart w:id="68" w:name="OLE_LINK78"/>
      <w:bookmarkStart w:id="69" w:name="OLE_LINK79"/>
      <w:bookmarkStart w:id="70" w:name="OLE_LINK86"/>
      <w:bookmarkStart w:id="71" w:name="OLE_LINK99"/>
      <w:bookmarkStart w:id="72" w:name="OLE_LINK217"/>
      <w:bookmarkStart w:id="73" w:name="OLE_LINK245"/>
      <w:bookmarkStart w:id="74" w:name="OLE_LINK246"/>
      <w:bookmarkStart w:id="75" w:name="OLE_LINK274"/>
      <w:bookmarkStart w:id="76" w:name="OLE_LINK320"/>
      <w:bookmarkStart w:id="77" w:name="OLE_LINK333"/>
      <w:bookmarkStart w:id="78" w:name="OLE_LINK456"/>
      <w:bookmarkStart w:id="79" w:name="OLE_LINK494"/>
      <w:bookmarkStart w:id="80" w:name="OLE_LINK596"/>
      <w:proofErr w:type="gramStart"/>
      <w:r w:rsidRPr="00B6576B">
        <w:rPr>
          <w:rFonts w:ascii="Book Antiqua" w:hAnsi="Book Antiqua" w:cs="Tahoma"/>
          <w:b/>
          <w:color w:val="000000"/>
          <w:kern w:val="2"/>
          <w:lang w:eastAsia="ja-JP"/>
        </w:rPr>
        <w:t>© The Author(s) 201</w:t>
      </w:r>
      <w:r w:rsidR="003A109C">
        <w:rPr>
          <w:rFonts w:ascii="Book Antiqua" w:hAnsi="Book Antiqua" w:cs="Tahoma" w:hint="eastAsia"/>
          <w:b/>
          <w:color w:val="000000"/>
          <w:kern w:val="2"/>
          <w:lang w:eastAsia="zh-CN"/>
        </w:rPr>
        <w:t>7</w:t>
      </w:r>
      <w:r w:rsidRPr="00B6576B">
        <w:rPr>
          <w:rFonts w:ascii="Book Antiqua" w:hAnsi="Book Antiqua" w:cs="Tahoma"/>
          <w:b/>
          <w:color w:val="000000"/>
          <w:kern w:val="2"/>
          <w:lang w:eastAsia="ja-JP"/>
        </w:rPr>
        <w:t>.</w:t>
      </w:r>
      <w:proofErr w:type="gramEnd"/>
      <w:r w:rsidRPr="00B6576B">
        <w:rPr>
          <w:rFonts w:ascii="Book Antiqua" w:hAnsi="Book Antiqua" w:cs="Tahoma"/>
          <w:color w:val="000000"/>
          <w:kern w:val="2"/>
          <w:lang w:eastAsia="ja-JP"/>
        </w:rPr>
        <w:t xml:space="preserve"> Published by </w:t>
      </w:r>
      <w:proofErr w:type="spellStart"/>
      <w:r w:rsidRPr="00B6576B">
        <w:rPr>
          <w:rFonts w:ascii="Book Antiqua" w:hAnsi="Book Antiqua" w:cs="Tahoma"/>
          <w:color w:val="000000"/>
          <w:kern w:val="2"/>
          <w:lang w:eastAsia="ja-JP"/>
        </w:rPr>
        <w:t>Baishideng</w:t>
      </w:r>
      <w:proofErr w:type="spellEnd"/>
      <w:r w:rsidRPr="00B6576B">
        <w:rPr>
          <w:rFonts w:ascii="Book Antiqua" w:hAnsi="Book Antiqua" w:cs="Tahoma"/>
          <w:color w:val="000000"/>
          <w:kern w:val="2"/>
          <w:lang w:eastAsia="ja-JP"/>
        </w:rPr>
        <w:t xml:space="preserve"> Publishing Group Inc. All rights reserved.</w:t>
      </w:r>
      <w:bookmarkEnd w:id="59"/>
      <w:bookmarkEnd w:id="60"/>
      <w:bookmarkEnd w:id="61"/>
      <w:bookmarkEnd w:id="62"/>
      <w:bookmarkEnd w:id="63"/>
      <w:bookmarkEnd w:id="64"/>
      <w:bookmarkEnd w:id="65"/>
      <w:bookmarkEnd w:id="66"/>
      <w:bookmarkEnd w:id="67"/>
    </w:p>
    <w:bookmarkEnd w:id="68"/>
    <w:bookmarkEnd w:id="69"/>
    <w:bookmarkEnd w:id="70"/>
    <w:bookmarkEnd w:id="71"/>
    <w:bookmarkEnd w:id="72"/>
    <w:bookmarkEnd w:id="73"/>
    <w:bookmarkEnd w:id="74"/>
    <w:bookmarkEnd w:id="75"/>
    <w:bookmarkEnd w:id="76"/>
    <w:bookmarkEnd w:id="77"/>
    <w:bookmarkEnd w:id="78"/>
    <w:bookmarkEnd w:id="79"/>
    <w:bookmarkEnd w:id="80"/>
    <w:p w14:paraId="0D35670A" w14:textId="1ABFF296" w:rsidR="009A6346" w:rsidRPr="00B6576B" w:rsidRDefault="009A6346" w:rsidP="00D404CB">
      <w:pPr>
        <w:spacing w:after="0" w:line="360" w:lineRule="auto"/>
        <w:jc w:val="both"/>
        <w:rPr>
          <w:rFonts w:ascii="Book Antiqua" w:hAnsi="Book Antiqua" w:cs="Times New Roman"/>
          <w:lang w:eastAsia="zh-CN"/>
        </w:rPr>
      </w:pPr>
    </w:p>
    <w:p w14:paraId="5170328A" w14:textId="3DE46194" w:rsidR="00AC08A0" w:rsidRPr="00B6576B" w:rsidRDefault="00F95B85" w:rsidP="00D404CB">
      <w:pPr>
        <w:spacing w:after="0" w:line="360" w:lineRule="auto"/>
        <w:jc w:val="both"/>
        <w:rPr>
          <w:rFonts w:ascii="Book Antiqua" w:hAnsi="Book Antiqua" w:cs="Times New Roman"/>
        </w:rPr>
      </w:pPr>
      <w:r w:rsidRPr="00B6576B">
        <w:rPr>
          <w:rFonts w:ascii="Book Antiqua" w:hAnsi="Book Antiqua" w:cs="Times New Roman"/>
          <w:b/>
        </w:rPr>
        <w:t>Core tip:</w:t>
      </w:r>
      <w:r w:rsidR="002B5188" w:rsidRPr="00B6576B">
        <w:rPr>
          <w:rFonts w:ascii="Book Antiqua" w:hAnsi="Book Antiqua" w:cs="Times New Roman"/>
          <w:b/>
        </w:rPr>
        <w:t xml:space="preserve"> </w:t>
      </w:r>
      <w:r w:rsidR="009A6346" w:rsidRPr="00B6576B">
        <w:rPr>
          <w:rFonts w:ascii="Book Antiqua" w:hAnsi="Book Antiqua" w:cs="Times New Roman"/>
        </w:rPr>
        <w:t>Gastroesophageal reflux disease (GERD)</w:t>
      </w:r>
      <w:r w:rsidR="002B5188" w:rsidRPr="00B6576B">
        <w:rPr>
          <w:rFonts w:ascii="Book Antiqua" w:hAnsi="Book Antiqua" w:cs="Times New Roman"/>
        </w:rPr>
        <w:t xml:space="preserve"> ha</w:t>
      </w:r>
      <w:r w:rsidR="00D9596C" w:rsidRPr="00B6576B">
        <w:rPr>
          <w:rFonts w:ascii="Book Antiqua" w:hAnsi="Book Antiqua" w:cs="Times New Roman"/>
        </w:rPr>
        <w:t>s</w:t>
      </w:r>
      <w:r w:rsidR="002B5188" w:rsidRPr="00B6576B">
        <w:rPr>
          <w:rFonts w:ascii="Book Antiqua" w:hAnsi="Book Antiqua" w:cs="Times New Roman"/>
        </w:rPr>
        <w:t xml:space="preserve"> been associated with </w:t>
      </w:r>
      <w:r w:rsidR="00B44EEB" w:rsidRPr="00B6576B">
        <w:rPr>
          <w:rFonts w:ascii="Book Antiqua" w:hAnsi="Book Antiqua" w:cs="Times New Roman"/>
        </w:rPr>
        <w:t>increased morbidity</w:t>
      </w:r>
      <w:r w:rsidR="00D9596C" w:rsidRPr="00B6576B">
        <w:rPr>
          <w:rFonts w:ascii="Book Antiqua" w:hAnsi="Book Antiqua" w:cs="Times New Roman"/>
        </w:rPr>
        <w:t xml:space="preserve"> </w:t>
      </w:r>
      <w:r w:rsidR="004C16A2" w:rsidRPr="00B6576B">
        <w:rPr>
          <w:rFonts w:ascii="Book Antiqua" w:hAnsi="Book Antiqua" w:cs="Times New Roman"/>
        </w:rPr>
        <w:t xml:space="preserve">in lung transplant patients </w:t>
      </w:r>
      <w:r w:rsidR="00D9596C" w:rsidRPr="00B6576B">
        <w:rPr>
          <w:rFonts w:ascii="Book Antiqua" w:hAnsi="Book Antiqua" w:cs="Times New Roman"/>
        </w:rPr>
        <w:t xml:space="preserve">through a proposed pathway of reflux, aspiration, </w:t>
      </w:r>
      <w:r w:rsidR="003409E5" w:rsidRPr="00B6576B">
        <w:rPr>
          <w:rFonts w:ascii="Book Antiqua" w:hAnsi="Book Antiqua" w:cs="Times New Roman"/>
        </w:rPr>
        <w:t xml:space="preserve">immunomodulation, </w:t>
      </w:r>
      <w:r w:rsidR="00D9596C" w:rsidRPr="00B6576B">
        <w:rPr>
          <w:rFonts w:ascii="Book Antiqua" w:hAnsi="Book Antiqua" w:cs="Times New Roman"/>
        </w:rPr>
        <w:t>and allograft injury</w:t>
      </w:r>
      <w:r w:rsidR="00B44EEB" w:rsidRPr="00B6576B">
        <w:rPr>
          <w:rFonts w:ascii="Book Antiqua" w:hAnsi="Book Antiqua" w:cs="Times New Roman"/>
        </w:rPr>
        <w:t xml:space="preserve">, </w:t>
      </w:r>
      <w:r w:rsidR="00971D3D" w:rsidRPr="00B6576B">
        <w:rPr>
          <w:rFonts w:ascii="Book Antiqua" w:hAnsi="Book Antiqua" w:cs="Times New Roman"/>
        </w:rPr>
        <w:t>culminating in functional decline and</w:t>
      </w:r>
      <w:r w:rsidR="00B44EEB" w:rsidRPr="00B6576B">
        <w:rPr>
          <w:rFonts w:ascii="Book Antiqua" w:hAnsi="Book Antiqua" w:cs="Times New Roman"/>
        </w:rPr>
        <w:t xml:space="preserve"> </w:t>
      </w:r>
      <w:r w:rsidR="00B44EEB" w:rsidRPr="00B6576B">
        <w:rPr>
          <w:rFonts w:ascii="Book Antiqua" w:hAnsi="Book Antiqua" w:cs="Times New Roman"/>
        </w:rPr>
        <w:lastRenderedPageBreak/>
        <w:t>rejection</w:t>
      </w:r>
      <w:r w:rsidR="00D9596C" w:rsidRPr="00B6576B">
        <w:rPr>
          <w:rFonts w:ascii="Book Antiqua" w:hAnsi="Book Antiqua" w:cs="Times New Roman"/>
        </w:rPr>
        <w:t>.</w:t>
      </w:r>
      <w:r w:rsidR="00CE347E" w:rsidRPr="00B6576B">
        <w:rPr>
          <w:rFonts w:ascii="Book Antiqua" w:hAnsi="Book Antiqua" w:cs="Times New Roman"/>
        </w:rPr>
        <w:t xml:space="preserve"> </w:t>
      </w:r>
      <w:r w:rsidR="00D9596C" w:rsidRPr="00B6576B">
        <w:rPr>
          <w:rFonts w:ascii="Book Antiqua" w:hAnsi="Book Antiqua" w:cs="Times New Roman"/>
        </w:rPr>
        <w:t xml:space="preserve">This paper reviews the mechanisms of GERD-induced injury, </w:t>
      </w:r>
      <w:r w:rsidR="00B44EEB" w:rsidRPr="00B6576B">
        <w:rPr>
          <w:rFonts w:ascii="Book Antiqua" w:hAnsi="Book Antiqua" w:cs="Times New Roman"/>
        </w:rPr>
        <w:t xml:space="preserve">describes outcome measures important in post-transplant assessment, </w:t>
      </w:r>
      <w:r w:rsidR="00D9596C" w:rsidRPr="00B6576B">
        <w:rPr>
          <w:rFonts w:ascii="Book Antiqua" w:hAnsi="Book Antiqua" w:cs="Times New Roman"/>
        </w:rPr>
        <w:t xml:space="preserve">and discusses the timing </w:t>
      </w:r>
      <w:r w:rsidR="00797AE0" w:rsidRPr="00B6576B">
        <w:rPr>
          <w:rFonts w:ascii="Book Antiqua" w:hAnsi="Book Antiqua" w:cs="Times New Roman"/>
        </w:rPr>
        <w:t>and modalities of</w:t>
      </w:r>
      <w:r w:rsidR="00D9596C" w:rsidRPr="00B6576B">
        <w:rPr>
          <w:rFonts w:ascii="Book Antiqua" w:hAnsi="Book Antiqua" w:cs="Times New Roman"/>
        </w:rPr>
        <w:t xml:space="preserve"> diagnostic evaluation and management, including medical and surgical </w:t>
      </w:r>
      <w:proofErr w:type="spellStart"/>
      <w:r w:rsidR="00847B87" w:rsidRPr="00B6576B">
        <w:rPr>
          <w:rFonts w:ascii="Book Antiqua" w:hAnsi="Book Antiqua" w:cs="Times New Roman"/>
        </w:rPr>
        <w:t>antireflux</w:t>
      </w:r>
      <w:proofErr w:type="spellEnd"/>
      <w:r w:rsidR="00D9596C" w:rsidRPr="00B6576B">
        <w:rPr>
          <w:rFonts w:ascii="Book Antiqua" w:hAnsi="Book Antiqua" w:cs="Times New Roman"/>
        </w:rPr>
        <w:t xml:space="preserve"> treatment, in optimizing post-transplant outcomes.</w:t>
      </w:r>
      <w:r w:rsidR="00CE347E" w:rsidRPr="00B6576B">
        <w:rPr>
          <w:rFonts w:ascii="Book Antiqua" w:hAnsi="Book Antiqua" w:cs="Times New Roman"/>
        </w:rPr>
        <w:t xml:space="preserve"> </w:t>
      </w:r>
      <w:r w:rsidR="003409E5" w:rsidRPr="00B6576B">
        <w:rPr>
          <w:rFonts w:ascii="Book Antiqua" w:hAnsi="Book Antiqua" w:cs="Times New Roman"/>
        </w:rPr>
        <w:t xml:space="preserve">A greater awareness of the harmful effects of </w:t>
      </w:r>
      <w:r w:rsidR="00797AE0" w:rsidRPr="00B6576B">
        <w:rPr>
          <w:rFonts w:ascii="Book Antiqua" w:hAnsi="Book Antiqua" w:cs="Times New Roman"/>
        </w:rPr>
        <w:t>GERD in the lung transplant population</w:t>
      </w:r>
      <w:r w:rsidR="00B44EEB" w:rsidRPr="00B6576B">
        <w:rPr>
          <w:rFonts w:ascii="Book Antiqua" w:hAnsi="Book Antiqua" w:cs="Times New Roman"/>
        </w:rPr>
        <w:t xml:space="preserve"> </w:t>
      </w:r>
      <w:r w:rsidR="003409E5" w:rsidRPr="00B6576B">
        <w:rPr>
          <w:rFonts w:ascii="Book Antiqua" w:hAnsi="Book Antiqua" w:cs="Times New Roman"/>
        </w:rPr>
        <w:t xml:space="preserve">is important in the early diagnosis and management of such patients to minimize </w:t>
      </w:r>
      <w:r w:rsidR="00B44EEB" w:rsidRPr="00B6576B">
        <w:rPr>
          <w:rFonts w:ascii="Book Antiqua" w:hAnsi="Book Antiqua" w:cs="Times New Roman"/>
        </w:rPr>
        <w:t>allograft injury</w:t>
      </w:r>
      <w:r w:rsidR="00797AE0" w:rsidRPr="00B6576B">
        <w:rPr>
          <w:rFonts w:ascii="Book Antiqua" w:hAnsi="Book Antiqua" w:cs="Times New Roman"/>
        </w:rPr>
        <w:t xml:space="preserve"> and improve outcomes</w:t>
      </w:r>
      <w:r w:rsidR="00B44EEB" w:rsidRPr="00B6576B">
        <w:rPr>
          <w:rFonts w:ascii="Book Antiqua" w:hAnsi="Book Antiqua" w:cs="Times New Roman"/>
        </w:rPr>
        <w:t>.</w:t>
      </w:r>
    </w:p>
    <w:p w14:paraId="5F9FD424" w14:textId="77777777" w:rsidR="009A6346" w:rsidRPr="00B6576B" w:rsidRDefault="009A6346" w:rsidP="009A6346">
      <w:pPr>
        <w:spacing w:after="0" w:line="360" w:lineRule="auto"/>
        <w:jc w:val="both"/>
        <w:outlineLvl w:val="0"/>
        <w:rPr>
          <w:rFonts w:ascii="Book Antiqua" w:hAnsi="Book Antiqua" w:cs="Times New Roman"/>
          <w:lang w:eastAsia="zh-CN"/>
        </w:rPr>
      </w:pPr>
    </w:p>
    <w:p w14:paraId="48790E54" w14:textId="54FEE48F" w:rsidR="00A5401A" w:rsidRPr="00B6576B" w:rsidRDefault="00A5401A" w:rsidP="00A5401A">
      <w:pPr>
        <w:pStyle w:val="ListParagraph"/>
        <w:snapToGrid w:val="0"/>
        <w:spacing w:after="0" w:line="360" w:lineRule="auto"/>
        <w:ind w:left="0"/>
        <w:contextualSpacing w:val="0"/>
        <w:jc w:val="both"/>
        <w:rPr>
          <w:rFonts w:ascii="Book Antiqua" w:hAnsi="Book Antiqua" w:cs="Arial"/>
          <w:i/>
          <w:color w:val="000000"/>
        </w:rPr>
      </w:pPr>
      <w:proofErr w:type="spellStart"/>
      <w:r w:rsidRPr="00B6576B">
        <w:rPr>
          <w:rFonts w:ascii="Book Antiqua" w:hAnsi="Book Antiqua" w:cs="Times New Roman"/>
        </w:rPr>
        <w:t>Hathorn</w:t>
      </w:r>
      <w:proofErr w:type="spellEnd"/>
      <w:r w:rsidRPr="00B6576B">
        <w:rPr>
          <w:rFonts w:ascii="Book Antiqua" w:hAnsi="Book Antiqua" w:cs="Times New Roman"/>
          <w:lang w:eastAsia="zh-CN"/>
        </w:rPr>
        <w:t xml:space="preserve"> KE</w:t>
      </w:r>
      <w:r w:rsidRPr="00B6576B">
        <w:rPr>
          <w:rFonts w:ascii="Book Antiqua" w:hAnsi="Book Antiqua" w:cs="Times New Roman"/>
        </w:rPr>
        <w:t>, Chan</w:t>
      </w:r>
      <w:r w:rsidRPr="00B6576B">
        <w:rPr>
          <w:rFonts w:ascii="Book Antiqua" w:hAnsi="Book Antiqua" w:cs="Times New Roman"/>
          <w:lang w:eastAsia="zh-CN"/>
        </w:rPr>
        <w:t xml:space="preserve"> WW,</w:t>
      </w:r>
      <w:r w:rsidRPr="00B6576B">
        <w:rPr>
          <w:rFonts w:ascii="Book Antiqua" w:hAnsi="Book Antiqua" w:cs="Times New Roman"/>
        </w:rPr>
        <w:t xml:space="preserve"> Lo</w:t>
      </w:r>
      <w:r w:rsidRPr="00B6576B">
        <w:rPr>
          <w:rFonts w:ascii="Book Antiqua" w:hAnsi="Book Antiqua" w:cs="Times New Roman"/>
          <w:lang w:eastAsia="zh-CN"/>
        </w:rPr>
        <w:t xml:space="preserve"> WK. </w:t>
      </w:r>
      <w:r w:rsidR="009A6346" w:rsidRPr="00B6576B">
        <w:rPr>
          <w:rFonts w:ascii="Book Antiqua" w:hAnsi="Book Antiqua" w:cs="Times New Roman"/>
        </w:rPr>
        <w:t>Role of gastroesophageal reflux disease in lung transplantation</w:t>
      </w:r>
      <w:r w:rsidR="00DB3E78" w:rsidRPr="00B6576B">
        <w:rPr>
          <w:rFonts w:ascii="Book Antiqua" w:hAnsi="Book Antiqua" w:cs="Times New Roman"/>
          <w:lang w:eastAsia="zh-CN"/>
        </w:rPr>
        <w:t xml:space="preserve">. </w:t>
      </w:r>
      <w:r w:rsidRPr="00B6576B">
        <w:rPr>
          <w:rFonts w:ascii="Book Antiqua" w:hAnsi="Book Antiqua" w:cs="Arial"/>
          <w:i/>
          <w:color w:val="000000"/>
        </w:rPr>
        <w:t>World J</w:t>
      </w:r>
      <w:r w:rsidRPr="00B6576B">
        <w:rPr>
          <w:rFonts w:ascii="Book Antiqua" w:hAnsi="Book Antiqua" w:cs="Arial"/>
          <w:i/>
        </w:rPr>
        <w:t> </w:t>
      </w:r>
      <w:r w:rsidRPr="00B6576B">
        <w:rPr>
          <w:rFonts w:ascii="Book Antiqua" w:hAnsi="Book Antiqua" w:cs="Arial"/>
          <w:i/>
          <w:color w:val="000000"/>
        </w:rPr>
        <w:t>Transplant</w:t>
      </w:r>
      <w:r w:rsidRPr="00B6576B">
        <w:rPr>
          <w:rFonts w:ascii="Book Antiqua" w:hAnsi="Book Antiqua" w:cs="Arial"/>
          <w:i/>
          <w:iCs/>
          <w:color w:val="000000"/>
        </w:rPr>
        <w:t xml:space="preserve"> </w:t>
      </w:r>
      <w:r w:rsidRPr="00B6576B">
        <w:rPr>
          <w:rFonts w:ascii="Book Antiqua" w:hAnsi="Book Antiqua"/>
        </w:rPr>
        <w:t>201</w:t>
      </w:r>
      <w:r w:rsidR="003A109C">
        <w:rPr>
          <w:rFonts w:ascii="Book Antiqua" w:hAnsi="Book Antiqua" w:hint="eastAsia"/>
          <w:lang w:eastAsia="zh-CN"/>
        </w:rPr>
        <w:t>7</w:t>
      </w:r>
      <w:r w:rsidRPr="00B6576B">
        <w:rPr>
          <w:rFonts w:ascii="Book Antiqua" w:hAnsi="Book Antiqua"/>
        </w:rPr>
        <w:t xml:space="preserve">; </w:t>
      </w:r>
      <w:proofErr w:type="gramStart"/>
      <w:r w:rsidRPr="00B6576B">
        <w:rPr>
          <w:rFonts w:ascii="Book Antiqua" w:hAnsi="Book Antiqua"/>
        </w:rPr>
        <w:t>In</w:t>
      </w:r>
      <w:proofErr w:type="gramEnd"/>
      <w:r w:rsidRPr="00B6576B">
        <w:rPr>
          <w:rFonts w:ascii="Book Antiqua" w:hAnsi="Book Antiqua"/>
        </w:rPr>
        <w:t xml:space="preserve"> press</w:t>
      </w:r>
    </w:p>
    <w:p w14:paraId="119A5547" w14:textId="46FE0F05" w:rsidR="009A6346" w:rsidRPr="00B6576B" w:rsidRDefault="009A6346" w:rsidP="009A6346">
      <w:pPr>
        <w:spacing w:after="0" w:line="360" w:lineRule="auto"/>
        <w:jc w:val="both"/>
        <w:outlineLvl w:val="0"/>
        <w:rPr>
          <w:rFonts w:ascii="Book Antiqua" w:hAnsi="Book Antiqua" w:cs="Times New Roman"/>
          <w:lang w:eastAsia="zh-CN"/>
        </w:rPr>
      </w:pPr>
    </w:p>
    <w:p w14:paraId="0631E3DF" w14:textId="77777777" w:rsidR="009A6346" w:rsidRPr="00B6576B" w:rsidRDefault="009A6346" w:rsidP="009A6346">
      <w:pPr>
        <w:spacing w:after="0" w:line="360" w:lineRule="auto"/>
        <w:jc w:val="both"/>
        <w:rPr>
          <w:rFonts w:ascii="Book Antiqua" w:hAnsi="Book Antiqua" w:cs="Times New Roman"/>
          <w:lang w:eastAsia="zh-CN"/>
        </w:rPr>
      </w:pPr>
    </w:p>
    <w:p w14:paraId="72AEE4F3" w14:textId="77777777" w:rsidR="00B44EEB" w:rsidRPr="00B6576B" w:rsidRDefault="00B44EEB" w:rsidP="00D404CB">
      <w:pPr>
        <w:spacing w:after="0" w:line="360" w:lineRule="auto"/>
        <w:jc w:val="both"/>
        <w:rPr>
          <w:rFonts w:ascii="Book Antiqua" w:hAnsi="Book Antiqua" w:cs="Times New Roman"/>
          <w:b/>
          <w:u w:val="single"/>
        </w:rPr>
      </w:pPr>
      <w:r w:rsidRPr="00B6576B">
        <w:rPr>
          <w:rFonts w:ascii="Book Antiqua" w:hAnsi="Book Antiqua" w:cs="Times New Roman"/>
          <w:b/>
          <w:u w:val="single"/>
        </w:rPr>
        <w:br w:type="page"/>
      </w:r>
    </w:p>
    <w:p w14:paraId="15CE7ADB" w14:textId="3EAE47EA" w:rsidR="00D81D49" w:rsidRPr="00B6576B" w:rsidRDefault="00CC23CF" w:rsidP="00D404CB">
      <w:pPr>
        <w:spacing w:after="0" w:line="360" w:lineRule="auto"/>
        <w:jc w:val="both"/>
        <w:outlineLvl w:val="0"/>
        <w:rPr>
          <w:rFonts w:ascii="Book Antiqua" w:hAnsi="Book Antiqua" w:cs="Times New Roman"/>
        </w:rPr>
      </w:pPr>
      <w:r w:rsidRPr="00B6576B">
        <w:rPr>
          <w:rFonts w:ascii="Book Antiqua" w:hAnsi="Book Antiqua" w:cs="Times New Roman"/>
          <w:b/>
        </w:rPr>
        <w:lastRenderedPageBreak/>
        <w:t xml:space="preserve">INTRODUCTION </w:t>
      </w:r>
    </w:p>
    <w:p w14:paraId="34238FE5" w14:textId="3CDED5AF" w:rsidR="00434238" w:rsidRPr="00B6576B" w:rsidRDefault="00CF5993" w:rsidP="00CC23CF">
      <w:pPr>
        <w:spacing w:after="0" w:line="360" w:lineRule="auto"/>
        <w:jc w:val="both"/>
        <w:rPr>
          <w:rFonts w:ascii="Book Antiqua" w:hAnsi="Book Antiqua" w:cs="Times New Roman"/>
        </w:rPr>
      </w:pPr>
      <w:r w:rsidRPr="00B6576B">
        <w:rPr>
          <w:rFonts w:ascii="Book Antiqua" w:hAnsi="Book Antiqua" w:cs="Times New Roman"/>
        </w:rPr>
        <w:t xml:space="preserve">Lung transplantation </w:t>
      </w:r>
      <w:r w:rsidR="0065077A" w:rsidRPr="00B6576B">
        <w:rPr>
          <w:rFonts w:ascii="Book Antiqua" w:hAnsi="Book Antiqua" w:cs="Times New Roman"/>
        </w:rPr>
        <w:t>has proven</w:t>
      </w:r>
      <w:r w:rsidR="00434238" w:rsidRPr="00B6576B">
        <w:rPr>
          <w:rFonts w:ascii="Book Antiqua" w:hAnsi="Book Antiqua" w:cs="Times New Roman"/>
        </w:rPr>
        <w:t xml:space="preserve"> to be an effective therapeutic option fo</w:t>
      </w:r>
      <w:r w:rsidR="00175AD6" w:rsidRPr="00B6576B">
        <w:rPr>
          <w:rFonts w:ascii="Book Antiqua" w:hAnsi="Book Antiqua" w:cs="Times New Roman"/>
        </w:rPr>
        <w:t>r the treatment of different end</w:t>
      </w:r>
      <w:r w:rsidR="00434238" w:rsidRPr="00B6576B">
        <w:rPr>
          <w:rFonts w:ascii="Book Antiqua" w:hAnsi="Book Antiqua" w:cs="Times New Roman"/>
        </w:rPr>
        <w:t xml:space="preserve">-stage pulmonary disorders, improving the quality of life and extending </w:t>
      </w:r>
      <w:proofErr w:type="gramStart"/>
      <w:r w:rsidR="00434238" w:rsidRPr="00B6576B">
        <w:rPr>
          <w:rFonts w:ascii="Book Antiqua" w:hAnsi="Book Antiqua" w:cs="Times New Roman"/>
        </w:rPr>
        <w:t>survival</w:t>
      </w:r>
      <w:r w:rsidR="00223C75" w:rsidRPr="00B6576B">
        <w:rPr>
          <w:rFonts w:ascii="Book Antiqua" w:hAnsi="Book Antiqua" w:cs="Times New Roman"/>
          <w:vertAlign w:val="superscript"/>
        </w:rPr>
        <w:t>[</w:t>
      </w:r>
      <w:proofErr w:type="gramEnd"/>
      <w:r w:rsidR="00223C75" w:rsidRPr="00B6576B">
        <w:rPr>
          <w:rFonts w:ascii="Book Antiqua" w:hAnsi="Book Antiqua" w:cs="Times New Roman"/>
          <w:vertAlign w:val="superscript"/>
        </w:rPr>
        <w:t>1]</w:t>
      </w:r>
      <w:r w:rsidR="00223C75" w:rsidRPr="00B6576B">
        <w:rPr>
          <w:rFonts w:ascii="Book Antiqua" w:hAnsi="Book Antiqua" w:cs="Times New Roman"/>
        </w:rPr>
        <w:t xml:space="preserve"> </w:t>
      </w:r>
      <w:r w:rsidR="0041042D" w:rsidRPr="00B6576B">
        <w:rPr>
          <w:rFonts w:ascii="Book Antiqua" w:hAnsi="Book Antiqua" w:cs="Times New Roman"/>
        </w:rPr>
        <w:t>for the recipients</w:t>
      </w:r>
      <w:r w:rsidR="00E4743D" w:rsidRPr="00B6576B">
        <w:rPr>
          <w:rFonts w:ascii="Book Antiqua" w:hAnsi="Book Antiqua" w:cs="Times New Roman"/>
        </w:rPr>
        <w:t xml:space="preserve">. </w:t>
      </w:r>
      <w:r w:rsidR="00771BA9" w:rsidRPr="00B6576B">
        <w:rPr>
          <w:rFonts w:ascii="Book Antiqua" w:hAnsi="Book Antiqua" w:cs="Times New Roman"/>
        </w:rPr>
        <w:t>Since the first human lung transplant in 1963</w:t>
      </w:r>
      <w:r w:rsidR="00223C75" w:rsidRPr="00B6576B">
        <w:rPr>
          <w:rFonts w:ascii="Book Antiqua" w:hAnsi="Book Antiqua" w:cs="Times New Roman"/>
          <w:vertAlign w:val="superscript"/>
        </w:rPr>
        <w:t>[2]</w:t>
      </w:r>
      <w:r w:rsidR="00771BA9" w:rsidRPr="00B6576B">
        <w:rPr>
          <w:rFonts w:ascii="Book Antiqua" w:hAnsi="Book Antiqua" w:cs="Times New Roman"/>
        </w:rPr>
        <w:t>, we have seen improvement</w:t>
      </w:r>
      <w:r w:rsidR="00864174" w:rsidRPr="00B6576B">
        <w:rPr>
          <w:rFonts w:ascii="Book Antiqua" w:hAnsi="Book Antiqua" w:cs="Times New Roman"/>
        </w:rPr>
        <w:t>s</w:t>
      </w:r>
      <w:r w:rsidR="00771BA9" w:rsidRPr="00B6576B">
        <w:rPr>
          <w:rFonts w:ascii="Book Antiqua" w:hAnsi="Book Antiqua" w:cs="Times New Roman"/>
        </w:rPr>
        <w:t xml:space="preserve"> in surgical technique, lung preservation, immunosuppression, and the treatment of ischemic reperfusion injury and infection. </w:t>
      </w:r>
      <w:r w:rsidR="00E4743D" w:rsidRPr="00B6576B">
        <w:rPr>
          <w:rFonts w:ascii="Book Antiqua" w:hAnsi="Book Antiqua" w:cs="Times New Roman"/>
        </w:rPr>
        <w:t xml:space="preserve">However, it </w:t>
      </w:r>
      <w:r w:rsidRPr="00B6576B">
        <w:rPr>
          <w:rFonts w:ascii="Book Antiqua" w:hAnsi="Book Antiqua" w:cs="Times New Roman"/>
        </w:rPr>
        <w:t>remains one of the highest risk solid-organ transplant modalities, with 5-year survival rates of 53%</w:t>
      </w:r>
      <w:r w:rsidR="00223C75" w:rsidRPr="00B6576B">
        <w:rPr>
          <w:rFonts w:ascii="Book Antiqua" w:hAnsi="Book Antiqua" w:cs="Times New Roman"/>
          <w:vertAlign w:val="superscript"/>
        </w:rPr>
        <w:t>[</w:t>
      </w:r>
      <w:r w:rsidRPr="00B6576B">
        <w:rPr>
          <w:rFonts w:ascii="Book Antiqua" w:hAnsi="Book Antiqua" w:cs="Times New Roman"/>
        </w:rPr>
        <w:fldChar w:fldCharType="begin"/>
      </w:r>
      <w:r w:rsidR="00771BA9" w:rsidRPr="00B6576B">
        <w:rPr>
          <w:rFonts w:ascii="Book Antiqua" w:hAnsi="Book Antiqua" w:cs="Times New Roman"/>
        </w:rPr>
        <w:instrText xml:space="preserve"> ADDIN EN.CITE &lt;EndNote&gt;&lt;Cite&gt;&lt;Author&gt;Christie&lt;/Author&gt;&lt;Year&gt;2012&lt;/Year&gt;&lt;IDText&gt;The Registry of the International Society for Heart and Lung Transplantation: 29th adult lung and heart-lung transplant report-2012&lt;/IDText&gt;&lt;DisplayText&gt;&lt;style face="superscript"&gt;3&lt;/style&gt;&lt;/DisplayText&gt;&lt;record&gt;&lt;dates&gt;&lt;pub-dates&gt;&lt;date&gt;Oct&lt;/date&gt;&lt;/pub-dates&gt;&lt;year&gt;2012&lt;/year&gt;&lt;/dates&gt;&lt;keywords&gt;&lt;keyword&gt;Adult&lt;/keyword&gt;&lt;keyword&gt;Aged&lt;/keyword&gt;&lt;keyword&gt;Graft Rejection&lt;/keyword&gt;&lt;keyword&gt;Heart Transplantation&lt;/keyword&gt;&lt;keyword&gt;Humans&lt;/keyword&gt;&lt;keyword&gt;Immunosuppressive Agents&lt;/keyword&gt;&lt;keyword&gt;Kaplan-Meier Estimate&lt;/keyword&gt;&lt;keyword&gt;Lung Transplantation&lt;/keyword&gt;&lt;keyword&gt;Middle Aged&lt;/keyword&gt;&lt;keyword&gt;Registries&lt;/keyword&gt;&lt;keyword&gt;Research Report&lt;/keyword&gt;&lt;keyword&gt;Survival Rate&lt;/keyword&gt;&lt;keyword&gt;Tissue Donors&lt;/keyword&gt;&lt;keyword&gt;Transplantation&lt;/keyword&gt;&lt;/keywords&gt;&lt;urls&gt;&lt;related-urls&gt;&lt;url&gt;http://www.ncbi.nlm.nih.gov/pubmed/22975097&lt;/url&gt;&lt;/related-urls&gt;&lt;/urls&gt;&lt;isbn&gt;1557-3117&lt;/isbn&gt;&lt;titles&gt;&lt;title&gt;The Registry of the International Society for Heart and Lung Transplantation: 29th adult lung and heart-lung transplant report-2012&lt;/title&gt;&lt;secondary-title&gt;J Heart Lung Transplant&lt;/secondary-title&gt;&lt;/titles&gt;&lt;pages&gt;1073-86&lt;/pages&gt;&lt;number&gt;10&lt;/number&gt;&lt;contributors&gt;&lt;authors&gt;&lt;author&gt;Christie, J. D.&lt;/author&gt;&lt;author&gt;Edwards, L. B.&lt;/author&gt;&lt;author&gt;Kucheryavaya, A. Y.&lt;/author&gt;&lt;author&gt;Benden, C.&lt;/author&gt;&lt;author&gt;Dipchand, A. I.&lt;/author&gt;&lt;author&gt;Dobbels, F.&lt;/author&gt;&lt;author&gt;Kirk, R.&lt;/author&gt;&lt;author&gt;Rahmel, A. O.&lt;/author&gt;&lt;author&gt;Stehlik, J.&lt;/author&gt;&lt;author&gt;Hertz, M. I.&lt;/author&gt;&lt;author&gt;International Society of Heart and Lung Transplantation&lt;/author&gt;&lt;/authors&gt;&lt;/contributors&gt;&lt;language&gt;eng&lt;/language&gt;&lt;added-date format="utc"&gt;1462889415&lt;/added-date&gt;&lt;ref-type name="Journal Article"&gt;17&lt;/ref-type&gt;&lt;rec-number&gt;95&lt;/rec-number&gt;&lt;last-updated-date format="utc"&gt;1462889415&lt;/last-updated-date&gt;&lt;accession-num&gt;22975097&lt;/accession-num&gt;&lt;electronic-resource-num&gt;10.1016/j.healun.2012.08.004&lt;/electronic-resource-num&gt;&lt;volume&gt;31&lt;/volume&gt;&lt;/record&gt;&lt;/Cite&gt;&lt;/EndNote&gt;</w:instrText>
      </w:r>
      <w:r w:rsidRPr="00B6576B">
        <w:rPr>
          <w:rFonts w:ascii="Book Antiqua" w:hAnsi="Book Antiqua" w:cs="Times New Roman"/>
        </w:rPr>
        <w:fldChar w:fldCharType="separate"/>
      </w:r>
      <w:r w:rsidR="00771BA9" w:rsidRPr="00B6576B">
        <w:rPr>
          <w:rFonts w:ascii="Book Antiqua" w:hAnsi="Book Antiqua" w:cs="Times New Roman"/>
          <w:noProof/>
          <w:vertAlign w:val="superscript"/>
        </w:rPr>
        <w:t>3</w:t>
      </w:r>
      <w:r w:rsidRPr="00B6576B">
        <w:rPr>
          <w:rFonts w:ascii="Book Antiqua" w:hAnsi="Book Antiqua" w:cs="Times New Roman"/>
        </w:rPr>
        <w:fldChar w:fldCharType="end"/>
      </w:r>
      <w:r w:rsidR="00223C75" w:rsidRPr="00B6576B">
        <w:rPr>
          <w:rFonts w:ascii="Book Antiqua" w:hAnsi="Book Antiqua" w:cs="Times New Roman"/>
          <w:vertAlign w:val="superscript"/>
        </w:rPr>
        <w:t>]</w:t>
      </w:r>
      <w:r w:rsidRPr="00B6576B">
        <w:rPr>
          <w:rFonts w:ascii="Book Antiqua" w:hAnsi="Book Antiqua" w:cs="Times New Roman"/>
        </w:rPr>
        <w:t>, compared to 75% for heart transplantation</w:t>
      </w:r>
      <w:r w:rsidR="001328B9" w:rsidRPr="00B6576B">
        <w:rPr>
          <w:rFonts w:ascii="Book Antiqua" w:hAnsi="Book Antiqua" w:cs="Times New Roman"/>
          <w:vertAlign w:val="superscript"/>
        </w:rPr>
        <w:t>[</w:t>
      </w:r>
      <w:r w:rsidRPr="00B6576B">
        <w:rPr>
          <w:rFonts w:ascii="Book Antiqua" w:hAnsi="Book Antiqua" w:cs="Times New Roman"/>
        </w:rPr>
        <w:fldChar w:fldCharType="begin"/>
      </w:r>
      <w:r w:rsidR="00771BA9" w:rsidRPr="00B6576B">
        <w:rPr>
          <w:rFonts w:ascii="Book Antiqua" w:hAnsi="Book Antiqua" w:cs="Times New Roman"/>
        </w:rPr>
        <w:instrText xml:space="preserve"> ADDIN EN.CITE &lt;EndNote&gt;&lt;Cite&gt;&lt;Author&gt;Keck&lt;/Author&gt;&lt;Year&gt;1996&lt;/Year&gt;&lt;IDText&gt;Worldwide thoracic organ transplantation: a report from the UNOS/ISHLT International Registry for Thoracic Organ Transplantation&lt;/IDText&gt;&lt;DisplayText&gt;&lt;style face="superscript"&gt;4&lt;/style&gt;&lt;/DisplayText&gt;&lt;record&gt;&lt;keywords&gt;&lt;keyword&gt;Adolescent&lt;/keyword&gt;&lt;keyword&gt;Adult&lt;/keyword&gt;&lt;keyword&gt;Age Factors&lt;/keyword&gt;&lt;keyword&gt;Aged&lt;/keyword&gt;&lt;keyword&gt;Cause of Death&lt;/keyword&gt;&lt;keyword&gt;Child&lt;/keyword&gt;&lt;keyword&gt;Child, Preschool&lt;/keyword&gt;&lt;keyword&gt;Female&lt;/keyword&gt;&lt;keyword&gt;Heart Diseases&lt;/keyword&gt;&lt;keyword&gt;Heart Transplantation&lt;/keyword&gt;&lt;keyword&gt;Heart-Lung Transplantation&lt;/keyword&gt;&lt;keyword&gt;Humans&lt;/keyword&gt;&lt;keyword&gt;Infant&lt;/keyword&gt;&lt;keyword&gt;Lung Diseases&lt;/keyword&gt;&lt;keyword&gt;Lung Transplantation&lt;/keyword&gt;&lt;keyword&gt;Male&lt;/keyword&gt;&lt;keyword&gt;Middle Aged&lt;/keyword&gt;&lt;keyword&gt;Postoperative Complications&lt;/keyword&gt;&lt;keyword&gt;Registries&lt;/keyword&gt;&lt;keyword&gt;Risk Factors&lt;/keyword&gt;&lt;keyword&gt;Sex Factors&lt;/keyword&gt;&lt;keyword&gt;Survival Rate&lt;/keyword&gt;&lt;keyword&gt;Time Factors&lt;/keyword&gt;&lt;keyword&gt;Tissue Donors&lt;/keyword&gt;&lt;keyword&gt;United States&lt;/keyword&gt;&lt;/keywords&gt;&lt;urls&gt;&lt;related-urls&gt;&lt;url&gt;http://www.ncbi.nlm.nih.gov/pubmed/9286557&lt;/url&gt;&lt;/related-urls&gt;&lt;/urls&gt;&lt;isbn&gt;0890-9016&lt;/isbn&gt;&lt;titles&gt;&lt;title&gt;Worldwide thoracic organ transplantation: a report from the UNOS/ISHLT International Registry for Thoracic Organ Transplantation&lt;/title&gt;&lt;secondary-title&gt;Clin Transpl&lt;/secondary-title&gt;&lt;/titles&gt;&lt;pages&gt;31-45&lt;/pages&gt;&lt;contributors&gt;&lt;authors&gt;&lt;author&gt;Keck, B. M.&lt;/author&gt;&lt;author&gt;Bennett, L. E.&lt;/author&gt;&lt;author&gt;Fiol, B. S.&lt;/author&gt;&lt;author&gt;Dally, O. P.&lt;/author&gt;&lt;author&gt;Novick, R. J.&lt;/author&gt;&lt;author&gt;Hosenpud, J. D.&lt;/author&gt;&lt;/authors&gt;&lt;/contributors&gt;&lt;language&gt;eng&lt;/language&gt;&lt;added-date format="utc"&gt;1462889797&lt;/added-date&gt;&lt;ref-type name="Journal Article"&gt;17&lt;/ref-type&gt;&lt;dates&gt;&lt;year&gt;1996&lt;/year&gt;&lt;/dates&gt;&lt;rec-number&gt;96&lt;/rec-number&gt;&lt;last-updated-date format="utc"&gt;1462889797&lt;/last-updated-date&gt;&lt;accession-num&gt;9286557&lt;/accession-num&gt;&lt;/record&gt;&lt;/Cite&gt;&lt;/EndNote&gt;</w:instrText>
      </w:r>
      <w:r w:rsidRPr="00B6576B">
        <w:rPr>
          <w:rFonts w:ascii="Book Antiqua" w:hAnsi="Book Antiqua" w:cs="Times New Roman"/>
        </w:rPr>
        <w:fldChar w:fldCharType="separate"/>
      </w:r>
      <w:r w:rsidR="00771BA9" w:rsidRPr="00B6576B">
        <w:rPr>
          <w:rFonts w:ascii="Book Antiqua" w:hAnsi="Book Antiqua" w:cs="Times New Roman"/>
          <w:noProof/>
          <w:vertAlign w:val="superscript"/>
        </w:rPr>
        <w:t>4</w:t>
      </w:r>
      <w:r w:rsidRPr="00B6576B">
        <w:rPr>
          <w:rFonts w:ascii="Book Antiqua" w:hAnsi="Book Antiqua" w:cs="Times New Roman"/>
        </w:rPr>
        <w:fldChar w:fldCharType="end"/>
      </w:r>
      <w:r w:rsidR="000E26E4">
        <w:rPr>
          <w:rFonts w:ascii="Book Antiqua" w:hAnsi="Book Antiqua" w:cs="Times New Roman" w:hint="eastAsia"/>
          <w:vertAlign w:val="superscript"/>
          <w:lang w:eastAsia="zh-CN"/>
        </w:rPr>
        <w:t>]</w:t>
      </w:r>
      <w:r w:rsidRPr="00B6576B">
        <w:rPr>
          <w:rFonts w:ascii="Book Antiqua" w:hAnsi="Book Antiqua" w:cs="Times New Roman"/>
        </w:rPr>
        <w:t>, and 71% for liver transplantation</w:t>
      </w:r>
      <w:r w:rsidR="00223C75" w:rsidRPr="00B6576B">
        <w:rPr>
          <w:rFonts w:ascii="Book Antiqua" w:hAnsi="Book Antiqua" w:cs="Times New Roman"/>
          <w:vertAlign w:val="superscript"/>
        </w:rPr>
        <w:t>[5]</w:t>
      </w:r>
      <w:r w:rsidR="00223C75" w:rsidRPr="00B6576B">
        <w:rPr>
          <w:rFonts w:ascii="Book Antiqua" w:hAnsi="Book Antiqua" w:cs="Times New Roman"/>
        </w:rPr>
        <w:t>.</w:t>
      </w:r>
    </w:p>
    <w:p w14:paraId="5B86E0CB" w14:textId="557D8576" w:rsidR="0069219A" w:rsidRPr="00B6576B" w:rsidRDefault="00864174" w:rsidP="00D404CB">
      <w:pPr>
        <w:spacing w:after="0" w:line="360" w:lineRule="auto"/>
        <w:ind w:firstLine="720"/>
        <w:jc w:val="both"/>
        <w:rPr>
          <w:rFonts w:ascii="Book Antiqua" w:hAnsi="Book Antiqua" w:cs="Times New Roman"/>
        </w:rPr>
      </w:pPr>
      <w:r w:rsidRPr="00B6576B">
        <w:rPr>
          <w:rFonts w:ascii="Book Antiqua" w:hAnsi="Book Antiqua" w:cs="Times New Roman"/>
        </w:rPr>
        <w:t>Over time, t</w:t>
      </w:r>
      <w:r w:rsidR="00FD2698" w:rsidRPr="00B6576B">
        <w:rPr>
          <w:rFonts w:ascii="Book Antiqua" w:hAnsi="Book Antiqua" w:cs="Times New Roman"/>
        </w:rPr>
        <w:t xml:space="preserve">ransplanted lungs </w:t>
      </w:r>
      <w:r w:rsidRPr="00B6576B">
        <w:rPr>
          <w:rFonts w:ascii="Book Antiqua" w:hAnsi="Book Antiqua" w:cs="Times New Roman"/>
        </w:rPr>
        <w:t xml:space="preserve">may become </w:t>
      </w:r>
      <w:r w:rsidR="00FD2698" w:rsidRPr="00B6576B">
        <w:rPr>
          <w:rFonts w:ascii="Book Antiqua" w:hAnsi="Book Antiqua" w:cs="Times New Roman"/>
        </w:rPr>
        <w:t xml:space="preserve">susceptible to </w:t>
      </w:r>
      <w:r w:rsidRPr="00B6576B">
        <w:rPr>
          <w:rFonts w:ascii="Book Antiqua" w:hAnsi="Book Antiqua" w:cs="Times New Roman"/>
        </w:rPr>
        <w:t xml:space="preserve">injury </w:t>
      </w:r>
      <w:r w:rsidR="000036D1" w:rsidRPr="00B6576B">
        <w:rPr>
          <w:rFonts w:ascii="Book Antiqua" w:hAnsi="Book Antiqua" w:cs="Times New Roman"/>
        </w:rPr>
        <w:t>manifesting</w:t>
      </w:r>
      <w:r w:rsidRPr="00B6576B">
        <w:rPr>
          <w:rFonts w:ascii="Book Antiqua" w:hAnsi="Book Antiqua" w:cs="Times New Roman"/>
        </w:rPr>
        <w:t xml:space="preserve"> as acute or chronic rejection, diagnosed clinically and histologically using established guidelines of the International Society of Heart and Lung Transplan</w:t>
      </w:r>
      <w:r w:rsidR="001D0E82" w:rsidRPr="00B6576B">
        <w:rPr>
          <w:rFonts w:ascii="Book Antiqua" w:hAnsi="Book Antiqua" w:cs="Times New Roman"/>
        </w:rPr>
        <w:t>tation (ISHLT)</w:t>
      </w:r>
      <w:r w:rsidR="00B26F32" w:rsidRPr="00B6576B">
        <w:rPr>
          <w:rFonts w:ascii="Book Antiqua" w:hAnsi="Book Antiqua" w:cs="Times New Roman"/>
          <w:vertAlign w:val="superscript"/>
        </w:rPr>
        <w:t>[</w:t>
      </w:r>
      <w:r w:rsidR="001D0E82" w:rsidRPr="00B6576B">
        <w:rPr>
          <w:rFonts w:ascii="Book Antiqua" w:hAnsi="Book Antiqua" w:cs="Times New Roman"/>
        </w:rPr>
        <w:fldChar w:fldCharType="begin">
          <w:fldData xml:space="preserve">PEVuZE5vdGU+PENpdGU+PEF1dGhvcj5NZXllcjwvQXV0aG9yPjxZZWFyPjIwMTQ8L1llYXI+PElE
VGV4dD5BbiBpbnRlcm5hdGlvbmFsIElTSExUL0FUUy9FUlMgY2xpbmljYWwgcHJhY3RpY2UgZ3Vp
ZGVsaW5lOiBkaWFnbm9zaXMgYW5kIG1hbmFnZW1lbnQgb2YgYnJvbmNoaW9saXRpcyBvYmxpdGVy
YW5zIHN5bmRyb21lPC9JRFRleHQ+PERpc3BsYXlUZXh0PjxzdHlsZSBmYWNlPSJzdXBlcnNjcmlw
dCI+Njwvc3R5bGU+PC9EaXNwbGF5VGV4dD48cmVjb3JkPjxkYXRlcz48cHViLWRhdGVzPjxkYXRl
PkRlYzwvZGF0ZT48L3B1Yi1kYXRlcz48eWVhcj4yMDE0PC95ZWFyPjwvZGF0ZXM+PGtleXdvcmRz
PjxrZXl3b3JkPkFkcmVuYWwgQ29ydGV4IEhvcm1vbmVzPC9rZXl3b3JkPjxrZXl3b3JkPkFudGkt
QmFjdGVyaWFsIEFnZW50czwva2V5d29yZD48a2V5d29yZD5Beml0aHJvbXljaW48L2tleXdvcmQ+
PGtleXdvcmQ+QmlvcHN5PC9rZXl3b3JkPjxrZXl3b3JkPkJyb25jaGlvbGl0aXMgT2JsaXRlcmFu
czwva2V5d29yZD48a2V5d29yZD5DeWNsb3Nwb3JpbmU8L2tleXdvcmQ+PGtleXdvcmQ+RGlzZWFz
ZSBNYW5hZ2VtZW50PC9rZXl3b3JkPjxrZXl3b3JkPkZvcmNlZCBFeHBpcmF0b3J5IFZvbHVtZTwv
a2V5d29yZD48a2V5d29yZD5HYXN0cm9lc29waGFnZWFsIFJlZmx1eDwva2V5d29yZD48a2V5d29y
ZD5HcmFmdCBSZWplY3Rpb248L2tleXdvcmQ+PGtleXdvcmQ+SHVtYW5zPC9rZXl3b3JkPjxrZXl3
b3JkPkltbXVub3N1cHByZXNzaXZlIEFnZW50czwva2V5d29yZD48a2V5d29yZD5MdW5nPC9rZXl3
b3JkPjxrZXl3b3JkPkx1bmcgVHJhbnNwbGFudGF0aW9uPC9rZXl3b3JkPjxrZXl3b3JkPlJlb3Bl
cmF0aW9uPC9rZXl3b3JkPjxrZXl3b3JkPlJpc2sgRmFjdG9yczwva2V5d29yZD48a2V5d29yZD5U
YWNyb2xpbXVzPC9rZXl3b3JkPjxrZXl3b3JkPlRvbW9ncmFwaHksIFgtUmF5IENvbXB1dGVkPC9r
ZXl3b3JkPjwva2V5d29yZHM+PHVybHM+PHJlbGF0ZWQtdXJscz48dXJsPmh0dHA6Ly93d3cubmNi
aS5ubG0ubmloLmdvdi9wdWJtZWQvMjUzNTkzNTc8L3VybD48L3JlbGF0ZWQtdXJscz48L3VybHM+
PGlzYm4+MTM5OS0zMDAzPC9pc2JuPjx0aXRsZXM+PHRpdGxlPkFuIGludGVybmF0aW9uYWwgSVNI
TFQvQVRTL0VSUyBjbGluaWNhbCBwcmFjdGljZSBndWlkZWxpbmU6IGRpYWdub3NpcyBhbmQgbWFu
YWdlbWVudCBvZiBicm9uY2hpb2xpdGlzIG9ibGl0ZXJhbnMgc3luZHJvbWU8L3RpdGxlPjxzZWNv
bmRhcnktdGl0bGU+RXVyIFJlc3BpciBKPC9zZWNvbmRhcnktdGl0bGU+PC90aXRsZXM+PHBhZ2Vz
PjE0NzktNTAzPC9wYWdlcz48bnVtYmVyPjY8L251bWJlcj48Y29udHJpYnV0b3JzPjxhdXRob3Jz
PjxhdXRob3I+TWV5ZXIsIEsuIEMuPC9hdXRob3I+PGF1dGhvcj5SYWdodSwgRy48L2F1dGhvcj48
YXV0aG9yPlZlcmxlZGVuLCBHLiBNLjwvYXV0aG9yPjxhdXRob3I+Q29ycmlzLCBQLiBBLjwvYXV0
aG9yPjxhdXRob3I+QXVyb3JhLCBQLjwvYXV0aG9yPjxhdXRob3I+V2lsc29uLCBLLiBDLjwvYXV0
aG9yPjxhdXRob3I+QnJvemVrLCBKLjwvYXV0aG9yPjxhdXRob3I+R2xhbnZpbGxlLCBBLiBSLjwv
YXV0aG9yPjxhdXRob3I+SVNITFQvQVRTL0VSUyBCT1MgVGFzayBGb3JjZSBDb21taXR0ZWU8L2F1
dGhvcj48L2F1dGhvcnM+PC9jb250cmlidXRvcnM+PGxhbmd1YWdlPmVuZzwvbGFuZ3VhZ2U+PGFk
ZGVkLWRhdGUgZm9ybWF0PSJ1dGMiPjE0NjU5MzU1MDU8L2FkZGVkLWRhdGU+PHJlZi10eXBlIG5h
bWU9IkpvdXJuYWwgQXJ0aWNsZSI+MTc8L3JlZi10eXBlPjxyZWMtbnVtYmVyPjI2NDwvcmVjLW51
bWJlcj48bGFzdC11cGRhdGVkLWRhdGUgZm9ybWF0PSJ1dGMiPjE0NjU5MzU1MDU8L2xhc3QtdXBk
YXRlZC1kYXRlPjxhY2Nlc3Npb24tbnVtPjI1MzU5MzU3PC9hY2Nlc3Npb24tbnVtPjxlbGVjdHJv
bmljLXJlc291cmNlLW51bT4xMC4xMTgzLzA5MDMxOTM2LjAwMTA3NTE0PC9lbGVjdHJvbmljLXJl
c291cmNlLW51bT48dm9sdW1lPjQ0PC92b2x1bWU+PC9yZWNvcmQ+PC9DaXRlPjwvRW5kTm90ZT4A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NZXllcjwvQXV0aG9yPjxZZWFyPjIwMTQ8L1llYXI+PElE
VGV4dD5BbiBpbnRlcm5hdGlvbmFsIElTSExUL0FUUy9FUlMgY2xpbmljYWwgcHJhY3RpY2UgZ3Vp
ZGVsaW5lOiBkaWFnbm9zaXMgYW5kIG1hbmFnZW1lbnQgb2YgYnJvbmNoaW9saXRpcyBvYmxpdGVy
YW5zIHN5bmRyb21lPC9JRFRleHQ+PERpc3BsYXlUZXh0PjxzdHlsZSBmYWNlPSJzdXBlcnNjcmlw
dCI+Njwvc3R5bGU+PC9EaXNwbGF5VGV4dD48cmVjb3JkPjxkYXRlcz48cHViLWRhdGVzPjxkYXRl
PkRlYzwvZGF0ZT48L3B1Yi1kYXRlcz48eWVhcj4yMDE0PC95ZWFyPjwvZGF0ZXM+PGtleXdvcmRz
PjxrZXl3b3JkPkFkcmVuYWwgQ29ydGV4IEhvcm1vbmVzPC9rZXl3b3JkPjxrZXl3b3JkPkFudGkt
QmFjdGVyaWFsIEFnZW50czwva2V5d29yZD48a2V5d29yZD5Beml0aHJvbXljaW48L2tleXdvcmQ+
PGtleXdvcmQ+QmlvcHN5PC9rZXl3b3JkPjxrZXl3b3JkPkJyb25jaGlvbGl0aXMgT2JsaXRlcmFu
czwva2V5d29yZD48a2V5d29yZD5DeWNsb3Nwb3JpbmU8L2tleXdvcmQ+PGtleXdvcmQ+RGlzZWFz
ZSBNYW5hZ2VtZW50PC9rZXl3b3JkPjxrZXl3b3JkPkZvcmNlZCBFeHBpcmF0b3J5IFZvbHVtZTwv
a2V5d29yZD48a2V5d29yZD5HYXN0cm9lc29waGFnZWFsIFJlZmx1eDwva2V5d29yZD48a2V5d29y
ZD5HcmFmdCBSZWplY3Rpb248L2tleXdvcmQ+PGtleXdvcmQ+SHVtYW5zPC9rZXl3b3JkPjxrZXl3
b3JkPkltbXVub3N1cHByZXNzaXZlIEFnZW50czwva2V5d29yZD48a2V5d29yZD5MdW5nPC9rZXl3
b3JkPjxrZXl3b3JkPkx1bmcgVHJhbnNwbGFudGF0aW9uPC9rZXl3b3JkPjxrZXl3b3JkPlJlb3Bl
cmF0aW9uPC9rZXl3b3JkPjxrZXl3b3JkPlJpc2sgRmFjdG9yczwva2V5d29yZD48a2V5d29yZD5U
YWNyb2xpbXVzPC9rZXl3b3JkPjxrZXl3b3JkPlRvbW9ncmFwaHksIFgtUmF5IENvbXB1dGVkPC9r
ZXl3b3JkPjwva2V5d29yZHM+PHVybHM+PHJlbGF0ZWQtdXJscz48dXJsPmh0dHA6Ly93d3cubmNi
aS5ubG0ubmloLmdvdi9wdWJtZWQvMjUzNTkzNTc8L3VybD48L3JlbGF0ZWQtdXJscz48L3VybHM+
PGlzYm4+MTM5OS0zMDAzPC9pc2JuPjx0aXRsZXM+PHRpdGxlPkFuIGludGVybmF0aW9uYWwgSVNI
TFQvQVRTL0VSUyBjbGluaWNhbCBwcmFjdGljZSBndWlkZWxpbmU6IGRpYWdub3NpcyBhbmQgbWFu
YWdlbWVudCBvZiBicm9uY2hpb2xpdGlzIG9ibGl0ZXJhbnMgc3luZHJvbWU8L3RpdGxlPjxzZWNv
bmRhcnktdGl0bGU+RXVyIFJlc3BpciBKPC9zZWNvbmRhcnktdGl0bGU+PC90aXRsZXM+PHBhZ2Vz
PjE0NzktNTAzPC9wYWdlcz48bnVtYmVyPjY8L251bWJlcj48Y29udHJpYnV0b3JzPjxhdXRob3Jz
PjxhdXRob3I+TWV5ZXIsIEsuIEMuPC9hdXRob3I+PGF1dGhvcj5SYWdodSwgRy48L2F1dGhvcj48
YXV0aG9yPlZlcmxlZGVuLCBHLiBNLjwvYXV0aG9yPjxhdXRob3I+Q29ycmlzLCBQLiBBLjwvYXV0
aG9yPjxhdXRob3I+QXVyb3JhLCBQLjwvYXV0aG9yPjxhdXRob3I+V2lsc29uLCBLLiBDLjwvYXV0
aG9yPjxhdXRob3I+QnJvemVrLCBKLjwvYXV0aG9yPjxhdXRob3I+R2xhbnZpbGxlLCBBLiBSLjwv
YXV0aG9yPjxhdXRob3I+SVNITFQvQVRTL0VSUyBCT1MgVGFzayBGb3JjZSBDb21taXR0ZWU8L2F1
dGhvcj48L2F1dGhvcnM+PC9jb250cmlidXRvcnM+PGxhbmd1YWdlPmVuZzwvbGFuZ3VhZ2U+PGFk
ZGVkLWRhdGUgZm9ybWF0PSJ1dGMiPjE0NjU5MzU1MDU8L2FkZGVkLWRhdGU+PHJlZi10eXBlIG5h
bWU9IkpvdXJuYWwgQXJ0aWNsZSI+MTc8L3JlZi10eXBlPjxyZWMtbnVtYmVyPjI2NDwvcmVjLW51
bWJlcj48bGFzdC11cGRhdGVkLWRhdGUgZm9ybWF0PSJ1dGMiPjE0NjU5MzU1MDU8L2xhc3QtdXBk
YXRlZC1kYXRlPjxhY2Nlc3Npb24tbnVtPjI1MzU5MzU3PC9hY2Nlc3Npb24tbnVtPjxlbGVjdHJv
bmljLXJlc291cmNlLW51bT4xMC4xMTgzLzA5MDMxOTM2LjAwMTA3NTE0PC9lbGVjdHJvbmljLXJl
c291cmNlLW51bT48dm9sdW1lPjQ0PC92b2x1bWU+PC9yZWNvcmQ+PC9DaXRlPjwvRW5kTm90ZT4A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1D0E82" w:rsidRPr="00B6576B">
        <w:rPr>
          <w:rFonts w:ascii="Book Antiqua" w:hAnsi="Book Antiqua" w:cs="Times New Roman"/>
        </w:rPr>
      </w:r>
      <w:r w:rsidR="001D0E82" w:rsidRPr="00B6576B">
        <w:rPr>
          <w:rFonts w:ascii="Book Antiqua" w:hAnsi="Book Antiqua" w:cs="Times New Roman"/>
        </w:rPr>
        <w:fldChar w:fldCharType="separate"/>
      </w:r>
      <w:r w:rsidR="001D0E82" w:rsidRPr="00B6576B">
        <w:rPr>
          <w:rFonts w:ascii="Book Antiqua" w:hAnsi="Book Antiqua" w:cs="Times New Roman"/>
          <w:noProof/>
          <w:vertAlign w:val="superscript"/>
        </w:rPr>
        <w:t>6</w:t>
      </w:r>
      <w:r w:rsidR="001D0E82" w:rsidRPr="00B6576B">
        <w:rPr>
          <w:rFonts w:ascii="Book Antiqua" w:hAnsi="Book Antiqua" w:cs="Times New Roman"/>
        </w:rPr>
        <w:fldChar w:fldCharType="end"/>
      </w:r>
      <w:r w:rsidR="00B26F32" w:rsidRPr="00B6576B">
        <w:rPr>
          <w:rFonts w:ascii="Book Antiqua" w:hAnsi="Book Antiqua" w:cs="Times New Roman"/>
          <w:vertAlign w:val="superscript"/>
        </w:rPr>
        <w:t>]</w:t>
      </w:r>
      <w:r w:rsidR="00B26F32" w:rsidRPr="00B6576B">
        <w:rPr>
          <w:rFonts w:ascii="Book Antiqua" w:hAnsi="Book Antiqua" w:cs="Times New Roman"/>
        </w:rPr>
        <w:t>.</w:t>
      </w:r>
      <w:r w:rsidR="001D0E82" w:rsidRPr="00B6576B">
        <w:rPr>
          <w:rFonts w:ascii="Book Antiqua" w:hAnsi="Book Antiqua" w:cs="Times New Roman"/>
        </w:rPr>
        <w:t xml:space="preserve"> </w:t>
      </w:r>
      <w:r w:rsidRPr="00B6576B">
        <w:rPr>
          <w:rFonts w:ascii="Book Antiqua" w:hAnsi="Book Antiqua" w:cs="Times New Roman"/>
        </w:rPr>
        <w:t>Acute rejection</w:t>
      </w:r>
      <w:r w:rsidR="00BF6D27" w:rsidRPr="00B6576B">
        <w:rPr>
          <w:rFonts w:ascii="Book Antiqua" w:hAnsi="Book Antiqua" w:cs="Times New Roman"/>
        </w:rPr>
        <w:t xml:space="preserve"> is an early</w:t>
      </w:r>
      <w:r w:rsidRPr="00B6576B">
        <w:rPr>
          <w:rFonts w:ascii="Book Antiqua" w:hAnsi="Book Antiqua" w:cs="Times New Roman"/>
        </w:rPr>
        <w:t xml:space="preserve"> manifestation of</w:t>
      </w:r>
      <w:r w:rsidR="000036D1" w:rsidRPr="00B6576B">
        <w:rPr>
          <w:rFonts w:ascii="Book Antiqua" w:hAnsi="Book Antiqua" w:cs="Times New Roman"/>
        </w:rPr>
        <w:t xml:space="preserve"> allograft</w:t>
      </w:r>
      <w:r w:rsidRPr="00B6576B">
        <w:rPr>
          <w:rFonts w:ascii="Book Antiqua" w:hAnsi="Book Antiqua" w:cs="Times New Roman"/>
        </w:rPr>
        <w:t xml:space="preserve"> injury occurring </w:t>
      </w:r>
      <w:r w:rsidR="00EF65ED" w:rsidRPr="00B6576B">
        <w:rPr>
          <w:rFonts w:ascii="Book Antiqua" w:hAnsi="Book Antiqua" w:cs="Times New Roman"/>
        </w:rPr>
        <w:t xml:space="preserve">usually </w:t>
      </w:r>
      <w:r w:rsidRPr="00B6576B">
        <w:rPr>
          <w:rFonts w:ascii="Book Antiqua" w:hAnsi="Book Antiqua" w:cs="Times New Roman"/>
        </w:rPr>
        <w:t xml:space="preserve">within the first year after transplantation, </w:t>
      </w:r>
      <w:r w:rsidR="00433A66" w:rsidRPr="00B6576B">
        <w:rPr>
          <w:rFonts w:ascii="Book Antiqua" w:hAnsi="Book Antiqua" w:cs="Times New Roman"/>
        </w:rPr>
        <w:t xml:space="preserve">impacting up to 55% of </w:t>
      </w:r>
      <w:proofErr w:type="gramStart"/>
      <w:r w:rsidR="00433A66" w:rsidRPr="00B6576B">
        <w:rPr>
          <w:rFonts w:ascii="Book Antiqua" w:hAnsi="Book Antiqua" w:cs="Times New Roman"/>
        </w:rPr>
        <w:t>patients</w:t>
      </w:r>
      <w:r w:rsidR="00AD00E6" w:rsidRPr="00B6576B">
        <w:rPr>
          <w:rFonts w:ascii="Book Antiqua" w:hAnsi="Book Antiqua" w:cs="Times New Roman"/>
          <w:vertAlign w:val="superscript"/>
        </w:rPr>
        <w:t>[</w:t>
      </w:r>
      <w:proofErr w:type="gramEnd"/>
      <w:r w:rsidR="001D0E82"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w4PC9zdHlsZT48L0Rpc3BsYXlUZXh0PjxyZWNvcmQ+PGRhdGVzPjxwdWIt
ZGF0ZXM+PGRhdGU+SmFuPC9kYXRlPjwvcHViLWRhdGVzPjx5ZWFyPjIwMDk8L3llYXI+PC9kYXRl
cz48a2V5d29yZHM+PGtleXdvcmQ+QW50aWJvZHkgRm9ybWF0aW9uPC9rZXl3b3JkPjxrZXl3b3Jk
PkFudGlib2R5IFNwZWNpZmljaXR5PC9rZXl3b3JkPjxrZXl3b3JkPkJyb25jaGlvbGl0aXMgT2Js
aXRlcmFuczwva2V5d29yZD48a2V5d29yZD5HcmFmdCBSZWplY3Rpb248L2tleXdvcmQ+PGtleXdv
cmQ+SExBIEFudGlnZW5zPC9rZXl3b3JkPjxrZXl3b3JkPkh1bWFuczwva2V5d29yZD48a2V5d29y
ZD5JbW11bm9zdXBwcmVzc2l2ZSBBZ2VudHM8L2tleXdvcmQ+PGtleXdvcmQ+THVuZyBUcmFuc3Bs
YW50YXRpb248L2tleXdvcmQ+PGtleXdvcmQ+UmlzayBGYWN0b3JzPC9rZXl3b3JkPjwva2V5d29y
ZHM+PHVybHM+PHJlbGF0ZWQtdXJscz48dXJsPmh0dHA6Ly93d3cubmNiaS5ubG0ubmloLmdvdi9w
dWJtZWQvMTkxMzE1MzE8L3VybD48L3JlbGF0ZWQtdXJscz48L3VybHM+PGlzYm4+MTU0Ni0zMjIy
PC9pc2JuPjxjdXN0b20yPlBNQzI2MjY1MDQ8L2N1c3RvbTI+PHRpdGxlcz48dGl0bGU+QWN1dGUg
cmVqZWN0aW9uIGFuZCBodW1vcmFsIHNlbnNpdGl6YXRpb24gaW4gbHVuZyB0cmFuc3BsYW50IHJl
Y2lwaWVudHM8L3RpdGxlPjxzZWNvbmRhcnktdGl0bGU+UHJvYyBBbSBUaG9yYWMgU29jPC9zZWNv
bmRhcnktdGl0bGU+PC90aXRsZXM+PHBhZ2VzPjU0LTY1PC9wYWdlcz48bnVtYmVyPjE8L251bWJl
cj48Y29udHJpYnV0b3JzPjxhdXRob3JzPjxhdXRob3I+TWFydGludSwgVC48L2F1dGhvcj48YXV0
aG9yPkNoZW4sIEQuIEYuPC9hdXRob3I+PGF1dGhvcj5QYWxtZXIsIFMuIE0uPC9hdXRob3I+PC9h
dXRob3JzPjwvY29udHJpYnV0b3JzPjxsYW5ndWFnZT5lbmc8L2xhbmd1YWdlPjxhZGRlZC1kYXRl
IGZvcm1hdD0idXRjIj4xNDYyODkwMTE0PC9hZGRlZC1kYXRlPjxyZWYtdHlwZSBuYW1lPSJKb3Vy
bmFsIEFydGljbGUiPjE3PC9yZWYtdHlwZT48cmVjLW51bWJlcj4xMDI8L3JlYy1udW1iZXI+PGxh
c3QtdXBkYXRlZC1kYXRlIGZvcm1hdD0idXRjIj4xNDYyODkwMTE0PC9sYXN0LXVwZGF0ZWQtZGF0
ZT48YWNjZXNzaW9uLW51bT4xOTEzMTUzMTwvYWNjZXNzaW9uLW51bT48ZWxlY3Ryb25pYy1yZXNv
dXJjZS1udW0+MTAuMTUxMy9wYXRzLjIwMDgwOC0wODBHTzwvZWxlY3Ryb25pYy1yZXNvdXJjZS1u
dW0+PHZvbHVtZT42PC92b2x1bWU+PC9yZWNvcmQ+PC9DaXRlPjxDaXRlPjxBdXRob3I+R2lyZ2lz
PC9BdXRob3I+PFllYXI+MTk5NjwvWWVhcj48SURUZXh0PlJpc2sgZmFjdG9ycyBmb3IgdGhlIGRl
dmVsb3BtZW50IG9mIG9ibGl0ZXJhdGl2ZSBicm9uY2hpb2xpdGlzIGFmdGVyIGx1bmcgdHJhbnNw
bGFudGF0aW9uPC9JRFRleHQ+PHJlY29yZD48ZGF0ZXM+PHB1Yi1kYXRlcz48ZGF0ZT5EZWM8L2Rh
dGU+PC9wdWItZGF0ZXM+PHllYXI+MTk5NjwveWVhcj48L2RhdGVzPjxrZXl3b3Jkcz48a2V5d29y
ZD5BZG9sZXNjZW50PC9rZXl3b3JkPjxrZXl3b3JkPkFkdWx0PC9rZXl3b3JkPjxrZXl3b3JkPkFn
ZSBGYWN0b3JzPC9rZXl3b3JkPjxrZXl3b3JkPkJyb25jaGlvbGl0aXMgT2JsaXRlcmFuczwva2V5
d29yZD48a2V5d29yZD5DaGlsZDwva2V5d29yZD48a2V5d29yZD5DeXRvbWVnYWxvdmlydXMgSW5m
ZWN0aW9uczwva2V5d29yZD48a2V5d29yZD5GZW1hbGU8L2tleXdvcmQ+PGtleXdvcmQ+R3JhZnQg
UmVqZWN0aW9uPC9rZXl3b3JkPjxrZXl3b3JkPkh1bWFuczwva2V5d29yZD48a2V5d29yZD5MdW5n
IFRyYW5zcGxhbnRhdGlvbjwva2V5d29yZD48a2V5d29yZD5NYWxlPC9rZXl3b3JkPjxrZXl3b3Jk
Pk1pZGRsZSBBZ2VkPC9rZXl3b3JkPjxrZXl3b3JkPk11bHRpdmFyaWF0ZSBBbmFseXNpczwva2V5
d29yZD48a2V5d29yZD5QbmV1bW9uaWE8L2tleXdvcmQ+PGtleXdvcmQ+UG9zdG9wZXJhdGl2ZSBD
b21wbGljYXRpb25zPC9rZXl3b3JkPjxrZXl3b3JkPlJpc2sgRmFjdG9yczwva2V5d29yZD48L2tl
eXdvcmRzPjx1cmxzPjxyZWxhdGVkLXVybHM+PHVybD5odHRwOi8vd3d3Lm5jYmkubmxtLm5paC5n
b3YvcHVibWVkLzg5ODEyMDU8L3VybD48L3JlbGF0ZWQtdXJscz48L3VybHM+PGlzYm4+MTA1My0y
NDk4PC9pc2JuPjx0aXRsZXM+PHRpdGxlPlJpc2sgZmFjdG9ycyBmb3IgdGhlIGRldmVsb3BtZW50
IG9mIG9ibGl0ZXJhdGl2ZSBicm9uY2hpb2xpdGlzIGFmdGVyIGx1bmcgdHJhbnNwbGFudGF0aW9u
PC90aXRsZT48c2Vjb25kYXJ5LXRpdGxlPkogSGVhcnQgTHVuZyBUcmFuc3BsYW50PC9zZWNvbmRh
cnktdGl0bGU+PC90aXRsZXM+PHBhZ2VzPjEyMDAtODwvcGFnZXM+PG51bWJlcj4xMjwvbnVtYmVy
Pjxjb250cmlidXRvcnM+PGF1dGhvcnM+PGF1dGhvcj5HaXJnaXMsIFIuIEUuPC9hdXRob3I+PGF1
dGhvcj5UdSwgSS48L2F1dGhvcj48YXV0aG9yPkJlcnJ5LCBHLiBKLjwvYXV0aG9yPjxhdXRob3I+
UmVpY2hlbnNwdXJuZXIsIEguPC9hdXRob3I+PGF1dGhvcj5WYWxlbnRpbmUsIFYuIEcuPC9hdXRo
b3I+PGF1dGhvcj5Db250ZSwgSi4gVi48L2F1dGhvcj48YXV0aG9yPlRpbmcsIEEuPC9hdXRob3I+
PGF1dGhvcj5Kb2huc3RvbmUsIEkuPC9hdXRob3I+PGF1dGhvcj5NaWxsZXIsIEouPC9hdXRob3I+
PGF1dGhvcj5Sb2JiaW5zLCBSLiBDLjwvYXV0aG9yPjxhdXRob3I+UmVpdHosIEIuIEEuPC9hdXRo
b3I+PGF1dGhvcj5UaGVvZG9yZSwgSi48L2F1dGhvcj48L2F1dGhvcnM+PC9jb250cmlidXRvcnM+
PGxhbmd1YWdlPmVuZzwvbGFuZ3VhZ2U+PGFkZGVkLWRhdGUgZm9ybWF0PSJ1dGMiPjE0NjI4OTAx
Nzc8L2FkZGVkLWRhdGU+PHJlZi10eXBlIG5hbWU9IkpvdXJuYWwgQXJ0aWNsZSI+MTc8L3JlZi10
eXBlPjxyZWMtbnVtYmVyPjEwMzwvcmVjLW51bWJlcj48bGFzdC11cGRhdGVkLWRhdGUgZm9ybWF0
PSJ1dGMiPjE0NjI4OTAxNzc8L2xhc3QtdXBkYXRlZC1kYXRlPjxhY2Nlc3Npb24tbnVtPjg5ODEy
MDU8L2FjY2Vzc2lvbi1udW0+PHZvbHVtZT4xNTwvdm9sdW1lPjwvcmVjb3JkPjwvQ2l0ZT48L0Vu
ZE5vdGU+AG==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w4PC9zdHlsZT48L0Rpc3BsYXlUZXh0PjxyZWNvcmQ+PGRhdGVzPjxwdWIt
ZGF0ZXM+PGRhdGU+SmFuPC9kYXRlPjwvcHViLWRhdGVzPjx5ZWFyPjIwMDk8L3llYXI+PC9kYXRl
cz48a2V5d29yZHM+PGtleXdvcmQ+QW50aWJvZHkgRm9ybWF0aW9uPC9rZXl3b3JkPjxrZXl3b3Jk
PkFudGlib2R5IFNwZWNpZmljaXR5PC9rZXl3b3JkPjxrZXl3b3JkPkJyb25jaGlvbGl0aXMgT2Js
aXRlcmFuczwva2V5d29yZD48a2V5d29yZD5HcmFmdCBSZWplY3Rpb248L2tleXdvcmQ+PGtleXdv
cmQ+SExBIEFudGlnZW5zPC9rZXl3b3JkPjxrZXl3b3JkPkh1bWFuczwva2V5d29yZD48a2V5d29y
ZD5JbW11bm9zdXBwcmVzc2l2ZSBBZ2VudHM8L2tleXdvcmQ+PGtleXdvcmQ+THVuZyBUcmFuc3Bs
YW50YXRpb248L2tleXdvcmQ+PGtleXdvcmQ+UmlzayBGYWN0b3JzPC9rZXl3b3JkPjwva2V5d29y
ZHM+PHVybHM+PHJlbGF0ZWQtdXJscz48dXJsPmh0dHA6Ly93d3cubmNiaS5ubG0ubmloLmdvdi9w
dWJtZWQvMTkxMzE1MzE8L3VybD48L3JlbGF0ZWQtdXJscz48L3VybHM+PGlzYm4+MTU0Ni0zMjIy
PC9pc2JuPjxjdXN0b20yPlBNQzI2MjY1MDQ8L2N1c3RvbTI+PHRpdGxlcz48dGl0bGU+QWN1dGUg
cmVqZWN0aW9uIGFuZCBodW1vcmFsIHNlbnNpdGl6YXRpb24gaW4gbHVuZyB0cmFuc3BsYW50IHJl
Y2lwaWVudHM8L3RpdGxlPjxzZWNvbmRhcnktdGl0bGU+UHJvYyBBbSBUaG9yYWMgU29jPC9zZWNv
bmRhcnktdGl0bGU+PC90aXRsZXM+PHBhZ2VzPjU0LTY1PC9wYWdlcz48bnVtYmVyPjE8L251bWJl
cj48Y29udHJpYnV0b3JzPjxhdXRob3JzPjxhdXRob3I+TWFydGludSwgVC48L2F1dGhvcj48YXV0
aG9yPkNoZW4sIEQuIEYuPC9hdXRob3I+PGF1dGhvcj5QYWxtZXIsIFMuIE0uPC9hdXRob3I+PC9h
dXRob3JzPjwvY29udHJpYnV0b3JzPjxsYW5ndWFnZT5lbmc8L2xhbmd1YWdlPjxhZGRlZC1kYXRl
IGZvcm1hdD0idXRjIj4xNDYyODkwMTE0PC9hZGRlZC1kYXRlPjxyZWYtdHlwZSBuYW1lPSJKb3Vy
bmFsIEFydGljbGUiPjE3PC9yZWYtdHlwZT48cmVjLW51bWJlcj4xMDI8L3JlYy1udW1iZXI+PGxh
c3QtdXBkYXRlZC1kYXRlIGZvcm1hdD0idXRjIj4xNDYyODkwMTE0PC9sYXN0LXVwZGF0ZWQtZGF0
ZT48YWNjZXNzaW9uLW51bT4xOTEzMTUzMTwvYWNjZXNzaW9uLW51bT48ZWxlY3Ryb25pYy1yZXNv
dXJjZS1udW0+MTAuMTUxMy9wYXRzLjIwMDgwOC0wODBHTzwvZWxlY3Ryb25pYy1yZXNvdXJjZS1u
dW0+PHZvbHVtZT42PC92b2x1bWU+PC9yZWNvcmQ+PC9DaXRlPjxDaXRlPjxBdXRob3I+R2lyZ2lz
PC9BdXRob3I+PFllYXI+MTk5NjwvWWVhcj48SURUZXh0PlJpc2sgZmFjdG9ycyBmb3IgdGhlIGRl
dmVsb3BtZW50IG9mIG9ibGl0ZXJhdGl2ZSBicm9uY2hpb2xpdGlzIGFmdGVyIGx1bmcgdHJhbnNw
bGFudGF0aW9uPC9JRFRleHQ+PHJlY29yZD48ZGF0ZXM+PHB1Yi1kYXRlcz48ZGF0ZT5EZWM8L2Rh
dGU+PC9wdWItZGF0ZXM+PHllYXI+MTk5NjwveWVhcj48L2RhdGVzPjxrZXl3b3Jkcz48a2V5d29y
ZD5BZG9sZXNjZW50PC9rZXl3b3JkPjxrZXl3b3JkPkFkdWx0PC9rZXl3b3JkPjxrZXl3b3JkPkFn
ZSBGYWN0b3JzPC9rZXl3b3JkPjxrZXl3b3JkPkJyb25jaGlvbGl0aXMgT2JsaXRlcmFuczwva2V5
d29yZD48a2V5d29yZD5DaGlsZDwva2V5d29yZD48a2V5d29yZD5DeXRvbWVnYWxvdmlydXMgSW5m
ZWN0aW9uczwva2V5d29yZD48a2V5d29yZD5GZW1hbGU8L2tleXdvcmQ+PGtleXdvcmQ+R3JhZnQg
UmVqZWN0aW9uPC9rZXl3b3JkPjxrZXl3b3JkPkh1bWFuczwva2V5d29yZD48a2V5d29yZD5MdW5n
IFRyYW5zcGxhbnRhdGlvbjwva2V5d29yZD48a2V5d29yZD5NYWxlPC9rZXl3b3JkPjxrZXl3b3Jk
Pk1pZGRsZSBBZ2VkPC9rZXl3b3JkPjxrZXl3b3JkPk11bHRpdmFyaWF0ZSBBbmFseXNpczwva2V5
d29yZD48a2V5d29yZD5QbmV1bW9uaWE8L2tleXdvcmQ+PGtleXdvcmQ+UG9zdG9wZXJhdGl2ZSBD
b21wbGljYXRpb25zPC9rZXl3b3JkPjxrZXl3b3JkPlJpc2sgRmFjdG9yczwva2V5d29yZD48L2tl
eXdvcmRzPjx1cmxzPjxyZWxhdGVkLXVybHM+PHVybD5odHRwOi8vd3d3Lm5jYmkubmxtLm5paC5n
b3YvcHVibWVkLzg5ODEyMDU8L3VybD48L3JlbGF0ZWQtdXJscz48L3VybHM+PGlzYm4+MTA1My0y
NDk4PC9pc2JuPjx0aXRsZXM+PHRpdGxlPlJpc2sgZmFjdG9ycyBmb3IgdGhlIGRldmVsb3BtZW50
IG9mIG9ibGl0ZXJhdGl2ZSBicm9uY2hpb2xpdGlzIGFmdGVyIGx1bmcgdHJhbnNwbGFudGF0aW9u
PC90aXRsZT48c2Vjb25kYXJ5LXRpdGxlPkogSGVhcnQgTHVuZyBUcmFuc3BsYW50PC9zZWNvbmRh
cnktdGl0bGU+PC90aXRsZXM+PHBhZ2VzPjEyMDAtODwvcGFnZXM+PG51bWJlcj4xMjwvbnVtYmVy
Pjxjb250cmlidXRvcnM+PGF1dGhvcnM+PGF1dGhvcj5HaXJnaXMsIFIuIEUuPC9hdXRob3I+PGF1
dGhvcj5UdSwgSS48L2F1dGhvcj48YXV0aG9yPkJlcnJ5LCBHLiBKLjwvYXV0aG9yPjxhdXRob3I+
UmVpY2hlbnNwdXJuZXIsIEguPC9hdXRob3I+PGF1dGhvcj5WYWxlbnRpbmUsIFYuIEcuPC9hdXRo
b3I+PGF1dGhvcj5Db250ZSwgSi4gVi48L2F1dGhvcj48YXV0aG9yPlRpbmcsIEEuPC9hdXRob3I+
PGF1dGhvcj5Kb2huc3RvbmUsIEkuPC9hdXRob3I+PGF1dGhvcj5NaWxsZXIsIEouPC9hdXRob3I+
PGF1dGhvcj5Sb2JiaW5zLCBSLiBDLjwvYXV0aG9yPjxhdXRob3I+UmVpdHosIEIuIEEuPC9hdXRo
b3I+PGF1dGhvcj5UaGVvZG9yZSwgSi48L2F1dGhvcj48L2F1dGhvcnM+PC9jb250cmlidXRvcnM+
PGxhbmd1YWdlPmVuZzwvbGFuZ3VhZ2U+PGFkZGVkLWRhdGUgZm9ybWF0PSJ1dGMiPjE0NjI4OTAx
Nzc8L2FkZGVkLWRhdGU+PHJlZi10eXBlIG5hbWU9IkpvdXJuYWwgQXJ0aWNsZSI+MTc8L3JlZi10
eXBlPjxyZWMtbnVtYmVyPjEwMzwvcmVjLW51bWJlcj48bGFzdC11cGRhdGVkLWRhdGUgZm9ybWF0
PSJ1dGMiPjE0NjI4OTAxNzc8L2xhc3QtdXBkYXRlZC1kYXRlPjxhY2Nlc3Npb24tbnVtPjg5ODEy
MDU8L2FjY2Vzc2lvbi1udW0+PHZvbHVtZT4xNTwvdm9sdW1lPjwvcmVjb3JkPjwvQ2l0ZT48L0Vu
ZE5vdGU+AG==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1D0E82" w:rsidRPr="00B6576B">
        <w:rPr>
          <w:rFonts w:ascii="Book Antiqua" w:hAnsi="Book Antiqua" w:cs="Times New Roman"/>
        </w:rPr>
      </w:r>
      <w:r w:rsidR="001D0E82" w:rsidRPr="00B6576B">
        <w:rPr>
          <w:rFonts w:ascii="Book Antiqua" w:hAnsi="Book Antiqua" w:cs="Times New Roman"/>
        </w:rPr>
        <w:fldChar w:fldCharType="separate"/>
      </w:r>
      <w:r w:rsidR="001D0E82" w:rsidRPr="00B6576B">
        <w:rPr>
          <w:rFonts w:ascii="Book Antiqua" w:hAnsi="Book Antiqua" w:cs="Times New Roman"/>
          <w:noProof/>
          <w:vertAlign w:val="superscript"/>
        </w:rPr>
        <w:t>7,8</w:t>
      </w:r>
      <w:r w:rsidR="001D0E82" w:rsidRPr="00B6576B">
        <w:rPr>
          <w:rFonts w:ascii="Book Antiqua" w:hAnsi="Book Antiqua" w:cs="Times New Roman"/>
        </w:rPr>
        <w:fldChar w:fldCharType="end"/>
      </w:r>
      <w:r w:rsidR="00AD00E6" w:rsidRPr="00B6576B">
        <w:rPr>
          <w:rFonts w:ascii="Book Antiqua" w:hAnsi="Book Antiqua" w:cs="Times New Roman"/>
          <w:vertAlign w:val="superscript"/>
        </w:rPr>
        <w:t>]</w:t>
      </w:r>
      <w:r w:rsidR="00AD00E6" w:rsidRPr="00B6576B">
        <w:rPr>
          <w:rFonts w:ascii="Book Antiqua" w:hAnsi="Book Antiqua" w:cs="Times New Roman"/>
        </w:rPr>
        <w:t>,</w:t>
      </w:r>
      <w:r w:rsidR="00CE347E" w:rsidRPr="00B6576B">
        <w:rPr>
          <w:rFonts w:ascii="Book Antiqua" w:hAnsi="Book Antiqua" w:cs="Times New Roman"/>
        </w:rPr>
        <w:t xml:space="preserve"> </w:t>
      </w:r>
      <w:r w:rsidR="001D0E82" w:rsidRPr="00B6576B">
        <w:rPr>
          <w:rFonts w:ascii="Book Antiqua" w:hAnsi="Book Antiqua" w:cs="Times New Roman"/>
        </w:rPr>
        <w:t>an</w:t>
      </w:r>
      <w:r w:rsidRPr="00B6576B">
        <w:rPr>
          <w:rFonts w:ascii="Book Antiqua" w:hAnsi="Book Antiqua" w:cs="Times New Roman"/>
        </w:rPr>
        <w:t xml:space="preserve">d </w:t>
      </w:r>
      <w:r w:rsidR="00BF6D27" w:rsidRPr="00B6576B">
        <w:rPr>
          <w:rFonts w:ascii="Book Antiqua" w:hAnsi="Book Antiqua" w:cs="Times New Roman"/>
        </w:rPr>
        <w:t>includes acute</w:t>
      </w:r>
      <w:r w:rsidRPr="00B6576B">
        <w:rPr>
          <w:rFonts w:ascii="Book Antiqua" w:hAnsi="Book Antiqua" w:cs="Times New Roman"/>
        </w:rPr>
        <w:t xml:space="preserve"> </w:t>
      </w:r>
      <w:r w:rsidR="0014791E" w:rsidRPr="00B6576B">
        <w:rPr>
          <w:rFonts w:ascii="Book Antiqua" w:hAnsi="Book Antiqua" w:cs="Times New Roman"/>
        </w:rPr>
        <w:t>cellular</w:t>
      </w:r>
      <w:r w:rsidR="00BF6D27" w:rsidRPr="00B6576B">
        <w:rPr>
          <w:rFonts w:ascii="Book Antiqua" w:hAnsi="Book Antiqua" w:cs="Times New Roman"/>
        </w:rPr>
        <w:t xml:space="preserve"> </w:t>
      </w:r>
      <w:r w:rsidRPr="00B6576B">
        <w:rPr>
          <w:rFonts w:ascii="Book Antiqua" w:hAnsi="Book Antiqua" w:cs="Times New Roman"/>
        </w:rPr>
        <w:t>rejection (grade A</w:t>
      </w:r>
      <w:r w:rsidR="000036D1" w:rsidRPr="00B6576B">
        <w:rPr>
          <w:rFonts w:ascii="Book Antiqua" w:hAnsi="Book Antiqua" w:cs="Times New Roman"/>
        </w:rPr>
        <w:t xml:space="preserve"> rejection</w:t>
      </w:r>
      <w:r w:rsidRPr="00B6576B">
        <w:rPr>
          <w:rFonts w:ascii="Book Antiqua" w:hAnsi="Book Antiqua" w:cs="Times New Roman"/>
        </w:rPr>
        <w:t>), and lymphocytic bronchiolitis (grade B</w:t>
      </w:r>
      <w:r w:rsidR="000036D1" w:rsidRPr="00B6576B">
        <w:rPr>
          <w:rFonts w:ascii="Book Antiqua" w:hAnsi="Book Antiqua" w:cs="Times New Roman"/>
        </w:rPr>
        <w:t xml:space="preserve"> rejection</w:t>
      </w:r>
      <w:r w:rsidRPr="00B6576B">
        <w:rPr>
          <w:rFonts w:ascii="Book Antiqua" w:hAnsi="Book Antiqua" w:cs="Times New Roman"/>
        </w:rPr>
        <w:t>).</w:t>
      </w:r>
      <w:r w:rsidR="00CE347E" w:rsidRPr="00B6576B">
        <w:rPr>
          <w:rFonts w:ascii="Book Antiqua" w:hAnsi="Book Antiqua" w:cs="Times New Roman"/>
        </w:rPr>
        <w:t xml:space="preserve"> </w:t>
      </w:r>
      <w:r w:rsidR="0069219A" w:rsidRPr="00B6576B">
        <w:rPr>
          <w:rFonts w:ascii="Book Antiqua" w:hAnsi="Book Antiqua" w:cs="Times New Roman"/>
        </w:rPr>
        <w:t xml:space="preserve">Both are independently associated with later development of chronic </w:t>
      </w:r>
      <w:proofErr w:type="gramStart"/>
      <w:r w:rsidR="0069219A" w:rsidRPr="00B6576B">
        <w:rPr>
          <w:rFonts w:ascii="Book Antiqua" w:hAnsi="Book Antiqua" w:cs="Times New Roman"/>
        </w:rPr>
        <w:t>rejection</w:t>
      </w:r>
      <w:r w:rsidR="00AD00E6" w:rsidRPr="00B6576B">
        <w:rPr>
          <w:rFonts w:ascii="Book Antiqua" w:hAnsi="Book Antiqua" w:cs="Times New Roman"/>
          <w:vertAlign w:val="superscript"/>
        </w:rPr>
        <w:t>[</w:t>
      </w:r>
      <w:proofErr w:type="gramEnd"/>
      <w:r w:rsidR="001D0E82"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05PC9zdHlsZT48L0Rpc3BsYXlUZXh0PjxyZWNvcmQ+PGRhdGVzPjxwdWIt
ZGF0ZXM+PGRhdGU+SmFuPC9kYXRlPjwvcHViLWRhdGVzPjx5ZWFyPjIwMDk8L3llYXI+PC9kYXRl
cz48a2V5d29yZHM+PGtleXdvcmQ+QW50aWJvZHkgRm9ybWF0aW9uPC9rZXl3b3JkPjxrZXl3b3Jk
PkFudGlib2R5IFNwZWNpZmljaXR5PC9rZXl3b3JkPjxrZXl3b3JkPkJyb25jaGlvbGl0aXMgT2Js
aXRlcmFuczwva2V5d29yZD48a2V5d29yZD5HcmFmdCBSZWplY3Rpb248L2tleXdvcmQ+PGtleXdv
cmQ+SExBIEFudGlnZW5zPC9rZXl3b3JkPjxrZXl3b3JkPkh1bWFuczwva2V5d29yZD48a2V5d29y
ZD5JbW11bm9zdXBwcmVzc2l2ZSBBZ2VudHM8L2tleXdvcmQ+PGtleXdvcmQ+THVuZyBUcmFuc3Bs
YW50YXRpb248L2tleXdvcmQ+PGtleXdvcmQ+UmlzayBGYWN0b3JzPC9rZXl3b3JkPjwva2V5d29y
ZHM+PHVybHM+PHJlbGF0ZWQtdXJscz48dXJsPmh0dHA6Ly93d3cubmNiaS5ubG0ubmloLmdvdi9w
dWJtZWQvMTkxMzE1MzE8L3VybD48L3JlbGF0ZWQtdXJscz48L3VybHM+PGlzYm4+MTU0Ni0zMjIy
PC9pc2JuPjxjdXN0b20yPlBNQzI2MjY1MDQ8L2N1c3RvbTI+PHRpdGxlcz48dGl0bGU+QWN1dGUg
cmVqZWN0aW9uIGFuZCBodW1vcmFsIHNlbnNpdGl6YXRpb24gaW4gbHVuZyB0cmFuc3BsYW50IHJl
Y2lwaWVudHM8L3RpdGxlPjxzZWNvbmRhcnktdGl0bGU+UHJvYyBBbSBUaG9yYWMgU29jPC9zZWNv
bmRhcnktdGl0bGU+PC90aXRsZXM+PHBhZ2VzPjU0LTY1PC9wYWdlcz48bnVtYmVyPjE8L251bWJl
cj48Y29udHJpYnV0b3JzPjxhdXRob3JzPjxhdXRob3I+TWFydGludSwgVC48L2F1dGhvcj48YXV0
aG9yPkNoZW4sIEQuIEYuPC9hdXRob3I+PGF1dGhvcj5QYWxtZXIsIFMuIE0uPC9hdXRob3I+PC9h
dXRob3JzPjwvY29udHJpYnV0b3JzPjxsYW5ndWFnZT5lbmc8L2xhbmd1YWdlPjxhZGRlZC1kYXRl
IGZvcm1hdD0idXRjIj4xNDYyODkwMTE0PC9hZGRlZC1kYXRlPjxyZWYtdHlwZSBuYW1lPSJKb3Vy
bmFsIEFydGljbGUiPjE3PC9yZWYtdHlwZT48cmVjLW51bWJlcj4xMDI8L3JlYy1udW1iZXI+PGxh
c3QtdXBkYXRlZC1kYXRlIGZvcm1hdD0idXRjIj4xNDYyODkwMTE0PC9sYXN0LXVwZGF0ZWQtZGF0
ZT48YWNjZXNzaW9uLW51bT4xOTEzMTUzMTwvYWNjZXNzaW9uLW51bT48ZWxlY3Ryb25pYy1yZXNv
dXJjZS1udW0+MTAuMTUxMy9wYXRzLjIwMDgwOC0wODBHTzwvZWxlY3Ryb25pYy1yZXNvdXJjZS1u
dW0+PHZvbHVtZT42PC92b2x1bWU+PC9yZWNvcmQ+PC9DaXRlPjxDaXRlPjxBdXRob3I+R2lyZ2lz
PC9BdXRob3I+PFllYXI+MTk5NjwvWWVhcj48SURUZXh0PlJpc2sgZmFjdG9ycyBmb3IgdGhlIGRl
dmVsb3BtZW50IG9mIG9ibGl0ZXJhdGl2ZSBicm9uY2hpb2xpdGlzIGFmdGVyIGx1bmcgdHJhbnNw
bGFudGF0aW9uPC9JRFRleHQ+PHJlY29yZD48ZGF0ZXM+PHB1Yi1kYXRlcz48ZGF0ZT5EZWM8L2Rh
dGU+PC9wdWItZGF0ZXM+PHllYXI+MTk5NjwveWVhcj48L2RhdGVzPjxrZXl3b3Jkcz48a2V5d29y
ZD5BZG9sZXNjZW50PC9rZXl3b3JkPjxrZXl3b3JkPkFkdWx0PC9rZXl3b3JkPjxrZXl3b3JkPkFn
ZSBGYWN0b3JzPC9rZXl3b3JkPjxrZXl3b3JkPkJyb25jaGlvbGl0aXMgT2JsaXRlcmFuczwva2V5
d29yZD48a2V5d29yZD5DaGlsZDwva2V5d29yZD48a2V5d29yZD5DeXRvbWVnYWxvdmlydXMgSW5m
ZWN0aW9uczwva2V5d29yZD48a2V5d29yZD5GZW1hbGU8L2tleXdvcmQ+PGtleXdvcmQ+R3JhZnQg
UmVqZWN0aW9uPC9rZXl3b3JkPjxrZXl3b3JkPkh1bWFuczwva2V5d29yZD48a2V5d29yZD5MdW5n
IFRyYW5zcGxhbnRhdGlvbjwva2V5d29yZD48a2V5d29yZD5NYWxlPC9rZXl3b3JkPjxrZXl3b3Jk
Pk1pZGRsZSBBZ2VkPC9rZXl3b3JkPjxrZXl3b3JkPk11bHRpdmFyaWF0ZSBBbmFseXNpczwva2V5
d29yZD48a2V5d29yZD5QbmV1bW9uaWE8L2tleXdvcmQ+PGtleXdvcmQ+UG9zdG9wZXJhdGl2ZSBD
b21wbGljYXRpb25zPC9rZXl3b3JkPjxrZXl3b3JkPlJpc2sgRmFjdG9yczwva2V5d29yZD48L2tl
eXdvcmRzPjx1cmxzPjxyZWxhdGVkLXVybHM+PHVybD5odHRwOi8vd3d3Lm5jYmkubmxtLm5paC5n
b3YvcHVibWVkLzg5ODEyMDU8L3VybD48L3JlbGF0ZWQtdXJscz48L3VybHM+PGlzYm4+MTA1My0y
NDk4PC9pc2JuPjx0aXRsZXM+PHRpdGxlPlJpc2sgZmFjdG9ycyBmb3IgdGhlIGRldmVsb3BtZW50
IG9mIG9ibGl0ZXJhdGl2ZSBicm9uY2hpb2xpdGlzIGFmdGVyIGx1bmcgdHJhbnNwbGFudGF0aW9u
PC90aXRsZT48c2Vjb25kYXJ5LXRpdGxlPkogSGVhcnQgTHVuZyBUcmFuc3BsYW50PC9zZWNvbmRh
cnktdGl0bGU+PC90aXRsZXM+PHBhZ2VzPjEyMDAtODwvcGFnZXM+PG51bWJlcj4xMjwvbnVtYmVy
Pjxjb250cmlidXRvcnM+PGF1dGhvcnM+PGF1dGhvcj5HaXJnaXMsIFIuIEUuPC9hdXRob3I+PGF1
dGhvcj5UdSwgSS48L2F1dGhvcj48YXV0aG9yPkJlcnJ5LCBHLiBKLjwvYXV0aG9yPjxhdXRob3I+
UmVpY2hlbnNwdXJuZXIsIEguPC9hdXRob3I+PGF1dGhvcj5WYWxlbnRpbmUsIFYuIEcuPC9hdXRo
b3I+PGF1dGhvcj5Db250ZSwgSi4gVi48L2F1dGhvcj48YXV0aG9yPlRpbmcsIEEuPC9hdXRob3I+
PGF1dGhvcj5Kb2huc3RvbmUsIEkuPC9hdXRob3I+PGF1dGhvcj5NaWxsZXIsIEouPC9hdXRob3I+
PGF1dGhvcj5Sb2JiaW5zLCBSLiBDLjwvYXV0aG9yPjxhdXRob3I+UmVpdHosIEIuIEEuPC9hdXRo
b3I+PGF1dGhvcj5UaGVvZG9yZSwgSi48L2F1dGhvcj48L2F1dGhvcnM+PC9jb250cmlidXRvcnM+
PGxhbmd1YWdlPmVuZzwvbGFuZ3VhZ2U+PGFkZGVkLWRhdGUgZm9ybWF0PSJ1dGMiPjE0NjI4OTAx
Nzc8L2FkZGVkLWRhdGU+PHJlZi10eXBlIG5hbWU9IkpvdXJuYWwgQXJ0aWNsZSI+MTc8L3JlZi10
eXBlPjxyZWMtbnVtYmVyPjEwMzwvcmVjLW51bWJlcj48bGFzdC11cGRhdGVkLWRhdGUgZm9ybWF0
PSJ1dGMiPjE0NjI4OTAxNzc8L2xhc3QtdXBkYXRlZC1kYXRlPjxhY2Nlc3Npb24tbnVtPjg5ODEy
MDU8L2FjY2Vzc2lvbi1udW0+PHZvbHVtZT4xNTwvdm9sdW1lPjwvcmVjb3JkPjwvQ2l0ZT48Q2l0
ZT48QXV0aG9yPkdsYW52aWxsZTwvQXV0aG9yPjxZZWFyPjIwMDg8L1llYXI+PElEVGV4dD5TZXZl
cml0eSBvZiBseW1waG9jeXRpYyBicm9uY2hpb2xpdGlzIHByZWRpY3RzIGxvbmctdGVybSBvdXRj
b21lIGFmdGVyIGx1bmcgdHJhbnNwbGFudGF0aW9uPC9JRFRleHQ+PHJlY29yZD48ZGF0ZXM+PHB1
Yi1kYXRlcz48ZGF0ZT5NYXk8L2RhdGU+PC9wdWItZGF0ZXM+PHllYXI+MjAwODwveWVhcj48L2Rh
dGVzPjxrZXl3b3Jkcz48a2V5d29yZD5BZHVsdDwva2V5d29yZD48a2V5d29yZD5CaW9wc3k8L2tl
eXdvcmQ+PGtleXdvcmQ+QnJvbmNoaW9saXRpcyBPYmxpdGVyYW5zPC9rZXl3b3JkPjxrZXl3b3Jk
PkNvbmZpZGVuY2UgSW50ZXJ2YWxzPC9rZXl3b3JkPjxrZXl3b3JkPkZlbWFsZTwva2V5d29yZD48
a2V5d29yZD5Gb2xsb3ctVXAgU3R1ZGllczwva2V5d29yZD48a2V5d29yZD5HcmFmdCBSZWplY3Rp
b248L2tleXdvcmQ+PGtleXdvcmQ+SHVtYW5zPC9rZXl3b3JkPjxrZXl3b3JkPkluY2lkZW5jZTwv
a2V5d29yZD48a2V5d29yZD5MdW5nIFRyYW5zcGxhbnRhdGlvbjwva2V5d29yZD48a2V5d29yZD5M
eW1waG9jeXRlczwva2V5d29yZD48a2V5d29yZD5NYWxlPC9rZXl3b3JkPjxrZXl3b3JkPk1pZGRs
ZSBBZ2VkPC9rZXl3b3JkPjxrZXl3b3JkPk9kZHMgUmF0aW88L2tleXdvcmQ+PGtleXdvcmQ+UHJv
Z25vc2lzPC9rZXl3b3JkPjxrZXl3b3JkPlJlc3BpcmF0b3J5IEluc3VmZmljaWVuY3k8L2tleXdv
cmQ+PGtleXdvcmQ+UmV0cm9zcGVjdGl2ZSBTdHVkaWVzPC9rZXl3b3JkPjxrZXl3b3JkPlJpc2sg
RmFjdG9yczwva2V5d29yZD48a2V5d29yZD5TZXZlcml0eSBvZiBJbGxuZXNzIEluZGV4PC9rZXl3
b3JkPjxrZXl3b3JkPlN1cnZpdmFsIFJhdGU8L2tleXdvcmQ+PGtleXdvcmQ+VGltZSBGYWN0b3Jz
PC9rZXl3b3JkPjwva2V5d29yZHM+PHVybHM+PHJlbGF0ZWQtdXJscz48dXJsPmh0dHA6Ly93d3cu
bmNiaS5ubG0ubmloLmdvdi9wdWJtZWQvMTgyNjM4MDM8L3VybD48L3JlbGF0ZWQtdXJscz48L3Vy
bHM+PGlzYm4+MTUzNS00OTcwPC9pc2JuPjx0aXRsZXM+PHRpdGxlPlNldmVyaXR5IG9mIGx5bXBo
b2N5dGljIGJyb25jaGlvbGl0aXMgcHJlZGljdHMgbG9uZy10ZXJtIG91dGNvbWUgYWZ0ZXIgbHVu
ZyB0cmFuc3BsYW50YXRpb248L3RpdGxlPjxzZWNvbmRhcnktdGl0bGU+QW0gSiBSZXNwaXIgQ3Jp
dCBDYXJlIE1lZDwvc2Vjb25kYXJ5LXRpdGxlPjwvdGl0bGVzPjxwYWdlcz4xMDMzLTQwPC9wYWdl
cz48bnVtYmVyPjk8L251bWJlcj48Y29udHJpYnV0b3JzPjxhdXRob3JzPjxhdXRob3I+R2xhbnZp
bGxlLCBBLiBSLjwvYXV0aG9yPjxhdXRob3I+QWJveW91biwgQy4gTC48L2F1dGhvcj48YXV0aG9y
PkhhdnJ5aywgQS48L2F1dGhvcj48YXV0aG9yPlBsaXQsIE0uPC9hdXRob3I+PGF1dGhvcj5SYWlu
ZXIsIFMuPC9hdXRob3I+PGF1dGhvcj5NYWxvdWYsIE0uIEEuPC9hdXRob3I+PC9hdXRob3JzPjwv
Y29udHJpYnV0b3JzPjxsYW5ndWFnZT5lbmc8L2xhbmd1YWdlPjxhZGRlZC1kYXRlIGZvcm1hdD0i
dXRjIj4xNDYyODkwMjY1PC9hZGRlZC1kYXRlPjxyZWYtdHlwZSBuYW1lPSJKb3VybmFsIEFydGlj
bGUiPjE3PC9yZWYtdHlwZT48cmVjLW51bWJlcj4xMDQ8L3JlYy1udW1iZXI+PGxhc3QtdXBkYXRl
ZC1kYXRlIGZvcm1hdD0idXRjIj4xNDYyODkwMjY1PC9sYXN0LXVwZGF0ZWQtZGF0ZT48YWNjZXNz
aW9uLW51bT4xODI2MzgwMzwvYWNjZXNzaW9uLW51bT48ZWxlY3Ryb25pYy1yZXNvdXJjZS1udW0+
MTAuMTE2NC9yY2NtLjIwMDcwNi05NTFPQzwvZWxlY3Ryb25pYy1yZXNvdXJjZS1udW0+PHZvbHVt
ZT4xNzc8L3ZvbHVtZT48L3JlY29yZD48L0NpdGU+PC9FbmROb3RlPgB=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05PC9zdHlsZT48L0Rpc3BsYXlUZXh0PjxyZWNvcmQ+PGRhdGVzPjxwdWIt
ZGF0ZXM+PGRhdGU+SmFuPC9kYXRlPjwvcHViLWRhdGVzPjx5ZWFyPjIwMDk8L3llYXI+PC9kYXRl
cz48a2V5d29yZHM+PGtleXdvcmQ+QW50aWJvZHkgRm9ybWF0aW9uPC9rZXl3b3JkPjxrZXl3b3Jk
PkFudGlib2R5IFNwZWNpZmljaXR5PC9rZXl3b3JkPjxrZXl3b3JkPkJyb25jaGlvbGl0aXMgT2Js
aXRlcmFuczwva2V5d29yZD48a2V5d29yZD5HcmFmdCBSZWplY3Rpb248L2tleXdvcmQ+PGtleXdv
cmQ+SExBIEFudGlnZW5zPC9rZXl3b3JkPjxrZXl3b3JkPkh1bWFuczwva2V5d29yZD48a2V5d29y
ZD5JbW11bm9zdXBwcmVzc2l2ZSBBZ2VudHM8L2tleXdvcmQ+PGtleXdvcmQ+THVuZyBUcmFuc3Bs
YW50YXRpb248L2tleXdvcmQ+PGtleXdvcmQ+UmlzayBGYWN0b3JzPC9rZXl3b3JkPjwva2V5d29y
ZHM+PHVybHM+PHJlbGF0ZWQtdXJscz48dXJsPmh0dHA6Ly93d3cubmNiaS5ubG0ubmloLmdvdi9w
dWJtZWQvMTkxMzE1MzE8L3VybD48L3JlbGF0ZWQtdXJscz48L3VybHM+PGlzYm4+MTU0Ni0zMjIy
PC9pc2JuPjxjdXN0b20yPlBNQzI2MjY1MDQ8L2N1c3RvbTI+PHRpdGxlcz48dGl0bGU+QWN1dGUg
cmVqZWN0aW9uIGFuZCBodW1vcmFsIHNlbnNpdGl6YXRpb24gaW4gbHVuZyB0cmFuc3BsYW50IHJl
Y2lwaWVudHM8L3RpdGxlPjxzZWNvbmRhcnktdGl0bGU+UHJvYyBBbSBUaG9yYWMgU29jPC9zZWNv
bmRhcnktdGl0bGU+PC90aXRsZXM+PHBhZ2VzPjU0LTY1PC9wYWdlcz48bnVtYmVyPjE8L251bWJl
cj48Y29udHJpYnV0b3JzPjxhdXRob3JzPjxhdXRob3I+TWFydGludSwgVC48L2F1dGhvcj48YXV0
aG9yPkNoZW4sIEQuIEYuPC9hdXRob3I+PGF1dGhvcj5QYWxtZXIsIFMuIE0uPC9hdXRob3I+PC9h
dXRob3JzPjwvY29udHJpYnV0b3JzPjxsYW5ndWFnZT5lbmc8L2xhbmd1YWdlPjxhZGRlZC1kYXRl
IGZvcm1hdD0idXRjIj4xNDYyODkwMTE0PC9hZGRlZC1kYXRlPjxyZWYtdHlwZSBuYW1lPSJKb3Vy
bmFsIEFydGljbGUiPjE3PC9yZWYtdHlwZT48cmVjLW51bWJlcj4xMDI8L3JlYy1udW1iZXI+PGxh
c3QtdXBkYXRlZC1kYXRlIGZvcm1hdD0idXRjIj4xNDYyODkwMTE0PC9sYXN0LXVwZGF0ZWQtZGF0
ZT48YWNjZXNzaW9uLW51bT4xOTEzMTUzMTwvYWNjZXNzaW9uLW51bT48ZWxlY3Ryb25pYy1yZXNv
dXJjZS1udW0+MTAuMTUxMy9wYXRzLjIwMDgwOC0wODBHTzwvZWxlY3Ryb25pYy1yZXNvdXJjZS1u
dW0+PHZvbHVtZT42PC92b2x1bWU+PC9yZWNvcmQ+PC9DaXRlPjxDaXRlPjxBdXRob3I+R2lyZ2lz
PC9BdXRob3I+PFllYXI+MTk5NjwvWWVhcj48SURUZXh0PlJpc2sgZmFjdG9ycyBmb3IgdGhlIGRl
dmVsb3BtZW50IG9mIG9ibGl0ZXJhdGl2ZSBicm9uY2hpb2xpdGlzIGFmdGVyIGx1bmcgdHJhbnNw
bGFudGF0aW9uPC9JRFRleHQ+PHJlY29yZD48ZGF0ZXM+PHB1Yi1kYXRlcz48ZGF0ZT5EZWM8L2Rh
dGU+PC9wdWItZGF0ZXM+PHllYXI+MTk5NjwveWVhcj48L2RhdGVzPjxrZXl3b3Jkcz48a2V5d29y
ZD5BZG9sZXNjZW50PC9rZXl3b3JkPjxrZXl3b3JkPkFkdWx0PC9rZXl3b3JkPjxrZXl3b3JkPkFn
ZSBGYWN0b3JzPC9rZXl3b3JkPjxrZXl3b3JkPkJyb25jaGlvbGl0aXMgT2JsaXRlcmFuczwva2V5
d29yZD48a2V5d29yZD5DaGlsZDwva2V5d29yZD48a2V5d29yZD5DeXRvbWVnYWxvdmlydXMgSW5m
ZWN0aW9uczwva2V5d29yZD48a2V5d29yZD5GZW1hbGU8L2tleXdvcmQ+PGtleXdvcmQ+R3JhZnQg
UmVqZWN0aW9uPC9rZXl3b3JkPjxrZXl3b3JkPkh1bWFuczwva2V5d29yZD48a2V5d29yZD5MdW5n
IFRyYW5zcGxhbnRhdGlvbjwva2V5d29yZD48a2V5d29yZD5NYWxlPC9rZXl3b3JkPjxrZXl3b3Jk
Pk1pZGRsZSBBZ2VkPC9rZXl3b3JkPjxrZXl3b3JkPk11bHRpdmFyaWF0ZSBBbmFseXNpczwva2V5
d29yZD48a2V5d29yZD5QbmV1bW9uaWE8L2tleXdvcmQ+PGtleXdvcmQ+UG9zdG9wZXJhdGl2ZSBD
b21wbGljYXRpb25zPC9rZXl3b3JkPjxrZXl3b3JkPlJpc2sgRmFjdG9yczwva2V5d29yZD48L2tl
eXdvcmRzPjx1cmxzPjxyZWxhdGVkLXVybHM+PHVybD5odHRwOi8vd3d3Lm5jYmkubmxtLm5paC5n
b3YvcHVibWVkLzg5ODEyMDU8L3VybD48L3JlbGF0ZWQtdXJscz48L3VybHM+PGlzYm4+MTA1My0y
NDk4PC9pc2JuPjx0aXRsZXM+PHRpdGxlPlJpc2sgZmFjdG9ycyBmb3IgdGhlIGRldmVsb3BtZW50
IG9mIG9ibGl0ZXJhdGl2ZSBicm9uY2hpb2xpdGlzIGFmdGVyIGx1bmcgdHJhbnNwbGFudGF0aW9u
PC90aXRsZT48c2Vjb25kYXJ5LXRpdGxlPkogSGVhcnQgTHVuZyBUcmFuc3BsYW50PC9zZWNvbmRh
cnktdGl0bGU+PC90aXRsZXM+PHBhZ2VzPjEyMDAtODwvcGFnZXM+PG51bWJlcj4xMjwvbnVtYmVy
Pjxjb250cmlidXRvcnM+PGF1dGhvcnM+PGF1dGhvcj5HaXJnaXMsIFIuIEUuPC9hdXRob3I+PGF1
dGhvcj5UdSwgSS48L2F1dGhvcj48YXV0aG9yPkJlcnJ5LCBHLiBKLjwvYXV0aG9yPjxhdXRob3I+
UmVpY2hlbnNwdXJuZXIsIEguPC9hdXRob3I+PGF1dGhvcj5WYWxlbnRpbmUsIFYuIEcuPC9hdXRo
b3I+PGF1dGhvcj5Db250ZSwgSi4gVi48L2F1dGhvcj48YXV0aG9yPlRpbmcsIEEuPC9hdXRob3I+
PGF1dGhvcj5Kb2huc3RvbmUsIEkuPC9hdXRob3I+PGF1dGhvcj5NaWxsZXIsIEouPC9hdXRob3I+
PGF1dGhvcj5Sb2JiaW5zLCBSLiBDLjwvYXV0aG9yPjxhdXRob3I+UmVpdHosIEIuIEEuPC9hdXRo
b3I+PGF1dGhvcj5UaGVvZG9yZSwgSi48L2F1dGhvcj48L2F1dGhvcnM+PC9jb250cmlidXRvcnM+
PGxhbmd1YWdlPmVuZzwvbGFuZ3VhZ2U+PGFkZGVkLWRhdGUgZm9ybWF0PSJ1dGMiPjE0NjI4OTAx
Nzc8L2FkZGVkLWRhdGU+PHJlZi10eXBlIG5hbWU9IkpvdXJuYWwgQXJ0aWNsZSI+MTc8L3JlZi10
eXBlPjxyZWMtbnVtYmVyPjEwMzwvcmVjLW51bWJlcj48bGFzdC11cGRhdGVkLWRhdGUgZm9ybWF0
PSJ1dGMiPjE0NjI4OTAxNzc8L2xhc3QtdXBkYXRlZC1kYXRlPjxhY2Nlc3Npb24tbnVtPjg5ODEy
MDU8L2FjY2Vzc2lvbi1udW0+PHZvbHVtZT4xNTwvdm9sdW1lPjwvcmVjb3JkPjwvQ2l0ZT48Q2l0
ZT48QXV0aG9yPkdsYW52aWxsZTwvQXV0aG9yPjxZZWFyPjIwMDg8L1llYXI+PElEVGV4dD5TZXZl
cml0eSBvZiBseW1waG9jeXRpYyBicm9uY2hpb2xpdGlzIHByZWRpY3RzIGxvbmctdGVybSBvdXRj
b21lIGFmdGVyIGx1bmcgdHJhbnNwbGFudGF0aW9uPC9JRFRleHQ+PHJlY29yZD48ZGF0ZXM+PHB1
Yi1kYXRlcz48ZGF0ZT5NYXk8L2RhdGU+PC9wdWItZGF0ZXM+PHllYXI+MjAwODwveWVhcj48L2Rh
dGVzPjxrZXl3b3Jkcz48a2V5d29yZD5BZHVsdDwva2V5d29yZD48a2V5d29yZD5CaW9wc3k8L2tl
eXdvcmQ+PGtleXdvcmQ+QnJvbmNoaW9saXRpcyBPYmxpdGVyYW5zPC9rZXl3b3JkPjxrZXl3b3Jk
PkNvbmZpZGVuY2UgSW50ZXJ2YWxzPC9rZXl3b3JkPjxrZXl3b3JkPkZlbWFsZTwva2V5d29yZD48
a2V5d29yZD5Gb2xsb3ctVXAgU3R1ZGllczwva2V5d29yZD48a2V5d29yZD5HcmFmdCBSZWplY3Rp
b248L2tleXdvcmQ+PGtleXdvcmQ+SHVtYW5zPC9rZXl3b3JkPjxrZXl3b3JkPkluY2lkZW5jZTwv
a2V5d29yZD48a2V5d29yZD5MdW5nIFRyYW5zcGxhbnRhdGlvbjwva2V5d29yZD48a2V5d29yZD5M
eW1waG9jeXRlczwva2V5d29yZD48a2V5d29yZD5NYWxlPC9rZXl3b3JkPjxrZXl3b3JkPk1pZGRs
ZSBBZ2VkPC9rZXl3b3JkPjxrZXl3b3JkPk9kZHMgUmF0aW88L2tleXdvcmQ+PGtleXdvcmQ+UHJv
Z25vc2lzPC9rZXl3b3JkPjxrZXl3b3JkPlJlc3BpcmF0b3J5IEluc3VmZmljaWVuY3k8L2tleXdv
cmQ+PGtleXdvcmQ+UmV0cm9zcGVjdGl2ZSBTdHVkaWVzPC9rZXl3b3JkPjxrZXl3b3JkPlJpc2sg
RmFjdG9yczwva2V5d29yZD48a2V5d29yZD5TZXZlcml0eSBvZiBJbGxuZXNzIEluZGV4PC9rZXl3
b3JkPjxrZXl3b3JkPlN1cnZpdmFsIFJhdGU8L2tleXdvcmQ+PGtleXdvcmQ+VGltZSBGYWN0b3Jz
PC9rZXl3b3JkPjwva2V5d29yZHM+PHVybHM+PHJlbGF0ZWQtdXJscz48dXJsPmh0dHA6Ly93d3cu
bmNiaS5ubG0ubmloLmdvdi9wdWJtZWQvMTgyNjM4MDM8L3VybD48L3JlbGF0ZWQtdXJscz48L3Vy
bHM+PGlzYm4+MTUzNS00OTcwPC9pc2JuPjx0aXRsZXM+PHRpdGxlPlNldmVyaXR5IG9mIGx5bXBo
b2N5dGljIGJyb25jaGlvbGl0aXMgcHJlZGljdHMgbG9uZy10ZXJtIG91dGNvbWUgYWZ0ZXIgbHVu
ZyB0cmFuc3BsYW50YXRpb248L3RpdGxlPjxzZWNvbmRhcnktdGl0bGU+QW0gSiBSZXNwaXIgQ3Jp
dCBDYXJlIE1lZDwvc2Vjb25kYXJ5LXRpdGxlPjwvdGl0bGVzPjxwYWdlcz4xMDMzLTQwPC9wYWdl
cz48bnVtYmVyPjk8L251bWJlcj48Y29udHJpYnV0b3JzPjxhdXRob3JzPjxhdXRob3I+R2xhbnZp
bGxlLCBBLiBSLjwvYXV0aG9yPjxhdXRob3I+QWJveW91biwgQy4gTC48L2F1dGhvcj48YXV0aG9y
PkhhdnJ5aywgQS48L2F1dGhvcj48YXV0aG9yPlBsaXQsIE0uPC9hdXRob3I+PGF1dGhvcj5SYWlu
ZXIsIFMuPC9hdXRob3I+PGF1dGhvcj5NYWxvdWYsIE0uIEEuPC9hdXRob3I+PC9hdXRob3JzPjwv
Y29udHJpYnV0b3JzPjxsYW5ndWFnZT5lbmc8L2xhbmd1YWdlPjxhZGRlZC1kYXRlIGZvcm1hdD0i
dXRjIj4xNDYyODkwMjY1PC9hZGRlZC1kYXRlPjxyZWYtdHlwZSBuYW1lPSJKb3VybmFsIEFydGlj
bGUiPjE3PC9yZWYtdHlwZT48cmVjLW51bWJlcj4xMDQ8L3JlYy1udW1iZXI+PGxhc3QtdXBkYXRl
ZC1kYXRlIGZvcm1hdD0idXRjIj4xNDYyODkwMjY1PC9sYXN0LXVwZGF0ZWQtZGF0ZT48YWNjZXNz
aW9uLW51bT4xODI2MzgwMzwvYWNjZXNzaW9uLW51bT48ZWxlY3Ryb25pYy1yZXNvdXJjZS1udW0+
MTAuMTE2NC9yY2NtLjIwMDcwNi05NTFPQzwvZWxlY3Ryb25pYy1yZXNvdXJjZS1udW0+PHZvbHVt
ZT4xNzc8L3ZvbHVtZT48L3JlY29yZD48L0NpdGU+PC9FbmROb3RlPgB=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1D0E82" w:rsidRPr="00B6576B">
        <w:rPr>
          <w:rFonts w:ascii="Book Antiqua" w:hAnsi="Book Antiqua" w:cs="Times New Roman"/>
        </w:rPr>
      </w:r>
      <w:r w:rsidR="001D0E82" w:rsidRPr="00B6576B">
        <w:rPr>
          <w:rFonts w:ascii="Book Antiqua" w:hAnsi="Book Antiqua" w:cs="Times New Roman"/>
        </w:rPr>
        <w:fldChar w:fldCharType="separate"/>
      </w:r>
      <w:r w:rsidR="001D0E82" w:rsidRPr="00B6576B">
        <w:rPr>
          <w:rFonts w:ascii="Book Antiqua" w:hAnsi="Book Antiqua" w:cs="Times New Roman"/>
          <w:noProof/>
          <w:vertAlign w:val="superscript"/>
        </w:rPr>
        <w:t>7-9</w:t>
      </w:r>
      <w:r w:rsidR="001D0E82" w:rsidRPr="00B6576B">
        <w:rPr>
          <w:rFonts w:ascii="Book Antiqua" w:hAnsi="Book Antiqua" w:cs="Times New Roman"/>
        </w:rPr>
        <w:fldChar w:fldCharType="end"/>
      </w:r>
      <w:r w:rsidR="00AD00E6" w:rsidRPr="00B6576B">
        <w:rPr>
          <w:rFonts w:ascii="Book Antiqua" w:hAnsi="Book Antiqua" w:cs="Times New Roman"/>
          <w:vertAlign w:val="superscript"/>
        </w:rPr>
        <w:t>]</w:t>
      </w:r>
      <w:r w:rsidR="00AD00E6" w:rsidRPr="00B6576B">
        <w:rPr>
          <w:rFonts w:ascii="Book Antiqua" w:hAnsi="Book Antiqua" w:cs="Times New Roman"/>
        </w:rPr>
        <w:t>.</w:t>
      </w:r>
    </w:p>
    <w:p w14:paraId="1B254362" w14:textId="5D3FD57F" w:rsidR="00B569AB" w:rsidRPr="00B6576B" w:rsidRDefault="00BF6D27" w:rsidP="00D404CB">
      <w:pPr>
        <w:spacing w:after="0" w:line="360" w:lineRule="auto"/>
        <w:ind w:firstLine="720"/>
        <w:jc w:val="both"/>
        <w:rPr>
          <w:rFonts w:ascii="Book Antiqua" w:hAnsi="Book Antiqua" w:cs="Times New Roman"/>
        </w:rPr>
      </w:pPr>
      <w:r w:rsidRPr="00B6576B">
        <w:rPr>
          <w:rFonts w:ascii="Book Antiqua" w:hAnsi="Book Antiqua" w:cs="Times New Roman"/>
        </w:rPr>
        <w:t>C</w:t>
      </w:r>
      <w:r w:rsidR="00E83AD8" w:rsidRPr="00B6576B">
        <w:rPr>
          <w:rFonts w:ascii="Book Antiqua" w:hAnsi="Book Antiqua" w:cs="Times New Roman"/>
        </w:rPr>
        <w:t xml:space="preserve">hronic rejection </w:t>
      </w:r>
      <w:r w:rsidRPr="00B6576B">
        <w:rPr>
          <w:rFonts w:ascii="Book Antiqua" w:hAnsi="Book Antiqua" w:cs="Times New Roman"/>
        </w:rPr>
        <w:t xml:space="preserve">traditionally </w:t>
      </w:r>
      <w:r w:rsidR="00E83AD8" w:rsidRPr="00B6576B">
        <w:rPr>
          <w:rFonts w:ascii="Book Antiqua" w:hAnsi="Book Antiqua" w:cs="Times New Roman"/>
        </w:rPr>
        <w:t>encompasse</w:t>
      </w:r>
      <w:r w:rsidRPr="00B6576B">
        <w:rPr>
          <w:rFonts w:ascii="Book Antiqua" w:hAnsi="Book Antiqua" w:cs="Times New Roman"/>
        </w:rPr>
        <w:t>d</w:t>
      </w:r>
      <w:r w:rsidR="00E83AD8" w:rsidRPr="00B6576B">
        <w:rPr>
          <w:rFonts w:ascii="Book Antiqua" w:hAnsi="Book Antiqua" w:cs="Times New Roman"/>
        </w:rPr>
        <w:t xml:space="preserve"> </w:t>
      </w:r>
      <w:r w:rsidR="002F2505" w:rsidRPr="00B6576B">
        <w:rPr>
          <w:rFonts w:ascii="Book Antiqua" w:hAnsi="Book Antiqua" w:cs="Times New Roman"/>
        </w:rPr>
        <w:t xml:space="preserve">the spectrum of </w:t>
      </w:r>
      <w:r w:rsidR="00E83AD8" w:rsidRPr="00B6576B">
        <w:rPr>
          <w:rFonts w:ascii="Book Antiqua" w:hAnsi="Book Antiqua" w:cs="Times New Roman"/>
        </w:rPr>
        <w:t>bronchiolitis obliterans (BO)</w:t>
      </w:r>
      <w:r w:rsidRPr="00B6576B">
        <w:rPr>
          <w:rFonts w:ascii="Book Antiqua" w:hAnsi="Book Antiqua" w:cs="Times New Roman"/>
        </w:rPr>
        <w:t xml:space="preserve"> and</w:t>
      </w:r>
      <w:r w:rsidR="00E83AD8" w:rsidRPr="00B6576B">
        <w:rPr>
          <w:rFonts w:ascii="Book Antiqua" w:hAnsi="Book Antiqua" w:cs="Times New Roman"/>
        </w:rPr>
        <w:t xml:space="preserve"> bronchiolitis obliterans syndrome (BOS)</w:t>
      </w:r>
      <w:r w:rsidR="0014791E" w:rsidRPr="00B6576B">
        <w:rPr>
          <w:rFonts w:ascii="Book Antiqua" w:hAnsi="Book Antiqua" w:cs="Times New Roman"/>
        </w:rPr>
        <w:t>.</w:t>
      </w:r>
      <w:r w:rsidR="00CE347E" w:rsidRPr="00B6576B">
        <w:rPr>
          <w:rFonts w:ascii="Book Antiqua" w:hAnsi="Book Antiqua" w:cs="Times New Roman"/>
        </w:rPr>
        <w:t xml:space="preserve"> </w:t>
      </w:r>
      <w:r w:rsidR="008578E2" w:rsidRPr="00B6576B">
        <w:rPr>
          <w:rFonts w:ascii="Book Antiqua" w:hAnsi="Book Antiqua" w:cs="Times New Roman"/>
        </w:rPr>
        <w:t>Bronchiolitis obliterans</w:t>
      </w:r>
      <w:r w:rsidR="00F3196D" w:rsidRPr="00B6576B">
        <w:rPr>
          <w:rFonts w:ascii="Book Antiqua" w:hAnsi="Book Antiqua" w:cs="Times New Roman"/>
        </w:rPr>
        <w:t xml:space="preserve"> </w:t>
      </w:r>
      <w:r w:rsidR="00B83D71" w:rsidRPr="00B6576B">
        <w:rPr>
          <w:rFonts w:ascii="Book Antiqua" w:hAnsi="Book Antiqua" w:cs="Times New Roman"/>
        </w:rPr>
        <w:t>is a type</w:t>
      </w:r>
      <w:r w:rsidR="00F3196D" w:rsidRPr="00B6576B">
        <w:rPr>
          <w:rFonts w:ascii="Book Antiqua" w:hAnsi="Book Antiqua" w:cs="Times New Roman"/>
        </w:rPr>
        <w:t xml:space="preserve"> of progressive airway obstruction </w:t>
      </w:r>
      <w:r w:rsidR="00B83D71" w:rsidRPr="00B6576B">
        <w:rPr>
          <w:rFonts w:ascii="Book Antiqua" w:hAnsi="Book Antiqua" w:cs="Times New Roman"/>
        </w:rPr>
        <w:t>occurring</w:t>
      </w:r>
      <w:r w:rsidR="00F3196D" w:rsidRPr="00B6576B">
        <w:rPr>
          <w:rFonts w:ascii="Book Antiqua" w:hAnsi="Book Antiqua" w:cs="Times New Roman"/>
        </w:rPr>
        <w:t xml:space="preserve"> as a result of macrophage and </w:t>
      </w:r>
      <w:proofErr w:type="spellStart"/>
      <w:r w:rsidR="00F3196D" w:rsidRPr="00B6576B">
        <w:rPr>
          <w:rFonts w:ascii="Book Antiqua" w:hAnsi="Book Antiqua" w:cs="Times New Roman"/>
        </w:rPr>
        <w:t>myofibroblast</w:t>
      </w:r>
      <w:proofErr w:type="spellEnd"/>
      <w:r w:rsidR="00F3196D" w:rsidRPr="00B6576B">
        <w:rPr>
          <w:rFonts w:ascii="Book Antiqua" w:hAnsi="Book Antiqua" w:cs="Times New Roman"/>
        </w:rPr>
        <w:t xml:space="preserve"> infiltration</w:t>
      </w:r>
      <w:r w:rsidR="00B83D71" w:rsidRPr="00B6576B">
        <w:rPr>
          <w:rFonts w:ascii="Book Antiqua" w:hAnsi="Book Antiqua" w:cs="Times New Roman"/>
        </w:rPr>
        <w:t xml:space="preserve">, which induces fibrous obliteration and scar </w:t>
      </w:r>
      <w:proofErr w:type="gramStart"/>
      <w:r w:rsidR="00B83D71" w:rsidRPr="00B6576B">
        <w:rPr>
          <w:rFonts w:ascii="Book Antiqua" w:hAnsi="Book Antiqua" w:cs="Times New Roman"/>
        </w:rPr>
        <w:t>formation</w:t>
      </w:r>
      <w:r w:rsidR="0092572A" w:rsidRPr="00B6576B">
        <w:rPr>
          <w:rFonts w:ascii="Book Antiqua" w:hAnsi="Book Antiqua" w:cs="Times New Roman"/>
          <w:vertAlign w:val="superscript"/>
        </w:rPr>
        <w:t>[</w:t>
      </w:r>
      <w:proofErr w:type="gramEnd"/>
      <w:r w:rsidR="00F3196D" w:rsidRPr="00B6576B">
        <w:rPr>
          <w:rFonts w:ascii="Book Antiqua" w:hAnsi="Book Antiqua" w:cs="Times New Roman"/>
        </w:rPr>
        <w:fldChar w:fldCharType="begin">
          <w:fldData xml:space="preserve">PEVuZE5vdGU+PENpdGU+PEF1dGhvcj5Zb3VzZW08L0F1dGhvcj48WWVhcj4xOTk2PC9ZZWFyPjxJ
RFRleHQ+UmV2aXNpb24gb2YgdGhlIDE5OTAgd29ya2luZyBmb3JtdWxhdGlvbiBmb3IgdGhlIGNs
YXNzaWZpY2F0aW9uIG9mIHB1bG1vbmFyeSBhbGxvZ3JhZnQgcmVqZWN0aW9uOiBMdW5nIFJlamVj
dGlvbiBTdHVkeSBHcm91cDwvSURUZXh0PjxEaXNwbGF5VGV4dD48c3R5bGUgZmFjZT0ic3VwZXJz
Y3JpcHQiPjEwLTEyPC9zdHlsZT48L0Rpc3BsYXlUZXh0PjxyZWNvcmQ+PGRhdGVzPjxwdWItZGF0
ZXM+PGRhdGU+SmFuPC9kYXRlPjwvcHViLWRhdGVzPjx5ZWFyPjE5OTY8L3llYXI+PC9kYXRlcz48
a2V5d29yZHM+PGtleXdvcmQ+QWN1dGUgRGlzZWFzZTwva2V5d29yZD48a2V5d29yZD5CaW9wc3k8
L2tleXdvcmQ+PGtleXdvcmQ+QnJvbmNoaW9saXRpczwva2V5d29yZD48a2V5d29yZD5Ccm9uY2hp
b2xpdGlzIE9ibGl0ZXJhbnM8L2tleXdvcmQ+PGtleXdvcmQ+QnJvbmNoaXRpczwva2V5d29yZD48
a2V5d29yZD5DaHJvbmljIERpc2Vhc2U8L2tleXdvcmQ+PGtleXdvcmQ+RGlhZ25vc2lzLCBEaWZm
ZXJlbnRpYWw8L2tleXdvcmQ+PGtleXdvcmQ+R3JhZnQgUmVqZWN0aW9uPC9rZXl3b3JkPjxrZXl3
b3JkPkh1bWFuczwva2V5d29yZD48a2V5d29yZD5MdW5nPC9rZXl3b3JkPjxrZXl3b3JkPkx1bmcg
VHJhbnNwbGFudGF0aW9uPC9rZXl3b3JkPjxrZXl3b3JkPlRyYW5zcGxhbnRhdGlvbiwgSG9tb2xv
Z291czwva2V5d29yZD48L2tleXdvcmRzPjx1cmxzPjxyZWxhdGVkLXVybHM+PHVybD5odHRwOi8v
d3d3Lm5jYmkubmxtLm5paC5nb3YvcHVibWVkLzg4MjAwNzg8L3VybD48L3JlbGF0ZWQtdXJscz48
L3VybHM+PGlzYm4+MTA1My0yNDk4PC9pc2JuPjx0aXRsZXM+PHRpdGxlPlJldmlzaW9uIG9mIHRo
ZSAxOTkwIHdvcmtpbmcgZm9ybXVsYXRpb24gZm9yIHRoZSBjbGFzc2lmaWNhdGlvbiBvZiBwdWxt
b25hcnkgYWxsb2dyYWZ0IHJlamVjdGlvbjogTHVuZyBSZWplY3Rpb24gU3R1ZHkgR3JvdXA8L3Rp
dGxlPjxzZWNvbmRhcnktdGl0bGU+SiBIZWFydCBMdW5nIFRyYW5zcGxhbnQ8L3NlY29uZGFyeS10
aXRsZT48L3RpdGxlcz48cGFnZXM+MS0xNTwvcGFnZXM+PG51bWJlcj4xIFB0IDE8L251bWJlcj48
Y29udHJpYnV0b3JzPjxhdXRob3JzPjxhdXRob3I+WW91c2VtLCBTLiBBLjwvYXV0aG9yPjxhdXRo
b3I+QmVycnksIEcuIEouPC9hdXRob3I+PGF1dGhvcj5DYWdsZSwgUC4gVC48L2F1dGhvcj48YXV0
aG9yPkNoYW1iZXJsYWluLCBELjwvYXV0aG9yPjxhdXRob3I+SHVzYWluLCBBLiBOLjwvYXV0aG9y
PjxhdXRob3I+SHJ1YmFuLCBSLiBILjwvYXV0aG9yPjxhdXRob3I+TWFyY2hldnNreSwgQS48L2F1
dGhvcj48YXV0aG9yPk9ob3JpLCBOLiBQLjwvYXV0aG9yPjxhdXRob3I+Uml0dGVyLCBKLjwvYXV0
aG9yPjxhdXRob3I+U3Rld2FydCwgUy48L2F1dGhvcj48YXV0aG9yPlRhemVsYWFyLCBILiBELjwv
YXV0aG9yPjwvYXV0aG9ycz48L2NvbnRyaWJ1dG9ycz48bGFuZ3VhZ2U+ZW5nPC9sYW5ndWFnZT48
YWRkZWQtZGF0ZSBmb3JtYXQ9InV0YyI+MTQ2MzE2NjEwMzwvYWRkZWQtZGF0ZT48cmVmLXR5cGUg
bmFtZT0iSm91cm5hbCBBcnRpY2xlIj4xNzwvcmVmLXR5cGU+PHJlYy1udW1iZXI+MTkwPC9yZWMt
bnVtYmVyPjxsYXN0LXVwZGF0ZWQtZGF0ZSBmb3JtYXQ9InV0YyI+MTQ2MzE2NjEwMzwvbGFzdC11
cGRhdGVkLWRhdGU+PGFjY2Vzc2lvbi1udW0+ODgyMDA3ODwvYWNjZXNzaW9uLW51bT48dm9sdW1l
PjE1PC92b2x1bWU+PC9yZWNvcmQ+PC9DaXRlPjxDaXRlPjxBdXRob3I+R3Jvc3NtYW48L0F1dGhv
cj48WWVhcj4yMDA5PC9ZZWFyPjxJRFRleHQ+QnJvbmNoaW9saXRpcyBvYmxpdGVyYW5zIGluIGx1
bmcgdHJhbnNwbGFudGF0aW9uOiB0aGUgZ29vZCwgdGhlIGJhZCwgYW5kIHRoZSBmdXR1cmU8L0lE
VGV4dD48cmVjb3JkPjxkYXRlcz48cHViLWRhdGVzPjxkYXRlPkFwcjwvZGF0ZT48L3B1Yi1kYXRl
cz48eWVhcj4yMDA5PC95ZWFyPjwvZGF0ZXM+PGtleXdvcmRzPjxrZXl3b3JkPkJyb25jaGlvbGl0
aXMgT2JsaXRlcmFuczwva2V5d29yZD48a2V5d29yZD5EZW5kcml0aWMgQ2VsbHM8L2tleXdvcmQ+
PGtleXdvcmQ+SHVtYW5zPC9rZXl3b3JkPjxrZXl3b3JkPkltbXVuaXR5LCBJbm5hdGU8L2tleXdv
cmQ+PGtleXdvcmQ+THVuZyBUcmFuc3BsYW50YXRpb248L2tleXdvcmQ+PGtleXdvcmQ+TWFjcm9w
aGFnZXM8L2tleXdvcmQ+PGtleXdvcmQ+VG9sbC1MaWtlIFJlY2VwdG9yczwva2V5d29yZD48L2tl
eXdvcmRzPjx1cmxzPjxyZWxhdGVkLXVybHM+PHVybD5odHRwOi8vd3d3Lm5jYmkubmxtLm5paC5n
b3YvcHVibWVkLzE5MzA0Mjc0PC91cmw+PC9yZWxhdGVkLXVybHM+PC91cmxzPjxpc2JuPjE5MzEt
NTI0NDwvaXNibj48dGl0bGVzPjx0aXRsZT5Ccm9uY2hpb2xpdGlzIG9ibGl0ZXJhbnMgaW4gbHVu
ZyB0cmFuc3BsYW50YXRpb246IHRoZSBnb29kLCB0aGUgYmFkLCBhbmQgdGhlIGZ1dHVyZTwvdGl0
bGU+PHNlY29uZGFyeS10aXRsZT5UcmFuc2wgUmVzPC9zZWNvbmRhcnktdGl0bGU+PC90aXRsZXM+
PHBhZ2VzPjE1My02NTwvcGFnZXM+PG51bWJlcj40PC9udW1iZXI+PGNvbnRyaWJ1dG9ycz48YXV0
aG9ycz48YXV0aG9yPkdyb3NzbWFuLCBFLiBKLjwvYXV0aG9yPjxhdXRob3I+U2hpbGxpbmcsIFIu
IEEuPC9hdXRob3I+PC9hdXRob3JzPjwvY29udHJpYnV0b3JzPjxsYW5ndWFnZT5lbmc8L2xhbmd1
YWdlPjxhZGRlZC1kYXRlIGZvcm1hdD0idXRjIj4xNDYzMTY2MTIxPC9hZGRlZC1kYXRlPjxyZWYt
dHlwZSBuYW1lPSJKb3VybmFsIEFydGljbGUiPjE3PC9yZWYtdHlwZT48cmVjLW51bWJlcj4xOTE8
L3JlYy1udW1iZXI+PGxhc3QtdXBkYXRlZC1kYXRlIGZvcm1hdD0idXRjIj4xNDYzMTY2MTIxPC9s
YXN0LXVwZGF0ZWQtZGF0ZT48YWNjZXNzaW9uLW51bT4xOTMwNDI3NDwvYWNjZXNzaW9uLW51bT48
ZWxlY3Ryb25pYy1yZXNvdXJjZS1udW0+MTAuMTAxNi9qLnRyc2wuMjAwOS4wMS4wMDU8L2VsZWN0
cm9uaWMtcmVzb3VyY2UtbnVtPjx2b2x1bWU+MTUzPC92b2x1bWU+PC9yZWNvcmQ+PC9DaXRlPjxD
aXRlPjxBdXRob3I+U3Rld2FydDwvQXV0aG9yPjxZZWFyPjE5OTI8L1llYXI+PElEVGV4dD5QYXRo
b2xvZ3kgb2YgbHVuZyB0cmFuc3BsYW50YXRpb248L0lEVGV4dD48cmVjb3JkPjxkYXRlcz48cHVi
LWRhdGVzPjxkYXRlPkF1ZzwvZGF0ZT48L3B1Yi1kYXRlcz48eWVhcj4xOTkyPC95ZWFyPjwvZGF0
ZXM+PGtleXdvcmRzPjxrZXl3b3JkPkFuaW1hbHM8L2tleXdvcmQ+PGtleXdvcmQ+R3JhZnQgUmVq
ZWN0aW9uPC9rZXl3b3JkPjxrZXl3b3JkPkh1bWFuczwva2V5d29yZD48a2V5d29yZD5MdW5nIERp
c2Vhc2VzPC9rZXl3b3JkPjxrZXl3b3JkPkx1bmcgVHJhbnNwbGFudGF0aW9uPC9rZXl3b3JkPjwv
a2V5d29yZHM+PHVybHM+PHJlbGF0ZWQtdXJscz48dXJsPmh0dHA6Ly93d3cubmNiaS5ubG0ubmlo
Lmdvdi9wdWJtZWQvMTUyMzM1OTwvdXJsPjwvcmVsYXRlZC11cmxzPjwvdXJscz48aXNibj4wNzQw
LTI1NzA8L2lzYm4+PHRpdGxlcz48dGl0bGU+UGF0aG9sb2d5IG9mIGx1bmcgdHJhbnNwbGFudGF0
aW9uPC90aXRsZT48c2Vjb25kYXJ5LXRpdGxlPlNlbWluIERpYWduIFBhdGhvbDwvc2Vjb25kYXJ5
LXRpdGxlPjwvdGl0bGVzPjxwYWdlcz4yMTAtOTwvcGFnZXM+PG51bWJlcj4zPC9udW1iZXI+PGNv
bnRyaWJ1dG9ycz48YXV0aG9ycz48YXV0aG9yPlN0ZXdhcnQsIFMuPC9hdXRob3I+PC9hdXRob3Jz
PjwvY29udHJpYnV0b3JzPjxsYW5ndWFnZT5lbmc8L2xhbmd1YWdlPjxhZGRlZC1kYXRlIGZvcm1h
dD0idXRjIj4xNDYzMjM2ODA3PC9hZGRlZC1kYXRlPjxyZWYtdHlwZSBuYW1lPSJKb3VybmFsIEFy
dGljbGUiPjE3PC9yZWYtdHlwZT48cmVjLW51bWJlcj4yMjc8L3JlYy1udW1iZXI+PGxhc3QtdXBk
YXRlZC1kYXRlIGZvcm1hdD0idXRjIj4xNDYzMjM2ODA3PC9sYXN0LXVwZGF0ZWQtZGF0ZT48YWNj
ZXNzaW9uLW51bT4xNTIzMzU5PC9hY2Nlc3Npb24tbnVtPjx2b2x1bWU+OTwvdm9sdW1lPjwvcmVj
b3JkPjwvQ2l0ZT48L0VuZE5vdGU+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Zb3VzZW08L0F1dGhvcj48WWVhcj4xOTk2PC9ZZWFyPjxJ
RFRleHQ+UmV2aXNpb24gb2YgdGhlIDE5OTAgd29ya2luZyBmb3JtdWxhdGlvbiBmb3IgdGhlIGNs
YXNzaWZpY2F0aW9uIG9mIHB1bG1vbmFyeSBhbGxvZ3JhZnQgcmVqZWN0aW9uOiBMdW5nIFJlamVj
dGlvbiBTdHVkeSBHcm91cDwvSURUZXh0PjxEaXNwbGF5VGV4dD48c3R5bGUgZmFjZT0ic3VwZXJz
Y3JpcHQiPjEwLTEyPC9zdHlsZT48L0Rpc3BsYXlUZXh0PjxyZWNvcmQ+PGRhdGVzPjxwdWItZGF0
ZXM+PGRhdGU+SmFuPC9kYXRlPjwvcHViLWRhdGVzPjx5ZWFyPjE5OTY8L3llYXI+PC9kYXRlcz48
a2V5d29yZHM+PGtleXdvcmQ+QWN1dGUgRGlzZWFzZTwva2V5d29yZD48a2V5d29yZD5CaW9wc3k8
L2tleXdvcmQ+PGtleXdvcmQ+QnJvbmNoaW9saXRpczwva2V5d29yZD48a2V5d29yZD5Ccm9uY2hp
b2xpdGlzIE9ibGl0ZXJhbnM8L2tleXdvcmQ+PGtleXdvcmQ+QnJvbmNoaXRpczwva2V5d29yZD48
a2V5d29yZD5DaHJvbmljIERpc2Vhc2U8L2tleXdvcmQ+PGtleXdvcmQ+RGlhZ25vc2lzLCBEaWZm
ZXJlbnRpYWw8L2tleXdvcmQ+PGtleXdvcmQ+R3JhZnQgUmVqZWN0aW9uPC9rZXl3b3JkPjxrZXl3
b3JkPkh1bWFuczwva2V5d29yZD48a2V5d29yZD5MdW5nPC9rZXl3b3JkPjxrZXl3b3JkPkx1bmcg
VHJhbnNwbGFudGF0aW9uPC9rZXl3b3JkPjxrZXl3b3JkPlRyYW5zcGxhbnRhdGlvbiwgSG9tb2xv
Z291czwva2V5d29yZD48L2tleXdvcmRzPjx1cmxzPjxyZWxhdGVkLXVybHM+PHVybD5odHRwOi8v
d3d3Lm5jYmkubmxtLm5paC5nb3YvcHVibWVkLzg4MjAwNzg8L3VybD48L3JlbGF0ZWQtdXJscz48
L3VybHM+PGlzYm4+MTA1My0yNDk4PC9pc2JuPjx0aXRsZXM+PHRpdGxlPlJldmlzaW9uIG9mIHRo
ZSAxOTkwIHdvcmtpbmcgZm9ybXVsYXRpb24gZm9yIHRoZSBjbGFzc2lmaWNhdGlvbiBvZiBwdWxt
b25hcnkgYWxsb2dyYWZ0IHJlamVjdGlvbjogTHVuZyBSZWplY3Rpb24gU3R1ZHkgR3JvdXA8L3Rp
dGxlPjxzZWNvbmRhcnktdGl0bGU+SiBIZWFydCBMdW5nIFRyYW5zcGxhbnQ8L3NlY29uZGFyeS10
aXRsZT48L3RpdGxlcz48cGFnZXM+MS0xNTwvcGFnZXM+PG51bWJlcj4xIFB0IDE8L251bWJlcj48
Y29udHJpYnV0b3JzPjxhdXRob3JzPjxhdXRob3I+WW91c2VtLCBTLiBBLjwvYXV0aG9yPjxhdXRo
b3I+QmVycnksIEcuIEouPC9hdXRob3I+PGF1dGhvcj5DYWdsZSwgUC4gVC48L2F1dGhvcj48YXV0
aG9yPkNoYW1iZXJsYWluLCBELjwvYXV0aG9yPjxhdXRob3I+SHVzYWluLCBBLiBOLjwvYXV0aG9y
PjxhdXRob3I+SHJ1YmFuLCBSLiBILjwvYXV0aG9yPjxhdXRob3I+TWFyY2hldnNreSwgQS48L2F1
dGhvcj48YXV0aG9yPk9ob3JpLCBOLiBQLjwvYXV0aG9yPjxhdXRob3I+Uml0dGVyLCBKLjwvYXV0
aG9yPjxhdXRob3I+U3Rld2FydCwgUy48L2F1dGhvcj48YXV0aG9yPlRhemVsYWFyLCBILiBELjwv
YXV0aG9yPjwvYXV0aG9ycz48L2NvbnRyaWJ1dG9ycz48bGFuZ3VhZ2U+ZW5nPC9sYW5ndWFnZT48
YWRkZWQtZGF0ZSBmb3JtYXQ9InV0YyI+MTQ2MzE2NjEwMzwvYWRkZWQtZGF0ZT48cmVmLXR5cGUg
bmFtZT0iSm91cm5hbCBBcnRpY2xlIj4xNzwvcmVmLXR5cGU+PHJlYy1udW1iZXI+MTkwPC9yZWMt
bnVtYmVyPjxsYXN0LXVwZGF0ZWQtZGF0ZSBmb3JtYXQ9InV0YyI+MTQ2MzE2NjEwMzwvbGFzdC11
cGRhdGVkLWRhdGU+PGFjY2Vzc2lvbi1udW0+ODgyMDA3ODwvYWNjZXNzaW9uLW51bT48dm9sdW1l
PjE1PC92b2x1bWU+PC9yZWNvcmQ+PC9DaXRlPjxDaXRlPjxBdXRob3I+R3Jvc3NtYW48L0F1dGhv
cj48WWVhcj4yMDA5PC9ZZWFyPjxJRFRleHQ+QnJvbmNoaW9saXRpcyBvYmxpdGVyYW5zIGluIGx1
bmcgdHJhbnNwbGFudGF0aW9uOiB0aGUgZ29vZCwgdGhlIGJhZCwgYW5kIHRoZSBmdXR1cmU8L0lE
VGV4dD48cmVjb3JkPjxkYXRlcz48cHViLWRhdGVzPjxkYXRlPkFwcjwvZGF0ZT48L3B1Yi1kYXRl
cz48eWVhcj4yMDA5PC95ZWFyPjwvZGF0ZXM+PGtleXdvcmRzPjxrZXl3b3JkPkJyb25jaGlvbGl0
aXMgT2JsaXRlcmFuczwva2V5d29yZD48a2V5d29yZD5EZW5kcml0aWMgQ2VsbHM8L2tleXdvcmQ+
PGtleXdvcmQ+SHVtYW5zPC9rZXl3b3JkPjxrZXl3b3JkPkltbXVuaXR5LCBJbm5hdGU8L2tleXdv
cmQ+PGtleXdvcmQ+THVuZyBUcmFuc3BsYW50YXRpb248L2tleXdvcmQ+PGtleXdvcmQ+TWFjcm9w
aGFnZXM8L2tleXdvcmQ+PGtleXdvcmQ+VG9sbC1MaWtlIFJlY2VwdG9yczwva2V5d29yZD48L2tl
eXdvcmRzPjx1cmxzPjxyZWxhdGVkLXVybHM+PHVybD5odHRwOi8vd3d3Lm5jYmkubmxtLm5paC5n
b3YvcHVibWVkLzE5MzA0Mjc0PC91cmw+PC9yZWxhdGVkLXVybHM+PC91cmxzPjxpc2JuPjE5MzEt
NTI0NDwvaXNibj48dGl0bGVzPjx0aXRsZT5Ccm9uY2hpb2xpdGlzIG9ibGl0ZXJhbnMgaW4gbHVu
ZyB0cmFuc3BsYW50YXRpb246IHRoZSBnb29kLCB0aGUgYmFkLCBhbmQgdGhlIGZ1dHVyZTwvdGl0
bGU+PHNlY29uZGFyeS10aXRsZT5UcmFuc2wgUmVzPC9zZWNvbmRhcnktdGl0bGU+PC90aXRsZXM+
PHBhZ2VzPjE1My02NTwvcGFnZXM+PG51bWJlcj40PC9udW1iZXI+PGNvbnRyaWJ1dG9ycz48YXV0
aG9ycz48YXV0aG9yPkdyb3NzbWFuLCBFLiBKLjwvYXV0aG9yPjxhdXRob3I+U2hpbGxpbmcsIFIu
IEEuPC9hdXRob3I+PC9hdXRob3JzPjwvY29udHJpYnV0b3JzPjxsYW5ndWFnZT5lbmc8L2xhbmd1
YWdlPjxhZGRlZC1kYXRlIGZvcm1hdD0idXRjIj4xNDYzMTY2MTIxPC9hZGRlZC1kYXRlPjxyZWYt
dHlwZSBuYW1lPSJKb3VybmFsIEFydGljbGUiPjE3PC9yZWYtdHlwZT48cmVjLW51bWJlcj4xOTE8
L3JlYy1udW1iZXI+PGxhc3QtdXBkYXRlZC1kYXRlIGZvcm1hdD0idXRjIj4xNDYzMTY2MTIxPC9s
YXN0LXVwZGF0ZWQtZGF0ZT48YWNjZXNzaW9uLW51bT4xOTMwNDI3NDwvYWNjZXNzaW9uLW51bT48
ZWxlY3Ryb25pYy1yZXNvdXJjZS1udW0+MTAuMTAxNi9qLnRyc2wuMjAwOS4wMS4wMDU8L2VsZWN0
cm9uaWMtcmVzb3VyY2UtbnVtPjx2b2x1bWU+MTUzPC92b2x1bWU+PC9yZWNvcmQ+PC9DaXRlPjxD
aXRlPjxBdXRob3I+U3Rld2FydDwvQXV0aG9yPjxZZWFyPjE5OTI8L1llYXI+PElEVGV4dD5QYXRo
b2xvZ3kgb2YgbHVuZyB0cmFuc3BsYW50YXRpb248L0lEVGV4dD48cmVjb3JkPjxkYXRlcz48cHVi
LWRhdGVzPjxkYXRlPkF1ZzwvZGF0ZT48L3B1Yi1kYXRlcz48eWVhcj4xOTkyPC95ZWFyPjwvZGF0
ZXM+PGtleXdvcmRzPjxrZXl3b3JkPkFuaW1hbHM8L2tleXdvcmQ+PGtleXdvcmQ+R3JhZnQgUmVq
ZWN0aW9uPC9rZXl3b3JkPjxrZXl3b3JkPkh1bWFuczwva2V5d29yZD48a2V5d29yZD5MdW5nIERp
c2Vhc2VzPC9rZXl3b3JkPjxrZXl3b3JkPkx1bmcgVHJhbnNwbGFudGF0aW9uPC9rZXl3b3JkPjwv
a2V5d29yZHM+PHVybHM+PHJlbGF0ZWQtdXJscz48dXJsPmh0dHA6Ly93d3cubmNiaS5ubG0ubmlo
Lmdvdi9wdWJtZWQvMTUyMzM1OTwvdXJsPjwvcmVsYXRlZC11cmxzPjwvdXJscz48aXNibj4wNzQw
LTI1NzA8L2lzYm4+PHRpdGxlcz48dGl0bGU+UGF0aG9sb2d5IG9mIGx1bmcgdHJhbnNwbGFudGF0
aW9uPC90aXRsZT48c2Vjb25kYXJ5LXRpdGxlPlNlbWluIERpYWduIFBhdGhvbDwvc2Vjb25kYXJ5
LXRpdGxlPjwvdGl0bGVzPjxwYWdlcz4yMTAtOTwvcGFnZXM+PG51bWJlcj4zPC9udW1iZXI+PGNv
bnRyaWJ1dG9ycz48YXV0aG9ycz48YXV0aG9yPlN0ZXdhcnQsIFMuPC9hdXRob3I+PC9hdXRob3Jz
PjwvY29udHJpYnV0b3JzPjxsYW5ndWFnZT5lbmc8L2xhbmd1YWdlPjxhZGRlZC1kYXRlIGZvcm1h
dD0idXRjIj4xNDYzMjM2ODA3PC9hZGRlZC1kYXRlPjxyZWYtdHlwZSBuYW1lPSJKb3VybmFsIEFy
dGljbGUiPjE3PC9yZWYtdHlwZT48cmVjLW51bWJlcj4yMjc8L3JlYy1udW1iZXI+PGxhc3QtdXBk
YXRlZC1kYXRlIGZvcm1hdD0idXRjIj4xNDYzMjM2ODA3PC9sYXN0LXVwZGF0ZWQtZGF0ZT48YWNj
ZXNzaW9uLW51bT4xNTIzMzU5PC9hY2Nlc3Npb24tbnVtPjx2b2x1bWU+OTwvdm9sdW1lPjwvcmVj
b3JkPjwvQ2l0ZT48L0VuZE5vdGU+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F3196D" w:rsidRPr="00B6576B">
        <w:rPr>
          <w:rFonts w:ascii="Book Antiqua" w:hAnsi="Book Antiqua" w:cs="Times New Roman"/>
        </w:rPr>
      </w:r>
      <w:r w:rsidR="00F3196D" w:rsidRPr="00B6576B">
        <w:rPr>
          <w:rFonts w:ascii="Book Antiqua" w:hAnsi="Book Antiqua" w:cs="Times New Roman"/>
        </w:rPr>
        <w:fldChar w:fldCharType="separate"/>
      </w:r>
      <w:r w:rsidR="001D0E82" w:rsidRPr="00B6576B">
        <w:rPr>
          <w:rFonts w:ascii="Book Antiqua" w:hAnsi="Book Antiqua" w:cs="Times New Roman"/>
          <w:noProof/>
          <w:vertAlign w:val="superscript"/>
        </w:rPr>
        <w:t>10-12</w:t>
      </w:r>
      <w:r w:rsidR="00F3196D" w:rsidRPr="00B6576B">
        <w:rPr>
          <w:rFonts w:ascii="Book Antiqua" w:hAnsi="Book Antiqua" w:cs="Times New Roman"/>
        </w:rPr>
        <w:fldChar w:fldCharType="end"/>
      </w:r>
      <w:r w:rsidR="0092572A" w:rsidRPr="00B6576B">
        <w:rPr>
          <w:rFonts w:ascii="Book Antiqua" w:hAnsi="Book Antiqua" w:cs="Times New Roman"/>
          <w:vertAlign w:val="superscript"/>
        </w:rPr>
        <w:t>]</w:t>
      </w:r>
      <w:r w:rsidR="0092572A" w:rsidRPr="00B6576B">
        <w:rPr>
          <w:rFonts w:ascii="Book Antiqua" w:hAnsi="Book Antiqua" w:cs="Times New Roman"/>
        </w:rPr>
        <w:t>.</w:t>
      </w:r>
      <w:r w:rsidR="00F3196D" w:rsidRPr="00B6576B">
        <w:rPr>
          <w:rFonts w:ascii="Book Antiqua" w:hAnsi="Book Antiqua" w:cs="Times New Roman"/>
        </w:rPr>
        <w:t xml:space="preserve"> </w:t>
      </w:r>
      <w:r w:rsidR="00B83D71" w:rsidRPr="00B6576B">
        <w:rPr>
          <w:rFonts w:ascii="Book Antiqua" w:hAnsi="Book Antiqua" w:cs="Times New Roman"/>
        </w:rPr>
        <w:t>The diagnosis</w:t>
      </w:r>
      <w:r w:rsidR="00F3196D" w:rsidRPr="00B6576B">
        <w:rPr>
          <w:rFonts w:ascii="Book Antiqua" w:hAnsi="Book Antiqua" w:cs="Times New Roman"/>
        </w:rPr>
        <w:t xml:space="preserve"> is </w:t>
      </w:r>
      <w:r w:rsidR="00B83D71" w:rsidRPr="00B6576B">
        <w:rPr>
          <w:rFonts w:ascii="Book Antiqua" w:hAnsi="Book Antiqua" w:cs="Times New Roman"/>
        </w:rPr>
        <w:t xml:space="preserve">made histologically, requiring surgical biopsy </w:t>
      </w:r>
      <w:r w:rsidR="00F3196D" w:rsidRPr="00B6576B">
        <w:rPr>
          <w:rFonts w:ascii="Book Antiqua" w:hAnsi="Book Antiqua" w:cs="Times New Roman"/>
        </w:rPr>
        <w:t xml:space="preserve">which </w:t>
      </w:r>
      <w:r w:rsidR="000036D1" w:rsidRPr="00B6576B">
        <w:rPr>
          <w:rFonts w:ascii="Book Antiqua" w:hAnsi="Book Antiqua" w:cs="Times New Roman"/>
        </w:rPr>
        <w:t>can be invasive</w:t>
      </w:r>
      <w:r w:rsidR="00B83D71" w:rsidRPr="00B6576B">
        <w:rPr>
          <w:rFonts w:ascii="Book Antiqua" w:hAnsi="Book Antiqua" w:cs="Times New Roman"/>
        </w:rPr>
        <w:t>,</w:t>
      </w:r>
      <w:r w:rsidR="000036D1" w:rsidRPr="00B6576B">
        <w:rPr>
          <w:rFonts w:ascii="Book Antiqua" w:hAnsi="Book Antiqua" w:cs="Times New Roman"/>
        </w:rPr>
        <w:t xml:space="preserve"> and </w:t>
      </w:r>
      <w:r w:rsidR="00B83D71" w:rsidRPr="00B6576B">
        <w:rPr>
          <w:rFonts w:ascii="Book Antiqua" w:hAnsi="Book Antiqua" w:cs="Times New Roman"/>
        </w:rPr>
        <w:t>may present additional challenges</w:t>
      </w:r>
      <w:r w:rsidR="00F3196D" w:rsidRPr="00B6576B">
        <w:rPr>
          <w:rFonts w:ascii="Book Antiqua" w:hAnsi="Book Antiqua" w:cs="Times New Roman"/>
        </w:rPr>
        <w:t xml:space="preserve"> </w:t>
      </w:r>
      <w:r w:rsidR="006F2259" w:rsidRPr="00B6576B">
        <w:rPr>
          <w:rFonts w:ascii="Book Antiqua" w:hAnsi="Book Antiqua" w:cs="Times New Roman"/>
        </w:rPr>
        <w:t xml:space="preserve">given the patchy involvement of </w:t>
      </w:r>
      <w:proofErr w:type="gramStart"/>
      <w:r w:rsidR="006F2259" w:rsidRPr="00B6576B">
        <w:rPr>
          <w:rFonts w:ascii="Book Antiqua" w:hAnsi="Book Antiqua" w:cs="Times New Roman"/>
        </w:rPr>
        <w:t>disease</w:t>
      </w:r>
      <w:r w:rsidR="008B50DC" w:rsidRPr="00B6576B">
        <w:rPr>
          <w:rFonts w:ascii="Book Antiqua" w:hAnsi="Book Antiqua" w:cs="Times New Roman"/>
          <w:vertAlign w:val="superscript"/>
        </w:rPr>
        <w:t>[</w:t>
      </w:r>
      <w:proofErr w:type="gramEnd"/>
      <w:r w:rsidR="006F2259" w:rsidRPr="00B6576B">
        <w:rPr>
          <w:rFonts w:ascii="Book Antiqua" w:hAnsi="Book Antiqua" w:cs="Times New Roman"/>
        </w:rPr>
        <w:fldChar w:fldCharType="begin">
          <w:fldData xml:space="preserve">PEVuZE5vdGU+PENpdGU+PEF1dGhvcj5DYXN0b3I8L0F1dGhvcj48WWVhcj4yMDEwPC9ZZWFyPjxJ
RFRleHQ+R2FzdHJvZXNvcGhhZ2VhbCByZWZsdXggYW5kIGFsdGVyZWQgbW90aWxpdHkgaW4gbHVu
ZyB0cmFuc3BsYW50IHJlamVjdGlvbjwvSURUZXh0PjxEaXNwbGF5VGV4dD48c3R5bGUgZmFjZT0i
c3VwZXJzY3JpcHQiPjEwLDEzPC9zdHlsZT48L0Rpc3BsYXlUZXh0PjxyZWNvcmQ+PGRhdGVzPjxw
dWItZGF0ZXM+PGRhdGU+QXVnPC9kYXRlPjwvcHViLWRhdGVzPjx5ZWFyPjIwMTA8L3llYXI+PC9k
YXRlcz48a2V5d29yZHM+PGtleXdvcmQ+QW5pbWFsczwva2V5d29yZD48a2V5d29yZD5CaW9tYXJr
ZXJzPC9rZXl3b3JkPjxrZXl3b3JkPkJyb25jaGlvbGl0aXMgT2JsaXRlcmFuczwva2V5d29yZD48
a2V5d29yZD5Fc29waGFnZWFsIE1vdGlsaXR5IERpc29yZGVyczwva2V5d29yZD48a2V5d29yZD5G
dW5kb3BsaWNhdGlvbjwva2V5d29yZD48a2V5d29yZD5HYXN0cm9lc29waGFnZWFsIFJlZmx1eDwv
a2V5d29yZD48a2V5d29yZD5HcmFmdCBSZWplY3Rpb248L2tleXdvcmQ+PGtleXdvcmQ+SHVtYW5z
PC9rZXl3b3JkPjxrZXl3b3JkPkx1bmcgRGlzZWFzZXM8L2tleXdvcmQ+PGtleXdvcmQ+THVuZyBU
cmFuc3BsYW50YXRpb248L2tleXdvcmQ+PGtleXdvcmQ+TWFub21ldHJ5PC9rZXl3b3JkPjxrZXl3
b3JkPlJlc3BpcmF0b3J5IEFzcGlyYXRpb248L2tleXdvcmQ+PC9rZXl3b3Jkcz48dXJscz48cmVs
YXRlZC11cmxzPjx1cmw+aHR0cDovL3d3dy5uY2JpLm5sbS5uaWguZ292L3B1Ym1lZC8yMDUwNzU0
NDwvdXJsPjwvcmVsYXRlZC11cmxzPjwvdXJscz48aXNibj4xMzY1LTI5ODI8L2lzYm4+PGN1c3Rv
bTI+UE1DMjkxMTUxOTwvY3VzdG9tMj48dGl0bGVzPjx0aXRsZT5HYXN0cm9lc29waGFnZWFsIHJl
Zmx1eCBhbmQgYWx0ZXJlZCBtb3RpbGl0eSBpbiBsdW5nIHRyYW5zcGxhbnQgcmVqZWN0aW9uPC90
aXRsZT48c2Vjb25kYXJ5LXRpdGxlPk5ldXJvZ2FzdHJvZW50ZXJvbCBNb3RpbDwvc2Vjb25kYXJ5
LXRpdGxlPjwvdGl0bGVzPjxwYWdlcz44NDEtNTA8L3BhZ2VzPjxudW1iZXI+ODwvbnVtYmVyPjxj
b250cmlidXRvcnM+PGF1dGhvcnM+PGF1dGhvcj5DYXN0b3IsIEouIE0uPC9hdXRob3I+PGF1dGhv
cj5Xb29kLCBSLiBLLjwvYXV0aG9yPjxhdXRob3I+TXVpciwgQS4gSi48L2F1dGhvcj48YXV0aG9y
PlBhbG1lciwgUy4gTS48L2F1dGhvcj48YXV0aG9yPlNoaW1waSwgUi4gQS48L2F1dGhvcj48L2F1
dGhvcnM+PC9jb250cmlidXRvcnM+PGxhbmd1YWdlPmVuZzwvbGFuZ3VhZ2U+PGFkZGVkLWRhdGUg
Zm9ybWF0PSJ1dGMiPjE0NjMyMzY4ODQ8L2FkZGVkLWRhdGU+PHJlZi10eXBlIG5hbWU9IkpvdXJu
YWwgQXJ0aWNsZSI+MTc8L3JlZi10eXBlPjxyZWMtbnVtYmVyPjIyODwvcmVjLW51bWJlcj48bGFz
dC11cGRhdGVkLWRhdGUgZm9ybWF0PSJ1dGMiPjE0NjMyMzY4ODQ8L2xhc3QtdXBkYXRlZC1kYXRl
PjxhY2Nlc3Npb24tbnVtPjIwNTA3NTQ0PC9hY2Nlc3Npb24tbnVtPjxlbGVjdHJvbmljLXJlc291
cmNlLW51bT4xMC4xMTExL2ouMTM2NS0yOTgyLjIwMTAuMDE1MjIueDwvZWxlY3Ryb25pYy1yZXNv
dXJjZS1udW0+PHZvbHVtZT4yMjwvdm9sdW1lPjwvcmVjb3JkPjwvQ2l0ZT48Q2l0ZT48QXV0aG9y
PllvdXNlbTwvQXV0aG9yPjxZZWFyPjE5OTY8L1llYXI+PElEVGV4dD5SZXZpc2lvbiBvZiB0aGUg
MTk5MCB3b3JraW5nIGZvcm11bGF0aW9uIGZvciB0aGUgY2xhc3NpZmljYXRpb24gb2YgcHVsbW9u
YXJ5IGFsbG9ncmFmdCByZWplY3Rpb246IEx1bmcgUmVqZWN0aW9uIFN0dWR5IEdyb3VwPC9JRFRl
eHQ+PHJlY29yZD48ZGF0ZXM+PHB1Yi1kYXRlcz48ZGF0ZT5KYW48L2RhdGU+PC9wdWItZGF0ZXM+
PHllYXI+MTk5NjwveWVhcj48L2RhdGVzPjxrZXl3b3Jkcz48a2V5d29yZD5BY3V0ZSBEaXNlYXNl
PC9rZXl3b3JkPjxrZXl3b3JkPkJpb3BzeTwva2V5d29yZD48a2V5d29yZD5Ccm9uY2hpb2xpdGlz
PC9rZXl3b3JkPjxrZXl3b3JkPkJyb25jaGlvbGl0aXMgT2JsaXRlcmFuczwva2V5d29yZD48a2V5
d29yZD5Ccm9uY2hpdGlzPC9rZXl3b3JkPjxrZXl3b3JkPkNocm9uaWMgRGlzZWFzZTwva2V5d29y
ZD48a2V5d29yZD5EaWFnbm9zaXMsIERpZmZlcmVudGlhbDwva2V5d29yZD48a2V5d29yZD5HcmFm
dCBSZWplY3Rpb248L2tleXdvcmQ+PGtleXdvcmQ+SHVtYW5zPC9rZXl3b3JkPjxrZXl3b3JkPkx1
bmc8L2tleXdvcmQ+PGtleXdvcmQ+THVuZyBUcmFuc3BsYW50YXRpb248L2tleXdvcmQ+PGtleXdv
cmQ+VHJhbnNwbGFudGF0aW9uLCBIb21vbG9nb3VzPC9rZXl3b3JkPjwva2V5d29yZHM+PHVybHM+
PHJlbGF0ZWQtdXJscz48dXJsPmh0dHA6Ly93d3cubmNiaS5ubG0ubmloLmdvdi9wdWJtZWQvODgy
MDA3ODwvdXJsPjwvcmVsYXRlZC11cmxzPjwvdXJscz48aXNibj4xMDUzLTI0OTg8L2lzYm4+PHRp
dGxlcz48dGl0bGU+UmV2aXNpb24gb2YgdGhlIDE5OTAgd29ya2luZyBmb3JtdWxhdGlvbiBmb3Ig
dGhlIGNsYXNzaWZpY2F0aW9uIG9mIHB1bG1vbmFyeSBhbGxvZ3JhZnQgcmVqZWN0aW9uOiBMdW5n
IFJlamVjdGlvbiBTdHVkeSBHcm91cDwvdGl0bGU+PHNlY29uZGFyeS10aXRsZT5KIEhlYXJ0IEx1
bmcgVHJhbnNwbGFudDwvc2Vjb25kYXJ5LXRpdGxlPjwvdGl0bGVzPjxwYWdlcz4xLTE1PC9wYWdl
cz48bnVtYmVyPjEgUHQgMTwvbnVtYmVyPjxjb250cmlidXRvcnM+PGF1dGhvcnM+PGF1dGhvcj5Z
b3VzZW0sIFMuIEEuPC9hdXRob3I+PGF1dGhvcj5CZXJyeSwgRy4gSi48L2F1dGhvcj48YXV0aG9y
PkNhZ2xlLCBQLiBULjwvYXV0aG9yPjxhdXRob3I+Q2hhbWJlcmxhaW4sIEQuPC9hdXRob3I+PGF1
dGhvcj5IdXNhaW4sIEEuIE4uPC9hdXRob3I+PGF1dGhvcj5IcnViYW4sIFIuIEguPC9hdXRob3I+
PGF1dGhvcj5NYXJjaGV2c2t5LCBBLjwvYXV0aG9yPjxhdXRob3I+T2hvcmksIE4uIFAuPC9hdXRo
b3I+PGF1dGhvcj5SaXR0ZXIsIEouPC9hdXRob3I+PGF1dGhvcj5TdGV3YXJ0LCBTLjwvYXV0aG9y
PjxhdXRob3I+VGF6ZWxhYXIsIEguIEQuPC9hdXRob3I+PC9hdXRob3JzPjwvY29udHJpYnV0b3Jz
PjxsYW5ndWFnZT5lbmc8L2xhbmd1YWdlPjxhZGRlZC1kYXRlIGZvcm1hdD0idXRjIj4xNDYzMTY2
MTAzPC9hZGRlZC1kYXRlPjxyZWYtdHlwZSBuYW1lPSJKb3VybmFsIEFydGljbGUiPjE3PC9yZWYt
dHlwZT48cmVjLW51bWJlcj4xOTA8L3JlYy1udW1iZXI+PGxhc3QtdXBkYXRlZC1kYXRlIGZvcm1h
dD0idXRjIj4xNDYzMTY2MTAzPC9sYXN0LXVwZGF0ZWQtZGF0ZT48YWNjZXNzaW9uLW51bT44ODIw
MDc4PC9hY2Nlc3Npb24tbnVtPjx2b2x1bWU+MTU8L3ZvbHVtZT48L3JlY29yZD48L0NpdGU+PC9F
bmROb3RlPn==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DYXN0b3I8L0F1dGhvcj48WWVhcj4yMDEwPC9ZZWFyPjxJ
RFRleHQ+R2FzdHJvZXNvcGhhZ2VhbCByZWZsdXggYW5kIGFsdGVyZWQgbW90aWxpdHkgaW4gbHVu
ZyB0cmFuc3BsYW50IHJlamVjdGlvbjwvSURUZXh0PjxEaXNwbGF5VGV4dD48c3R5bGUgZmFjZT0i
c3VwZXJzY3JpcHQiPjEwLDEzPC9zdHlsZT48L0Rpc3BsYXlUZXh0PjxyZWNvcmQ+PGRhdGVzPjxw
dWItZGF0ZXM+PGRhdGU+QXVnPC9kYXRlPjwvcHViLWRhdGVzPjx5ZWFyPjIwMTA8L3llYXI+PC9k
YXRlcz48a2V5d29yZHM+PGtleXdvcmQ+QW5pbWFsczwva2V5d29yZD48a2V5d29yZD5CaW9tYXJr
ZXJzPC9rZXl3b3JkPjxrZXl3b3JkPkJyb25jaGlvbGl0aXMgT2JsaXRlcmFuczwva2V5d29yZD48
a2V5d29yZD5Fc29waGFnZWFsIE1vdGlsaXR5IERpc29yZGVyczwva2V5d29yZD48a2V5d29yZD5G
dW5kb3BsaWNhdGlvbjwva2V5d29yZD48a2V5d29yZD5HYXN0cm9lc29waGFnZWFsIFJlZmx1eDwv
a2V5d29yZD48a2V5d29yZD5HcmFmdCBSZWplY3Rpb248L2tleXdvcmQ+PGtleXdvcmQ+SHVtYW5z
PC9rZXl3b3JkPjxrZXl3b3JkPkx1bmcgRGlzZWFzZXM8L2tleXdvcmQ+PGtleXdvcmQ+THVuZyBU
cmFuc3BsYW50YXRpb248L2tleXdvcmQ+PGtleXdvcmQ+TWFub21ldHJ5PC9rZXl3b3JkPjxrZXl3
b3JkPlJlc3BpcmF0b3J5IEFzcGlyYXRpb248L2tleXdvcmQ+PC9rZXl3b3Jkcz48dXJscz48cmVs
YXRlZC11cmxzPjx1cmw+aHR0cDovL3d3dy5uY2JpLm5sbS5uaWguZ292L3B1Ym1lZC8yMDUwNzU0
NDwvdXJsPjwvcmVsYXRlZC11cmxzPjwvdXJscz48aXNibj4xMzY1LTI5ODI8L2lzYm4+PGN1c3Rv
bTI+UE1DMjkxMTUxOTwvY3VzdG9tMj48dGl0bGVzPjx0aXRsZT5HYXN0cm9lc29waGFnZWFsIHJl
Zmx1eCBhbmQgYWx0ZXJlZCBtb3RpbGl0eSBpbiBsdW5nIHRyYW5zcGxhbnQgcmVqZWN0aW9uPC90
aXRsZT48c2Vjb25kYXJ5LXRpdGxlPk5ldXJvZ2FzdHJvZW50ZXJvbCBNb3RpbDwvc2Vjb25kYXJ5
LXRpdGxlPjwvdGl0bGVzPjxwYWdlcz44NDEtNTA8L3BhZ2VzPjxudW1iZXI+ODwvbnVtYmVyPjxj
b250cmlidXRvcnM+PGF1dGhvcnM+PGF1dGhvcj5DYXN0b3IsIEouIE0uPC9hdXRob3I+PGF1dGhv
cj5Xb29kLCBSLiBLLjwvYXV0aG9yPjxhdXRob3I+TXVpciwgQS4gSi48L2F1dGhvcj48YXV0aG9y
PlBhbG1lciwgUy4gTS48L2F1dGhvcj48YXV0aG9yPlNoaW1waSwgUi4gQS48L2F1dGhvcj48L2F1
dGhvcnM+PC9jb250cmlidXRvcnM+PGxhbmd1YWdlPmVuZzwvbGFuZ3VhZ2U+PGFkZGVkLWRhdGUg
Zm9ybWF0PSJ1dGMiPjE0NjMyMzY4ODQ8L2FkZGVkLWRhdGU+PHJlZi10eXBlIG5hbWU9IkpvdXJu
YWwgQXJ0aWNsZSI+MTc8L3JlZi10eXBlPjxyZWMtbnVtYmVyPjIyODwvcmVjLW51bWJlcj48bGFz
dC11cGRhdGVkLWRhdGUgZm9ybWF0PSJ1dGMiPjE0NjMyMzY4ODQ8L2xhc3QtdXBkYXRlZC1kYXRl
PjxhY2Nlc3Npb24tbnVtPjIwNTA3NTQ0PC9hY2Nlc3Npb24tbnVtPjxlbGVjdHJvbmljLXJlc291
cmNlLW51bT4xMC4xMTExL2ouMTM2NS0yOTgyLjIwMTAuMDE1MjIueDwvZWxlY3Ryb25pYy1yZXNv
dXJjZS1udW0+PHZvbHVtZT4yMjwvdm9sdW1lPjwvcmVjb3JkPjwvQ2l0ZT48Q2l0ZT48QXV0aG9y
PllvdXNlbTwvQXV0aG9yPjxZZWFyPjE5OTY8L1llYXI+PElEVGV4dD5SZXZpc2lvbiBvZiB0aGUg
MTk5MCB3b3JraW5nIGZvcm11bGF0aW9uIGZvciB0aGUgY2xhc3NpZmljYXRpb24gb2YgcHVsbW9u
YXJ5IGFsbG9ncmFmdCByZWplY3Rpb246IEx1bmcgUmVqZWN0aW9uIFN0dWR5IEdyb3VwPC9JRFRl
eHQ+PHJlY29yZD48ZGF0ZXM+PHB1Yi1kYXRlcz48ZGF0ZT5KYW48L2RhdGU+PC9wdWItZGF0ZXM+
PHllYXI+MTk5NjwveWVhcj48L2RhdGVzPjxrZXl3b3Jkcz48a2V5d29yZD5BY3V0ZSBEaXNlYXNl
PC9rZXl3b3JkPjxrZXl3b3JkPkJpb3BzeTwva2V5d29yZD48a2V5d29yZD5Ccm9uY2hpb2xpdGlz
PC9rZXl3b3JkPjxrZXl3b3JkPkJyb25jaGlvbGl0aXMgT2JsaXRlcmFuczwva2V5d29yZD48a2V5
d29yZD5Ccm9uY2hpdGlzPC9rZXl3b3JkPjxrZXl3b3JkPkNocm9uaWMgRGlzZWFzZTwva2V5d29y
ZD48a2V5d29yZD5EaWFnbm9zaXMsIERpZmZlcmVudGlhbDwva2V5d29yZD48a2V5d29yZD5HcmFm
dCBSZWplY3Rpb248L2tleXdvcmQ+PGtleXdvcmQ+SHVtYW5zPC9rZXl3b3JkPjxrZXl3b3JkPkx1
bmc8L2tleXdvcmQ+PGtleXdvcmQ+THVuZyBUcmFuc3BsYW50YXRpb248L2tleXdvcmQ+PGtleXdv
cmQ+VHJhbnNwbGFudGF0aW9uLCBIb21vbG9nb3VzPC9rZXl3b3JkPjwva2V5d29yZHM+PHVybHM+
PHJlbGF0ZWQtdXJscz48dXJsPmh0dHA6Ly93d3cubmNiaS5ubG0ubmloLmdvdi9wdWJtZWQvODgy
MDA3ODwvdXJsPjwvcmVsYXRlZC11cmxzPjwvdXJscz48aXNibj4xMDUzLTI0OTg8L2lzYm4+PHRp
dGxlcz48dGl0bGU+UmV2aXNpb24gb2YgdGhlIDE5OTAgd29ya2luZyBmb3JtdWxhdGlvbiBmb3Ig
dGhlIGNsYXNzaWZpY2F0aW9uIG9mIHB1bG1vbmFyeSBhbGxvZ3JhZnQgcmVqZWN0aW9uOiBMdW5n
IFJlamVjdGlvbiBTdHVkeSBHcm91cDwvdGl0bGU+PHNlY29uZGFyeS10aXRsZT5KIEhlYXJ0IEx1
bmcgVHJhbnNwbGFudDwvc2Vjb25kYXJ5LXRpdGxlPjwvdGl0bGVzPjxwYWdlcz4xLTE1PC9wYWdl
cz48bnVtYmVyPjEgUHQgMTwvbnVtYmVyPjxjb250cmlidXRvcnM+PGF1dGhvcnM+PGF1dGhvcj5Z
b3VzZW0sIFMuIEEuPC9hdXRob3I+PGF1dGhvcj5CZXJyeSwgRy4gSi48L2F1dGhvcj48YXV0aG9y
PkNhZ2xlLCBQLiBULjwvYXV0aG9yPjxhdXRob3I+Q2hhbWJlcmxhaW4sIEQuPC9hdXRob3I+PGF1
dGhvcj5IdXNhaW4sIEEuIE4uPC9hdXRob3I+PGF1dGhvcj5IcnViYW4sIFIuIEguPC9hdXRob3I+
PGF1dGhvcj5NYXJjaGV2c2t5LCBBLjwvYXV0aG9yPjxhdXRob3I+T2hvcmksIE4uIFAuPC9hdXRo
b3I+PGF1dGhvcj5SaXR0ZXIsIEouPC9hdXRob3I+PGF1dGhvcj5TdGV3YXJ0LCBTLjwvYXV0aG9y
PjxhdXRob3I+VGF6ZWxhYXIsIEguIEQuPC9hdXRob3I+PC9hdXRob3JzPjwvY29udHJpYnV0b3Jz
PjxsYW5ndWFnZT5lbmc8L2xhbmd1YWdlPjxhZGRlZC1kYXRlIGZvcm1hdD0idXRjIj4xNDYzMTY2
MTAzPC9hZGRlZC1kYXRlPjxyZWYtdHlwZSBuYW1lPSJKb3VybmFsIEFydGljbGUiPjE3PC9yZWYt
dHlwZT48cmVjLW51bWJlcj4xOTA8L3JlYy1udW1iZXI+PGxhc3QtdXBkYXRlZC1kYXRlIGZvcm1h
dD0idXRjIj4xNDYzMTY2MTAzPC9sYXN0LXVwZGF0ZWQtZGF0ZT48YWNjZXNzaW9uLW51bT44ODIw
MDc4PC9hY2Nlc3Npb24tbnVtPjx2b2x1bWU+MTU8L3ZvbHVtZT48L3JlY29yZD48L0NpdGU+PC9F
bmROb3RlPn==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6F2259" w:rsidRPr="00B6576B">
        <w:rPr>
          <w:rFonts w:ascii="Book Antiqua" w:hAnsi="Book Antiqua" w:cs="Times New Roman"/>
        </w:rPr>
      </w:r>
      <w:r w:rsidR="006F2259" w:rsidRPr="00B6576B">
        <w:rPr>
          <w:rFonts w:ascii="Book Antiqua" w:hAnsi="Book Antiqua" w:cs="Times New Roman"/>
        </w:rPr>
        <w:fldChar w:fldCharType="separate"/>
      </w:r>
      <w:r w:rsidR="001D0E82" w:rsidRPr="00B6576B">
        <w:rPr>
          <w:rFonts w:ascii="Book Antiqua" w:hAnsi="Book Antiqua" w:cs="Times New Roman"/>
          <w:noProof/>
          <w:vertAlign w:val="superscript"/>
        </w:rPr>
        <w:t>10,13</w:t>
      </w:r>
      <w:r w:rsidR="006F2259" w:rsidRPr="00B6576B">
        <w:rPr>
          <w:rFonts w:ascii="Book Antiqua" w:hAnsi="Book Antiqua" w:cs="Times New Roman"/>
        </w:rPr>
        <w:fldChar w:fldCharType="end"/>
      </w:r>
      <w:r w:rsidR="008B50DC" w:rsidRPr="00B6576B">
        <w:rPr>
          <w:rFonts w:ascii="Book Antiqua" w:hAnsi="Book Antiqua" w:cs="Times New Roman"/>
          <w:vertAlign w:val="superscript"/>
        </w:rPr>
        <w:t>]</w:t>
      </w:r>
      <w:r w:rsidR="008B50DC" w:rsidRPr="00B6576B">
        <w:rPr>
          <w:rFonts w:ascii="Book Antiqua" w:hAnsi="Book Antiqua" w:cs="Times New Roman"/>
        </w:rPr>
        <w:t>.</w:t>
      </w:r>
      <w:r w:rsidR="006F2259" w:rsidRPr="00B6576B">
        <w:rPr>
          <w:rFonts w:ascii="Book Antiqua" w:hAnsi="Book Antiqua" w:cs="Times New Roman"/>
        </w:rPr>
        <w:t xml:space="preserve"> Therefore, the clinical correlate</w:t>
      </w:r>
      <w:r w:rsidR="004A4D8F" w:rsidRPr="00B6576B">
        <w:rPr>
          <w:rFonts w:ascii="Book Antiqua" w:hAnsi="Book Antiqua" w:cs="Times New Roman"/>
        </w:rPr>
        <w:t xml:space="preserve"> of</w:t>
      </w:r>
      <w:r w:rsidR="006F2259" w:rsidRPr="00B6576B">
        <w:rPr>
          <w:rFonts w:ascii="Book Antiqua" w:hAnsi="Book Antiqua" w:cs="Times New Roman"/>
        </w:rPr>
        <w:t xml:space="preserve"> bronchiolitis obliterans syndrome (BOS) is often applied. BOS was originally defined as a persistent drop in </w:t>
      </w:r>
      <w:r w:rsidR="00903314" w:rsidRPr="00B6576B">
        <w:rPr>
          <w:rFonts w:ascii="Book Antiqua" w:hAnsi="Book Antiqua" w:cs="Times New Roman"/>
        </w:rPr>
        <w:t>forced expiratory volume in 1 second (</w:t>
      </w:r>
      <w:r w:rsidR="006F2259" w:rsidRPr="00B6576B">
        <w:rPr>
          <w:rFonts w:ascii="Book Antiqua" w:hAnsi="Book Antiqua" w:cs="Times New Roman"/>
        </w:rPr>
        <w:t>FEV1</w:t>
      </w:r>
      <w:r w:rsidR="00903314" w:rsidRPr="00B6576B">
        <w:rPr>
          <w:rFonts w:ascii="Book Antiqua" w:hAnsi="Book Antiqua" w:cs="Times New Roman"/>
        </w:rPr>
        <w:t>)</w:t>
      </w:r>
      <w:r w:rsidR="006F2259" w:rsidRPr="00B6576B">
        <w:rPr>
          <w:rFonts w:ascii="Book Antiqua" w:hAnsi="Book Antiqua" w:cs="Times New Roman"/>
        </w:rPr>
        <w:t xml:space="preserve"> by 20% in the absence of other identifiable causes</w:t>
      </w:r>
      <w:r w:rsidR="00C00C56" w:rsidRPr="00B6576B">
        <w:rPr>
          <w:rFonts w:ascii="Book Antiqua" w:hAnsi="Book Antiqua" w:cs="Times New Roman"/>
          <w:vertAlign w:val="superscript"/>
        </w:rPr>
        <w:t>[</w:t>
      </w:r>
      <w:r w:rsidR="006F2259"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Sharples&lt;/Author&gt;&lt;Year&gt;2002&lt;/Year&gt;&lt;IDText&gt;Risk factors for bronchiolitis obliterans: a systematic review of recent publications&lt;/IDText&gt;&lt;DisplayText&gt;&lt;style face="superscript"&gt;14&lt;/style&gt;&lt;/DisplayText&gt;&lt;record&gt;&lt;dates&gt;&lt;pub-dates&gt;&lt;date&gt;Feb&lt;/date&gt;&lt;/pub-dates&gt;&lt;year&gt;2002&lt;/year&gt;&lt;/dates&gt;&lt;keywords&gt;&lt;keyword&gt;Bronchiolitis Obliterans&lt;/keyword&gt;&lt;keyword&gt;Cyclosporine&lt;/keyword&gt;&lt;keyword&gt;Cytomegalovirus Infections&lt;/keyword&gt;&lt;keyword&gt;Graft Rejection&lt;/keyword&gt;&lt;keyword&gt;HLA-D Antigens&lt;/keyword&gt;&lt;keyword&gt;Humans&lt;/keyword&gt;&lt;keyword&gt;Immunosuppressive Agents&lt;/keyword&gt;&lt;keyword&gt;Lung Transplantation&lt;/keyword&gt;&lt;keyword&gt;MEDLINE&lt;/keyword&gt;&lt;keyword&gt;Risk Factors&lt;/keyword&gt;&lt;keyword&gt;Survival Analysis&lt;/keyword&gt;&lt;keyword&gt;Tissue Donors&lt;/keyword&gt;&lt;/keywords&gt;&lt;urls&gt;&lt;related-urls&gt;&lt;url&gt;http://www.ncbi.nlm.nih.gov/pubmed/11834356&lt;/url&gt;&lt;/related-urls&gt;&lt;/urls&gt;&lt;isbn&gt;1053-2498&lt;/isbn&gt;&lt;titles&gt;&lt;title&gt;Risk factors for bronchiolitis obliterans: a systematic review of recent publications&lt;/title&gt;&lt;secondary-title&gt;J Heart Lung Transplant&lt;/secondary-title&gt;&lt;/titles&gt;&lt;pages&gt;271-81&lt;/pages&gt;&lt;number&gt;2&lt;/number&gt;&lt;contributors&gt;&lt;authors&gt;&lt;author&gt;Sharples, L. D.&lt;/author&gt;&lt;author&gt;McNeil, K.&lt;/author&gt;&lt;author&gt;Stewart, S.&lt;/author&gt;&lt;author&gt;Wallwork, J.&lt;/author&gt;&lt;/authors&gt;&lt;/contributors&gt;&lt;language&gt;eng&lt;/language&gt;&lt;added-date format="utc"&gt;1463102150&lt;/added-date&gt;&lt;ref-type name="Journal Article"&gt;17&lt;/ref-type&gt;&lt;rec-number&gt;171&lt;/rec-number&gt;&lt;last-updated-date format="utc"&gt;1463102150&lt;/last-updated-date&gt;&lt;accession-num&gt;11834356&lt;/accession-num&gt;&lt;volume&gt;21&lt;/volume&gt;&lt;/record&gt;&lt;/Cite&gt;&lt;/EndNote&gt;</w:instrText>
      </w:r>
      <w:r w:rsidR="006F2259" w:rsidRPr="00B6576B">
        <w:rPr>
          <w:rFonts w:ascii="Book Antiqua" w:hAnsi="Book Antiqua" w:cs="Times New Roman"/>
        </w:rPr>
        <w:fldChar w:fldCharType="separate"/>
      </w:r>
      <w:r w:rsidR="001D0E82" w:rsidRPr="00B6576B">
        <w:rPr>
          <w:rFonts w:ascii="Book Antiqua" w:hAnsi="Book Antiqua" w:cs="Times New Roman"/>
          <w:noProof/>
          <w:vertAlign w:val="superscript"/>
        </w:rPr>
        <w:t>14</w:t>
      </w:r>
      <w:r w:rsidR="006F2259" w:rsidRPr="00B6576B">
        <w:rPr>
          <w:rFonts w:ascii="Book Antiqua" w:hAnsi="Book Antiqua" w:cs="Times New Roman"/>
        </w:rPr>
        <w:fldChar w:fldCharType="end"/>
      </w:r>
      <w:r w:rsidR="00C00C56" w:rsidRPr="00B6576B">
        <w:rPr>
          <w:rFonts w:ascii="Book Antiqua" w:hAnsi="Book Antiqua" w:cs="Times New Roman"/>
          <w:vertAlign w:val="superscript"/>
        </w:rPr>
        <w:t>]</w:t>
      </w:r>
      <w:r w:rsidR="00C00C56" w:rsidRPr="00B6576B">
        <w:rPr>
          <w:rFonts w:ascii="Book Antiqua" w:hAnsi="Book Antiqua" w:cs="Times New Roman"/>
        </w:rPr>
        <w:t>.</w:t>
      </w:r>
      <w:r w:rsidR="00D65570" w:rsidRPr="00B6576B">
        <w:rPr>
          <w:rFonts w:ascii="Book Antiqua" w:hAnsi="Book Antiqua" w:cs="Times New Roman"/>
        </w:rPr>
        <w:t xml:space="preserve"> H</w:t>
      </w:r>
      <w:r w:rsidR="006F2259" w:rsidRPr="00B6576B">
        <w:rPr>
          <w:rFonts w:ascii="Book Antiqua" w:hAnsi="Book Antiqua" w:cs="Times New Roman"/>
        </w:rPr>
        <w:t xml:space="preserve">owever, </w:t>
      </w:r>
      <w:r w:rsidR="007C6DFC" w:rsidRPr="00B6576B">
        <w:rPr>
          <w:rFonts w:ascii="Book Antiqua" w:hAnsi="Book Antiqua" w:cs="Times New Roman"/>
        </w:rPr>
        <w:t xml:space="preserve">given the </w:t>
      </w:r>
      <w:r w:rsidR="001B2E76" w:rsidRPr="00B6576B">
        <w:rPr>
          <w:rFonts w:ascii="Book Antiqua" w:hAnsi="Book Antiqua" w:cs="Times New Roman"/>
        </w:rPr>
        <w:t>significance</w:t>
      </w:r>
      <w:r w:rsidR="007C6DFC" w:rsidRPr="00B6576B">
        <w:rPr>
          <w:rFonts w:ascii="Book Antiqua" w:hAnsi="Book Antiqua" w:cs="Times New Roman"/>
        </w:rPr>
        <w:t xml:space="preserve"> of BOS in predicting poor long-term outcomes</w:t>
      </w:r>
      <w:r w:rsidR="001B2E76" w:rsidRPr="00B6576B">
        <w:rPr>
          <w:rFonts w:ascii="Book Antiqua" w:hAnsi="Book Antiqua" w:cs="Times New Roman"/>
        </w:rPr>
        <w:t xml:space="preserve">, the criteria were adjusted to </w:t>
      </w:r>
      <w:r w:rsidR="006F2259" w:rsidRPr="00B6576B">
        <w:rPr>
          <w:rFonts w:ascii="Book Antiqua" w:hAnsi="Book Antiqua" w:cs="Times New Roman"/>
        </w:rPr>
        <w:t>include an early BOS stage (BOS 0-p) in which an FEV1 of 81</w:t>
      </w:r>
      <w:r w:rsidR="00F11B06">
        <w:rPr>
          <w:rFonts w:ascii="Book Antiqua" w:hAnsi="Book Antiqua" w:cs="Times New Roman" w:hint="eastAsia"/>
          <w:lang w:eastAsia="zh-CN"/>
        </w:rPr>
        <w:t>%</w:t>
      </w:r>
      <w:r w:rsidR="006F2259" w:rsidRPr="00B6576B">
        <w:rPr>
          <w:rFonts w:ascii="Book Antiqua" w:hAnsi="Book Antiqua" w:cs="Times New Roman"/>
        </w:rPr>
        <w:t>-90% and/or a drop in mid</w:t>
      </w:r>
      <w:r w:rsidR="00610693" w:rsidRPr="00B6576B">
        <w:rPr>
          <w:rFonts w:ascii="Book Antiqua" w:hAnsi="Book Antiqua" w:cs="Times New Roman"/>
        </w:rPr>
        <w:t>-</w:t>
      </w:r>
      <w:r w:rsidR="00E2742E" w:rsidRPr="00B6576B">
        <w:rPr>
          <w:rFonts w:ascii="Book Antiqua" w:hAnsi="Book Antiqua" w:cs="Times New Roman"/>
        </w:rPr>
        <w:t>expiratory flow rate (FEF 25-75</w:t>
      </w:r>
      <w:r w:rsidR="006F2259" w:rsidRPr="00B6576B">
        <w:rPr>
          <w:rFonts w:ascii="Book Antiqua" w:hAnsi="Book Antiqua" w:cs="Times New Roman"/>
        </w:rPr>
        <w:t>)</w:t>
      </w:r>
      <w:r w:rsidR="00E2742E" w:rsidRPr="00B6576B">
        <w:rPr>
          <w:rFonts w:ascii="Book Antiqua" w:hAnsi="Book Antiqua" w:cs="Times New Roman"/>
        </w:rPr>
        <w:t xml:space="preserve"> </w:t>
      </w:r>
      <w:r w:rsidR="004A4D8F" w:rsidRPr="00B6576B">
        <w:rPr>
          <w:rFonts w:ascii="Book Antiqua" w:hAnsi="Book Antiqua" w:cs="Times New Roman"/>
        </w:rPr>
        <w:t xml:space="preserve">may </w:t>
      </w:r>
      <w:r w:rsidR="00E2742E" w:rsidRPr="00B6576B">
        <w:rPr>
          <w:rFonts w:ascii="Book Antiqua" w:hAnsi="Book Antiqua" w:cs="Times New Roman"/>
        </w:rPr>
        <w:t>alert physician</w:t>
      </w:r>
      <w:r w:rsidR="004A4D8F" w:rsidRPr="00B6576B">
        <w:rPr>
          <w:rFonts w:ascii="Book Antiqua" w:hAnsi="Book Antiqua" w:cs="Times New Roman"/>
        </w:rPr>
        <w:t>s</w:t>
      </w:r>
      <w:r w:rsidR="00E2742E" w:rsidRPr="00B6576B">
        <w:rPr>
          <w:rFonts w:ascii="Book Antiqua" w:hAnsi="Book Antiqua" w:cs="Times New Roman"/>
        </w:rPr>
        <w:t xml:space="preserve"> to </w:t>
      </w:r>
      <w:r w:rsidR="004A4D8F" w:rsidRPr="00B6576B">
        <w:rPr>
          <w:rFonts w:ascii="Book Antiqua" w:hAnsi="Book Antiqua" w:cs="Times New Roman"/>
        </w:rPr>
        <w:t xml:space="preserve">a </w:t>
      </w:r>
      <w:r w:rsidR="00E2742E" w:rsidRPr="00B6576B">
        <w:rPr>
          <w:rFonts w:ascii="Book Antiqua" w:hAnsi="Book Antiqua" w:cs="Times New Roman"/>
        </w:rPr>
        <w:t>need for close</w:t>
      </w:r>
      <w:r w:rsidR="004A4D8F" w:rsidRPr="00B6576B">
        <w:rPr>
          <w:rFonts w:ascii="Book Antiqua" w:hAnsi="Book Antiqua" w:cs="Times New Roman"/>
        </w:rPr>
        <w:t>r</w:t>
      </w:r>
      <w:r w:rsidR="00E2742E" w:rsidRPr="00B6576B">
        <w:rPr>
          <w:rFonts w:ascii="Book Antiqua" w:hAnsi="Book Antiqua" w:cs="Times New Roman"/>
        </w:rPr>
        <w:t xml:space="preserve"> functional monitoring and in-depth assessment</w:t>
      </w:r>
      <w:r w:rsidR="004665C6" w:rsidRPr="00B6576B">
        <w:rPr>
          <w:rFonts w:ascii="Book Antiqua" w:hAnsi="Book Antiqua" w:cs="Times New Roman"/>
          <w:vertAlign w:val="superscript"/>
        </w:rPr>
        <w:t>[</w:t>
      </w:r>
      <w:r w:rsidR="006F2259"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Estenne&lt;/Author&gt;&lt;Year&gt;2002&lt;/Year&gt;&lt;IDText&gt;Bronchiolitis obliterans syndrome 2001: an update of the diagnostic criteria&lt;/IDText&gt;&lt;DisplayText&gt;&lt;style face="superscript"&gt;15&lt;/style&gt;&lt;/DisplayText&gt;&lt;record&gt;&lt;dates&gt;&lt;pub-dates&gt;&lt;date&gt;Mar&lt;/date&gt;&lt;/pub-dates&gt;&lt;year&gt;2002&lt;/year&gt;&lt;/dates&gt;&lt;keywords&gt;&lt;keyword&gt;Bronchial Hyperreactivity&lt;/keyword&gt;&lt;keyword&gt;Bronchiolitis Obliterans&lt;/keyword&gt;&lt;keyword&gt;Bronchoalveolar Lavage Fluid&lt;/keyword&gt;&lt;keyword&gt;Heart Transplantation&lt;/keyword&gt;&lt;keyword&gt;Humans&lt;/keyword&gt;&lt;keyword&gt;Lung&lt;/keyword&gt;&lt;keyword&gt;Lung Transplantation&lt;/keyword&gt;&lt;keyword&gt;Neutrophils&lt;/keyword&gt;&lt;keyword&gt;Postoperative Complications&lt;/keyword&gt;&lt;keyword&gt;Respiratory Function Tests&lt;/keyword&gt;&lt;keyword&gt;Risk Factors&lt;/keyword&gt;&lt;keyword&gt;Tomography, X-Ray Computed&lt;/keyword&gt;&lt;keyword&gt;Transplantation, Homologous&lt;/keyword&gt;&lt;/keywords&gt;&lt;urls&gt;&lt;related-urls&gt;&lt;url&gt;http://www.ncbi.nlm.nih.gov/pubmed/11897517&lt;/url&gt;&lt;/related-urls&gt;&lt;/urls&gt;&lt;isbn&gt;1053-2498&lt;/isbn&gt;&lt;titles&gt;&lt;title&gt;Bronchiolitis obliterans syndrome 2001: an update of the diagnostic criteria&lt;/title&gt;&lt;secondary-title&gt;J Heart Lung Transplant&lt;/secondary-title&gt;&lt;/titles&gt;&lt;pages&gt;297-310&lt;/pages&gt;&lt;number&gt;3&lt;/number&gt;&lt;contributors&gt;&lt;authors&gt;&lt;author&gt;Estenne, M.&lt;/author&gt;&lt;author&gt;Maurer, J. R.&lt;/author&gt;&lt;author&gt;Boehler, A.&lt;/author&gt;&lt;author&gt;Egan, J. J.&lt;/author&gt;&lt;author&gt;Frost, A.&lt;/author&gt;&lt;author&gt;Hertz, M.&lt;/author&gt;&lt;author&gt;Mallory, G. B.&lt;/author&gt;&lt;author&gt;Snell, G. I.&lt;/author&gt;&lt;author&gt;Yousem, S.&lt;/author&gt;&lt;/authors&gt;&lt;/contributors&gt;&lt;language&gt;eng&lt;/language&gt;&lt;added-date format="utc"&gt;1463166362&lt;/added-date&gt;&lt;ref-type name="Journal Article"&gt;17&lt;/ref-type&gt;&lt;rec-number&gt;193&lt;/rec-number&gt;&lt;last-updated-date format="utc"&gt;1463166362&lt;/last-updated-date&gt;&lt;accession-num&gt;11897517&lt;/accession-num&gt;&lt;volume&gt;21&lt;/volume&gt;&lt;/record&gt;&lt;/Cite&gt;&lt;/EndNote&gt;</w:instrText>
      </w:r>
      <w:r w:rsidR="006F2259" w:rsidRPr="00B6576B">
        <w:rPr>
          <w:rFonts w:ascii="Book Antiqua" w:hAnsi="Book Antiqua" w:cs="Times New Roman"/>
        </w:rPr>
        <w:fldChar w:fldCharType="separate"/>
      </w:r>
      <w:r w:rsidR="001D0E82" w:rsidRPr="00B6576B">
        <w:rPr>
          <w:rFonts w:ascii="Book Antiqua" w:hAnsi="Book Antiqua" w:cs="Times New Roman"/>
          <w:noProof/>
          <w:vertAlign w:val="superscript"/>
        </w:rPr>
        <w:t>15</w:t>
      </w:r>
      <w:r w:rsidR="006F2259" w:rsidRPr="00B6576B">
        <w:rPr>
          <w:rFonts w:ascii="Book Antiqua" w:hAnsi="Book Antiqua" w:cs="Times New Roman"/>
        </w:rPr>
        <w:fldChar w:fldCharType="end"/>
      </w:r>
      <w:r w:rsidR="004665C6" w:rsidRPr="00B6576B">
        <w:rPr>
          <w:rFonts w:ascii="Book Antiqua" w:hAnsi="Book Antiqua" w:cs="Times New Roman"/>
          <w:vertAlign w:val="superscript"/>
        </w:rPr>
        <w:t>]</w:t>
      </w:r>
      <w:r w:rsidR="004665C6" w:rsidRPr="00B6576B">
        <w:rPr>
          <w:rFonts w:ascii="Book Antiqua" w:hAnsi="Book Antiqua" w:cs="Times New Roman"/>
        </w:rPr>
        <w:t>.</w:t>
      </w:r>
      <w:r w:rsidR="006F2259" w:rsidRPr="00B6576B">
        <w:rPr>
          <w:rFonts w:ascii="Book Antiqua" w:hAnsi="Book Antiqua" w:cs="Times New Roman"/>
        </w:rPr>
        <w:t xml:space="preserve"> BOS</w:t>
      </w:r>
      <w:r w:rsidR="003D3991" w:rsidRPr="00B6576B">
        <w:rPr>
          <w:rFonts w:ascii="Book Antiqua" w:hAnsi="Book Antiqua" w:cs="Times New Roman"/>
        </w:rPr>
        <w:t xml:space="preserve"> has a variable course, with some patients experiencing rapid decline in lung function, while others </w:t>
      </w:r>
      <w:r w:rsidR="004A4D8F" w:rsidRPr="00B6576B">
        <w:rPr>
          <w:rFonts w:ascii="Book Antiqua" w:hAnsi="Book Antiqua" w:cs="Times New Roman"/>
        </w:rPr>
        <w:t>develop</w:t>
      </w:r>
      <w:r w:rsidR="003D3991" w:rsidRPr="00B6576B">
        <w:rPr>
          <w:rFonts w:ascii="Book Antiqua" w:hAnsi="Book Antiqua" w:cs="Times New Roman"/>
        </w:rPr>
        <w:t xml:space="preserve"> a </w:t>
      </w:r>
      <w:r w:rsidR="004A4D8F" w:rsidRPr="00B6576B">
        <w:rPr>
          <w:rFonts w:ascii="Book Antiqua" w:hAnsi="Book Antiqua" w:cs="Times New Roman"/>
        </w:rPr>
        <w:t xml:space="preserve">slower and </w:t>
      </w:r>
      <w:r w:rsidR="003D3991" w:rsidRPr="00B6576B">
        <w:rPr>
          <w:rFonts w:ascii="Book Antiqua" w:hAnsi="Book Antiqua" w:cs="Times New Roman"/>
        </w:rPr>
        <w:t xml:space="preserve">more </w:t>
      </w:r>
      <w:r w:rsidR="004A4D8F" w:rsidRPr="00B6576B">
        <w:rPr>
          <w:rFonts w:ascii="Book Antiqua" w:hAnsi="Book Antiqua" w:cs="Times New Roman"/>
        </w:rPr>
        <w:t>gradual</w:t>
      </w:r>
      <w:r w:rsidR="003D3991" w:rsidRPr="00B6576B">
        <w:rPr>
          <w:rFonts w:ascii="Book Antiqua" w:hAnsi="Book Antiqua" w:cs="Times New Roman"/>
        </w:rPr>
        <w:t xml:space="preserve"> loss of </w:t>
      </w:r>
      <w:proofErr w:type="gramStart"/>
      <w:r w:rsidR="003D3991" w:rsidRPr="00B6576B">
        <w:rPr>
          <w:rFonts w:ascii="Book Antiqua" w:hAnsi="Book Antiqua" w:cs="Times New Roman"/>
        </w:rPr>
        <w:t>function</w:t>
      </w:r>
      <w:r w:rsidR="00792992" w:rsidRPr="00B6576B">
        <w:rPr>
          <w:rFonts w:ascii="Book Antiqua" w:hAnsi="Book Antiqua" w:cs="Times New Roman"/>
          <w:vertAlign w:val="superscript"/>
        </w:rPr>
        <w:t>[</w:t>
      </w:r>
      <w:proofErr w:type="gramEnd"/>
      <w:r w:rsidR="003D3991"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3D3991" w:rsidRPr="00B6576B">
        <w:rPr>
          <w:rFonts w:ascii="Book Antiqua" w:hAnsi="Book Antiqua" w:cs="Times New Roman"/>
        </w:rPr>
      </w:r>
      <w:r w:rsidR="003D3991" w:rsidRPr="00B6576B">
        <w:rPr>
          <w:rFonts w:ascii="Book Antiqua" w:hAnsi="Book Antiqua" w:cs="Times New Roman"/>
        </w:rPr>
        <w:fldChar w:fldCharType="separate"/>
      </w:r>
      <w:r w:rsidR="001D0E82" w:rsidRPr="00B6576B">
        <w:rPr>
          <w:rFonts w:ascii="Book Antiqua" w:hAnsi="Book Antiqua" w:cs="Times New Roman"/>
          <w:noProof/>
          <w:vertAlign w:val="superscript"/>
        </w:rPr>
        <w:t>16</w:t>
      </w:r>
      <w:r w:rsidR="003D3991" w:rsidRPr="00B6576B">
        <w:rPr>
          <w:rFonts w:ascii="Book Antiqua" w:hAnsi="Book Antiqua" w:cs="Times New Roman"/>
        </w:rPr>
        <w:fldChar w:fldCharType="end"/>
      </w:r>
      <w:r w:rsidR="00792992" w:rsidRPr="00B6576B">
        <w:rPr>
          <w:rFonts w:ascii="Book Antiqua" w:hAnsi="Book Antiqua" w:cs="Times New Roman"/>
          <w:vertAlign w:val="superscript"/>
        </w:rPr>
        <w:t>]</w:t>
      </w:r>
      <w:r w:rsidR="00792992" w:rsidRPr="00B6576B">
        <w:rPr>
          <w:rFonts w:ascii="Book Antiqua" w:hAnsi="Book Antiqua" w:cs="Times New Roman"/>
        </w:rPr>
        <w:t>.</w:t>
      </w:r>
      <w:r w:rsidR="003D3991" w:rsidRPr="00B6576B">
        <w:rPr>
          <w:rFonts w:ascii="Book Antiqua" w:hAnsi="Book Antiqua" w:cs="Times New Roman"/>
        </w:rPr>
        <w:t xml:space="preserve"> </w:t>
      </w:r>
      <w:r w:rsidR="00517595" w:rsidRPr="00B6576B">
        <w:rPr>
          <w:rFonts w:ascii="Book Antiqua" w:hAnsi="Book Antiqua" w:cs="Times New Roman"/>
        </w:rPr>
        <w:t xml:space="preserve">Regardless of </w:t>
      </w:r>
      <w:r w:rsidR="00903314" w:rsidRPr="00B6576B">
        <w:rPr>
          <w:rFonts w:ascii="Book Antiqua" w:hAnsi="Book Antiqua" w:cs="Times New Roman"/>
        </w:rPr>
        <w:t xml:space="preserve">the speed </w:t>
      </w:r>
      <w:r w:rsidR="00517595" w:rsidRPr="00B6576B">
        <w:rPr>
          <w:rFonts w:ascii="Book Antiqua" w:hAnsi="Book Antiqua" w:cs="Times New Roman"/>
        </w:rPr>
        <w:t>of progression</w:t>
      </w:r>
      <w:r w:rsidR="003D3991" w:rsidRPr="00B6576B">
        <w:rPr>
          <w:rFonts w:ascii="Book Antiqua" w:hAnsi="Book Antiqua" w:cs="Times New Roman"/>
        </w:rPr>
        <w:t xml:space="preserve">, </w:t>
      </w:r>
      <w:r w:rsidR="003D3991" w:rsidRPr="00B6576B">
        <w:rPr>
          <w:rFonts w:ascii="Book Antiqua" w:hAnsi="Book Antiqua" w:cs="Times New Roman"/>
        </w:rPr>
        <w:lastRenderedPageBreak/>
        <w:t>BOS</w:t>
      </w:r>
      <w:r w:rsidR="006F2259" w:rsidRPr="00B6576B">
        <w:rPr>
          <w:rFonts w:ascii="Book Antiqua" w:hAnsi="Book Antiqua" w:cs="Times New Roman"/>
        </w:rPr>
        <w:t xml:space="preserve"> </w:t>
      </w:r>
      <w:r w:rsidR="002C12C3" w:rsidRPr="00B6576B">
        <w:rPr>
          <w:rFonts w:ascii="Book Antiqua" w:hAnsi="Book Antiqua" w:cs="Times New Roman"/>
        </w:rPr>
        <w:t>remains</w:t>
      </w:r>
      <w:r w:rsidR="004B730C" w:rsidRPr="00B6576B">
        <w:rPr>
          <w:rFonts w:ascii="Book Antiqua" w:hAnsi="Book Antiqua" w:cs="Times New Roman"/>
        </w:rPr>
        <w:t xml:space="preserve"> one of the greatest impediments to long-term survival after lung transplantation, </w:t>
      </w:r>
      <w:r w:rsidR="003D3991" w:rsidRPr="00B6576B">
        <w:rPr>
          <w:rFonts w:ascii="Book Antiqua" w:hAnsi="Book Antiqua" w:cs="Times New Roman"/>
        </w:rPr>
        <w:t>as it ultimately affects up to 80% of transplant recipients by five years</w:t>
      </w:r>
      <w:r w:rsidR="00DB0DC0" w:rsidRPr="00B6576B">
        <w:rPr>
          <w:rFonts w:ascii="Book Antiqua" w:hAnsi="Book Antiqua" w:cs="Times New Roman"/>
          <w:vertAlign w:val="superscript"/>
        </w:rPr>
        <w:t>[</w:t>
      </w:r>
      <w:r w:rsidR="003D3991" w:rsidRPr="00B6576B">
        <w:rPr>
          <w:rFonts w:ascii="Book Antiqua" w:hAnsi="Book Antiqua" w:cs="Times New Roman"/>
        </w:rPr>
        <w:fldChar w:fldCharType="begin">
          <w:fldData xml:space="preserve">PEVuZE5vdGU+PENpdGU+PEF1dGhvcj5LaWxpYzwvQXV0aG9yPjxZZWFyPjIwMTM8L1llYXI+PElE
VGV4dD5FYXJseSBvdXRjb21lcyBvZiBhbnRpcmVmbHV4IHN1cmdlcnkgZm9yIFVuaXRlZCBTdGF0
ZXMgbHVuZyB0cmFuc3BsYW50IHJlY2lwaWVudHM8L0lEVGV4dD48RGlzcGxheVRleHQ+PHN0eWxl
IGZhY2U9InN1cGVyc2NyaXB0Ij4xNy0xOTwvc3R5bGU+PC9EaXNwbGF5VGV4dD48cmVjb3JkPjxk
YXRlcz48cHViLWRhdGVzPjxkYXRlPk1heTwvZGF0ZT48L3B1Yi1kYXRlcz48eWVhcj4yMDEzPC95
ZWFyPjwvZGF0ZXM+PGtleXdvcmRzPjxrZXl3b3JkPkFkb2xlc2NlbnQ8L2tleXdvcmQ+PGtleXdv
cmQ+QWR1bHQ8L2tleXdvcmQ+PGtleXdvcmQ+QWdlZDwva2V5d29yZD48a2V5d29yZD5Ccm9uY2hp
b2xpdGlzIE9ibGl0ZXJhbnM8L2tleXdvcmQ+PGtleXdvcmQ+RGF0YWJhc2VzLCBGYWN0dWFsPC9r
ZXl3b3JkPjxrZXl3b3JkPkVsZWN0aXZlIFN1cmdpY2FsIFByb2NlZHVyZXM8L2tleXdvcmQ+PGtl
eXdvcmQ+RmVtYWxlPC9rZXl3b3JkPjxrZXl3b3JkPkdhc3Ryb2Vzb3BoYWdlYWwgUmVmbHV4PC9r
ZXl3b3JkPjxrZXl3b3JkPkhvc3BpdGFsIENvc3RzPC9rZXl3b3JkPjxrZXl3b3JkPkhvc3BpdGFs
IE1vcnRhbGl0eTwva2V5d29yZD48a2V5d29yZD5Ib3NwaXRhbGl6YXRpb248L2tleXdvcmQ+PGtl
eXdvcmQ+SHVtYW5zPC9rZXl3b3JkPjxrZXl3b3JkPkxhcGFyb3Njb3B5PC9rZXl3b3JkPjxrZXl3
b3JkPkxlbmd0aCBvZiBTdGF5PC9rZXl3b3JkPjxrZXl3b3JkPkx1bmcgVHJhbnNwbGFudGF0aW9u
PC9rZXl3b3JkPjxrZXl3b3JkPk1hbGU8L2tleXdvcmQ+PGtleXdvcmQ+TWlkZGxlIEFnZWQ8L2tl
eXdvcmQ+PGtleXdvcmQ+UG9zdG9wZXJhdGl2ZSBDb21wbGljYXRpb25zPC9rZXl3b3JkPjxrZXl3
b3JkPlNlbGVjdGlvbiBCaWFzPC9rZXl3b3JkPjxrZXl3b3JkPlRyZWF0bWVudCBPdXRjb21lPC9r
ZXl3b3JkPjxrZXl3b3JkPlVuaXRlZCBTdGF0ZXM8L2tleXdvcmQ+PGtleXdvcmQ+WW91bmcgQWR1
bHQ8L2tleXdvcmQ+PC9rZXl3b3Jkcz48dXJscz48cmVsYXRlZC11cmxzPjx1cmw+aHR0cDovL3d3
dy5uY2JpLm5sbS5uaWguZ292L3B1Ym1lZC8yMzI3MTI3MDwvdXJsPjwvcmVsYXRlZC11cmxzPjwv
dXJscz48aXNibj4xNDMyLTIyMTg8L2lzYm4+PHRpdGxlcz48dGl0bGU+RWFybHkgb3V0Y29tZXMg
b2YgYW50aXJlZmx1eCBzdXJnZXJ5IGZvciBVbml0ZWQgU3RhdGVzIGx1bmcgdHJhbnNwbGFudCBy
ZWNpcGllbnRzPC90aXRsZT48c2Vjb25kYXJ5LXRpdGxlPlN1cmcgRW5kb3NjPC9zZWNvbmRhcnkt
dGl0bGU+PC90aXRsZXM+PHBhZ2VzPjE3NTQtNjA8L3BhZ2VzPjxudW1iZXI+NTwvbnVtYmVyPjxj
b250cmlidXRvcnM+PGF1dGhvcnM+PGF1dGhvcj5LaWxpYywgQS48L2F1dGhvcj48YXV0aG9yPlNo
YWgsIEEuIFMuPC9hdXRob3I+PGF1dGhvcj5NZXJsbywgQy4gQS48L2F1dGhvcj48YXV0aG9yPkdv
dXJpbiwgQy4gRy48L2F1dGhvcj48YXV0aG9yPkxpZG9yLCBBLiBPLjwvYXV0aG9yPjwvYXV0aG9y
cz48L2NvbnRyaWJ1dG9ycz48bGFuZ3VhZ2U+ZW5nPC9sYW5ndWFnZT48YWRkZWQtZGF0ZSBmb3Jt
YXQ9InV0YyI+MTQ2Mjg5MDgzMjwvYWRkZWQtZGF0ZT48cmVmLXR5cGUgbmFtZT0iSm91cm5hbCBB
cnRpY2xlIj4xNzwvcmVmLXR5cGU+PHJlYy1udW1iZXI+MTE1PC9yZWMtbnVtYmVyPjxsYXN0LXVw
ZGF0ZWQtZGF0ZSBmb3JtYXQ9InV0YyI+MTQ2Mjg5MDgzMjwvbGFzdC11cGRhdGVkLWRhdGU+PGFj
Y2Vzc2lvbi1udW0+MjMyNzEyNzA8L2FjY2Vzc2lvbi1udW0+PGVsZWN0cm9uaWMtcmVzb3VyY2Ut
bnVtPjEwLjEwMDcvczAwNDY0LTAxMi0yNjc0LTk8L2VsZWN0cm9uaWMtcmVzb3VyY2UtbnVtPjx2
b2x1bWU+Mjc8L3ZvbHVtZT48L3JlY29yZD48L0NpdGU+PENpdGU+PEF1dGhvcj5IZW5nPC9BdXRo
b3I+PFllYXI+MTk5ODwvWWVhcj48SURUZXh0PkJyb25jaGlvbGl0aXMgb2JsaXRlcmFucyBzeW5k
cm9tZTogaW5jaWRlbmNlLCBuYXR1cmFsIGhpc3RvcnksIHByb2dub3NpcywgYW5kIHJpc2sgZmFj
dG9yczwvSURUZXh0PjxyZWNvcmQ+PGRhdGVzPjxwdWItZGF0ZXM+PGRhdGU+RGVjPC9kYXRlPjwv
cHViLWRhdGVzPjx5ZWFyPjE5OTg8L3llYXI+PC9kYXRlcz48a2V5d29yZHM+PGtleXdvcmQ+QWN0
dWFyaWFsIEFuYWx5c2lzPC9rZXl3b3JkPjxrZXl3b3JkPkFkb2xlc2NlbnQ8L2tleXdvcmQ+PGtl
eXdvcmQ+QWR1bHQ8L2tleXdvcmQ+PGtleXdvcmQ+QWdlZDwva2V5d29yZD48a2V5d29yZD5Ccm9u
Y2hpb2xpdGlzIE9ibGl0ZXJhbnM8L2tleXdvcmQ+PGtleXdvcmQ+Q2hpbGQ8L2tleXdvcmQ+PGtl
eXdvcmQ+RGlzZWFzZSBQcm9ncmVzc2lvbjwva2V5d29yZD48a2V5d29yZD5EaXNlYXNlLUZyZWUg
U3Vydml2YWw8L2tleXdvcmQ+PGtleXdvcmQ+RmVtYWxlPC9rZXl3b3JkPjxrZXl3b3JkPkh1bWFu
czwva2V5d29yZD48a2V5d29yZD5MdW5nIFRyYW5zcGxhbnRhdGlvbjwva2V5d29yZD48a2V5d29y
ZD5NYWxlPC9rZXl3b3JkPjxrZXl3b3JkPk1pZGRsZSBBZ2VkPC9rZXl3b3JkPjxrZXl3b3JkPk11
bHRpdmFyaWF0ZSBBbmFseXNpczwva2V5d29yZD48a2V5d29yZD5Qcm9nbm9zaXM8L2tleXdvcmQ+
PGtleXdvcmQ+UmlzayBGYWN0b3JzPC9rZXl3b3JkPjxrZXl3b3JkPlN1cnZpdmFsIFJhdGU8L2tl
eXdvcmQ+PC9rZXl3b3Jkcz48dXJscz48cmVsYXRlZC11cmxzPjx1cmw+aHR0cDovL3d3dy5uY2Jp
Lm5sbS5uaWguZ292L3B1Ym1lZC85ODgzNzY4PC91cmw+PC9yZWxhdGVkLXVybHM+PC91cmxzPjxp
c2JuPjEwNTMtMjQ5ODwvaXNibj48dGl0bGVzPjx0aXRsZT5Ccm9uY2hpb2xpdGlzIG9ibGl0ZXJh
bnMgc3luZHJvbWU6IGluY2lkZW5jZSwgbmF0dXJhbCBoaXN0b3J5LCBwcm9nbm9zaXMsIGFuZCBy
aXNrIGZhY3RvcnM8L3RpdGxlPjxzZWNvbmRhcnktdGl0bGU+SiBIZWFydCBMdW5nIFRyYW5zcGxh
bnQ8L3NlY29uZGFyeS10aXRsZT48L3RpdGxlcz48cGFnZXM+MTI1NS02MzwvcGFnZXM+PG51bWJl
cj4xMjwvbnVtYmVyPjxjb250cmlidXRvcnM+PGF1dGhvcnM+PGF1dGhvcj5IZW5nLCBELjwvYXV0
aG9yPjxhdXRob3I+U2hhcnBsZXMsIEwuIEQuPC9hdXRob3I+PGF1dGhvcj5NY05laWwsIEsuPC9h
dXRob3I+PGF1dGhvcj5TdGV3YXJ0LCBTLjwvYXV0aG9yPjxhdXRob3I+V3JlZ2hpdHQsIFQuPC9h
dXRob3I+PGF1dGhvcj5XYWxsd29yaywgSi48L2F1dGhvcj48L2F1dGhvcnM+PC9jb250cmlidXRv
cnM+PGxhbmd1YWdlPmVuZzwvbGFuZ3VhZ2U+PGFkZGVkLWRhdGUgZm9ybWF0PSJ1dGMiPjE0NjMx
MDA0MzM8L2FkZGVkLWRhdGU+PHJlZi10eXBlIG5hbWU9IkpvdXJuYWwgQXJ0aWNsZSI+MTc8L3Jl
Zi10eXBlPjxyZWMtbnVtYmVyPjE2NjwvcmVjLW51bWJlcj48bGFzdC11cGRhdGVkLWRhdGUgZm9y
bWF0PSJ1dGMiPjE0NjMxMDA0MzM8L2xhc3QtdXBkYXRlZC1kYXRlPjxhY2Nlc3Npb24tbnVtPjk4
ODM3Njg8L2FjY2Vzc2lvbi1udW0+PHZvbHVtZT4xNzwvdm9sdW1lPjwvcmVjb3JkPjwvQ2l0ZT48
Q2l0ZT48QXV0aG9yPlZhbGVudGluZTwvQXV0aG9yPjxZZWFyPjE5OTY8L1llYXI+PElEVGV4dD5B
Y3R1YXJpYWwgc3Vydml2YWwgb2YgaGVhcnQtbHVuZyBhbmQgYmlsYXRlcmFsIHNlcXVlbnRpYWwg
bHVuZyB0cmFuc3BsYW50IHJlY2lwaWVudHMgd2l0aCBvYmxpdGVyYXRpdmUgYnJvbmNoaW9saXRp
czwvSURUZXh0PjxyZWNvcmQ+PGRhdGVzPjxwdWItZGF0ZXM+PGRhdGU+QXByPC9kYXRlPjwvcHVi
LWRhdGVzPjx5ZWFyPjE5OTY8L3llYXI+PC9kYXRlcz48a2V5d29yZHM+PGtleXdvcmQ+QWN0dWFy
aWFsIEFuYWx5c2lzPC9rZXl3b3JkPjxrZXl3b3JkPkFkdWx0PC9rZXl3b3JkPjxrZXl3b3JkPkJy
b25jaGlvbGl0aXMgT2JsaXRlcmFuczwva2V5d29yZD48a2V5d29yZD5DYXNlLUNvbnRyb2wgU3R1
ZGllczwva2V5d29yZD48a2V5d29yZD5DYXVzZSBvZiBEZWF0aDwva2V5d29yZD48a2V5d29yZD5G
ZW1hbGU8L2tleXdvcmQ+PGtleXdvcmQ+SGVhcnQtTHVuZyBUcmFuc3BsYW50YXRpb248L2tleXdv
cmQ+PGtleXdvcmQ+SHVtYW5zPC9rZXl3b3JkPjxrZXl3b3JkPkx1bmcgVHJhbnNwbGFudGF0aW9u
PC9rZXl3b3JkPjxrZXl3b3JkPk1hbGU8L2tleXdvcmQ+PGtleXdvcmQ+UG9zdG9wZXJhdGl2ZSBD
b21wbGljYXRpb25zPC9rZXl3b3JkPjxrZXl3b3JkPlByZXZhbGVuY2U8L2tleXdvcmQ+PGtleXdv
cmQ+UHJvZ25vc2lzPC9rZXl3b3JkPjxrZXl3b3JkPlJlc3BpcmF0b3J5IEZ1bmN0aW9uIFRlc3Rz
PC9rZXl3b3JkPjxrZXl3b3JkPlJldHJvc3BlY3RpdmUgU3R1ZGllczwva2V5d29yZD48a2V5d29y
ZD5TdXJ2aXZhbCBSYXRlPC9rZXl3b3JkPjwva2V5d29yZHM+PHVybHM+PHJlbGF0ZWQtdXJscz48
dXJsPmh0dHA6Ly93d3cubmNiaS5ubG0ubmloLmdvdi9wdWJtZWQvODczMjU5NjwvdXJsPjwvcmVs
YXRlZC11cmxzPjwvdXJscz48aXNibj4xMDUzLTI0OTg8L2lzYm4+PHRpdGxlcz48dGl0bGU+QWN0
dWFyaWFsIHN1cnZpdmFsIG9mIGhlYXJ0LWx1bmcgYW5kIGJpbGF0ZXJhbCBzZXF1ZW50aWFsIGx1
bmcgdHJhbnNwbGFudCByZWNpcGllbnRzIHdpdGggb2JsaXRlcmF0aXZlIGJyb25jaGlvbGl0aXM8
L3RpdGxlPjxzZWNvbmRhcnktdGl0bGU+SiBIZWFydCBMdW5nIFRyYW5zcGxhbnQ8L3NlY29uZGFy
eS10aXRsZT48L3RpdGxlcz48cGFnZXM+MzcxLTgzPC9wYWdlcz48bnVtYmVyPjQ8L251bWJlcj48
Y29udHJpYnV0b3JzPjxhdXRob3JzPjxhdXRob3I+VmFsZW50aW5lLCBWLiBHLjwvYXV0aG9yPjxh
dXRob3I+Um9iYmlucywgUi4gQy48L2F1dGhvcj48YXV0aG9yPkJlcnJ5LCBHLiBKLjwvYXV0aG9y
PjxhdXRob3I+UGF0ZWwsIEguIFIuPC9hdXRob3I+PGF1dGhvcj5SZWljaGVuc3B1cm5lciwgSC48
L2F1dGhvcj48YXV0aG9yPlJlaXR6LCBCLiBBLjwvYXV0aG9yPjxhdXRob3I+VGhlb2RvcmUsIEou
PC9hdXRob3I+PC9hdXRob3JzPjwvY29udHJpYnV0b3JzPjxsYW5ndWFnZT5lbmc8L2xhbmd1YWdl
PjxhZGRlZC1kYXRlIGZvcm1hdD0idXRjIj4xNDYzMTAwNDUzPC9hZGRlZC1kYXRlPjxyZWYtdHlw
ZSBuYW1lPSJKb3VybmFsIEFydGljbGUiPjE3PC9yZWYtdHlwZT48cmVjLW51bWJlcj4xNjc8L3Jl
Yy1udW1iZXI+PGxhc3QtdXBkYXRlZC1kYXRlIGZvcm1hdD0idXRjIj4xNDYzMTAwNDUzPC9sYXN0
LXVwZGF0ZWQtZGF0ZT48YWNjZXNzaW9uLW51bT44NzMyNTk2PC9hY2Nlc3Npb24tbnVtPjx2b2x1
bWU+MTU8L3ZvbHVtZT48L3JlY29yZD48L0NpdGU+PC9FbmROb3RlPn==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LaWxpYzwvQXV0aG9yPjxZZWFyPjIwMTM8L1llYXI+PElE
VGV4dD5FYXJseSBvdXRjb21lcyBvZiBhbnRpcmVmbHV4IHN1cmdlcnkgZm9yIFVuaXRlZCBTdGF0
ZXMgbHVuZyB0cmFuc3BsYW50IHJlY2lwaWVudHM8L0lEVGV4dD48RGlzcGxheVRleHQ+PHN0eWxl
IGZhY2U9InN1cGVyc2NyaXB0Ij4xNy0xOTwvc3R5bGU+PC9EaXNwbGF5VGV4dD48cmVjb3JkPjxk
YXRlcz48cHViLWRhdGVzPjxkYXRlPk1heTwvZGF0ZT48L3B1Yi1kYXRlcz48eWVhcj4yMDEzPC95
ZWFyPjwvZGF0ZXM+PGtleXdvcmRzPjxrZXl3b3JkPkFkb2xlc2NlbnQ8L2tleXdvcmQ+PGtleXdv
cmQ+QWR1bHQ8L2tleXdvcmQ+PGtleXdvcmQ+QWdlZDwva2V5d29yZD48a2V5d29yZD5Ccm9uY2hp
b2xpdGlzIE9ibGl0ZXJhbnM8L2tleXdvcmQ+PGtleXdvcmQ+RGF0YWJhc2VzLCBGYWN0dWFsPC9r
ZXl3b3JkPjxrZXl3b3JkPkVsZWN0aXZlIFN1cmdpY2FsIFByb2NlZHVyZXM8L2tleXdvcmQ+PGtl
eXdvcmQ+RmVtYWxlPC9rZXl3b3JkPjxrZXl3b3JkPkdhc3Ryb2Vzb3BoYWdlYWwgUmVmbHV4PC9r
ZXl3b3JkPjxrZXl3b3JkPkhvc3BpdGFsIENvc3RzPC9rZXl3b3JkPjxrZXl3b3JkPkhvc3BpdGFs
IE1vcnRhbGl0eTwva2V5d29yZD48a2V5d29yZD5Ib3NwaXRhbGl6YXRpb248L2tleXdvcmQ+PGtl
eXdvcmQ+SHVtYW5zPC9rZXl3b3JkPjxrZXl3b3JkPkxhcGFyb3Njb3B5PC9rZXl3b3JkPjxrZXl3
b3JkPkxlbmd0aCBvZiBTdGF5PC9rZXl3b3JkPjxrZXl3b3JkPkx1bmcgVHJhbnNwbGFudGF0aW9u
PC9rZXl3b3JkPjxrZXl3b3JkPk1hbGU8L2tleXdvcmQ+PGtleXdvcmQ+TWlkZGxlIEFnZWQ8L2tl
eXdvcmQ+PGtleXdvcmQ+UG9zdG9wZXJhdGl2ZSBDb21wbGljYXRpb25zPC9rZXl3b3JkPjxrZXl3
b3JkPlNlbGVjdGlvbiBCaWFzPC9rZXl3b3JkPjxrZXl3b3JkPlRyZWF0bWVudCBPdXRjb21lPC9r
ZXl3b3JkPjxrZXl3b3JkPlVuaXRlZCBTdGF0ZXM8L2tleXdvcmQ+PGtleXdvcmQ+WW91bmcgQWR1
bHQ8L2tleXdvcmQ+PC9rZXl3b3Jkcz48dXJscz48cmVsYXRlZC11cmxzPjx1cmw+aHR0cDovL3d3
dy5uY2JpLm5sbS5uaWguZ292L3B1Ym1lZC8yMzI3MTI3MDwvdXJsPjwvcmVsYXRlZC11cmxzPjwv
dXJscz48aXNibj4xNDMyLTIyMTg8L2lzYm4+PHRpdGxlcz48dGl0bGU+RWFybHkgb3V0Y29tZXMg
b2YgYW50aXJlZmx1eCBzdXJnZXJ5IGZvciBVbml0ZWQgU3RhdGVzIGx1bmcgdHJhbnNwbGFudCBy
ZWNpcGllbnRzPC90aXRsZT48c2Vjb25kYXJ5LXRpdGxlPlN1cmcgRW5kb3NjPC9zZWNvbmRhcnkt
dGl0bGU+PC90aXRsZXM+PHBhZ2VzPjE3NTQtNjA8L3BhZ2VzPjxudW1iZXI+NTwvbnVtYmVyPjxj
b250cmlidXRvcnM+PGF1dGhvcnM+PGF1dGhvcj5LaWxpYywgQS48L2F1dGhvcj48YXV0aG9yPlNo
YWgsIEEuIFMuPC9hdXRob3I+PGF1dGhvcj5NZXJsbywgQy4gQS48L2F1dGhvcj48YXV0aG9yPkdv
dXJpbiwgQy4gRy48L2F1dGhvcj48YXV0aG9yPkxpZG9yLCBBLiBPLjwvYXV0aG9yPjwvYXV0aG9y
cz48L2NvbnRyaWJ1dG9ycz48bGFuZ3VhZ2U+ZW5nPC9sYW5ndWFnZT48YWRkZWQtZGF0ZSBmb3Jt
YXQ9InV0YyI+MTQ2Mjg5MDgzMjwvYWRkZWQtZGF0ZT48cmVmLXR5cGUgbmFtZT0iSm91cm5hbCBB
cnRpY2xlIj4xNzwvcmVmLXR5cGU+PHJlYy1udW1iZXI+MTE1PC9yZWMtbnVtYmVyPjxsYXN0LXVw
ZGF0ZWQtZGF0ZSBmb3JtYXQ9InV0YyI+MTQ2Mjg5MDgzMjwvbGFzdC11cGRhdGVkLWRhdGU+PGFj
Y2Vzc2lvbi1udW0+MjMyNzEyNzA8L2FjY2Vzc2lvbi1udW0+PGVsZWN0cm9uaWMtcmVzb3VyY2Ut
bnVtPjEwLjEwMDcvczAwNDY0LTAxMi0yNjc0LTk8L2VsZWN0cm9uaWMtcmVzb3VyY2UtbnVtPjx2
b2x1bWU+Mjc8L3ZvbHVtZT48L3JlY29yZD48L0NpdGU+PENpdGU+PEF1dGhvcj5IZW5nPC9BdXRo
b3I+PFllYXI+MTk5ODwvWWVhcj48SURUZXh0PkJyb25jaGlvbGl0aXMgb2JsaXRlcmFucyBzeW5k
cm9tZTogaW5jaWRlbmNlLCBuYXR1cmFsIGhpc3RvcnksIHByb2dub3NpcywgYW5kIHJpc2sgZmFj
dG9yczwvSURUZXh0PjxyZWNvcmQ+PGRhdGVzPjxwdWItZGF0ZXM+PGRhdGU+RGVjPC9kYXRlPjwv
cHViLWRhdGVzPjx5ZWFyPjE5OTg8L3llYXI+PC9kYXRlcz48a2V5d29yZHM+PGtleXdvcmQ+QWN0
dWFyaWFsIEFuYWx5c2lzPC9rZXl3b3JkPjxrZXl3b3JkPkFkb2xlc2NlbnQ8L2tleXdvcmQ+PGtl
eXdvcmQ+QWR1bHQ8L2tleXdvcmQ+PGtleXdvcmQ+QWdlZDwva2V5d29yZD48a2V5d29yZD5Ccm9u
Y2hpb2xpdGlzIE9ibGl0ZXJhbnM8L2tleXdvcmQ+PGtleXdvcmQ+Q2hpbGQ8L2tleXdvcmQ+PGtl
eXdvcmQ+RGlzZWFzZSBQcm9ncmVzc2lvbjwva2V5d29yZD48a2V5d29yZD5EaXNlYXNlLUZyZWUg
U3Vydml2YWw8L2tleXdvcmQ+PGtleXdvcmQ+RmVtYWxlPC9rZXl3b3JkPjxrZXl3b3JkPkh1bWFu
czwva2V5d29yZD48a2V5d29yZD5MdW5nIFRyYW5zcGxhbnRhdGlvbjwva2V5d29yZD48a2V5d29y
ZD5NYWxlPC9rZXl3b3JkPjxrZXl3b3JkPk1pZGRsZSBBZ2VkPC9rZXl3b3JkPjxrZXl3b3JkPk11
bHRpdmFyaWF0ZSBBbmFseXNpczwva2V5d29yZD48a2V5d29yZD5Qcm9nbm9zaXM8L2tleXdvcmQ+
PGtleXdvcmQ+UmlzayBGYWN0b3JzPC9rZXl3b3JkPjxrZXl3b3JkPlN1cnZpdmFsIFJhdGU8L2tl
eXdvcmQ+PC9rZXl3b3Jkcz48dXJscz48cmVsYXRlZC11cmxzPjx1cmw+aHR0cDovL3d3dy5uY2Jp
Lm5sbS5uaWguZ292L3B1Ym1lZC85ODgzNzY4PC91cmw+PC9yZWxhdGVkLXVybHM+PC91cmxzPjxp
c2JuPjEwNTMtMjQ5ODwvaXNibj48dGl0bGVzPjx0aXRsZT5Ccm9uY2hpb2xpdGlzIG9ibGl0ZXJh
bnMgc3luZHJvbWU6IGluY2lkZW5jZSwgbmF0dXJhbCBoaXN0b3J5LCBwcm9nbm9zaXMsIGFuZCBy
aXNrIGZhY3RvcnM8L3RpdGxlPjxzZWNvbmRhcnktdGl0bGU+SiBIZWFydCBMdW5nIFRyYW5zcGxh
bnQ8L3NlY29uZGFyeS10aXRsZT48L3RpdGxlcz48cGFnZXM+MTI1NS02MzwvcGFnZXM+PG51bWJl
cj4xMjwvbnVtYmVyPjxjb250cmlidXRvcnM+PGF1dGhvcnM+PGF1dGhvcj5IZW5nLCBELjwvYXV0
aG9yPjxhdXRob3I+U2hhcnBsZXMsIEwuIEQuPC9hdXRob3I+PGF1dGhvcj5NY05laWwsIEsuPC9h
dXRob3I+PGF1dGhvcj5TdGV3YXJ0LCBTLjwvYXV0aG9yPjxhdXRob3I+V3JlZ2hpdHQsIFQuPC9h
dXRob3I+PGF1dGhvcj5XYWxsd29yaywgSi48L2F1dGhvcj48L2F1dGhvcnM+PC9jb250cmlidXRv
cnM+PGxhbmd1YWdlPmVuZzwvbGFuZ3VhZ2U+PGFkZGVkLWRhdGUgZm9ybWF0PSJ1dGMiPjE0NjMx
MDA0MzM8L2FkZGVkLWRhdGU+PHJlZi10eXBlIG5hbWU9IkpvdXJuYWwgQXJ0aWNsZSI+MTc8L3Jl
Zi10eXBlPjxyZWMtbnVtYmVyPjE2NjwvcmVjLW51bWJlcj48bGFzdC11cGRhdGVkLWRhdGUgZm9y
bWF0PSJ1dGMiPjE0NjMxMDA0MzM8L2xhc3QtdXBkYXRlZC1kYXRlPjxhY2Nlc3Npb24tbnVtPjk4
ODM3Njg8L2FjY2Vzc2lvbi1udW0+PHZvbHVtZT4xNzwvdm9sdW1lPjwvcmVjb3JkPjwvQ2l0ZT48
Q2l0ZT48QXV0aG9yPlZhbGVudGluZTwvQXV0aG9yPjxZZWFyPjE5OTY8L1llYXI+PElEVGV4dD5B
Y3R1YXJpYWwgc3Vydml2YWwgb2YgaGVhcnQtbHVuZyBhbmQgYmlsYXRlcmFsIHNlcXVlbnRpYWwg
bHVuZyB0cmFuc3BsYW50IHJlY2lwaWVudHMgd2l0aCBvYmxpdGVyYXRpdmUgYnJvbmNoaW9saXRp
czwvSURUZXh0PjxyZWNvcmQ+PGRhdGVzPjxwdWItZGF0ZXM+PGRhdGU+QXByPC9kYXRlPjwvcHVi
LWRhdGVzPjx5ZWFyPjE5OTY8L3llYXI+PC9kYXRlcz48a2V5d29yZHM+PGtleXdvcmQ+QWN0dWFy
aWFsIEFuYWx5c2lzPC9rZXl3b3JkPjxrZXl3b3JkPkFkdWx0PC9rZXl3b3JkPjxrZXl3b3JkPkJy
b25jaGlvbGl0aXMgT2JsaXRlcmFuczwva2V5d29yZD48a2V5d29yZD5DYXNlLUNvbnRyb2wgU3R1
ZGllczwva2V5d29yZD48a2V5d29yZD5DYXVzZSBvZiBEZWF0aDwva2V5d29yZD48a2V5d29yZD5G
ZW1hbGU8L2tleXdvcmQ+PGtleXdvcmQ+SGVhcnQtTHVuZyBUcmFuc3BsYW50YXRpb248L2tleXdv
cmQ+PGtleXdvcmQ+SHVtYW5zPC9rZXl3b3JkPjxrZXl3b3JkPkx1bmcgVHJhbnNwbGFudGF0aW9u
PC9rZXl3b3JkPjxrZXl3b3JkPk1hbGU8L2tleXdvcmQ+PGtleXdvcmQ+UG9zdG9wZXJhdGl2ZSBD
b21wbGljYXRpb25zPC9rZXl3b3JkPjxrZXl3b3JkPlByZXZhbGVuY2U8L2tleXdvcmQ+PGtleXdv
cmQ+UHJvZ25vc2lzPC9rZXl3b3JkPjxrZXl3b3JkPlJlc3BpcmF0b3J5IEZ1bmN0aW9uIFRlc3Rz
PC9rZXl3b3JkPjxrZXl3b3JkPlJldHJvc3BlY3RpdmUgU3R1ZGllczwva2V5d29yZD48a2V5d29y
ZD5TdXJ2aXZhbCBSYXRlPC9rZXl3b3JkPjwva2V5d29yZHM+PHVybHM+PHJlbGF0ZWQtdXJscz48
dXJsPmh0dHA6Ly93d3cubmNiaS5ubG0ubmloLmdvdi9wdWJtZWQvODczMjU5NjwvdXJsPjwvcmVs
YXRlZC11cmxzPjwvdXJscz48aXNibj4xMDUzLTI0OTg8L2lzYm4+PHRpdGxlcz48dGl0bGU+QWN0
dWFyaWFsIHN1cnZpdmFsIG9mIGhlYXJ0LWx1bmcgYW5kIGJpbGF0ZXJhbCBzZXF1ZW50aWFsIGx1
bmcgdHJhbnNwbGFudCByZWNpcGllbnRzIHdpdGggb2JsaXRlcmF0aXZlIGJyb25jaGlvbGl0aXM8
L3RpdGxlPjxzZWNvbmRhcnktdGl0bGU+SiBIZWFydCBMdW5nIFRyYW5zcGxhbnQ8L3NlY29uZGFy
eS10aXRsZT48L3RpdGxlcz48cGFnZXM+MzcxLTgzPC9wYWdlcz48bnVtYmVyPjQ8L251bWJlcj48
Y29udHJpYnV0b3JzPjxhdXRob3JzPjxhdXRob3I+VmFsZW50aW5lLCBWLiBHLjwvYXV0aG9yPjxh
dXRob3I+Um9iYmlucywgUi4gQy48L2F1dGhvcj48YXV0aG9yPkJlcnJ5LCBHLiBKLjwvYXV0aG9y
PjxhdXRob3I+UGF0ZWwsIEguIFIuPC9hdXRob3I+PGF1dGhvcj5SZWljaGVuc3B1cm5lciwgSC48
L2F1dGhvcj48YXV0aG9yPlJlaXR6LCBCLiBBLjwvYXV0aG9yPjxhdXRob3I+VGhlb2RvcmUsIEou
PC9hdXRob3I+PC9hdXRob3JzPjwvY29udHJpYnV0b3JzPjxsYW5ndWFnZT5lbmc8L2xhbmd1YWdl
PjxhZGRlZC1kYXRlIGZvcm1hdD0idXRjIj4xNDYzMTAwNDUzPC9hZGRlZC1kYXRlPjxyZWYtdHlw
ZSBuYW1lPSJKb3VybmFsIEFydGljbGUiPjE3PC9yZWYtdHlwZT48cmVjLW51bWJlcj4xNjc8L3Jl
Yy1udW1iZXI+PGxhc3QtdXBkYXRlZC1kYXRlIGZvcm1hdD0idXRjIj4xNDYzMTAwNDUzPC9sYXN0
LXVwZGF0ZWQtZGF0ZT48YWNjZXNzaW9uLW51bT44NzMyNTk2PC9hY2Nlc3Npb24tbnVtPjx2b2x1
bWU+MTU8L3ZvbHVtZT48L3JlY29yZD48L0NpdGU+PC9FbmROb3RlPn==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3D3991" w:rsidRPr="00B6576B">
        <w:rPr>
          <w:rFonts w:ascii="Book Antiqua" w:hAnsi="Book Antiqua" w:cs="Times New Roman"/>
        </w:rPr>
      </w:r>
      <w:r w:rsidR="003D3991" w:rsidRPr="00B6576B">
        <w:rPr>
          <w:rFonts w:ascii="Book Antiqua" w:hAnsi="Book Antiqua" w:cs="Times New Roman"/>
        </w:rPr>
        <w:fldChar w:fldCharType="separate"/>
      </w:r>
      <w:r w:rsidR="001D0E82" w:rsidRPr="00B6576B">
        <w:rPr>
          <w:rFonts w:ascii="Book Antiqua" w:hAnsi="Book Antiqua" w:cs="Times New Roman"/>
          <w:noProof/>
          <w:vertAlign w:val="superscript"/>
        </w:rPr>
        <w:t>17-19</w:t>
      </w:r>
      <w:r w:rsidR="003D3991" w:rsidRPr="00B6576B">
        <w:rPr>
          <w:rFonts w:ascii="Book Antiqua" w:hAnsi="Book Antiqua" w:cs="Times New Roman"/>
        </w:rPr>
        <w:fldChar w:fldCharType="end"/>
      </w:r>
      <w:r w:rsidR="00DB0DC0" w:rsidRPr="00B6576B">
        <w:rPr>
          <w:rFonts w:ascii="Book Antiqua" w:hAnsi="Book Antiqua" w:cs="Times New Roman"/>
          <w:vertAlign w:val="superscript"/>
        </w:rPr>
        <w:t>]</w:t>
      </w:r>
      <w:r w:rsidR="00DB0DC0" w:rsidRPr="00B6576B">
        <w:rPr>
          <w:rFonts w:ascii="Book Antiqua" w:hAnsi="Book Antiqua" w:cs="Times New Roman"/>
        </w:rPr>
        <w:t>,</w:t>
      </w:r>
      <w:r w:rsidR="003D3991" w:rsidRPr="00B6576B">
        <w:rPr>
          <w:rFonts w:ascii="Book Antiqua" w:hAnsi="Book Antiqua" w:cs="Times New Roman"/>
        </w:rPr>
        <w:t xml:space="preserve"> and </w:t>
      </w:r>
      <w:r w:rsidR="004B730C" w:rsidRPr="00B6576B">
        <w:rPr>
          <w:rFonts w:ascii="Book Antiqua" w:hAnsi="Book Antiqua" w:cs="Times New Roman"/>
        </w:rPr>
        <w:t>most transplant deaths beyond the first year occur directly or indirectly as a result of BOS</w:t>
      </w:r>
      <w:r w:rsidR="007E3C2F" w:rsidRPr="00B6576B">
        <w:rPr>
          <w:rFonts w:ascii="Book Antiqua" w:hAnsi="Book Antiqua" w:cs="Times New Roman"/>
          <w:vertAlign w:val="superscript"/>
        </w:rPr>
        <w:t>[</w:t>
      </w:r>
      <w:r w:rsidR="004B730C"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wxNDwvc3R5bGU+PC9EaXNwbGF5VGV4dD48cmVjb3JkPjxkYXRlcz48cHVi
LWRhdGVzPjxkYXRlPkphbjwvZGF0ZT48L3B1Yi1kYXRlcz48eWVhcj4yMDA5PC95ZWFyPjwvZGF0
ZXM+PGtleXdvcmRzPjxrZXl3b3JkPkFudGlib2R5IEZvcm1hdGlvbjwva2V5d29yZD48a2V5d29y
ZD5BbnRpYm9keSBTcGVjaWZpY2l0eTwva2V5d29yZD48a2V5d29yZD5Ccm9uY2hpb2xpdGlzIE9i
bGl0ZXJhbnM8L2tleXdvcmQ+PGtleXdvcmQ+R3JhZnQgUmVqZWN0aW9uPC9rZXl3b3JkPjxrZXl3
b3JkPkhMQSBBbnRpZ2Vuczwva2V5d29yZD48a2V5d29yZD5IdW1hbnM8L2tleXdvcmQ+PGtleXdv
cmQ+SW1tdW5vc3VwcHJlc3NpdmUgQWdlbnRzPC9rZXl3b3JkPjxrZXl3b3JkPkx1bmcgVHJhbnNw
bGFudGF0aW9uPC9rZXl3b3JkPjxrZXl3b3JkPlJpc2sgRmFjdG9yczwva2V5d29yZD48L2tleXdv
cmRzPjx1cmxzPjxyZWxhdGVkLXVybHM+PHVybD5odHRwOi8vd3d3Lm5jYmkubmxtLm5paC5nb3Yv
cHVibWVkLzE5MTMxNTMxPC91cmw+PC9yZWxhdGVkLXVybHM+PC91cmxzPjxpc2JuPjE1NDYtMzIy
MjwvaXNibj48Y3VzdG9tMj5QTUMyNjI2NTA0PC9jdXN0b20yPjx0aXRsZXM+PHRpdGxlPkFjdXRl
IHJlamVjdGlvbiBhbmQgaHVtb3JhbCBzZW5zaXRpemF0aW9uIGluIGx1bmcgdHJhbnNwbGFudCBy
ZWNpcGllbnRzPC90aXRsZT48c2Vjb25kYXJ5LXRpdGxlPlByb2MgQW0gVGhvcmFjIFNvYzwvc2Vj
b25kYXJ5LXRpdGxlPjwvdGl0bGVzPjxwYWdlcz41NC02NTwvcGFnZXM+PG51bWJlcj4xPC9udW1i
ZXI+PGNvbnRyaWJ1dG9ycz48YXV0aG9ycz48YXV0aG9yPk1hcnRpbnUsIFQuPC9hdXRob3I+PGF1
dGhvcj5DaGVuLCBELiBGLjwvYXV0aG9yPjxhdXRob3I+UGFsbWVyLCBTLiBNLjwvYXV0aG9yPjwv
YXV0aG9ycz48L2NvbnRyaWJ1dG9ycz48bGFuZ3VhZ2U+ZW5nPC9sYW5ndWFnZT48YWRkZWQtZGF0
ZSBmb3JtYXQ9InV0YyI+MTQ2Mjg5MDExNDwvYWRkZWQtZGF0ZT48cmVmLXR5cGUgbmFtZT0iSm91
cm5hbCBBcnRpY2xlIj4xNzwvcmVmLXR5cGU+PHJlYy1udW1iZXI+MTAyPC9yZWMtbnVtYmVyPjxs
YXN0LXVwZGF0ZWQtZGF0ZSBmb3JtYXQ9InV0YyI+MTQ2Mjg5MDExNDwvbGFzdC11cGRhdGVkLWRh
dGU+PGFjY2Vzc2lvbi1udW0+MTkxMzE1MzE8L2FjY2Vzc2lvbi1udW0+PGVsZWN0cm9uaWMtcmVz
b3VyY2UtbnVtPjEwLjE1MTMvcGF0cy4yMDA4MDgtMDgwR088L2VsZWN0cm9uaWMtcmVzb3VyY2Ut
bnVtPjx2b2x1bWU+Njwvdm9sdW1lPjwvcmVjb3JkPjwvQ2l0ZT48Q2l0ZT48QXV0aG9yPlNoYXJw
bGVzPC9BdXRob3I+PFllYXI+MjAwMjwvWWVhcj48SURUZXh0PlJpc2sgZmFjdG9ycyBmb3IgYnJv
bmNoaW9saXRpcyBvYmxpdGVyYW5zOiBhIHN5c3RlbWF0aWMgcmV2aWV3IG9mIHJlY2VudCBwdWJs
aWNhdGlvbnM8L0lEVGV4dD48cmVjb3JkPjxkYXRlcz48cHViLWRhdGVzPjxkYXRlPkZlYjwvZGF0
ZT48L3B1Yi1kYXRlcz48eWVhcj4yMDAyPC95ZWFyPjwvZGF0ZXM+PGtleXdvcmRzPjxrZXl3b3Jk
PkJyb25jaGlvbGl0aXMgT2JsaXRlcmFuczwva2V5d29yZD48a2V5d29yZD5DeWNsb3Nwb3JpbmU8
L2tleXdvcmQ+PGtleXdvcmQ+Q3l0b21lZ2Fsb3ZpcnVzIEluZmVjdGlvbnM8L2tleXdvcmQ+PGtl
eXdvcmQ+R3JhZnQgUmVqZWN0aW9uPC9rZXl3b3JkPjxrZXl3b3JkPkhMQS1EIEFudGlnZW5zPC9r
ZXl3b3JkPjxrZXl3b3JkPkh1bWFuczwva2V5d29yZD48a2V5d29yZD5JbW11bm9zdXBwcmVzc2l2
ZSBBZ2VudHM8L2tleXdvcmQ+PGtleXdvcmQ+THVuZyBUcmFuc3BsYW50YXRpb248L2tleXdvcmQ+
PGtleXdvcmQ+TUVETElORTwva2V5d29yZD48a2V5d29yZD5SaXNrIEZhY3RvcnM8L2tleXdvcmQ+
PGtleXdvcmQ+U3Vydml2YWwgQW5hbHlzaXM8L2tleXdvcmQ+PGtleXdvcmQ+VGlzc3VlIERvbm9y
czwva2V5d29yZD48L2tleXdvcmRzPjx1cmxzPjxyZWxhdGVkLXVybHM+PHVybD5odHRwOi8vd3d3
Lm5jYmkubmxtLm5paC5nb3YvcHVibWVkLzExODM0MzU2PC91cmw+PC9yZWxhdGVkLXVybHM+PC91
cmxzPjxpc2JuPjEwNTMtMjQ5ODwvaXNibj48dGl0bGVzPjx0aXRsZT5SaXNrIGZhY3RvcnMgZm9y
IGJyb25jaGlvbGl0aXMgb2JsaXRlcmFuczogYSBzeXN0ZW1hdGljIHJldmlldyBvZiByZWNlbnQg
cHVibGljYXRpb25zPC90aXRsZT48c2Vjb25kYXJ5LXRpdGxlPkogSGVhcnQgTHVuZyBUcmFuc3Bs
YW50PC9zZWNvbmRhcnktdGl0bGU+PC90aXRsZXM+PHBhZ2VzPjI3MS04MTwvcGFnZXM+PG51bWJl
cj4yPC9udW1iZXI+PGNvbnRyaWJ1dG9ycz48YXV0aG9ycz48YXV0aG9yPlNoYXJwbGVzLCBMLiBE
LjwvYXV0aG9yPjxhdXRob3I+TWNOZWlsLCBLLjwvYXV0aG9yPjxhdXRob3I+U3Rld2FydCwgUy48
L2F1dGhvcj48YXV0aG9yPldhbGx3b3JrLCBKLjwvYXV0aG9yPjwvYXV0aG9ycz48L2NvbnRyaWJ1
dG9ycz48bGFuZ3VhZ2U+ZW5nPC9sYW5ndWFnZT48YWRkZWQtZGF0ZSBmb3JtYXQ9InV0YyI+MTQ2
MzEwMjE1MDwvYWRkZWQtZGF0ZT48cmVmLXR5cGUgbmFtZT0iSm91cm5hbCBBcnRpY2xlIj4xNzwv
cmVmLXR5cGU+PHJlYy1udW1iZXI+MTcxPC9yZWMtbnVtYmVyPjxsYXN0LXVwZGF0ZWQtZGF0ZSBm
b3JtYXQ9InV0YyI+MTQ2MzEwMjE1MDwvbGFzdC11cGRhdGVkLWRhdGU+PGFjY2Vzc2lvbi1udW0+
MTE4MzQzNTY8L2FjY2Vzc2lvbi1udW0+PHZvbHVtZT4yMTwvdm9sdW1lPjwvcmVjb3JkPjwvQ2l0
ZT48L0VuZE5vdGU+AG==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wxNDwvc3R5bGU+PC9EaXNwbGF5VGV4dD48cmVjb3JkPjxkYXRlcz48cHVi
LWRhdGVzPjxkYXRlPkphbjwvZGF0ZT48L3B1Yi1kYXRlcz48eWVhcj4yMDA5PC95ZWFyPjwvZGF0
ZXM+PGtleXdvcmRzPjxrZXl3b3JkPkFudGlib2R5IEZvcm1hdGlvbjwva2V5d29yZD48a2V5d29y
ZD5BbnRpYm9keSBTcGVjaWZpY2l0eTwva2V5d29yZD48a2V5d29yZD5Ccm9uY2hpb2xpdGlzIE9i
bGl0ZXJhbnM8L2tleXdvcmQ+PGtleXdvcmQ+R3JhZnQgUmVqZWN0aW9uPC9rZXl3b3JkPjxrZXl3
b3JkPkhMQSBBbnRpZ2Vuczwva2V5d29yZD48a2V5d29yZD5IdW1hbnM8L2tleXdvcmQ+PGtleXdv
cmQ+SW1tdW5vc3VwcHJlc3NpdmUgQWdlbnRzPC9rZXl3b3JkPjxrZXl3b3JkPkx1bmcgVHJhbnNw
bGFudGF0aW9uPC9rZXl3b3JkPjxrZXl3b3JkPlJpc2sgRmFjdG9yczwva2V5d29yZD48L2tleXdv
cmRzPjx1cmxzPjxyZWxhdGVkLXVybHM+PHVybD5odHRwOi8vd3d3Lm5jYmkubmxtLm5paC5nb3Yv
cHVibWVkLzE5MTMxNTMxPC91cmw+PC9yZWxhdGVkLXVybHM+PC91cmxzPjxpc2JuPjE1NDYtMzIy
MjwvaXNibj48Y3VzdG9tMj5QTUMyNjI2NTA0PC9jdXN0b20yPjx0aXRsZXM+PHRpdGxlPkFjdXRl
IHJlamVjdGlvbiBhbmQgaHVtb3JhbCBzZW5zaXRpemF0aW9uIGluIGx1bmcgdHJhbnNwbGFudCBy
ZWNpcGllbnRzPC90aXRsZT48c2Vjb25kYXJ5LXRpdGxlPlByb2MgQW0gVGhvcmFjIFNvYzwvc2Vj
b25kYXJ5LXRpdGxlPjwvdGl0bGVzPjxwYWdlcz41NC02NTwvcGFnZXM+PG51bWJlcj4xPC9udW1i
ZXI+PGNvbnRyaWJ1dG9ycz48YXV0aG9ycz48YXV0aG9yPk1hcnRpbnUsIFQuPC9hdXRob3I+PGF1
dGhvcj5DaGVuLCBELiBGLjwvYXV0aG9yPjxhdXRob3I+UGFsbWVyLCBTLiBNLjwvYXV0aG9yPjwv
YXV0aG9ycz48L2NvbnRyaWJ1dG9ycz48bGFuZ3VhZ2U+ZW5nPC9sYW5ndWFnZT48YWRkZWQtZGF0
ZSBmb3JtYXQ9InV0YyI+MTQ2Mjg5MDExNDwvYWRkZWQtZGF0ZT48cmVmLXR5cGUgbmFtZT0iSm91
cm5hbCBBcnRpY2xlIj4xNzwvcmVmLXR5cGU+PHJlYy1udW1iZXI+MTAyPC9yZWMtbnVtYmVyPjxs
YXN0LXVwZGF0ZWQtZGF0ZSBmb3JtYXQ9InV0YyI+MTQ2Mjg5MDExNDwvbGFzdC11cGRhdGVkLWRh
dGU+PGFjY2Vzc2lvbi1udW0+MTkxMzE1MzE8L2FjY2Vzc2lvbi1udW0+PGVsZWN0cm9uaWMtcmVz
b3VyY2UtbnVtPjEwLjE1MTMvcGF0cy4yMDA4MDgtMDgwR088L2VsZWN0cm9uaWMtcmVzb3VyY2Ut
bnVtPjx2b2x1bWU+Njwvdm9sdW1lPjwvcmVjb3JkPjwvQ2l0ZT48Q2l0ZT48QXV0aG9yPlNoYXJw
bGVzPC9BdXRob3I+PFllYXI+MjAwMjwvWWVhcj48SURUZXh0PlJpc2sgZmFjdG9ycyBmb3IgYnJv
bmNoaW9saXRpcyBvYmxpdGVyYW5zOiBhIHN5c3RlbWF0aWMgcmV2aWV3IG9mIHJlY2VudCBwdWJs
aWNhdGlvbnM8L0lEVGV4dD48cmVjb3JkPjxkYXRlcz48cHViLWRhdGVzPjxkYXRlPkZlYjwvZGF0
ZT48L3B1Yi1kYXRlcz48eWVhcj4yMDAyPC95ZWFyPjwvZGF0ZXM+PGtleXdvcmRzPjxrZXl3b3Jk
PkJyb25jaGlvbGl0aXMgT2JsaXRlcmFuczwva2V5d29yZD48a2V5d29yZD5DeWNsb3Nwb3JpbmU8
L2tleXdvcmQ+PGtleXdvcmQ+Q3l0b21lZ2Fsb3ZpcnVzIEluZmVjdGlvbnM8L2tleXdvcmQ+PGtl
eXdvcmQ+R3JhZnQgUmVqZWN0aW9uPC9rZXl3b3JkPjxrZXl3b3JkPkhMQS1EIEFudGlnZW5zPC9r
ZXl3b3JkPjxrZXl3b3JkPkh1bWFuczwva2V5d29yZD48a2V5d29yZD5JbW11bm9zdXBwcmVzc2l2
ZSBBZ2VudHM8L2tleXdvcmQ+PGtleXdvcmQ+THVuZyBUcmFuc3BsYW50YXRpb248L2tleXdvcmQ+
PGtleXdvcmQ+TUVETElORTwva2V5d29yZD48a2V5d29yZD5SaXNrIEZhY3RvcnM8L2tleXdvcmQ+
PGtleXdvcmQ+U3Vydml2YWwgQW5hbHlzaXM8L2tleXdvcmQ+PGtleXdvcmQ+VGlzc3VlIERvbm9y
czwva2V5d29yZD48L2tleXdvcmRzPjx1cmxzPjxyZWxhdGVkLXVybHM+PHVybD5odHRwOi8vd3d3
Lm5jYmkubmxtLm5paC5nb3YvcHVibWVkLzExODM0MzU2PC91cmw+PC9yZWxhdGVkLXVybHM+PC91
cmxzPjxpc2JuPjEwNTMtMjQ5ODwvaXNibj48dGl0bGVzPjx0aXRsZT5SaXNrIGZhY3RvcnMgZm9y
IGJyb25jaGlvbGl0aXMgb2JsaXRlcmFuczogYSBzeXN0ZW1hdGljIHJldmlldyBvZiByZWNlbnQg
cHVibGljYXRpb25zPC90aXRsZT48c2Vjb25kYXJ5LXRpdGxlPkogSGVhcnQgTHVuZyBUcmFuc3Bs
YW50PC9zZWNvbmRhcnktdGl0bGU+PC90aXRsZXM+PHBhZ2VzPjI3MS04MTwvcGFnZXM+PG51bWJl
cj4yPC9udW1iZXI+PGNvbnRyaWJ1dG9ycz48YXV0aG9ycz48YXV0aG9yPlNoYXJwbGVzLCBMLiBE
LjwvYXV0aG9yPjxhdXRob3I+TWNOZWlsLCBLLjwvYXV0aG9yPjxhdXRob3I+U3Rld2FydCwgUy48
L2F1dGhvcj48YXV0aG9yPldhbGx3b3JrLCBKLjwvYXV0aG9yPjwvYXV0aG9ycz48L2NvbnRyaWJ1
dG9ycz48bGFuZ3VhZ2U+ZW5nPC9sYW5ndWFnZT48YWRkZWQtZGF0ZSBmb3JtYXQ9InV0YyI+MTQ2
MzEwMjE1MDwvYWRkZWQtZGF0ZT48cmVmLXR5cGUgbmFtZT0iSm91cm5hbCBBcnRpY2xlIj4xNzwv
cmVmLXR5cGU+PHJlYy1udW1iZXI+MTcxPC9yZWMtbnVtYmVyPjxsYXN0LXVwZGF0ZWQtZGF0ZSBm
b3JtYXQ9InV0YyI+MTQ2MzEwMjE1MDwvbGFzdC11cGRhdGVkLWRhdGU+PGFjY2Vzc2lvbi1udW0+
MTE4MzQzNTY8L2FjY2Vzc2lvbi1udW0+PHZvbHVtZT4yMTwvdm9sdW1lPjwvcmVjb3JkPjwvQ2l0
ZT48L0VuZE5vdGU+AG==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4B730C" w:rsidRPr="00B6576B">
        <w:rPr>
          <w:rFonts w:ascii="Book Antiqua" w:hAnsi="Book Antiqua" w:cs="Times New Roman"/>
        </w:rPr>
      </w:r>
      <w:r w:rsidR="004B730C" w:rsidRPr="00B6576B">
        <w:rPr>
          <w:rFonts w:ascii="Book Antiqua" w:hAnsi="Book Antiqua" w:cs="Times New Roman"/>
        </w:rPr>
        <w:fldChar w:fldCharType="separate"/>
      </w:r>
      <w:r w:rsidR="001D0E82" w:rsidRPr="00B6576B">
        <w:rPr>
          <w:rFonts w:ascii="Book Antiqua" w:hAnsi="Book Antiqua" w:cs="Times New Roman"/>
          <w:noProof/>
          <w:vertAlign w:val="superscript"/>
        </w:rPr>
        <w:t>7,14</w:t>
      </w:r>
      <w:r w:rsidR="004B730C" w:rsidRPr="00B6576B">
        <w:rPr>
          <w:rFonts w:ascii="Book Antiqua" w:hAnsi="Book Antiqua" w:cs="Times New Roman"/>
        </w:rPr>
        <w:fldChar w:fldCharType="end"/>
      </w:r>
      <w:r w:rsidR="007E3C2F" w:rsidRPr="00B6576B">
        <w:rPr>
          <w:rFonts w:ascii="Book Antiqua" w:hAnsi="Book Antiqua" w:cs="Times New Roman"/>
          <w:vertAlign w:val="superscript"/>
        </w:rPr>
        <w:t>]</w:t>
      </w:r>
      <w:r w:rsidR="007E3C2F" w:rsidRPr="00B6576B">
        <w:rPr>
          <w:rFonts w:ascii="Book Antiqua" w:hAnsi="Book Antiqua" w:cs="Times New Roman"/>
        </w:rPr>
        <w:t>.</w:t>
      </w:r>
    </w:p>
    <w:p w14:paraId="3067F1EE" w14:textId="1F3402A3" w:rsidR="00903314" w:rsidRPr="00B6576B" w:rsidRDefault="0014791E" w:rsidP="00D404CB">
      <w:pPr>
        <w:spacing w:after="0" w:line="360" w:lineRule="auto"/>
        <w:ind w:firstLine="720"/>
        <w:jc w:val="both"/>
        <w:rPr>
          <w:rFonts w:ascii="Book Antiqua" w:hAnsi="Book Antiqua" w:cs="Times New Roman"/>
        </w:rPr>
      </w:pPr>
      <w:r w:rsidRPr="00B6576B">
        <w:rPr>
          <w:rFonts w:ascii="Book Antiqua" w:hAnsi="Book Antiqua" w:cs="Times New Roman"/>
        </w:rPr>
        <w:t>Recently, a new restrictive form of chronic rejection has been described, termed restrictive allograft syndrome (RAS</w:t>
      </w:r>
      <w:r w:rsidR="00E11F14" w:rsidRPr="00B6576B">
        <w:rPr>
          <w:rFonts w:ascii="Book Antiqua" w:hAnsi="Book Antiqua" w:cs="Times New Roman"/>
        </w:rPr>
        <w:t>)</w:t>
      </w:r>
      <w:r w:rsidR="00903314" w:rsidRPr="00B6576B">
        <w:rPr>
          <w:rFonts w:ascii="Book Antiqua" w:hAnsi="Book Antiqua" w:cs="Times New Roman"/>
        </w:rPr>
        <w:t>.</w:t>
      </w:r>
      <w:r w:rsidR="00E11F14" w:rsidRPr="00B6576B">
        <w:rPr>
          <w:rFonts w:ascii="Book Antiqua" w:hAnsi="Book Antiqua" w:cs="Times New Roman"/>
        </w:rPr>
        <w:t xml:space="preserve"> RAS </w:t>
      </w:r>
      <w:r w:rsidR="004A15E3" w:rsidRPr="00B6576B">
        <w:rPr>
          <w:rFonts w:ascii="Book Antiqua" w:hAnsi="Book Antiqua" w:cs="Times New Roman"/>
        </w:rPr>
        <w:t>manifests as progressive, restrictive physiology with an appearance of increasing fibrosis on imaging studies</w:t>
      </w:r>
      <w:r w:rsidR="007053DE" w:rsidRPr="00B6576B">
        <w:rPr>
          <w:rFonts w:ascii="Book Antiqua" w:hAnsi="Book Antiqua" w:cs="Times New Roman"/>
          <w:vertAlign w:val="superscript"/>
        </w:rPr>
        <w:t>[</w:t>
      </w:r>
      <w:r w:rsidR="009B0B03" w:rsidRPr="00B6576B">
        <w:rPr>
          <w:rFonts w:ascii="Book Antiqua" w:hAnsi="Book Antiqua" w:cs="Times New Roman"/>
        </w:rPr>
        <w:fldChar w:fldCharType="begin">
          <w:fldData xml:space="preserve">PEVuZE5vdGU+PENpdGU+PEF1dGhvcj5IdXNhaW48L0F1dGhvcj48WWVhcj4yMDE2PC9ZZWFyPjxJ
RFRleHQ+THVuZyBUcmFuc3BsYW50YXRpb246IFRoZSBTdGF0ZSBvZiB0aGUgQWlyd2F5czwvSURU
ZXh0PjxEaXNwbGF5VGV4dD48c3R5bGUgZmFjZT0ic3VwZXJzY3JpcHQiPjIwLDIxPC9zdHlsZT48
L0Rpc3BsYXlUZXh0PjxyZWNvcmQ+PGRhdGVzPjxwdWItZGF0ZXM+PGRhdGU+TWFyPC9kYXRlPjwv
cHViLWRhdGVzPjx5ZWFyPjIwMTY8L3llYXI+PC9kYXRlcz48dXJscz48cmVsYXRlZC11cmxzPjx1
cmw+aHR0cDovL3d3dy5uY2JpLm5sbS5uaWguZ292L3B1Ym1lZC8yNjkyNzcxODwvdXJsPjwvcmVs
YXRlZC11cmxzPjwvdXJscz48aXNibj4xNTQzLTIxNjU8L2lzYm4+PHRpdGxlcz48dGl0bGU+THVu
ZyBUcmFuc3BsYW50YXRpb246IFRoZSBTdGF0ZSBvZiB0aGUgQWlyd2F5czwvdGl0bGU+PHNlY29u
ZGFyeS10aXRsZT5BcmNoIFBhdGhvbCBMYWIgTWVkPC9zZWNvbmRhcnktdGl0bGU+PC90aXRsZXM+
PHBhZ2VzPjI0MS00PC9wYWdlcz48bnVtYmVyPjM8L251bWJlcj48Y29udHJpYnV0b3JzPjxhdXRo
b3JzPjxhdXRob3I+SHVzYWluLCBBLiBOLjwvYXV0aG9yPjxhdXRob3I+R2Fycml0eSwgRS4gUi48
L2F1dGhvcj48L2F1dGhvcnM+PC9jb250cmlidXRvcnM+PGxhbmd1YWdlPmVuZzwvbGFuZ3VhZ2U+
PGFkZGVkLWRhdGUgZm9ybWF0PSJ1dGMiPjE0NjU5Mzc5ODk8L2FkZGVkLWRhdGU+PHJlZi10eXBl
IG5hbWU9IkpvdXJuYWwgQXJ0aWNsZSI+MTc8L3JlZi10eXBlPjxyZWMtbnVtYmVyPjI2OTwvcmVj
LW51bWJlcj48bGFzdC11cGRhdGVkLWRhdGUgZm9ybWF0PSJ1dGMiPjE0NjU5Mzc5ODk8L2xhc3Qt
dXBkYXRlZC1kYXRlPjxhY2Nlc3Npb24tbnVtPjI2OTI3NzE4PC9hY2Nlc3Npb24tbnVtPjxlbGVj
dHJvbmljLXJlc291cmNlLW51bT4xMC41ODU4L2FycGEuMjAxNS0wMjk1LVNBPC9lbGVjdHJvbmlj
LXJlc291cmNlLW51bT48dm9sdW1lPjE0MDwvdm9sdW1lPjwvcmVjb3JkPjwvQ2l0ZT48Q2l0ZT48
QXV0aG9yPlNhdG88L0F1dGhvcj48WWVhcj4yMDExPC9ZZWFyPjxJRFRleHQ+UmVzdHJpY3RpdmUg
YWxsb2dyYWZ0IHN5bmRyb21lIChSQVMpOiBhIG5vdmVsIGZvcm0gb2YgY2hyb25pYyBsdW5nIGFs
bG9ncmFmdCBkeXNmdW5jdGlvbjwvSURUZXh0PjxyZWNvcmQ+PGRhdGVzPjxwdWItZGF0ZXM+PGRh
dGU+SnVsPC9kYXRlPjwvcHViLWRhdGVzPjx5ZWFyPjIwMTE8L3llYXI+PC9kYXRlcz48a2V5d29y
ZHM+PGtleXdvcmQ+QWR1bHQ8L2tleXdvcmQ+PGtleXdvcmQ+QW5hbHlzaXMgb2YgVmFyaWFuY2U8
L2tleXdvcmQ+PGtleXdvcmQ+QnJvbmNoaW9saXRpcyBPYmxpdGVyYW5zPC9rZXl3b3JkPjxrZXl3
b3JkPkNocm9uaWMgRGlzZWFzZTwva2V5d29yZD48a2V5d29yZD5GZW1hbGU8L2tleXdvcmQ+PGtl
eXdvcmQ+Rm9sbG93LVVwIFN0dWRpZXM8L2tleXdvcmQ+PGtleXdvcmQ+Rm9yY2VkIEV4cGlyYXRv
cnkgVm9sdW1lPC9rZXl3b3JkPjxrZXl3b3JkPkhlYXJ0LUx1bmcgVHJhbnNwbGFudGF0aW9uPC9r
ZXl3b3JkPjxrZXl3b3JkPkh1bWFuczwva2V5d29yZD48a2V5d29yZD5MdW5nIFRyYW5zcGxhbnRh
dGlvbjwva2V5d29yZD48a2V5d29yZD5NYWxlPC9rZXl3b3JkPjxrZXl3b3JkPk1pZGRsZSBBZ2Vk
PC9rZXl3b3JkPjxrZXl3b3JkPlBoZW5vdHlwZTwva2V5d29yZD48a2V5d29yZD5QcmltYXJ5IEdy
YWZ0IER5c2Z1bmN0aW9uPC9rZXl3b3JkPjxrZXl3b3JkPlJldHJvc3BlY3RpdmUgU3R1ZGllczwv
a2V5d29yZD48a2V5d29yZD5SaXNrIEZhY3RvcnM8L2tleXdvcmQ+PGtleXdvcmQ+U3Vydml2YWwg
UmF0ZTwva2V5d29yZD48a2V5d29yZD5TeW5kcm9tZTwva2V5d29yZD48a2V5d29yZD5Ub3RhbCBM
dW5nIENhcGFjaXR5PC9rZXl3b3JkPjxrZXl3b3JkPlRyYW5zcGxhbnRhdGlvbiwgSG9tb2xvZ291
czwva2V5d29yZD48a2V5d29yZD5UcmVhdG1lbnQgT3V0Y29tZTwva2V5d29yZD48L2tleXdvcmRz
Pjx1cmxzPjxyZWxhdGVkLXVybHM+PHVybD5odHRwOi8vd3d3Lm5jYmkubmxtLm5paC5nb3YvcHVi
bWVkLzIxNDE5NjU5PC91cmw+PC9yZWxhdGVkLXVybHM+PC91cmxzPjxpc2JuPjE1NTctMzExNzwv
aXNibj48dGl0bGVzPjx0aXRsZT5SZXN0cmljdGl2ZSBhbGxvZ3JhZnQgc3luZHJvbWUgKFJBUyk6
IGEgbm92ZWwgZm9ybSBvZiBjaHJvbmljIGx1bmcgYWxsb2dyYWZ0IGR5c2Z1bmN0aW9uPC90aXRs
ZT48c2Vjb25kYXJ5LXRpdGxlPkogSGVhcnQgTHVuZyBUcmFuc3BsYW50PC9zZWNvbmRhcnktdGl0
bGU+PC90aXRsZXM+PHBhZ2VzPjczNS00MjwvcGFnZXM+PG51bWJlcj43PC9udW1iZXI+PGNvbnRy
aWJ1dG9ycz48YXV0aG9ycz48YXV0aG9yPlNhdG8sIE0uPC9hdXRob3I+PGF1dGhvcj5XYWRkZWxs
LCBULiBLLjwvYXV0aG9yPjxhdXRob3I+V2FnbmV0eiwgVS48L2F1dGhvcj48YXV0aG9yPlJvYmVy
dHMsIEguIEMuPC9hdXRob3I+PGF1dGhvcj5Id2FuZywgRC4gTS48L2F1dGhvcj48YXV0aG9yPkhh
cm9vbiwgQS48L2F1dGhvcj48YXV0aG9yPldhZ25ldHosIEQuPC9hdXRob3I+PGF1dGhvcj5DaGFw
YXJybywgQy48L2F1dGhvcj48YXV0aG9yPlNpbmdlciwgTC4gRy48L2F1dGhvcj48YXV0aG9yPkh1
dGNoZW9uLCBNLiBBLjwvYXV0aG9yPjxhdXRob3I+S2VzaGF2amVlLCBTLjwvYXV0aG9yPjwvYXV0
aG9ycz48L2NvbnRyaWJ1dG9ycz48bGFuZ3VhZ2U+ZW5nPC9sYW5ndWFnZT48YWRkZWQtZGF0ZSBm
b3JtYXQ9InV0YyI+MTQ2NTkzNjg1OTwvYWRkZWQtZGF0ZT48cmVmLXR5cGUgbmFtZT0iSm91cm5h
bCBBcnRpY2xlIj4xNzwvcmVmLXR5cGU+PHJlYy1udW1iZXI+MjY4PC9yZWMtbnVtYmVyPjxsYXN0
LXVwZGF0ZWQtZGF0ZSBmb3JtYXQ9InV0YyI+MTQ2NTkzNjg1OTwvbGFzdC11cGRhdGVkLWRhdGU+
PGFjY2Vzc2lvbi1udW0+MjE0MTk2NTk8L2FjY2Vzc2lvbi1udW0+PGVsZWN0cm9uaWMtcmVzb3Vy
Y2UtbnVtPjEwLjEwMTYvai5oZWFsdW4uMjAxMS4wMS43MTI8L2VsZWN0cm9uaWMtcmVzb3VyY2Ut
bnVtPjx2b2x1bWU+MzA8L3ZvbHVtZT48L3JlY29yZD48L0NpdGU+PC9FbmROb3RlPn==
</w:fldData>
        </w:fldChar>
      </w:r>
      <w:r w:rsidR="009B0B03" w:rsidRPr="00B6576B">
        <w:rPr>
          <w:rFonts w:ascii="Book Antiqua" w:hAnsi="Book Antiqua" w:cs="Times New Roman"/>
        </w:rPr>
        <w:instrText xml:space="preserve"> ADDIN EN.CITE </w:instrText>
      </w:r>
      <w:r w:rsidR="009B0B03" w:rsidRPr="00B6576B">
        <w:rPr>
          <w:rFonts w:ascii="Book Antiqua" w:hAnsi="Book Antiqua" w:cs="Times New Roman"/>
        </w:rPr>
        <w:fldChar w:fldCharType="begin">
          <w:fldData xml:space="preserve">PEVuZE5vdGU+PENpdGU+PEF1dGhvcj5IdXNhaW48L0F1dGhvcj48WWVhcj4yMDE2PC9ZZWFyPjxJ
RFRleHQ+THVuZyBUcmFuc3BsYW50YXRpb246IFRoZSBTdGF0ZSBvZiB0aGUgQWlyd2F5czwvSURU
ZXh0PjxEaXNwbGF5VGV4dD48c3R5bGUgZmFjZT0ic3VwZXJzY3JpcHQiPjIwLDIxPC9zdHlsZT48
L0Rpc3BsYXlUZXh0PjxyZWNvcmQ+PGRhdGVzPjxwdWItZGF0ZXM+PGRhdGU+TWFyPC9kYXRlPjwv
cHViLWRhdGVzPjx5ZWFyPjIwMTY8L3llYXI+PC9kYXRlcz48dXJscz48cmVsYXRlZC11cmxzPjx1
cmw+aHR0cDovL3d3dy5uY2JpLm5sbS5uaWguZ292L3B1Ym1lZC8yNjkyNzcxODwvdXJsPjwvcmVs
YXRlZC11cmxzPjwvdXJscz48aXNibj4xNTQzLTIxNjU8L2lzYm4+PHRpdGxlcz48dGl0bGU+THVu
ZyBUcmFuc3BsYW50YXRpb246IFRoZSBTdGF0ZSBvZiB0aGUgQWlyd2F5czwvdGl0bGU+PHNlY29u
ZGFyeS10aXRsZT5BcmNoIFBhdGhvbCBMYWIgTWVkPC9zZWNvbmRhcnktdGl0bGU+PC90aXRsZXM+
PHBhZ2VzPjI0MS00PC9wYWdlcz48bnVtYmVyPjM8L251bWJlcj48Y29udHJpYnV0b3JzPjxhdXRo
b3JzPjxhdXRob3I+SHVzYWluLCBBLiBOLjwvYXV0aG9yPjxhdXRob3I+R2Fycml0eSwgRS4gUi48
L2F1dGhvcj48L2F1dGhvcnM+PC9jb250cmlidXRvcnM+PGxhbmd1YWdlPmVuZzwvbGFuZ3VhZ2U+
PGFkZGVkLWRhdGUgZm9ybWF0PSJ1dGMiPjE0NjU5Mzc5ODk8L2FkZGVkLWRhdGU+PHJlZi10eXBl
IG5hbWU9IkpvdXJuYWwgQXJ0aWNsZSI+MTc8L3JlZi10eXBlPjxyZWMtbnVtYmVyPjI2OTwvcmVj
LW51bWJlcj48bGFzdC11cGRhdGVkLWRhdGUgZm9ybWF0PSJ1dGMiPjE0NjU5Mzc5ODk8L2xhc3Qt
dXBkYXRlZC1kYXRlPjxhY2Nlc3Npb24tbnVtPjI2OTI3NzE4PC9hY2Nlc3Npb24tbnVtPjxlbGVj
dHJvbmljLXJlc291cmNlLW51bT4xMC41ODU4L2FycGEuMjAxNS0wMjk1LVNBPC9lbGVjdHJvbmlj
LXJlc291cmNlLW51bT48dm9sdW1lPjE0MDwvdm9sdW1lPjwvcmVjb3JkPjwvQ2l0ZT48Q2l0ZT48
QXV0aG9yPlNhdG88L0F1dGhvcj48WWVhcj4yMDExPC9ZZWFyPjxJRFRleHQ+UmVzdHJpY3RpdmUg
YWxsb2dyYWZ0IHN5bmRyb21lIChSQVMpOiBhIG5vdmVsIGZvcm0gb2YgY2hyb25pYyBsdW5nIGFs
bG9ncmFmdCBkeXNmdW5jdGlvbjwvSURUZXh0PjxyZWNvcmQ+PGRhdGVzPjxwdWItZGF0ZXM+PGRh
dGU+SnVsPC9kYXRlPjwvcHViLWRhdGVzPjx5ZWFyPjIwMTE8L3llYXI+PC9kYXRlcz48a2V5d29y
ZHM+PGtleXdvcmQ+QWR1bHQ8L2tleXdvcmQ+PGtleXdvcmQ+QW5hbHlzaXMgb2YgVmFyaWFuY2U8
L2tleXdvcmQ+PGtleXdvcmQ+QnJvbmNoaW9saXRpcyBPYmxpdGVyYW5zPC9rZXl3b3JkPjxrZXl3
b3JkPkNocm9uaWMgRGlzZWFzZTwva2V5d29yZD48a2V5d29yZD5GZW1hbGU8L2tleXdvcmQ+PGtl
eXdvcmQ+Rm9sbG93LVVwIFN0dWRpZXM8L2tleXdvcmQ+PGtleXdvcmQ+Rm9yY2VkIEV4cGlyYXRv
cnkgVm9sdW1lPC9rZXl3b3JkPjxrZXl3b3JkPkhlYXJ0LUx1bmcgVHJhbnNwbGFudGF0aW9uPC9r
ZXl3b3JkPjxrZXl3b3JkPkh1bWFuczwva2V5d29yZD48a2V5d29yZD5MdW5nIFRyYW5zcGxhbnRh
dGlvbjwva2V5d29yZD48a2V5d29yZD5NYWxlPC9rZXl3b3JkPjxrZXl3b3JkPk1pZGRsZSBBZ2Vk
PC9rZXl3b3JkPjxrZXl3b3JkPlBoZW5vdHlwZTwva2V5d29yZD48a2V5d29yZD5QcmltYXJ5IEdy
YWZ0IER5c2Z1bmN0aW9uPC9rZXl3b3JkPjxrZXl3b3JkPlJldHJvc3BlY3RpdmUgU3R1ZGllczwv
a2V5d29yZD48a2V5d29yZD5SaXNrIEZhY3RvcnM8L2tleXdvcmQ+PGtleXdvcmQ+U3Vydml2YWwg
UmF0ZTwva2V5d29yZD48a2V5d29yZD5TeW5kcm9tZTwva2V5d29yZD48a2V5d29yZD5Ub3RhbCBM
dW5nIENhcGFjaXR5PC9rZXl3b3JkPjxrZXl3b3JkPlRyYW5zcGxhbnRhdGlvbiwgSG9tb2xvZ291
czwva2V5d29yZD48a2V5d29yZD5UcmVhdG1lbnQgT3V0Y29tZTwva2V5d29yZD48L2tleXdvcmRz
Pjx1cmxzPjxyZWxhdGVkLXVybHM+PHVybD5odHRwOi8vd3d3Lm5jYmkubmxtLm5paC5nb3YvcHVi
bWVkLzIxNDE5NjU5PC91cmw+PC9yZWxhdGVkLXVybHM+PC91cmxzPjxpc2JuPjE1NTctMzExNzwv
aXNibj48dGl0bGVzPjx0aXRsZT5SZXN0cmljdGl2ZSBhbGxvZ3JhZnQgc3luZHJvbWUgKFJBUyk6
IGEgbm92ZWwgZm9ybSBvZiBjaHJvbmljIGx1bmcgYWxsb2dyYWZ0IGR5c2Z1bmN0aW9uPC90aXRs
ZT48c2Vjb25kYXJ5LXRpdGxlPkogSGVhcnQgTHVuZyBUcmFuc3BsYW50PC9zZWNvbmRhcnktdGl0
bGU+PC90aXRsZXM+PHBhZ2VzPjczNS00MjwvcGFnZXM+PG51bWJlcj43PC9udW1iZXI+PGNvbnRy
aWJ1dG9ycz48YXV0aG9ycz48YXV0aG9yPlNhdG8sIE0uPC9hdXRob3I+PGF1dGhvcj5XYWRkZWxs
LCBULiBLLjwvYXV0aG9yPjxhdXRob3I+V2FnbmV0eiwgVS48L2F1dGhvcj48YXV0aG9yPlJvYmVy
dHMsIEguIEMuPC9hdXRob3I+PGF1dGhvcj5Id2FuZywgRC4gTS48L2F1dGhvcj48YXV0aG9yPkhh
cm9vbiwgQS48L2F1dGhvcj48YXV0aG9yPldhZ25ldHosIEQuPC9hdXRob3I+PGF1dGhvcj5DaGFw
YXJybywgQy48L2F1dGhvcj48YXV0aG9yPlNpbmdlciwgTC4gRy48L2F1dGhvcj48YXV0aG9yPkh1
dGNoZW9uLCBNLiBBLjwvYXV0aG9yPjxhdXRob3I+S2VzaGF2amVlLCBTLjwvYXV0aG9yPjwvYXV0
aG9ycz48L2NvbnRyaWJ1dG9ycz48bGFuZ3VhZ2U+ZW5nPC9sYW5ndWFnZT48YWRkZWQtZGF0ZSBm
b3JtYXQ9InV0YyI+MTQ2NTkzNjg1OTwvYWRkZWQtZGF0ZT48cmVmLXR5cGUgbmFtZT0iSm91cm5h
bCBBcnRpY2xlIj4xNzwvcmVmLXR5cGU+PHJlYy1udW1iZXI+MjY4PC9yZWMtbnVtYmVyPjxsYXN0
LXVwZGF0ZWQtZGF0ZSBmb3JtYXQ9InV0YyI+MTQ2NTkzNjg1OTwvbGFzdC11cGRhdGVkLWRhdGU+
PGFjY2Vzc2lvbi1udW0+MjE0MTk2NTk8L2FjY2Vzc2lvbi1udW0+PGVsZWN0cm9uaWMtcmVzb3Vy
Y2UtbnVtPjEwLjEwMTYvai5oZWFsdW4uMjAxMS4wMS43MTI8L2VsZWN0cm9uaWMtcmVzb3VyY2Ut
bnVtPjx2b2x1bWU+MzA8L3ZvbHVtZT48L3JlY29yZD48L0NpdGU+PC9FbmROb3RlPn==
</w:fldData>
        </w:fldChar>
      </w:r>
      <w:r w:rsidR="009B0B03" w:rsidRPr="00B6576B">
        <w:rPr>
          <w:rFonts w:ascii="Book Antiqua" w:hAnsi="Book Antiqua" w:cs="Times New Roman"/>
        </w:rPr>
        <w:instrText xml:space="preserve"> ADDIN EN.CITE.DATA </w:instrText>
      </w:r>
      <w:r w:rsidR="009B0B03" w:rsidRPr="00B6576B">
        <w:rPr>
          <w:rFonts w:ascii="Book Antiqua" w:hAnsi="Book Antiqua" w:cs="Times New Roman"/>
        </w:rPr>
      </w:r>
      <w:r w:rsidR="009B0B03" w:rsidRPr="00B6576B">
        <w:rPr>
          <w:rFonts w:ascii="Book Antiqua" w:hAnsi="Book Antiqua" w:cs="Times New Roman"/>
        </w:rPr>
        <w:fldChar w:fldCharType="end"/>
      </w:r>
      <w:r w:rsidR="009B0B03" w:rsidRPr="00B6576B">
        <w:rPr>
          <w:rFonts w:ascii="Book Antiqua" w:hAnsi="Book Antiqua" w:cs="Times New Roman"/>
        </w:rPr>
      </w:r>
      <w:r w:rsidR="009B0B03" w:rsidRPr="00B6576B">
        <w:rPr>
          <w:rFonts w:ascii="Book Antiqua" w:hAnsi="Book Antiqua" w:cs="Times New Roman"/>
        </w:rPr>
        <w:fldChar w:fldCharType="separate"/>
      </w:r>
      <w:r w:rsidR="009B0B03" w:rsidRPr="00B6576B">
        <w:rPr>
          <w:rFonts w:ascii="Book Antiqua" w:hAnsi="Book Antiqua" w:cs="Times New Roman"/>
          <w:noProof/>
          <w:vertAlign w:val="superscript"/>
        </w:rPr>
        <w:t>20,21</w:t>
      </w:r>
      <w:r w:rsidR="009B0B03" w:rsidRPr="00B6576B">
        <w:rPr>
          <w:rFonts w:ascii="Book Antiqua" w:hAnsi="Book Antiqua" w:cs="Times New Roman"/>
        </w:rPr>
        <w:fldChar w:fldCharType="end"/>
      </w:r>
      <w:r w:rsidR="007053DE" w:rsidRPr="00B6576B">
        <w:rPr>
          <w:rFonts w:ascii="Book Antiqua" w:hAnsi="Book Antiqua" w:cs="Times New Roman"/>
          <w:vertAlign w:val="superscript"/>
        </w:rPr>
        <w:t>]</w:t>
      </w:r>
      <w:r w:rsidR="007053DE" w:rsidRPr="00B6576B">
        <w:rPr>
          <w:rFonts w:ascii="Book Antiqua" w:hAnsi="Book Antiqua" w:cs="Times New Roman"/>
        </w:rPr>
        <w:t>,</w:t>
      </w:r>
      <w:r w:rsidR="004A15E3" w:rsidRPr="00B6576B">
        <w:rPr>
          <w:rFonts w:ascii="Book Antiqua" w:hAnsi="Book Antiqua" w:cs="Times New Roman"/>
        </w:rPr>
        <w:t xml:space="preserve"> and is </w:t>
      </w:r>
      <w:r w:rsidR="00E11F14" w:rsidRPr="00B6576B">
        <w:rPr>
          <w:rFonts w:ascii="Book Antiqua" w:hAnsi="Book Antiqua" w:cs="Times New Roman"/>
        </w:rPr>
        <w:t xml:space="preserve">defined as a persistent decline in total lung capacity </w:t>
      </w:r>
      <w:r w:rsidR="009B0B03" w:rsidRPr="00B6576B">
        <w:rPr>
          <w:rFonts w:ascii="Book Antiqua" w:hAnsi="Book Antiqua" w:cs="Times New Roman"/>
        </w:rPr>
        <w:t xml:space="preserve">(TLC) </w:t>
      </w:r>
      <w:r w:rsidR="00903314" w:rsidRPr="00B6576B">
        <w:rPr>
          <w:rFonts w:ascii="Book Antiqua" w:hAnsi="Book Antiqua" w:cs="Times New Roman"/>
        </w:rPr>
        <w:t>alongside</w:t>
      </w:r>
      <w:r w:rsidR="00E11F14" w:rsidRPr="00B6576B">
        <w:rPr>
          <w:rFonts w:ascii="Book Antiqua" w:hAnsi="Book Antiqua" w:cs="Times New Roman"/>
        </w:rPr>
        <w:t xml:space="preserve"> a decline in </w:t>
      </w:r>
      <w:r w:rsidR="009B0B03" w:rsidRPr="00B6576B">
        <w:rPr>
          <w:rFonts w:ascii="Book Antiqua" w:hAnsi="Book Antiqua" w:cs="Times New Roman"/>
        </w:rPr>
        <w:t>FEV1</w:t>
      </w:r>
      <w:r w:rsidR="00346A30" w:rsidRPr="00B6576B">
        <w:rPr>
          <w:rFonts w:ascii="Book Antiqua" w:hAnsi="Book Antiqua" w:cs="Times New Roman"/>
          <w:vertAlign w:val="superscript"/>
        </w:rPr>
        <w:t>[</w:t>
      </w:r>
      <w:r w:rsidR="00E11F14" w:rsidRPr="00B6576B">
        <w:rPr>
          <w:rFonts w:ascii="Book Antiqua" w:hAnsi="Book Antiqua" w:cs="Times New Roman"/>
        </w:rPr>
        <w:fldChar w:fldCharType="begin"/>
      </w:r>
      <w:r w:rsidR="009B0B03" w:rsidRPr="00B6576B">
        <w:rPr>
          <w:rFonts w:ascii="Book Antiqua" w:hAnsi="Book Antiqua" w:cs="Times New Roman"/>
        </w:rPr>
        <w:instrText xml:space="preserve"> ADDIN EN.CITE &lt;EndNote&gt;&lt;Cite&gt;&lt;Author&gt;Traxler&lt;/Author&gt;&lt;Year&gt;2016&lt;/Year&gt;&lt;IDText&gt;The Lymphatic Phenotype of Lung Allografts in Patients With Bronchiolitis Obliterans Syndrome and Restrictive Allograft Syndrome&lt;/IDText&gt;&lt;DisplayText&gt;&lt;style face="superscript"&gt;22&lt;/style&gt;&lt;/DisplayText&gt;&lt;record&gt;&lt;dates&gt;&lt;pub-dates&gt;&lt;date&gt;May&lt;/date&gt;&lt;/pub-dates&gt;&lt;year&gt;2016&lt;/year&gt;&lt;/dates&gt;&lt;urls&gt;&lt;related-urls&gt;&lt;url&gt;http://www.ncbi.nlm.nih.gov/pubmed/27163544&lt;/url&gt;&lt;/related-urls&gt;&lt;/urls&gt;&lt;isbn&gt;1534-6080&lt;/isbn&gt;&lt;titles&gt;&lt;title&gt;The Lymphatic Phenotype of Lung Allografts in Patients With Bronchiolitis Obliterans Syndrome and Restrictive Allograft Syndrome&lt;/title&gt;&lt;secondary-title&gt;Transplantation&lt;/secondary-title&gt;&lt;/titles&gt;&lt;contributors&gt;&lt;authors&gt;&lt;author&gt;Traxler, D.&lt;/author&gt;&lt;author&gt;Schweiger, T.&lt;/author&gt;&lt;author&gt;Schwarz, S.&lt;/author&gt;&lt;author&gt;Schuster, M. M.&lt;/author&gt;&lt;author&gt;Jaksch, P.&lt;/author&gt;&lt;author&gt;Lang, G.&lt;/author&gt;&lt;author&gt;Birner, P.&lt;/author&gt;&lt;author&gt;Klepetko, W.&lt;/author&gt;&lt;author&gt;Ankersmit, H. J.&lt;/author&gt;&lt;author&gt;Hoetzenecker, K.&lt;/author&gt;&lt;/authors&gt;&lt;/contributors&gt;&lt;language&gt;ENG&lt;/language&gt;&lt;added-date format="utc"&gt;1465936653&lt;/added-date&gt;&lt;ref-type name="Journal Article"&gt;17&lt;/ref-type&gt;&lt;rec-number&gt;266&lt;/rec-number&gt;&lt;last-updated-date format="utc"&gt;1465936653&lt;/last-updated-date&gt;&lt;accession-num&gt;27163544&lt;/accession-num&gt;&lt;electronic-resource-num&gt;10.1097/TP.0000000000001263&lt;/electronic-resource-num&gt;&lt;/record&gt;&lt;/Cite&gt;&lt;/EndNote&gt;</w:instrText>
      </w:r>
      <w:r w:rsidR="00E11F14" w:rsidRPr="00B6576B">
        <w:rPr>
          <w:rFonts w:ascii="Book Antiqua" w:hAnsi="Book Antiqua" w:cs="Times New Roman"/>
        </w:rPr>
        <w:fldChar w:fldCharType="separate"/>
      </w:r>
      <w:r w:rsidR="009B0B03" w:rsidRPr="00B6576B">
        <w:rPr>
          <w:rFonts w:ascii="Book Antiqua" w:hAnsi="Book Antiqua" w:cs="Times New Roman"/>
          <w:noProof/>
          <w:vertAlign w:val="superscript"/>
        </w:rPr>
        <w:t>22</w:t>
      </w:r>
      <w:r w:rsidR="00E11F14" w:rsidRPr="00B6576B">
        <w:rPr>
          <w:rFonts w:ascii="Book Antiqua" w:hAnsi="Book Antiqua" w:cs="Times New Roman"/>
        </w:rPr>
        <w:fldChar w:fldCharType="end"/>
      </w:r>
      <w:r w:rsidR="00346A30" w:rsidRPr="00B6576B">
        <w:rPr>
          <w:rFonts w:ascii="Book Antiqua" w:hAnsi="Book Antiqua" w:cs="Times New Roman"/>
          <w:vertAlign w:val="superscript"/>
        </w:rPr>
        <w:t>]</w:t>
      </w:r>
      <w:r w:rsidR="00346A30" w:rsidRPr="00B6576B">
        <w:rPr>
          <w:rFonts w:ascii="Book Antiqua" w:hAnsi="Book Antiqua" w:cs="Times New Roman"/>
        </w:rPr>
        <w:t>.</w:t>
      </w:r>
      <w:r w:rsidR="00E11F14" w:rsidRPr="00B6576B">
        <w:rPr>
          <w:rFonts w:ascii="Book Antiqua" w:hAnsi="Book Antiqua" w:cs="Times New Roman"/>
        </w:rPr>
        <w:t xml:space="preserve"> RAS is histologically characterized</w:t>
      </w:r>
      <w:r w:rsidR="00DC629A" w:rsidRPr="00B6576B">
        <w:rPr>
          <w:rFonts w:ascii="Book Antiqua" w:hAnsi="Book Antiqua" w:cs="Times New Roman"/>
        </w:rPr>
        <w:t xml:space="preserve"> by diffuse alveolar damage and extensive fibrosis in the alveolar </w:t>
      </w:r>
      <w:proofErr w:type="spellStart"/>
      <w:r w:rsidR="00DC629A" w:rsidRPr="00B6576B">
        <w:rPr>
          <w:rFonts w:ascii="Book Antiqua" w:hAnsi="Book Antiqua" w:cs="Times New Roman"/>
        </w:rPr>
        <w:t>inters</w:t>
      </w:r>
      <w:r w:rsidR="00903314" w:rsidRPr="00B6576B">
        <w:rPr>
          <w:rFonts w:ascii="Book Antiqua" w:hAnsi="Book Antiqua" w:cs="Times New Roman"/>
        </w:rPr>
        <w:t>t</w:t>
      </w:r>
      <w:r w:rsidR="00DC629A" w:rsidRPr="00B6576B">
        <w:rPr>
          <w:rFonts w:ascii="Book Antiqua" w:hAnsi="Book Antiqua" w:cs="Times New Roman"/>
        </w:rPr>
        <w:t>itium</w:t>
      </w:r>
      <w:proofErr w:type="spellEnd"/>
      <w:r w:rsidR="00DC629A" w:rsidRPr="00B6576B">
        <w:rPr>
          <w:rFonts w:ascii="Book Antiqua" w:hAnsi="Book Antiqua" w:cs="Times New Roman"/>
        </w:rPr>
        <w:t xml:space="preserve">, visceral pleura, and interlobular septa, </w:t>
      </w:r>
      <w:r w:rsidR="00E11F14" w:rsidRPr="00B6576B">
        <w:rPr>
          <w:rFonts w:ascii="Book Antiqua" w:hAnsi="Book Antiqua" w:cs="Times New Roman"/>
        </w:rPr>
        <w:t xml:space="preserve">and </w:t>
      </w:r>
      <w:r w:rsidR="00903314" w:rsidRPr="00B6576B">
        <w:rPr>
          <w:rFonts w:ascii="Book Antiqua" w:hAnsi="Book Antiqua" w:cs="Times New Roman"/>
        </w:rPr>
        <w:t xml:space="preserve">may </w:t>
      </w:r>
      <w:r w:rsidR="00E11F14" w:rsidRPr="00B6576B">
        <w:rPr>
          <w:rFonts w:ascii="Book Antiqua" w:hAnsi="Book Antiqua" w:cs="Times New Roman"/>
        </w:rPr>
        <w:t xml:space="preserve">also contain scattered </w:t>
      </w:r>
      <w:proofErr w:type="spellStart"/>
      <w:r w:rsidR="00E11F14" w:rsidRPr="00B6576B">
        <w:rPr>
          <w:rFonts w:ascii="Book Antiqua" w:hAnsi="Book Antiqua" w:cs="Times New Roman"/>
        </w:rPr>
        <w:t>obliterative</w:t>
      </w:r>
      <w:proofErr w:type="spellEnd"/>
      <w:r w:rsidR="00E11F14" w:rsidRPr="00B6576B">
        <w:rPr>
          <w:rFonts w:ascii="Book Antiqua" w:hAnsi="Book Antiqua" w:cs="Times New Roman"/>
        </w:rPr>
        <w:t xml:space="preserve"> bronchiolitis </w:t>
      </w:r>
      <w:proofErr w:type="gramStart"/>
      <w:r w:rsidR="00E11F14" w:rsidRPr="00B6576B">
        <w:rPr>
          <w:rFonts w:ascii="Book Antiqua" w:hAnsi="Book Antiqua" w:cs="Times New Roman"/>
        </w:rPr>
        <w:t>lesions</w:t>
      </w:r>
      <w:r w:rsidR="00B02ED2" w:rsidRPr="00B6576B">
        <w:rPr>
          <w:rFonts w:ascii="Book Antiqua" w:hAnsi="Book Antiqua" w:cs="Times New Roman"/>
          <w:vertAlign w:val="superscript"/>
        </w:rPr>
        <w:t>[</w:t>
      </w:r>
      <w:proofErr w:type="gramEnd"/>
      <w:r w:rsidR="00E11F14" w:rsidRPr="00B6576B">
        <w:rPr>
          <w:rFonts w:ascii="Book Antiqua" w:hAnsi="Book Antiqua" w:cs="Times New Roman"/>
        </w:rPr>
        <w:fldChar w:fldCharType="begin">
          <w:fldData xml:space="preserve">PEVuZE5vdGU+PENpdGU+PEF1dGhvcj5UcmF4bGVyPC9BdXRob3I+PFllYXI+MjAxNjwvWWVhcj48
SURUZXh0PlRoZSBMeW1waGF0aWMgUGhlbm90eXBlIG9mIEx1bmcgQWxsb2dyYWZ0cyBpbiBQYXRp
ZW50cyBXaXRoIEJyb25jaGlvbGl0aXMgT2JsaXRlcmFucyBTeW5kcm9tZSBhbmQgUmVzdHJpY3Rp
dmUgQWxsb2dyYWZ0IFN5bmRyb21lPC9JRFRleHQ+PERpc3BsYXlUZXh0PjxzdHlsZSBmYWNlPSJz
dXBlcnNjcmlwdCI+MjEtMjQ8L3N0eWxlPjwvRGlzcGxheVRleHQ+PHJlY29yZD48ZGF0ZXM+PHB1
Yi1kYXRlcz48ZGF0ZT5NYXk8L2RhdGU+PC9wdWItZGF0ZXM+PHllYXI+MjAxNjwveWVhcj48L2Rh
dGVzPjx1cmxzPjxyZWxhdGVkLXVybHM+PHVybD5odHRwOi8vd3d3Lm5jYmkubmxtLm5paC5nb3Yv
cHVibWVkLzI3MTYzNTQ0PC91cmw+PC9yZWxhdGVkLXVybHM+PC91cmxzPjxpc2JuPjE1MzQtNjA4
MDwvaXNibj48dGl0bGVzPjx0aXRsZT5UaGUgTHltcGhhdGljIFBoZW5vdHlwZSBvZiBMdW5nIEFs
bG9ncmFmdHMgaW4gUGF0aWVudHMgV2l0aCBCcm9uY2hpb2xpdGlzIE9ibGl0ZXJhbnMgU3luZHJv
bWUgYW5kIFJlc3RyaWN0aXZlIEFsbG9ncmFmdCBTeW5kcm9tZTwvdGl0bGU+PHNlY29uZGFyeS10
aXRsZT5UcmFuc3BsYW50YXRpb248L3NlY29uZGFyeS10aXRsZT48L3RpdGxlcz48Y29udHJpYnV0
b3JzPjxhdXRob3JzPjxhdXRob3I+VHJheGxlciwgRC48L2F1dGhvcj48YXV0aG9yPlNjaHdlaWdl
ciwgVC48L2F1dGhvcj48YXV0aG9yPlNjaHdhcnosIFMuPC9hdXRob3I+PGF1dGhvcj5TY2h1c3Rl
ciwgTS4gTS48L2F1dGhvcj48YXV0aG9yPkpha3NjaCwgUC48L2F1dGhvcj48YXV0aG9yPkxhbmcs
IEcuPC9hdXRob3I+PGF1dGhvcj5CaXJuZXIsIFAuPC9hdXRob3I+PGF1dGhvcj5LbGVwZXRrbywg
Vy48L2F1dGhvcj48YXV0aG9yPkFua2Vyc21pdCwgSC4gSi48L2F1dGhvcj48YXV0aG9yPkhvZXR6
ZW5lY2tlciwgSy48L2F1dGhvcj48L2F1dGhvcnM+PC9jb250cmlidXRvcnM+PGxhbmd1YWdlPkVO
RzwvbGFuZ3VhZ2U+PGFkZGVkLWRhdGUgZm9ybWF0PSJ1dGMiPjE0NjU5MzY2NTM8L2FkZGVkLWRh
dGU+PHJlZi10eXBlIG5hbWU9IkpvdXJuYWwgQXJ0aWNsZSI+MTc8L3JlZi10eXBlPjxyZWMtbnVt
YmVyPjI2NjwvcmVjLW51bWJlcj48bGFzdC11cGRhdGVkLWRhdGUgZm9ybWF0PSJ1dGMiPjE0NjU5
MzY2NTM8L2xhc3QtdXBkYXRlZC1kYXRlPjxhY2Nlc3Npb24tbnVtPjI3MTYzNTQ0PC9hY2Nlc3Np
b24tbnVtPjxlbGVjdHJvbmljLXJlc291cmNlLW51bT4xMC4xMDk3L1RQLjAwMDAwMDAwMDAwMDEy
NjM8L2VsZWN0cm9uaWMtcmVzb3VyY2UtbnVtPjwvcmVjb3JkPjwvQ2l0ZT48Q2l0ZT48QXV0aG9y
PlZlcmxlZGVuPC9BdXRob3I+PFllYXI+MjAxNTwvWWVhcj48SURUZXh0PlJlc3RyaWN0aXZlIGNo
cm9uaWMgbHVuZyBhbGxvZ3JhZnQgZHlzZnVuY3Rpb246IFdoZXJlIGFyZSB3ZSBub3c/PC9JRFRl
eHQ+PHJlY29yZD48ZGF0ZXM+PHB1Yi1kYXRlcz48ZGF0ZT5NYXk8L2RhdGU+PC9wdWItZGF0ZXM+
PHllYXI+MjAxNTwveWVhcj48L2RhdGVzPjxrZXl3b3Jkcz48a2V5d29yZD5BbGxvZ3JhZnRzPC9r
ZXl3b3JkPjxrZXl3b3JkPkJlbGdpdW08L2tleXdvcmQ+PGtleXdvcmQ+QnJvbmNoaW9saXRpcyBP
YmxpdGVyYW5zPC9rZXl3b3JkPjxrZXl3b3JkPkNocm9uaWMgRGlzZWFzZTwva2V5d29yZD48a2V5
d29yZD5IdW1hbnM8L2tleXdvcmQ+PGtleXdvcmQ+SW5jaWRlbmNlPC9rZXl3b3JkPjxrZXl3b3Jk
Pkx1bmcgVHJhbnNwbGFudGF0aW9uPC9rZXl3b3JkPjxrZXl3b3JkPlByaW1hcnkgR3JhZnQgRHlz
ZnVuY3Rpb248L2tleXdvcmQ+PGtleXdvcmQ+UHJvZ25vc2lzPC9rZXl3b3JkPjxrZXl3b3JkPlJp
c2sgRmFjdG9yczwva2V5d29yZD48L2tleXdvcmRzPjx1cmxzPjxyZWxhdGVkLXVybHM+PHVybD5o
dHRwOi8vd3d3Lm5jYmkubmxtLm5paC5nb3YvcHVibWVkLzI1NTc3NTY0PC91cmw+PC9yZWxhdGVk
LXVybHM+PC91cmxzPjxpc2JuPjE1NTctMzExNzwvaXNibj48dGl0bGVzPjx0aXRsZT5SZXN0cmlj
dGl2ZSBjaHJvbmljIGx1bmcgYWxsb2dyYWZ0IGR5c2Z1bmN0aW9uOiBXaGVyZSBhcmUgd2Ugbm93
PzwvdGl0bGU+PHNlY29uZGFyeS10aXRsZT5KIEhlYXJ0IEx1bmcgVHJhbnNwbGFudDwvc2Vjb25k
YXJ5LXRpdGxlPjwvdGl0bGVzPjxwYWdlcz42MjUtMzA8L3BhZ2VzPjxudW1iZXI+NTwvbnVtYmVy
Pjxjb250cmlidXRvcnM+PGF1dGhvcnM+PGF1dGhvcj5WZXJsZWRlbiwgUy4gRS48L2F1dGhvcj48
YXV0aG9yPlJ1dHRlbnMsIEQuPC9hdXRob3I+PGF1dGhvcj5WYW5kZXJtZXVsZW4sIEUuPC9hdXRo
b3I+PGF1dGhvcj5CZWxsb24sIEguPC9hdXRob3I+PGF1dGhvcj5WYW4gUmFlbWRvbmNrLCBELiBF
LjwvYXV0aG9yPjxhdXRob3I+RHVwb250LCBMLiBKLjwvYXV0aG9yPjxhdXRob3I+VmFuYXVkZW5h
ZXJkZSwgQi4gTS48L2F1dGhvcj48YXV0aG9yPlZlcmxlZGVuLCBHLjwvYXV0aG9yPjxhdXRob3I+
Vm9zLCBSLjwvYXV0aG9yPjwvYXV0aG9ycz48L2NvbnRyaWJ1dG9ycz48bGFuZ3VhZ2U+ZW5nPC9s
YW5ndWFnZT48YWRkZWQtZGF0ZSBmb3JtYXQ9InV0YyI+MTQ2NTkzNjE5MTwvYWRkZWQtZGF0ZT48
cmVmLXR5cGUgbmFtZT0iSm91cm5hbCBBcnRpY2xlIj4xNzwvcmVmLXR5cGU+PHJlYy1udW1iZXI+
MjY1PC9yZWMtbnVtYmVyPjxsYXN0LXVwZGF0ZWQtZGF0ZSBmb3JtYXQ9InV0YyI+MTQ2NTkzNjE5
MTwvbGFzdC11cGRhdGVkLWRhdGU+PGFjY2Vzc2lvbi1udW0+MjU1Nzc1NjQ8L2FjY2Vzc2lvbi1u
dW0+PGVsZWN0cm9uaWMtcmVzb3VyY2UtbnVtPjEwLjEwMTYvai5oZWFsdW4uMjAxNC4xMS4wMDc8
L2VsZWN0cm9uaWMtcmVzb3VyY2UtbnVtPjx2b2x1bWU+MzQ8L3ZvbHVtZT48L3JlY29yZD48L0Np
dGU+PENpdGU+PEF1dGhvcj5TYXRvPC9BdXRob3I+PFllYXI+MjAxMTwvWWVhcj48SURUZXh0PlJl
c3RyaWN0aXZlIGFsbG9ncmFmdCBzeW5kcm9tZSAoUkFTKTogYSBub3ZlbCBmb3JtIG9mIGNocm9u
aWMgbHVuZyBhbGxvZ3JhZnQgZHlzZnVuY3Rpb248L0lEVGV4dD48cmVjb3JkPjxkYXRlcz48cHVi
LWRhdGVzPjxkYXRlPkp1bDwvZGF0ZT48L3B1Yi1kYXRlcz48eWVhcj4yMDExPC95ZWFyPjwvZGF0
ZXM+PGtleXdvcmRzPjxrZXl3b3JkPkFkdWx0PC9rZXl3b3JkPjxrZXl3b3JkPkFuYWx5c2lzIG9m
IFZhcmlhbmNlPC9rZXl3b3JkPjxrZXl3b3JkPkJyb25jaGlvbGl0aXMgT2JsaXRlcmFuczwva2V5
d29yZD48a2V5d29yZD5DaHJvbmljIERpc2Vhc2U8L2tleXdvcmQ+PGtleXdvcmQ+RmVtYWxlPC9r
ZXl3b3JkPjxrZXl3b3JkPkZvbGxvdy1VcCBTdHVkaWVzPC9rZXl3b3JkPjxrZXl3b3JkPkZvcmNl
ZCBFeHBpcmF0b3J5IFZvbHVtZTwva2V5d29yZD48a2V5d29yZD5IZWFydC1MdW5nIFRyYW5zcGxh
bnRhdGlvbjwva2V5d29yZD48a2V5d29yZD5IdW1hbnM8L2tleXdvcmQ+PGtleXdvcmQ+THVuZyBU
cmFuc3BsYW50YXRpb248L2tleXdvcmQ+PGtleXdvcmQ+TWFsZTwva2V5d29yZD48a2V5d29yZD5N
aWRkbGUgQWdlZDwva2V5d29yZD48a2V5d29yZD5QaGVub3R5cGU8L2tleXdvcmQ+PGtleXdvcmQ+
UHJpbWFyeSBHcmFmdCBEeXNmdW5jdGlvbjwva2V5d29yZD48a2V5d29yZD5SZXRyb3NwZWN0aXZl
IFN0dWRpZXM8L2tleXdvcmQ+PGtleXdvcmQ+UmlzayBGYWN0b3JzPC9rZXl3b3JkPjxrZXl3b3Jk
PlN1cnZpdmFsIFJhdGU8L2tleXdvcmQ+PGtleXdvcmQ+U3luZHJvbWU8L2tleXdvcmQ+PGtleXdv
cmQ+VG90YWwgTHVuZyBDYXBhY2l0eTwva2V5d29yZD48a2V5d29yZD5UcmFuc3BsYW50YXRpb24s
IEhvbW9sb2dvdXM8L2tleXdvcmQ+PGtleXdvcmQ+VHJlYXRtZW50IE91dGNvbWU8L2tleXdvcmQ+
PC9rZXl3b3Jkcz48dXJscz48cmVsYXRlZC11cmxzPjx1cmw+aHR0cDovL3d3dy5uY2JpLm5sbS5u
aWguZ292L3B1Ym1lZC8yMTQxOTY1OTwvdXJsPjwvcmVsYXRlZC11cmxzPjwvdXJscz48aXNibj4x
NTU3LTMxMTc8L2lzYm4+PHRpdGxlcz48dGl0bGU+UmVzdHJpY3RpdmUgYWxsb2dyYWZ0IHN5bmRy
b21lIChSQVMpOiBhIG5vdmVsIGZvcm0gb2YgY2hyb25pYyBsdW5nIGFsbG9ncmFmdCBkeXNmdW5j
dGlvbjwvdGl0bGU+PHNlY29uZGFyeS10aXRsZT5KIEhlYXJ0IEx1bmcgVHJhbnNwbGFudDwvc2Vj
b25kYXJ5LXRpdGxlPjwvdGl0bGVzPjxwYWdlcz43MzUtNDI8L3BhZ2VzPjxudW1iZXI+NzwvbnVt
YmVyPjxjb250cmlidXRvcnM+PGF1dGhvcnM+PGF1dGhvcj5TYXRvLCBNLjwvYXV0aG9yPjxhdXRo
b3I+V2FkZGVsbCwgVC4gSy48L2F1dGhvcj48YXV0aG9yPldhZ25ldHosIFUuPC9hdXRob3I+PGF1
dGhvcj5Sb2JlcnRzLCBILiBDLjwvYXV0aG9yPjxhdXRob3I+SHdhbmcsIEQuIE0uPC9hdXRob3I+
PGF1dGhvcj5IYXJvb24sIEEuPC9hdXRob3I+PGF1dGhvcj5XYWduZXR6LCBELjwvYXV0aG9yPjxh
dXRob3I+Q2hhcGFycm8sIEMuPC9hdXRob3I+PGF1dGhvcj5TaW5nZXIsIEwuIEcuPC9hdXRob3I+
PGF1dGhvcj5IdXRjaGVvbiwgTS4gQS48L2F1dGhvcj48YXV0aG9yPktlc2hhdmplZSwgUy48L2F1
dGhvcj48L2F1dGhvcnM+PC9jb250cmlidXRvcnM+PGxhbmd1YWdlPmVuZzwvbGFuZ3VhZ2U+PGFk
ZGVkLWRhdGUgZm9ybWF0PSJ1dGMiPjE0NjU5MzY4NTk8L2FkZGVkLWRhdGU+PHJlZi10eXBlIG5h
bWU9IkpvdXJuYWwgQXJ0aWNsZSI+MTc8L3JlZi10eXBlPjxyZWMtbnVtYmVyPjI2ODwvcmVjLW51
bWJlcj48bGFzdC11cGRhdGVkLWRhdGUgZm9ybWF0PSJ1dGMiPjE0NjU5MzY4NTk8L2xhc3QtdXBk
YXRlZC1kYXRlPjxhY2Nlc3Npb24tbnVtPjIxNDE5NjU5PC9hY2Nlc3Npb24tbnVtPjxlbGVjdHJv
bmljLXJlc291cmNlLW51bT4xMC4xMDE2L2ouaGVhbHVuLjIwMTEuMDEuNzEyPC9lbGVjdHJvbmlj
LXJlc291cmNlLW51bT48dm9sdW1lPjMwPC92b2x1bWU+PC9yZWNvcmQ+PC9DaXRlPjxDaXRlPjxB
dXRob3I+U2F0bzwvQXV0aG9yPjxZZWFyPjIwMTM8L1llYXI+PElEVGV4dD5DaHJvbmljIGx1bmcg
YWxsb2dyYWZ0IGR5c2Z1bmN0aW9uIGFmdGVyIGx1bmcgdHJhbnNwbGFudGF0aW9uOiB0aGUgbW92
aW5nIHRhcmdldDwvSURUZXh0PjxyZWNvcmQ+PGRhdGVzPjxwdWItZGF0ZXM+PGRhdGU+RmViPC9k
YXRlPjwvcHViLWRhdGVzPjx5ZWFyPjIwMTM8L3llYXI+PC9kYXRlcz48a2V5d29yZHM+PGtleXdv
cmQ+QXppdGhyb215Y2luPC9rZXl3b3JkPjxrZXl3b3JkPkJyb25jaGlvbGl0aXMgT2JsaXRlcmFu
czwva2V5d29yZD48a2V5d29yZD5DaHJvbmljIERpc2Vhc2U8L2tleXdvcmQ+PGtleXdvcmQ+SHVt
YW5zPC9rZXl3b3JkPjxrZXl3b3JkPkx1bmc8L2tleXdvcmQ+PGtleXdvcmQ+THVuZyBUcmFuc3Bs
YW50YXRpb248L2tleXdvcmQ+PGtleXdvcmQ+UHJpbWFyeSBHcmFmdCBEeXNmdW5jdGlvbjwva2V5
d29yZD48a2V5d29yZD5TeW5kcm9tZTwva2V5d29yZD48a2V5d29yZD5UZXJtaW5vbG9neSBhcyBU
b3BpYzwva2V5d29yZD48a2V5d29yZD5UcmFuc3BsYW50YXRpb24sIEhvbW9sb2dvdXM8L2tleXdv
cmQ+PC9rZXl3b3Jkcz48dXJscz48cmVsYXRlZC11cmxzPjx1cmw+aHR0cDovL3d3dy5uY2JpLm5s
bS5uaWguZ292L3B1Ym1lZC8yMzEzODk3MDwvdXJsPjwvcmVsYXRlZC11cmxzPjwvdXJscz48aXNi
bj4xODYzLTY3MTM8L2lzYm4+PHRpdGxlcz48dGl0bGU+Q2hyb25pYyBsdW5nIGFsbG9ncmFmdCBk
eXNmdW5jdGlvbiBhZnRlciBsdW5nIHRyYW5zcGxhbnRhdGlvbjogdGhlIG1vdmluZyB0YXJnZXQ8
L3RpdGxlPjxzZWNvbmRhcnktdGl0bGU+R2VuIFRob3JhYyBDYXJkaW92YXNjIFN1cmc8L3NlY29u
ZGFyeS10aXRsZT48L3RpdGxlcz48cGFnZXM+NjctNzg8L3BhZ2VzPjxudW1iZXI+MjwvbnVtYmVy
Pjxjb250cmlidXRvcnM+PGF1dGhvcnM+PGF1dGhvcj5TYXRvLCBNLjwvYXV0aG9yPjwvYXV0aG9y
cz48L2NvbnRyaWJ1dG9ycz48bGFuZ3VhZ2U+ZW5nPC9sYW5ndWFnZT48YWRkZWQtZGF0ZSBmb3Jt
YXQ9InV0YyI+MTQ2NTkzNjg1OTwvYWRkZWQtZGF0ZT48cmVmLXR5cGUgbmFtZT0iSm91cm5hbCBB
cnRpY2xlIj4xNzwvcmVmLXR5cGU+PHJlYy1udW1iZXI+MjY3PC9yZWMtbnVtYmVyPjxsYXN0LXVw
ZGF0ZWQtZGF0ZSBmb3JtYXQ9InV0YyI+MTQ2NTkzNjg1OTwvbGFzdC11cGRhdGVkLWRhdGU+PGFj
Y2Vzc2lvbi1udW0+MjMxMzg5NzA8L2FjY2Vzc2lvbi1udW0+PGVsZWN0cm9uaWMtcmVzb3VyY2Ut
bnVtPjEwLjEwMDcvczExNzQ4LTAxMi0wMTY3LTM8L2VsZWN0cm9uaWMtcmVzb3VyY2UtbnVtPjx2
b2x1bWU+NjE8L3ZvbHVtZT48L3JlY29yZD48L0NpdGU+PC9FbmROb3RlPgB=
</w:fldData>
        </w:fldChar>
      </w:r>
      <w:r w:rsidR="009B0B03" w:rsidRPr="00B6576B">
        <w:rPr>
          <w:rFonts w:ascii="Book Antiqua" w:hAnsi="Book Antiqua" w:cs="Times New Roman"/>
        </w:rPr>
        <w:instrText xml:space="preserve"> ADDIN EN.CITE </w:instrText>
      </w:r>
      <w:r w:rsidR="009B0B03" w:rsidRPr="00B6576B">
        <w:rPr>
          <w:rFonts w:ascii="Book Antiqua" w:hAnsi="Book Antiqua" w:cs="Times New Roman"/>
        </w:rPr>
        <w:fldChar w:fldCharType="begin">
          <w:fldData xml:space="preserve">PEVuZE5vdGU+PENpdGU+PEF1dGhvcj5UcmF4bGVyPC9BdXRob3I+PFllYXI+MjAxNjwvWWVhcj48
SURUZXh0PlRoZSBMeW1waGF0aWMgUGhlbm90eXBlIG9mIEx1bmcgQWxsb2dyYWZ0cyBpbiBQYXRp
ZW50cyBXaXRoIEJyb25jaGlvbGl0aXMgT2JsaXRlcmFucyBTeW5kcm9tZSBhbmQgUmVzdHJpY3Rp
dmUgQWxsb2dyYWZ0IFN5bmRyb21lPC9JRFRleHQ+PERpc3BsYXlUZXh0PjxzdHlsZSBmYWNlPSJz
dXBlcnNjcmlwdCI+MjEtMjQ8L3N0eWxlPjwvRGlzcGxheVRleHQ+PHJlY29yZD48ZGF0ZXM+PHB1
Yi1kYXRlcz48ZGF0ZT5NYXk8L2RhdGU+PC9wdWItZGF0ZXM+PHllYXI+MjAxNjwveWVhcj48L2Rh
dGVzPjx1cmxzPjxyZWxhdGVkLXVybHM+PHVybD5odHRwOi8vd3d3Lm5jYmkubmxtLm5paC5nb3Yv
cHVibWVkLzI3MTYzNTQ0PC91cmw+PC9yZWxhdGVkLXVybHM+PC91cmxzPjxpc2JuPjE1MzQtNjA4
MDwvaXNibj48dGl0bGVzPjx0aXRsZT5UaGUgTHltcGhhdGljIFBoZW5vdHlwZSBvZiBMdW5nIEFs
bG9ncmFmdHMgaW4gUGF0aWVudHMgV2l0aCBCcm9uY2hpb2xpdGlzIE9ibGl0ZXJhbnMgU3luZHJv
bWUgYW5kIFJlc3RyaWN0aXZlIEFsbG9ncmFmdCBTeW5kcm9tZTwvdGl0bGU+PHNlY29uZGFyeS10
aXRsZT5UcmFuc3BsYW50YXRpb248L3NlY29uZGFyeS10aXRsZT48L3RpdGxlcz48Y29udHJpYnV0
b3JzPjxhdXRob3JzPjxhdXRob3I+VHJheGxlciwgRC48L2F1dGhvcj48YXV0aG9yPlNjaHdlaWdl
ciwgVC48L2F1dGhvcj48YXV0aG9yPlNjaHdhcnosIFMuPC9hdXRob3I+PGF1dGhvcj5TY2h1c3Rl
ciwgTS4gTS48L2F1dGhvcj48YXV0aG9yPkpha3NjaCwgUC48L2F1dGhvcj48YXV0aG9yPkxhbmcs
IEcuPC9hdXRob3I+PGF1dGhvcj5CaXJuZXIsIFAuPC9hdXRob3I+PGF1dGhvcj5LbGVwZXRrbywg
Vy48L2F1dGhvcj48YXV0aG9yPkFua2Vyc21pdCwgSC4gSi48L2F1dGhvcj48YXV0aG9yPkhvZXR6
ZW5lY2tlciwgSy48L2F1dGhvcj48L2F1dGhvcnM+PC9jb250cmlidXRvcnM+PGxhbmd1YWdlPkVO
RzwvbGFuZ3VhZ2U+PGFkZGVkLWRhdGUgZm9ybWF0PSJ1dGMiPjE0NjU5MzY2NTM8L2FkZGVkLWRh
dGU+PHJlZi10eXBlIG5hbWU9IkpvdXJuYWwgQXJ0aWNsZSI+MTc8L3JlZi10eXBlPjxyZWMtbnVt
YmVyPjI2NjwvcmVjLW51bWJlcj48bGFzdC11cGRhdGVkLWRhdGUgZm9ybWF0PSJ1dGMiPjE0NjU5
MzY2NTM8L2xhc3QtdXBkYXRlZC1kYXRlPjxhY2Nlc3Npb24tbnVtPjI3MTYzNTQ0PC9hY2Nlc3Np
b24tbnVtPjxlbGVjdHJvbmljLXJlc291cmNlLW51bT4xMC4xMDk3L1RQLjAwMDAwMDAwMDAwMDEy
NjM8L2VsZWN0cm9uaWMtcmVzb3VyY2UtbnVtPjwvcmVjb3JkPjwvQ2l0ZT48Q2l0ZT48QXV0aG9y
PlZlcmxlZGVuPC9BdXRob3I+PFllYXI+MjAxNTwvWWVhcj48SURUZXh0PlJlc3RyaWN0aXZlIGNo
cm9uaWMgbHVuZyBhbGxvZ3JhZnQgZHlzZnVuY3Rpb246IFdoZXJlIGFyZSB3ZSBub3c/PC9JRFRl
eHQ+PHJlY29yZD48ZGF0ZXM+PHB1Yi1kYXRlcz48ZGF0ZT5NYXk8L2RhdGU+PC9wdWItZGF0ZXM+
PHllYXI+MjAxNTwveWVhcj48L2RhdGVzPjxrZXl3b3Jkcz48a2V5d29yZD5BbGxvZ3JhZnRzPC9r
ZXl3b3JkPjxrZXl3b3JkPkJlbGdpdW08L2tleXdvcmQ+PGtleXdvcmQ+QnJvbmNoaW9saXRpcyBP
YmxpdGVyYW5zPC9rZXl3b3JkPjxrZXl3b3JkPkNocm9uaWMgRGlzZWFzZTwva2V5d29yZD48a2V5
d29yZD5IdW1hbnM8L2tleXdvcmQ+PGtleXdvcmQ+SW5jaWRlbmNlPC9rZXl3b3JkPjxrZXl3b3Jk
Pkx1bmcgVHJhbnNwbGFudGF0aW9uPC9rZXl3b3JkPjxrZXl3b3JkPlByaW1hcnkgR3JhZnQgRHlz
ZnVuY3Rpb248L2tleXdvcmQ+PGtleXdvcmQ+UHJvZ25vc2lzPC9rZXl3b3JkPjxrZXl3b3JkPlJp
c2sgRmFjdG9yczwva2V5d29yZD48L2tleXdvcmRzPjx1cmxzPjxyZWxhdGVkLXVybHM+PHVybD5o
dHRwOi8vd3d3Lm5jYmkubmxtLm5paC5nb3YvcHVibWVkLzI1NTc3NTY0PC91cmw+PC9yZWxhdGVk
LXVybHM+PC91cmxzPjxpc2JuPjE1NTctMzExNzwvaXNibj48dGl0bGVzPjx0aXRsZT5SZXN0cmlj
dGl2ZSBjaHJvbmljIGx1bmcgYWxsb2dyYWZ0IGR5c2Z1bmN0aW9uOiBXaGVyZSBhcmUgd2Ugbm93
PzwvdGl0bGU+PHNlY29uZGFyeS10aXRsZT5KIEhlYXJ0IEx1bmcgVHJhbnNwbGFudDwvc2Vjb25k
YXJ5LXRpdGxlPjwvdGl0bGVzPjxwYWdlcz42MjUtMzA8L3BhZ2VzPjxudW1iZXI+NTwvbnVtYmVy
Pjxjb250cmlidXRvcnM+PGF1dGhvcnM+PGF1dGhvcj5WZXJsZWRlbiwgUy4gRS48L2F1dGhvcj48
YXV0aG9yPlJ1dHRlbnMsIEQuPC9hdXRob3I+PGF1dGhvcj5WYW5kZXJtZXVsZW4sIEUuPC9hdXRo
b3I+PGF1dGhvcj5CZWxsb24sIEguPC9hdXRob3I+PGF1dGhvcj5WYW4gUmFlbWRvbmNrLCBELiBF
LjwvYXV0aG9yPjxhdXRob3I+RHVwb250LCBMLiBKLjwvYXV0aG9yPjxhdXRob3I+VmFuYXVkZW5h
ZXJkZSwgQi4gTS48L2F1dGhvcj48YXV0aG9yPlZlcmxlZGVuLCBHLjwvYXV0aG9yPjxhdXRob3I+
Vm9zLCBSLjwvYXV0aG9yPjwvYXV0aG9ycz48L2NvbnRyaWJ1dG9ycz48bGFuZ3VhZ2U+ZW5nPC9s
YW5ndWFnZT48YWRkZWQtZGF0ZSBmb3JtYXQ9InV0YyI+MTQ2NTkzNjE5MTwvYWRkZWQtZGF0ZT48
cmVmLXR5cGUgbmFtZT0iSm91cm5hbCBBcnRpY2xlIj4xNzwvcmVmLXR5cGU+PHJlYy1udW1iZXI+
MjY1PC9yZWMtbnVtYmVyPjxsYXN0LXVwZGF0ZWQtZGF0ZSBmb3JtYXQ9InV0YyI+MTQ2NTkzNjE5
MTwvbGFzdC11cGRhdGVkLWRhdGU+PGFjY2Vzc2lvbi1udW0+MjU1Nzc1NjQ8L2FjY2Vzc2lvbi1u
dW0+PGVsZWN0cm9uaWMtcmVzb3VyY2UtbnVtPjEwLjEwMTYvai5oZWFsdW4uMjAxNC4xMS4wMDc8
L2VsZWN0cm9uaWMtcmVzb3VyY2UtbnVtPjx2b2x1bWU+MzQ8L3ZvbHVtZT48L3JlY29yZD48L0Np
dGU+PENpdGU+PEF1dGhvcj5TYXRvPC9BdXRob3I+PFllYXI+MjAxMTwvWWVhcj48SURUZXh0PlJl
c3RyaWN0aXZlIGFsbG9ncmFmdCBzeW5kcm9tZSAoUkFTKTogYSBub3ZlbCBmb3JtIG9mIGNocm9u
aWMgbHVuZyBhbGxvZ3JhZnQgZHlzZnVuY3Rpb248L0lEVGV4dD48cmVjb3JkPjxkYXRlcz48cHVi
LWRhdGVzPjxkYXRlPkp1bDwvZGF0ZT48L3B1Yi1kYXRlcz48eWVhcj4yMDExPC95ZWFyPjwvZGF0
ZXM+PGtleXdvcmRzPjxrZXl3b3JkPkFkdWx0PC9rZXl3b3JkPjxrZXl3b3JkPkFuYWx5c2lzIG9m
IFZhcmlhbmNlPC9rZXl3b3JkPjxrZXl3b3JkPkJyb25jaGlvbGl0aXMgT2JsaXRlcmFuczwva2V5
d29yZD48a2V5d29yZD5DaHJvbmljIERpc2Vhc2U8L2tleXdvcmQ+PGtleXdvcmQ+RmVtYWxlPC9r
ZXl3b3JkPjxrZXl3b3JkPkZvbGxvdy1VcCBTdHVkaWVzPC9rZXl3b3JkPjxrZXl3b3JkPkZvcmNl
ZCBFeHBpcmF0b3J5IFZvbHVtZTwva2V5d29yZD48a2V5d29yZD5IZWFydC1MdW5nIFRyYW5zcGxh
bnRhdGlvbjwva2V5d29yZD48a2V5d29yZD5IdW1hbnM8L2tleXdvcmQ+PGtleXdvcmQ+THVuZyBU
cmFuc3BsYW50YXRpb248L2tleXdvcmQ+PGtleXdvcmQ+TWFsZTwva2V5d29yZD48a2V5d29yZD5N
aWRkbGUgQWdlZDwva2V5d29yZD48a2V5d29yZD5QaGVub3R5cGU8L2tleXdvcmQ+PGtleXdvcmQ+
UHJpbWFyeSBHcmFmdCBEeXNmdW5jdGlvbjwva2V5d29yZD48a2V5d29yZD5SZXRyb3NwZWN0aXZl
IFN0dWRpZXM8L2tleXdvcmQ+PGtleXdvcmQ+UmlzayBGYWN0b3JzPC9rZXl3b3JkPjxrZXl3b3Jk
PlN1cnZpdmFsIFJhdGU8L2tleXdvcmQ+PGtleXdvcmQ+U3luZHJvbWU8L2tleXdvcmQ+PGtleXdv
cmQ+VG90YWwgTHVuZyBDYXBhY2l0eTwva2V5d29yZD48a2V5d29yZD5UcmFuc3BsYW50YXRpb24s
IEhvbW9sb2dvdXM8L2tleXdvcmQ+PGtleXdvcmQ+VHJlYXRtZW50IE91dGNvbWU8L2tleXdvcmQ+
PC9rZXl3b3Jkcz48dXJscz48cmVsYXRlZC11cmxzPjx1cmw+aHR0cDovL3d3dy5uY2JpLm5sbS5u
aWguZ292L3B1Ym1lZC8yMTQxOTY1OTwvdXJsPjwvcmVsYXRlZC11cmxzPjwvdXJscz48aXNibj4x
NTU3LTMxMTc8L2lzYm4+PHRpdGxlcz48dGl0bGU+UmVzdHJpY3RpdmUgYWxsb2dyYWZ0IHN5bmRy
b21lIChSQVMpOiBhIG5vdmVsIGZvcm0gb2YgY2hyb25pYyBsdW5nIGFsbG9ncmFmdCBkeXNmdW5j
dGlvbjwvdGl0bGU+PHNlY29uZGFyeS10aXRsZT5KIEhlYXJ0IEx1bmcgVHJhbnNwbGFudDwvc2Vj
b25kYXJ5LXRpdGxlPjwvdGl0bGVzPjxwYWdlcz43MzUtNDI8L3BhZ2VzPjxudW1iZXI+NzwvbnVt
YmVyPjxjb250cmlidXRvcnM+PGF1dGhvcnM+PGF1dGhvcj5TYXRvLCBNLjwvYXV0aG9yPjxhdXRo
b3I+V2FkZGVsbCwgVC4gSy48L2F1dGhvcj48YXV0aG9yPldhZ25ldHosIFUuPC9hdXRob3I+PGF1
dGhvcj5Sb2JlcnRzLCBILiBDLjwvYXV0aG9yPjxhdXRob3I+SHdhbmcsIEQuIE0uPC9hdXRob3I+
PGF1dGhvcj5IYXJvb24sIEEuPC9hdXRob3I+PGF1dGhvcj5XYWduZXR6LCBELjwvYXV0aG9yPjxh
dXRob3I+Q2hhcGFycm8sIEMuPC9hdXRob3I+PGF1dGhvcj5TaW5nZXIsIEwuIEcuPC9hdXRob3I+
PGF1dGhvcj5IdXRjaGVvbiwgTS4gQS48L2F1dGhvcj48YXV0aG9yPktlc2hhdmplZSwgUy48L2F1
dGhvcj48L2F1dGhvcnM+PC9jb250cmlidXRvcnM+PGxhbmd1YWdlPmVuZzwvbGFuZ3VhZ2U+PGFk
ZGVkLWRhdGUgZm9ybWF0PSJ1dGMiPjE0NjU5MzY4NTk8L2FkZGVkLWRhdGU+PHJlZi10eXBlIG5h
bWU9IkpvdXJuYWwgQXJ0aWNsZSI+MTc8L3JlZi10eXBlPjxyZWMtbnVtYmVyPjI2ODwvcmVjLW51
bWJlcj48bGFzdC11cGRhdGVkLWRhdGUgZm9ybWF0PSJ1dGMiPjE0NjU5MzY4NTk8L2xhc3QtdXBk
YXRlZC1kYXRlPjxhY2Nlc3Npb24tbnVtPjIxNDE5NjU5PC9hY2Nlc3Npb24tbnVtPjxlbGVjdHJv
bmljLXJlc291cmNlLW51bT4xMC4xMDE2L2ouaGVhbHVuLjIwMTEuMDEuNzEyPC9lbGVjdHJvbmlj
LXJlc291cmNlLW51bT48dm9sdW1lPjMwPC92b2x1bWU+PC9yZWNvcmQ+PC9DaXRlPjxDaXRlPjxB
dXRob3I+U2F0bzwvQXV0aG9yPjxZZWFyPjIwMTM8L1llYXI+PElEVGV4dD5DaHJvbmljIGx1bmcg
YWxsb2dyYWZ0IGR5c2Z1bmN0aW9uIGFmdGVyIGx1bmcgdHJhbnNwbGFudGF0aW9uOiB0aGUgbW92
aW5nIHRhcmdldDwvSURUZXh0PjxyZWNvcmQ+PGRhdGVzPjxwdWItZGF0ZXM+PGRhdGU+RmViPC9k
YXRlPjwvcHViLWRhdGVzPjx5ZWFyPjIwMTM8L3llYXI+PC9kYXRlcz48a2V5d29yZHM+PGtleXdv
cmQ+QXppdGhyb215Y2luPC9rZXl3b3JkPjxrZXl3b3JkPkJyb25jaGlvbGl0aXMgT2JsaXRlcmFu
czwva2V5d29yZD48a2V5d29yZD5DaHJvbmljIERpc2Vhc2U8L2tleXdvcmQ+PGtleXdvcmQ+SHVt
YW5zPC9rZXl3b3JkPjxrZXl3b3JkPkx1bmc8L2tleXdvcmQ+PGtleXdvcmQ+THVuZyBUcmFuc3Bs
YW50YXRpb248L2tleXdvcmQ+PGtleXdvcmQ+UHJpbWFyeSBHcmFmdCBEeXNmdW5jdGlvbjwva2V5
d29yZD48a2V5d29yZD5TeW5kcm9tZTwva2V5d29yZD48a2V5d29yZD5UZXJtaW5vbG9neSBhcyBU
b3BpYzwva2V5d29yZD48a2V5d29yZD5UcmFuc3BsYW50YXRpb24sIEhvbW9sb2dvdXM8L2tleXdv
cmQ+PC9rZXl3b3Jkcz48dXJscz48cmVsYXRlZC11cmxzPjx1cmw+aHR0cDovL3d3dy5uY2JpLm5s
bS5uaWguZ292L3B1Ym1lZC8yMzEzODk3MDwvdXJsPjwvcmVsYXRlZC11cmxzPjwvdXJscz48aXNi
bj4xODYzLTY3MTM8L2lzYm4+PHRpdGxlcz48dGl0bGU+Q2hyb25pYyBsdW5nIGFsbG9ncmFmdCBk
eXNmdW5jdGlvbiBhZnRlciBsdW5nIHRyYW5zcGxhbnRhdGlvbjogdGhlIG1vdmluZyB0YXJnZXQ8
L3RpdGxlPjxzZWNvbmRhcnktdGl0bGU+R2VuIFRob3JhYyBDYXJkaW92YXNjIFN1cmc8L3NlY29u
ZGFyeS10aXRsZT48L3RpdGxlcz48cGFnZXM+NjctNzg8L3BhZ2VzPjxudW1iZXI+MjwvbnVtYmVy
Pjxjb250cmlidXRvcnM+PGF1dGhvcnM+PGF1dGhvcj5TYXRvLCBNLjwvYXV0aG9yPjwvYXV0aG9y
cz48L2NvbnRyaWJ1dG9ycz48bGFuZ3VhZ2U+ZW5nPC9sYW5ndWFnZT48YWRkZWQtZGF0ZSBmb3Jt
YXQ9InV0YyI+MTQ2NTkzNjg1OTwvYWRkZWQtZGF0ZT48cmVmLXR5cGUgbmFtZT0iSm91cm5hbCBB
cnRpY2xlIj4xNzwvcmVmLXR5cGU+PHJlYy1udW1iZXI+MjY3PC9yZWMtbnVtYmVyPjxsYXN0LXVw
ZGF0ZWQtZGF0ZSBmb3JtYXQ9InV0YyI+MTQ2NTkzNjg1OTwvbGFzdC11cGRhdGVkLWRhdGU+PGFj
Y2Vzc2lvbi1udW0+MjMxMzg5NzA8L2FjY2Vzc2lvbi1udW0+PGVsZWN0cm9uaWMtcmVzb3VyY2Ut
bnVtPjEwLjEwMDcvczExNzQ4LTAxMi0wMTY3LTM8L2VsZWN0cm9uaWMtcmVzb3VyY2UtbnVtPjx2
b2x1bWU+NjE8L3ZvbHVtZT48L3JlY29yZD48L0NpdGU+PC9FbmROb3RlPgB=
</w:fldData>
        </w:fldChar>
      </w:r>
      <w:r w:rsidR="009B0B03" w:rsidRPr="00B6576B">
        <w:rPr>
          <w:rFonts w:ascii="Book Antiqua" w:hAnsi="Book Antiqua" w:cs="Times New Roman"/>
        </w:rPr>
        <w:instrText xml:space="preserve"> ADDIN EN.CITE.DATA </w:instrText>
      </w:r>
      <w:r w:rsidR="009B0B03" w:rsidRPr="00B6576B">
        <w:rPr>
          <w:rFonts w:ascii="Book Antiqua" w:hAnsi="Book Antiqua" w:cs="Times New Roman"/>
        </w:rPr>
      </w:r>
      <w:r w:rsidR="009B0B03" w:rsidRPr="00B6576B">
        <w:rPr>
          <w:rFonts w:ascii="Book Antiqua" w:hAnsi="Book Antiqua" w:cs="Times New Roman"/>
        </w:rPr>
        <w:fldChar w:fldCharType="end"/>
      </w:r>
      <w:r w:rsidR="00E11F14" w:rsidRPr="00B6576B">
        <w:rPr>
          <w:rFonts w:ascii="Book Antiqua" w:hAnsi="Book Antiqua" w:cs="Times New Roman"/>
        </w:rPr>
      </w:r>
      <w:r w:rsidR="00E11F14" w:rsidRPr="00B6576B">
        <w:rPr>
          <w:rFonts w:ascii="Book Antiqua" w:hAnsi="Book Antiqua" w:cs="Times New Roman"/>
        </w:rPr>
        <w:fldChar w:fldCharType="separate"/>
      </w:r>
      <w:r w:rsidR="009B0B03" w:rsidRPr="00B6576B">
        <w:rPr>
          <w:rFonts w:ascii="Book Antiqua" w:hAnsi="Book Antiqua" w:cs="Times New Roman"/>
          <w:noProof/>
          <w:vertAlign w:val="superscript"/>
        </w:rPr>
        <w:t>21-24</w:t>
      </w:r>
      <w:r w:rsidR="00E11F14" w:rsidRPr="00B6576B">
        <w:rPr>
          <w:rFonts w:ascii="Book Antiqua" w:hAnsi="Book Antiqua" w:cs="Times New Roman"/>
        </w:rPr>
        <w:fldChar w:fldCharType="end"/>
      </w:r>
      <w:r w:rsidR="00B02ED2" w:rsidRPr="00B6576B">
        <w:rPr>
          <w:rFonts w:ascii="Book Antiqua" w:hAnsi="Book Antiqua" w:cs="Times New Roman"/>
          <w:vertAlign w:val="superscript"/>
        </w:rPr>
        <w:t>]</w:t>
      </w:r>
      <w:r w:rsidR="00B02ED2" w:rsidRPr="00B6576B">
        <w:rPr>
          <w:rFonts w:ascii="Book Antiqua" w:hAnsi="Book Antiqua" w:cs="Times New Roman"/>
        </w:rPr>
        <w:t>.</w:t>
      </w:r>
      <w:r w:rsidR="003A2EAA" w:rsidRPr="00B6576B">
        <w:rPr>
          <w:rFonts w:ascii="Book Antiqua" w:hAnsi="Book Antiqua" w:cs="Times New Roman"/>
        </w:rPr>
        <w:t xml:space="preserve"> </w:t>
      </w:r>
      <w:r w:rsidR="00E5682D" w:rsidRPr="00B6576B">
        <w:rPr>
          <w:rFonts w:ascii="Book Antiqua" w:hAnsi="Book Antiqua" w:cs="Times New Roman"/>
        </w:rPr>
        <w:t xml:space="preserve">Recent </w:t>
      </w:r>
      <w:r w:rsidR="00903314" w:rsidRPr="00B6576B">
        <w:rPr>
          <w:rFonts w:ascii="Book Antiqua" w:hAnsi="Book Antiqua" w:cs="Times New Roman"/>
        </w:rPr>
        <w:t>research using</w:t>
      </w:r>
      <w:r w:rsidR="00E5682D" w:rsidRPr="00B6576B">
        <w:rPr>
          <w:rFonts w:ascii="Book Antiqua" w:hAnsi="Book Antiqua" w:cs="Times New Roman"/>
        </w:rPr>
        <w:t xml:space="preserve"> immunofluorescence</w:t>
      </w:r>
      <w:r w:rsidR="003A2EAA" w:rsidRPr="00B6576B">
        <w:rPr>
          <w:rFonts w:ascii="Book Antiqua" w:hAnsi="Book Antiqua" w:cs="Times New Roman"/>
        </w:rPr>
        <w:t xml:space="preserve"> labeling for </w:t>
      </w:r>
      <w:r w:rsidR="00903314" w:rsidRPr="00B6576B">
        <w:rPr>
          <w:rFonts w:ascii="Book Antiqua" w:hAnsi="Book Antiqua" w:cs="Times New Roman"/>
        </w:rPr>
        <w:t>α-s</w:t>
      </w:r>
      <w:r w:rsidR="00E5682D" w:rsidRPr="00B6576B">
        <w:rPr>
          <w:rFonts w:ascii="Book Antiqua" w:hAnsi="Book Antiqua" w:cs="Times New Roman"/>
        </w:rPr>
        <w:t xml:space="preserve">mooth muscle actin </w:t>
      </w:r>
      <w:r w:rsidR="00903314" w:rsidRPr="00B6576B">
        <w:rPr>
          <w:rFonts w:ascii="Book Antiqua" w:hAnsi="Book Antiqua" w:cs="Times New Roman"/>
        </w:rPr>
        <w:t xml:space="preserve">has </w:t>
      </w:r>
      <w:r w:rsidR="00E5682D" w:rsidRPr="00B6576B">
        <w:rPr>
          <w:rFonts w:ascii="Book Antiqua" w:hAnsi="Book Antiqua" w:cs="Times New Roman"/>
        </w:rPr>
        <w:t xml:space="preserve">demonstrated massive infiltration of </w:t>
      </w:r>
      <w:proofErr w:type="spellStart"/>
      <w:r w:rsidR="00E5682D" w:rsidRPr="00B6576B">
        <w:rPr>
          <w:rFonts w:ascii="Book Antiqua" w:hAnsi="Book Antiqua" w:cs="Times New Roman"/>
        </w:rPr>
        <w:t>myofibroblasts</w:t>
      </w:r>
      <w:proofErr w:type="spellEnd"/>
      <w:r w:rsidR="00E5682D" w:rsidRPr="00B6576B">
        <w:rPr>
          <w:rFonts w:ascii="Book Antiqua" w:hAnsi="Book Antiqua" w:cs="Times New Roman"/>
        </w:rPr>
        <w:t xml:space="preserve"> in </w:t>
      </w:r>
      <w:r w:rsidR="00903314" w:rsidRPr="00B6576B">
        <w:rPr>
          <w:rFonts w:ascii="Book Antiqua" w:hAnsi="Book Antiqua" w:cs="Times New Roman"/>
        </w:rPr>
        <w:t xml:space="preserve">the </w:t>
      </w:r>
      <w:r w:rsidR="00E5682D" w:rsidRPr="00B6576B">
        <w:rPr>
          <w:rFonts w:ascii="Book Antiqua" w:hAnsi="Book Antiqua" w:cs="Times New Roman"/>
        </w:rPr>
        <w:t xml:space="preserve">peripheral lung tissue of RAS patients; whereas in BOS, </w:t>
      </w:r>
      <w:proofErr w:type="spellStart"/>
      <w:r w:rsidR="00E5682D" w:rsidRPr="00B6576B">
        <w:rPr>
          <w:rFonts w:ascii="Book Antiqua" w:hAnsi="Book Antiqua" w:cs="Times New Roman"/>
        </w:rPr>
        <w:t>myofibroblasts</w:t>
      </w:r>
      <w:proofErr w:type="spellEnd"/>
      <w:r w:rsidR="00E5682D" w:rsidRPr="00B6576B">
        <w:rPr>
          <w:rFonts w:ascii="Book Antiqua" w:hAnsi="Book Antiqua" w:cs="Times New Roman"/>
        </w:rPr>
        <w:t xml:space="preserve"> were observed predominantly in the small airway </w:t>
      </w:r>
      <w:proofErr w:type="spellStart"/>
      <w:r w:rsidR="00E5682D" w:rsidRPr="00B6576B">
        <w:rPr>
          <w:rFonts w:ascii="Book Antiqua" w:hAnsi="Book Antiqua" w:cs="Times New Roman"/>
        </w:rPr>
        <w:t>obliterative</w:t>
      </w:r>
      <w:proofErr w:type="spellEnd"/>
      <w:r w:rsidR="00E5682D" w:rsidRPr="00B6576B">
        <w:rPr>
          <w:rFonts w:ascii="Book Antiqua" w:hAnsi="Book Antiqua" w:cs="Times New Roman"/>
        </w:rPr>
        <w:t xml:space="preserve"> bronchiolitis lesions and not in the peripheral lung</w:t>
      </w:r>
      <w:r w:rsidR="009A2485" w:rsidRPr="00B6576B">
        <w:rPr>
          <w:rFonts w:ascii="Book Antiqua" w:hAnsi="Book Antiqua" w:cs="Times New Roman"/>
          <w:vertAlign w:val="superscript"/>
        </w:rPr>
        <w:t>[</w:t>
      </w:r>
      <w:r w:rsidR="00E5682D" w:rsidRPr="00B6576B">
        <w:rPr>
          <w:rFonts w:ascii="Book Antiqua" w:hAnsi="Book Antiqua" w:cs="Times New Roman"/>
        </w:rPr>
        <w:fldChar w:fldCharType="begin">
          <w:fldData xml:space="preserve">PEVuZE5vdGU+PENpdGU+PEF1dGhvcj5TYXRvPC9BdXRob3I+PFllYXI+MjAxMTwvWWVhcj48SURU
ZXh0PlJlc3RyaWN0aXZlIGFsbG9ncmFmdCBzeW5kcm9tZSAoUkFTKTogYSBub3ZlbCBmb3JtIG9m
IGNocm9uaWMgbHVuZyBhbGxvZ3JhZnQgZHlzZnVuY3Rpb248L0lEVGV4dD48RGlzcGxheVRleHQ+
PHN0eWxlIGZhY2U9InN1cGVyc2NyaXB0Ij4yMTwvc3R5bGU+PC9EaXNwbGF5VGV4dD48cmVjb3Jk
PjxkYXRlcz48cHViLWRhdGVzPjxkYXRlPkp1bDwvZGF0ZT48L3B1Yi1kYXRlcz48eWVhcj4yMDEx
PC95ZWFyPjwvZGF0ZXM+PGtleXdvcmRzPjxrZXl3b3JkPkFkdWx0PC9rZXl3b3JkPjxrZXl3b3Jk
PkFuYWx5c2lzIG9mIFZhcmlhbmNlPC9rZXl3b3JkPjxrZXl3b3JkPkJyb25jaGlvbGl0aXMgT2Js
aXRlcmFuczwva2V5d29yZD48a2V5d29yZD5DaHJvbmljIERpc2Vhc2U8L2tleXdvcmQ+PGtleXdv
cmQ+RmVtYWxlPC9rZXl3b3JkPjxrZXl3b3JkPkZvbGxvdy1VcCBTdHVkaWVzPC9rZXl3b3JkPjxr
ZXl3b3JkPkZvcmNlZCBFeHBpcmF0b3J5IFZvbHVtZTwva2V5d29yZD48a2V5d29yZD5IZWFydC1M
dW5nIFRyYW5zcGxhbnRhdGlvbjwva2V5d29yZD48a2V5d29yZD5IdW1hbnM8L2tleXdvcmQ+PGtl
eXdvcmQ+THVuZyBUcmFuc3BsYW50YXRpb248L2tleXdvcmQ+PGtleXdvcmQ+TWFsZTwva2V5d29y
ZD48a2V5d29yZD5NaWRkbGUgQWdlZDwva2V5d29yZD48a2V5d29yZD5QaGVub3R5cGU8L2tleXdv
cmQ+PGtleXdvcmQ+UHJpbWFyeSBHcmFmdCBEeXNmdW5jdGlvbjwva2V5d29yZD48a2V5d29yZD5S
ZXRyb3NwZWN0aXZlIFN0dWRpZXM8L2tleXdvcmQ+PGtleXdvcmQ+UmlzayBGYWN0b3JzPC9rZXl3
b3JkPjxrZXl3b3JkPlN1cnZpdmFsIFJhdGU8L2tleXdvcmQ+PGtleXdvcmQ+U3luZHJvbWU8L2tl
eXdvcmQ+PGtleXdvcmQ+VG90YWwgTHVuZyBDYXBhY2l0eTwva2V5d29yZD48a2V5d29yZD5UcmFu
c3BsYW50YXRpb24sIEhvbW9sb2dvdXM8L2tleXdvcmQ+PGtleXdvcmQ+VHJlYXRtZW50IE91dGNv
bWU8L2tleXdvcmQ+PC9rZXl3b3Jkcz48dXJscz48cmVsYXRlZC11cmxzPjx1cmw+aHR0cDovL3d3
dy5uY2JpLm5sbS5uaWguZ292L3B1Ym1lZC8yMTQxOTY1OTwvdXJsPjwvcmVsYXRlZC11cmxzPjwv
dXJscz48aXNibj4xNTU3LTMxMTc8L2lzYm4+PHRpdGxlcz48dGl0bGU+UmVzdHJpY3RpdmUgYWxs
b2dyYWZ0IHN5bmRyb21lIChSQVMpOiBhIG5vdmVsIGZvcm0gb2YgY2hyb25pYyBsdW5nIGFsbG9n
cmFmdCBkeXNmdW5jdGlvbjwvdGl0bGU+PHNlY29uZGFyeS10aXRsZT5KIEhlYXJ0IEx1bmcgVHJh
bnNwbGFudDwvc2Vjb25kYXJ5LXRpdGxlPjwvdGl0bGVzPjxwYWdlcz43MzUtNDI8L3BhZ2VzPjxu
dW1iZXI+NzwvbnVtYmVyPjxjb250cmlidXRvcnM+PGF1dGhvcnM+PGF1dGhvcj5TYXRvLCBNLjwv
YXV0aG9yPjxhdXRob3I+V2FkZGVsbCwgVC4gSy48L2F1dGhvcj48YXV0aG9yPldhZ25ldHosIFUu
PC9hdXRob3I+PGF1dGhvcj5Sb2JlcnRzLCBILiBDLjwvYXV0aG9yPjxhdXRob3I+SHdhbmcsIEQu
IE0uPC9hdXRob3I+PGF1dGhvcj5IYXJvb24sIEEuPC9hdXRob3I+PGF1dGhvcj5XYWduZXR6LCBE
LjwvYXV0aG9yPjxhdXRob3I+Q2hhcGFycm8sIEMuPC9hdXRob3I+PGF1dGhvcj5TaW5nZXIsIEwu
IEcuPC9hdXRob3I+PGF1dGhvcj5IdXRjaGVvbiwgTS4gQS48L2F1dGhvcj48YXV0aG9yPktlc2hh
dmplZSwgUy48L2F1dGhvcj48L2F1dGhvcnM+PC9jb250cmlidXRvcnM+PGxhbmd1YWdlPmVuZzwv
bGFuZ3VhZ2U+PGFkZGVkLWRhdGUgZm9ybWF0PSJ1dGMiPjE0NjU5MzY4NTk8L2FkZGVkLWRhdGU+
PHJlZi10eXBlIG5hbWU9IkpvdXJuYWwgQXJ0aWNsZSI+MTc8L3JlZi10eXBlPjxyZWMtbnVtYmVy
PjI2ODwvcmVjLW51bWJlcj48bGFzdC11cGRhdGVkLWRhdGUgZm9ybWF0PSJ1dGMiPjE0NjU5MzY4
NTk8L2xhc3QtdXBkYXRlZC1kYXRlPjxhY2Nlc3Npb24tbnVtPjIxNDE5NjU5PC9hY2Nlc3Npb24t
bnVtPjxlbGVjdHJvbmljLXJlc291cmNlLW51bT4xMC4xMDE2L2ouaGVhbHVuLjIwMTEuMDEuNzEy
PC9lbGVjdHJvbmljLXJlc291cmNlLW51bT48dm9sdW1lPjMwPC92b2x1bWU+PC9yZWNvcmQ+PC9D
aXRlPjwvRW5kTm90ZT4A
</w:fldData>
        </w:fldChar>
      </w:r>
      <w:r w:rsidR="009B0B03" w:rsidRPr="00B6576B">
        <w:rPr>
          <w:rFonts w:ascii="Book Antiqua" w:hAnsi="Book Antiqua" w:cs="Times New Roman"/>
        </w:rPr>
        <w:instrText xml:space="preserve"> ADDIN EN.CITE </w:instrText>
      </w:r>
      <w:r w:rsidR="009B0B03" w:rsidRPr="00B6576B">
        <w:rPr>
          <w:rFonts w:ascii="Book Antiqua" w:hAnsi="Book Antiqua" w:cs="Times New Roman"/>
        </w:rPr>
        <w:fldChar w:fldCharType="begin">
          <w:fldData xml:space="preserve">PEVuZE5vdGU+PENpdGU+PEF1dGhvcj5TYXRvPC9BdXRob3I+PFllYXI+MjAxMTwvWWVhcj48SURU
ZXh0PlJlc3RyaWN0aXZlIGFsbG9ncmFmdCBzeW5kcm9tZSAoUkFTKTogYSBub3ZlbCBmb3JtIG9m
IGNocm9uaWMgbHVuZyBhbGxvZ3JhZnQgZHlzZnVuY3Rpb248L0lEVGV4dD48RGlzcGxheVRleHQ+
PHN0eWxlIGZhY2U9InN1cGVyc2NyaXB0Ij4yMTwvc3R5bGU+PC9EaXNwbGF5VGV4dD48cmVjb3Jk
PjxkYXRlcz48cHViLWRhdGVzPjxkYXRlPkp1bDwvZGF0ZT48L3B1Yi1kYXRlcz48eWVhcj4yMDEx
PC95ZWFyPjwvZGF0ZXM+PGtleXdvcmRzPjxrZXl3b3JkPkFkdWx0PC9rZXl3b3JkPjxrZXl3b3Jk
PkFuYWx5c2lzIG9mIFZhcmlhbmNlPC9rZXl3b3JkPjxrZXl3b3JkPkJyb25jaGlvbGl0aXMgT2Js
aXRlcmFuczwva2V5d29yZD48a2V5d29yZD5DaHJvbmljIERpc2Vhc2U8L2tleXdvcmQ+PGtleXdv
cmQ+RmVtYWxlPC9rZXl3b3JkPjxrZXl3b3JkPkZvbGxvdy1VcCBTdHVkaWVzPC9rZXl3b3JkPjxr
ZXl3b3JkPkZvcmNlZCBFeHBpcmF0b3J5IFZvbHVtZTwva2V5d29yZD48a2V5d29yZD5IZWFydC1M
dW5nIFRyYW5zcGxhbnRhdGlvbjwva2V5d29yZD48a2V5d29yZD5IdW1hbnM8L2tleXdvcmQ+PGtl
eXdvcmQ+THVuZyBUcmFuc3BsYW50YXRpb248L2tleXdvcmQ+PGtleXdvcmQ+TWFsZTwva2V5d29y
ZD48a2V5d29yZD5NaWRkbGUgQWdlZDwva2V5d29yZD48a2V5d29yZD5QaGVub3R5cGU8L2tleXdv
cmQ+PGtleXdvcmQ+UHJpbWFyeSBHcmFmdCBEeXNmdW5jdGlvbjwva2V5d29yZD48a2V5d29yZD5S
ZXRyb3NwZWN0aXZlIFN0dWRpZXM8L2tleXdvcmQ+PGtleXdvcmQ+UmlzayBGYWN0b3JzPC9rZXl3
b3JkPjxrZXl3b3JkPlN1cnZpdmFsIFJhdGU8L2tleXdvcmQ+PGtleXdvcmQ+U3luZHJvbWU8L2tl
eXdvcmQ+PGtleXdvcmQ+VG90YWwgTHVuZyBDYXBhY2l0eTwva2V5d29yZD48a2V5d29yZD5UcmFu
c3BsYW50YXRpb24sIEhvbW9sb2dvdXM8L2tleXdvcmQ+PGtleXdvcmQ+VHJlYXRtZW50IE91dGNv
bWU8L2tleXdvcmQ+PC9rZXl3b3Jkcz48dXJscz48cmVsYXRlZC11cmxzPjx1cmw+aHR0cDovL3d3
dy5uY2JpLm5sbS5uaWguZ292L3B1Ym1lZC8yMTQxOTY1OTwvdXJsPjwvcmVsYXRlZC11cmxzPjwv
dXJscz48aXNibj4xNTU3LTMxMTc8L2lzYm4+PHRpdGxlcz48dGl0bGU+UmVzdHJpY3RpdmUgYWxs
b2dyYWZ0IHN5bmRyb21lIChSQVMpOiBhIG5vdmVsIGZvcm0gb2YgY2hyb25pYyBsdW5nIGFsbG9n
cmFmdCBkeXNmdW5jdGlvbjwvdGl0bGU+PHNlY29uZGFyeS10aXRsZT5KIEhlYXJ0IEx1bmcgVHJh
bnNwbGFudDwvc2Vjb25kYXJ5LXRpdGxlPjwvdGl0bGVzPjxwYWdlcz43MzUtNDI8L3BhZ2VzPjxu
dW1iZXI+NzwvbnVtYmVyPjxjb250cmlidXRvcnM+PGF1dGhvcnM+PGF1dGhvcj5TYXRvLCBNLjwv
YXV0aG9yPjxhdXRob3I+V2FkZGVsbCwgVC4gSy48L2F1dGhvcj48YXV0aG9yPldhZ25ldHosIFUu
PC9hdXRob3I+PGF1dGhvcj5Sb2JlcnRzLCBILiBDLjwvYXV0aG9yPjxhdXRob3I+SHdhbmcsIEQu
IE0uPC9hdXRob3I+PGF1dGhvcj5IYXJvb24sIEEuPC9hdXRob3I+PGF1dGhvcj5XYWduZXR6LCBE
LjwvYXV0aG9yPjxhdXRob3I+Q2hhcGFycm8sIEMuPC9hdXRob3I+PGF1dGhvcj5TaW5nZXIsIEwu
IEcuPC9hdXRob3I+PGF1dGhvcj5IdXRjaGVvbiwgTS4gQS48L2F1dGhvcj48YXV0aG9yPktlc2hh
dmplZSwgUy48L2F1dGhvcj48L2F1dGhvcnM+PC9jb250cmlidXRvcnM+PGxhbmd1YWdlPmVuZzwv
bGFuZ3VhZ2U+PGFkZGVkLWRhdGUgZm9ybWF0PSJ1dGMiPjE0NjU5MzY4NTk8L2FkZGVkLWRhdGU+
PHJlZi10eXBlIG5hbWU9IkpvdXJuYWwgQXJ0aWNsZSI+MTc8L3JlZi10eXBlPjxyZWMtbnVtYmVy
PjI2ODwvcmVjLW51bWJlcj48bGFzdC11cGRhdGVkLWRhdGUgZm9ybWF0PSJ1dGMiPjE0NjU5MzY4
NTk8L2xhc3QtdXBkYXRlZC1kYXRlPjxhY2Nlc3Npb24tbnVtPjIxNDE5NjU5PC9hY2Nlc3Npb24t
bnVtPjxlbGVjdHJvbmljLXJlc291cmNlLW51bT4xMC4xMDE2L2ouaGVhbHVuLjIwMTEuMDEuNzEy
PC9lbGVjdHJvbmljLXJlc291cmNlLW51bT48dm9sdW1lPjMwPC92b2x1bWU+PC9yZWNvcmQ+PC9D
aXRlPjwvRW5kTm90ZT4A
</w:fldData>
        </w:fldChar>
      </w:r>
      <w:r w:rsidR="009B0B03" w:rsidRPr="00B6576B">
        <w:rPr>
          <w:rFonts w:ascii="Book Antiqua" w:hAnsi="Book Antiqua" w:cs="Times New Roman"/>
        </w:rPr>
        <w:instrText xml:space="preserve"> ADDIN EN.CITE.DATA </w:instrText>
      </w:r>
      <w:r w:rsidR="009B0B03" w:rsidRPr="00B6576B">
        <w:rPr>
          <w:rFonts w:ascii="Book Antiqua" w:hAnsi="Book Antiqua" w:cs="Times New Roman"/>
        </w:rPr>
      </w:r>
      <w:r w:rsidR="009B0B03" w:rsidRPr="00B6576B">
        <w:rPr>
          <w:rFonts w:ascii="Book Antiqua" w:hAnsi="Book Antiqua" w:cs="Times New Roman"/>
        </w:rPr>
        <w:fldChar w:fldCharType="end"/>
      </w:r>
      <w:r w:rsidR="00E5682D" w:rsidRPr="00B6576B">
        <w:rPr>
          <w:rFonts w:ascii="Book Antiqua" w:hAnsi="Book Antiqua" w:cs="Times New Roman"/>
        </w:rPr>
      </w:r>
      <w:r w:rsidR="00E5682D" w:rsidRPr="00B6576B">
        <w:rPr>
          <w:rFonts w:ascii="Book Antiqua" w:hAnsi="Book Antiqua" w:cs="Times New Roman"/>
        </w:rPr>
        <w:fldChar w:fldCharType="separate"/>
      </w:r>
      <w:r w:rsidR="009B0B03" w:rsidRPr="00B6576B">
        <w:rPr>
          <w:rFonts w:ascii="Book Antiqua" w:hAnsi="Book Antiqua" w:cs="Times New Roman"/>
          <w:noProof/>
          <w:vertAlign w:val="superscript"/>
        </w:rPr>
        <w:t>21</w:t>
      </w:r>
      <w:r w:rsidR="00E5682D" w:rsidRPr="00B6576B">
        <w:rPr>
          <w:rFonts w:ascii="Book Antiqua" w:hAnsi="Book Antiqua" w:cs="Times New Roman"/>
        </w:rPr>
        <w:fldChar w:fldCharType="end"/>
      </w:r>
      <w:r w:rsidR="009A2485" w:rsidRPr="00B6576B">
        <w:rPr>
          <w:rFonts w:ascii="Book Antiqua" w:hAnsi="Book Antiqua" w:cs="Times New Roman"/>
          <w:vertAlign w:val="superscript"/>
        </w:rPr>
        <w:t>]</w:t>
      </w:r>
      <w:r w:rsidR="00903314" w:rsidRPr="00B6576B">
        <w:rPr>
          <w:rFonts w:ascii="Book Antiqua" w:hAnsi="Book Antiqua" w:cs="Times New Roman"/>
        </w:rPr>
        <w:t>, affording a potential method to differentiate the two types of chronic allograft rejection.</w:t>
      </w:r>
      <w:r w:rsidR="00CE347E" w:rsidRPr="00B6576B">
        <w:rPr>
          <w:rFonts w:ascii="Book Antiqua" w:hAnsi="Book Antiqua" w:cs="Times New Roman"/>
        </w:rPr>
        <w:t xml:space="preserve"> </w:t>
      </w:r>
    </w:p>
    <w:p w14:paraId="2C7475A0" w14:textId="2955DD17" w:rsidR="0014791E" w:rsidRPr="00B6576B" w:rsidRDefault="00903314" w:rsidP="00D404CB">
      <w:pPr>
        <w:spacing w:after="0" w:line="360" w:lineRule="auto"/>
        <w:ind w:firstLine="720"/>
        <w:jc w:val="both"/>
        <w:rPr>
          <w:rFonts w:ascii="Book Antiqua" w:hAnsi="Book Antiqua" w:cs="Times New Roman"/>
        </w:rPr>
      </w:pPr>
      <w:r w:rsidRPr="00B6576B">
        <w:rPr>
          <w:rFonts w:ascii="Book Antiqua" w:hAnsi="Book Antiqua" w:cs="Times New Roman"/>
        </w:rPr>
        <w:t>As a consequence of these findings, a</w:t>
      </w:r>
      <w:r w:rsidR="0014791E" w:rsidRPr="00B6576B">
        <w:rPr>
          <w:rFonts w:ascii="Book Antiqua" w:hAnsi="Book Antiqua" w:cs="Times New Roman"/>
        </w:rPr>
        <w:t xml:space="preserve"> new descriptor of the effects of chronic rejection, termed chronic lung allograft dysfunction (CLAD), has been created to cover obstructive, restrictive, and all other manifestations of chronic rejection, including those as yet undetermined, with resulting clinical declin</w:t>
      </w:r>
      <w:r w:rsidR="00E11F14" w:rsidRPr="00B6576B">
        <w:rPr>
          <w:rFonts w:ascii="Book Antiqua" w:hAnsi="Book Antiqua" w:cs="Times New Roman"/>
        </w:rPr>
        <w:t>e</w:t>
      </w:r>
      <w:r w:rsidR="005543E5" w:rsidRPr="00B6576B">
        <w:rPr>
          <w:rFonts w:ascii="Book Antiqua" w:hAnsi="Book Antiqua" w:cs="Times New Roman"/>
          <w:vertAlign w:val="superscript"/>
        </w:rPr>
        <w:t>[</w:t>
      </w:r>
      <w:r w:rsidR="008A3031"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Verleden&lt;/Author&gt;&lt;Year&gt;2014&lt;/Year&gt;&lt;IDText&gt;A new classification system for chronic lung allograft dysfunction&lt;/IDText&gt;&lt;DisplayText&gt;&lt;style face="superscript"&gt;25&lt;/style&gt;&lt;/DisplayText&gt;&lt;record&gt;&lt;dates&gt;&lt;pub-dates&gt;&lt;date&gt;Feb&lt;/date&gt;&lt;/pub-dates&gt;&lt;year&gt;2014&lt;/year&gt;&lt;/dates&gt;&lt;keywords&gt;&lt;keyword&gt;Allografts&lt;/keyword&gt;&lt;keyword&gt;Azithromycin&lt;/keyword&gt;&lt;keyword&gt;Bronchiolitis Obliterans&lt;/keyword&gt;&lt;keyword&gt;Chronic Disease&lt;/keyword&gt;&lt;keyword&gt;Forced Expiratory Volume&lt;/keyword&gt;&lt;keyword&gt;Graft Rejection&lt;/keyword&gt;&lt;keyword&gt;Humans&lt;/keyword&gt;&lt;keyword&gt;Lung&lt;/keyword&gt;&lt;keyword&gt;Lung Transplantation&lt;/keyword&gt;&lt;keyword&gt;Phenotype&lt;/keyword&gt;&lt;keyword&gt;Terminology as Topic&lt;/keyword&gt;&lt;/keywords&gt;&lt;urls&gt;&lt;related-urls&gt;&lt;url&gt;http://www.ncbi.nlm.nih.gov/pubmed/24374027&lt;/url&gt;&lt;/related-urls&gt;&lt;/urls&gt;&lt;isbn&gt;1557-3117&lt;/isbn&gt;&lt;titles&gt;&lt;title&gt;A new classification system for chronic lung allograft dysfunction&lt;/title&gt;&lt;secondary-title&gt;J Heart Lung Transplant&lt;/secondary-title&gt;&lt;/titles&gt;&lt;pages&gt;127-33&lt;/pages&gt;&lt;number&gt;2&lt;/number&gt;&lt;contributors&gt;&lt;authors&gt;&lt;author&gt;Verleden, G. M.&lt;/author&gt;&lt;author&gt;Raghu, G.&lt;/author&gt;&lt;author&gt;Meyer, K. C.&lt;/author&gt;&lt;author&gt;Glanville, A. R.&lt;/author&gt;&lt;author&gt;Corris, P.&lt;/author&gt;&lt;/authors&gt;&lt;/contributors&gt;&lt;language&gt;eng&lt;/language&gt;&lt;added-date format="utc"&gt;1465938306&lt;/added-date&gt;&lt;ref-type name="Journal Article"&gt;17&lt;/ref-type&gt;&lt;rec-number&gt;270&lt;/rec-number&gt;&lt;last-updated-date format="utc"&gt;1465938306&lt;/last-updated-date&gt;&lt;accession-num&gt;24374027&lt;/accession-num&gt;&lt;electronic-resource-num&gt;10.1016/j.healun.2013.10.022&lt;/electronic-resource-num&gt;&lt;volume&gt;33&lt;/volume&gt;&lt;/record&gt;&lt;/Cite&gt;&lt;/EndNote&gt;</w:instrText>
      </w:r>
      <w:r w:rsidR="008A3031" w:rsidRPr="00B6576B">
        <w:rPr>
          <w:rFonts w:ascii="Book Antiqua" w:hAnsi="Book Antiqua" w:cs="Times New Roman"/>
        </w:rPr>
        <w:fldChar w:fldCharType="separate"/>
      </w:r>
      <w:r w:rsidR="008A3031" w:rsidRPr="00B6576B">
        <w:rPr>
          <w:rFonts w:ascii="Book Antiqua" w:hAnsi="Book Antiqua" w:cs="Times New Roman"/>
          <w:noProof/>
          <w:vertAlign w:val="superscript"/>
        </w:rPr>
        <w:t>25</w:t>
      </w:r>
      <w:r w:rsidR="008A3031" w:rsidRPr="00B6576B">
        <w:rPr>
          <w:rFonts w:ascii="Book Antiqua" w:hAnsi="Book Antiqua" w:cs="Times New Roman"/>
        </w:rPr>
        <w:fldChar w:fldCharType="end"/>
      </w:r>
      <w:r w:rsidR="005543E5" w:rsidRPr="00B6576B">
        <w:rPr>
          <w:rFonts w:ascii="Book Antiqua" w:hAnsi="Book Antiqua" w:cs="Times New Roman"/>
          <w:vertAlign w:val="superscript"/>
        </w:rPr>
        <w:t>]</w:t>
      </w:r>
      <w:r w:rsidR="005543E5" w:rsidRPr="00B6576B">
        <w:rPr>
          <w:rFonts w:ascii="Book Antiqua" w:hAnsi="Book Antiqua" w:cs="Times New Roman"/>
        </w:rPr>
        <w:t>.</w:t>
      </w:r>
      <w:r w:rsidR="008A3031" w:rsidRPr="00B6576B">
        <w:rPr>
          <w:rFonts w:ascii="Book Antiqua" w:hAnsi="Book Antiqua" w:cs="Times New Roman"/>
        </w:rPr>
        <w:t xml:space="preserve"> Th</w:t>
      </w:r>
      <w:r w:rsidR="001827CD" w:rsidRPr="00B6576B">
        <w:rPr>
          <w:rFonts w:ascii="Book Antiqua" w:hAnsi="Book Antiqua" w:cs="Times New Roman"/>
        </w:rPr>
        <w:t xml:space="preserve">is review will focus on the chronic rejection syndromes of BO and BOS, which have been studied more extensively in the setting of </w:t>
      </w:r>
      <w:r w:rsidR="009A6346" w:rsidRPr="00B6576B">
        <w:rPr>
          <w:rFonts w:ascii="Book Antiqua" w:hAnsi="Book Antiqua" w:cs="Times New Roman"/>
        </w:rPr>
        <w:t>gastroesophageal reflux disease (GERD)</w:t>
      </w:r>
      <w:r w:rsidR="001827CD" w:rsidRPr="00B6576B">
        <w:rPr>
          <w:rFonts w:ascii="Book Antiqua" w:hAnsi="Book Antiqua" w:cs="Times New Roman"/>
        </w:rPr>
        <w:t>.</w:t>
      </w:r>
    </w:p>
    <w:p w14:paraId="7653180F" w14:textId="4FED5A77" w:rsidR="00FA5A4D" w:rsidRPr="00B6576B" w:rsidRDefault="00062B70" w:rsidP="00D404CB">
      <w:pPr>
        <w:spacing w:after="0" w:line="360" w:lineRule="auto"/>
        <w:ind w:firstLine="720"/>
        <w:jc w:val="both"/>
        <w:rPr>
          <w:rFonts w:ascii="Book Antiqua" w:hAnsi="Book Antiqua" w:cs="Times New Roman"/>
        </w:rPr>
      </w:pPr>
      <w:r w:rsidRPr="00B6576B">
        <w:rPr>
          <w:rFonts w:ascii="Book Antiqua" w:hAnsi="Book Antiqua" w:cs="Times New Roman"/>
        </w:rPr>
        <w:t xml:space="preserve">Immune-mediated lung injury, including cellular and humoral rejection, has been recognized as the leading cause of </w:t>
      </w:r>
      <w:proofErr w:type="gramStart"/>
      <w:r w:rsidRPr="00B6576B">
        <w:rPr>
          <w:rFonts w:ascii="Book Antiqua" w:hAnsi="Book Antiqua" w:cs="Times New Roman"/>
        </w:rPr>
        <w:t>BOS</w:t>
      </w:r>
      <w:r w:rsidR="00D124B2" w:rsidRPr="00B6576B">
        <w:rPr>
          <w:rFonts w:ascii="Book Antiqua" w:hAnsi="Book Antiqua" w:cs="Times New Roman"/>
          <w:vertAlign w:val="superscript"/>
        </w:rPr>
        <w:t>[</w:t>
      </w:r>
      <w:proofErr w:type="gramEnd"/>
      <w:r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wyNi0yODwvc3R5bGU+PC9EaXNwbGF5VGV4dD48cmVjb3JkPjxkYXRlcz48
cHViLWRhdGVzPjxkYXRlPkphbjwvZGF0ZT48L3B1Yi1kYXRlcz48eWVhcj4yMDA5PC95ZWFyPjwv
ZGF0ZXM+PGtleXdvcmRzPjxrZXl3b3JkPkFudGlib2R5IEZvcm1hdGlvbjwva2V5d29yZD48a2V5
d29yZD5BbnRpYm9keSBTcGVjaWZpY2l0eTwva2V5d29yZD48a2V5d29yZD5Ccm9uY2hpb2xpdGlz
IE9ibGl0ZXJhbnM8L2tleXdvcmQ+PGtleXdvcmQ+R3JhZnQgUmVqZWN0aW9uPC9rZXl3b3JkPjxr
ZXl3b3JkPkhMQSBBbnRpZ2Vuczwva2V5d29yZD48a2V5d29yZD5IdW1hbnM8L2tleXdvcmQ+PGtl
eXdvcmQ+SW1tdW5vc3VwcHJlc3NpdmUgQWdlbnRzPC9rZXl3b3JkPjxrZXl3b3JkPkx1bmcgVHJh
bnNwbGFudGF0aW9uPC9rZXl3b3JkPjxrZXl3b3JkPlJpc2sgRmFjdG9yczwva2V5d29yZD48L2tl
eXdvcmRzPjx1cmxzPjxyZWxhdGVkLXVybHM+PHVybD5odHRwOi8vd3d3Lm5jYmkubmxtLm5paC5n
b3YvcHVibWVkLzE5MTMxNTMxPC91cmw+PC9yZWxhdGVkLXVybHM+PC91cmxzPjxpc2JuPjE1NDYt
MzIyMjwvaXNibj48Y3VzdG9tMj5QTUMyNjI2NTA0PC9jdXN0b20yPjx0aXRsZXM+PHRpdGxlPkFj
dXRlIHJlamVjdGlvbiBhbmQgaHVtb3JhbCBzZW5zaXRpemF0aW9uIGluIGx1bmcgdHJhbnNwbGFu
dCByZWNpcGllbnRzPC90aXRsZT48c2Vjb25kYXJ5LXRpdGxlPlByb2MgQW0gVGhvcmFjIFNvYzwv
c2Vjb25kYXJ5LXRpdGxlPjwvdGl0bGVzPjxwYWdlcz41NC02NTwvcGFnZXM+PG51bWJlcj4xPC9u
dW1iZXI+PGNvbnRyaWJ1dG9ycz48YXV0aG9ycz48YXV0aG9yPk1hcnRpbnUsIFQuPC9hdXRob3I+
PGF1dGhvcj5DaGVuLCBELiBGLjwvYXV0aG9yPjxhdXRob3I+UGFsbWVyLCBTLiBNLjwvYXV0aG9y
PjwvYXV0aG9ycz48L2NvbnRyaWJ1dG9ycz48bGFuZ3VhZ2U+ZW5nPC9sYW5ndWFnZT48YWRkZWQt
ZGF0ZSBmb3JtYXQ9InV0YyI+MTQ2Mjg5MDExNDwvYWRkZWQtZGF0ZT48cmVmLXR5cGUgbmFtZT0i
Sm91cm5hbCBBcnRpY2xlIj4xNzwvcmVmLXR5cGU+PHJlYy1udW1iZXI+MTAyPC9yZWMtbnVtYmVy
PjxsYXN0LXVwZGF0ZWQtZGF0ZSBmb3JtYXQ9InV0YyI+MTQ2Mjg5MDExNDwvbGFzdC11cGRhdGVk
LWRhdGU+PGFjY2Vzc2lvbi1udW0+MTkxMzE1MzE8L2FjY2Vzc2lvbi1udW0+PGVsZWN0cm9uaWMt
cmVzb3VyY2UtbnVtPjEwLjE1MTMvcGF0cy4yMDA4MDgtMDgwR088L2VsZWN0cm9uaWMtcmVzb3Vy
Y2UtbnVtPjx2b2x1bWU+Njwvdm9sdW1lPjwvcmVjb3JkPjwvQ2l0ZT48Q2l0ZT48QXV0aG9yPk5p
Y29kPC9BdXRob3I+PFllYXI+MjAwNjwvWWVhcj48SURUZXh0Pk1lY2hhbmlzbXMgb2YgYWlyd2F5
IG9ibGl0ZXJhdGlvbiBhZnRlciBsdW5nIHRyYW5zcGxhbnRhdGlvbjwvSURUZXh0PjxyZWNvcmQ+
PGRhdGVzPjxwdWItZGF0ZXM+PGRhdGU+SnVsPC9kYXRlPjwvcHViLWRhdGVzPjx5ZWFyPjIwMDY8
L3llYXI+PC9kYXRlcz48a2V5d29yZHM+PGtleXdvcmQ+QnJvbmNoaW9saXRpcyBPYmxpdGVyYW5z
PC9rZXl3b3JkPjxrZXl3b3JkPkdyYWZ0IFN1cnZpdmFsPC9rZXl3b3JkPjxrZXl3b3JkPkh1bWFu
czwva2V5d29yZD48a2V5d29yZD5JbW11bml0eSwgSW5uYXRlPC9rZXl3b3JkPjxrZXl3b3JkPkx1
bmcgVHJhbnNwbGFudGF0aW9uPC9rZXl3b3JkPjxrZXl3b3JkPlBvc3RvcGVyYXRpdmUgQ29tcGxp
Y2F0aW9uczwva2V5d29yZD48a2V5d29yZD5Qcm9nbm9zaXM8L2tleXdvcmQ+PGtleXdvcmQ+Umlz
ayBGYWN0b3JzPC9rZXl3b3JkPjwva2V5d29yZHM+PHVybHM+PHJlbGF0ZWQtdXJscz48dXJsPmh0
dHA6Ly93d3cubmNiaS5ubG0ubmloLmdvdi9wdWJtZWQvMTY3OTkwOTA8L3VybD48L3JlbGF0ZWQt
dXJscz48L3VybHM+PGlzYm4+MTU0Ni0zMjIyPC9pc2JuPjx0aXRsZXM+PHRpdGxlPk1lY2hhbmlz
bXMgb2YgYWlyd2F5IG9ibGl0ZXJhdGlvbiBhZnRlciBsdW5nIHRyYW5zcGxhbnRhdGlvbjwvdGl0
bGU+PHNlY29uZGFyeS10aXRsZT5Qcm9jIEFtIFRob3JhYyBTb2M8L3NlY29uZGFyeS10aXRsZT48
L3RpdGxlcz48cGFnZXM+NDQ0LTk8L3BhZ2VzPjxudW1iZXI+NTwvbnVtYmVyPjxjb250cmlidXRv
cnM+PGF1dGhvcnM+PGF1dGhvcj5OaWNvZCwgTC4gUC48L2F1dGhvcj48L2F1dGhvcnM+PC9jb250
cmlidXRvcnM+PGxhbmd1YWdlPmVuZzwvbGFuZ3VhZ2U+PGFkZGVkLWRhdGUgZm9ybWF0PSJ1dGMi
PjE0NjMxNjY0MzI8L2FkZGVkLWRhdGU+PHJlZi10eXBlIG5hbWU9IkpvdXJuYWwgQXJ0aWNsZSI+
MTc8L3JlZi10eXBlPjxyZWMtbnVtYmVyPjE5NDwvcmVjLW51bWJlcj48bGFzdC11cGRhdGVkLWRh
dGUgZm9ybWF0PSJ1dGMiPjE0NjMxNjY0MzI8L2xhc3QtdXBkYXRlZC1kYXRlPjxhY2Nlc3Npb24t
bnVtPjE2Nzk5MDkwPC9hY2Nlc3Npb24tbnVtPjxlbGVjdHJvbmljLXJlc291cmNlLW51bT4xMC4x
NTEzL3BhdHMuMjAwNjAxLTAwN0FXPC9lbGVjdHJvbmljLXJlc291cmNlLW51bT48dm9sdW1lPjM8
L3ZvbHVtZT48L3JlY29yZD48L0NpdGU+PENpdGU+PEF1dGhvcj5CdXJ0b248L0F1dGhvcj48WWVh
cj4yMDA5PC9ZZWFyPjxJRFRleHQ+QWN1dGUgY2VsbHVsYXIgcmVqZWN0aW9uIGlzIGEgcmlzayBm
YWN0b3IgZm9yIGJyb25jaGlvbGl0aXMgb2JsaXRlcmFucyBzeW5kcm9tZSBpbmRlcGVuZGVudCBv
ZiBwb3N0LXRyYW5zcGxhbnQgYmFzZWxpbmUgRkVWMTwvSURUZXh0PjxyZWNvcmQ+PGRhdGVzPjxw
dWItZGF0ZXM+PGRhdGU+U2VwPC9kYXRlPjwvcHViLWRhdGVzPjx5ZWFyPjIwMDk8L3llYXI+PC9k
YXRlcz48a2V5d29yZHM+PGtleXdvcmQ+QWR1bHQ8L2tleXdvcmQ+PGtleXdvcmQ+QnJvbmNoaW9s
aXRpcyBPYmxpdGVyYW5zPC9rZXl3b3JkPjxrZXl3b3JkPkRlYXRoPC9rZXl3b3JkPjxrZXl3b3Jk
PkZlbWFsZTwva2V5d29yZD48a2V5d29yZD5Gb3JjZWQgRXhwaXJhdG9yeSBWb2x1bWU8L2tleXdv
cmQ+PGtleXdvcmQ+R3JhZnQgUmVqZWN0aW9uPC9rZXl3b3JkPjxrZXl3b3JkPkhlYXJ0LUx1bmcg
VHJhbnNwbGFudGF0aW9uPC9rZXl3b3JkPjxrZXl3b3JkPkh1bWFuczwva2V5d29yZD48a2V5d29y
ZD5JbmNpZGVuY2U8L2tleXdvcmQ+PGtleXdvcmQ+THVuZyBEaXNlYXNlczwva2V5d29yZD48a2V5
d29yZD5MdW5nIFRyYW5zcGxhbnRhdGlvbjwva2V5d29yZD48a2V5d29yZD5NYWxlPC9rZXl3b3Jk
PjxrZXl3b3JkPk1pZGRsZSBBZ2VkPC9rZXl3b3JkPjxrZXl3b3JkPlJldHJvc3BlY3RpdmUgU3R1
ZGllczwva2V5d29yZD48a2V5d29yZD5SaXNrIEZhY3RvcnM8L2tleXdvcmQ+PGtleXdvcmQ+U3Vy
dml2YWwgQW5hbHlzaXM8L2tleXdvcmQ+PGtleXdvcmQ+U3Vydml2b3JzPC9rZXl3b3JkPjxrZXl3
b3JkPlRpbWUgRmFjdG9yczwva2V5d29yZD48L2tleXdvcmRzPjx1cmxzPjxyZWxhdGVkLXVybHM+
PHVybD5odHRwOi8vd3d3Lm5jYmkubmxtLm5paC5nb3YvcHVibWVkLzE5NzE2MDQwPC91cmw+PC9y
ZWxhdGVkLXVybHM+PC91cmxzPjxpc2JuPjE1NTctMzExNzwvaXNibj48dGl0bGVzPjx0aXRsZT5B
Y3V0ZSBjZWxsdWxhciByZWplY3Rpb24gaXMgYSByaXNrIGZhY3RvciBmb3IgYnJvbmNoaW9saXRp
cyBvYmxpdGVyYW5zIHN5bmRyb21lIGluZGVwZW5kZW50IG9mIHBvc3QtdHJhbnNwbGFudCBiYXNl
bGluZSBGRVYxPC90aXRsZT48c2Vjb25kYXJ5LXRpdGxlPkogSGVhcnQgTHVuZyBUcmFuc3BsYW50
PC9zZWNvbmRhcnktdGl0bGU+PC90aXRsZXM+PHBhZ2VzPjg4OC05MzwvcGFnZXM+PG51bWJlcj45
PC9udW1iZXI+PGNvbnRyaWJ1dG9ycz48YXV0aG9ycz48YXV0aG9yPkJ1cnRvbiwgQy4gTS48L2F1
dGhvcj48YXV0aG9yPkl2ZXJzZW4sIE0uPC9hdXRob3I+PGF1dGhvcj5DYXJsc2VuLCBKLjwvYXV0
aG9yPjxhdXRob3I+TW9ydGVuc2VuLCBKLjwvYXV0aG9yPjxhdXRob3I+QW5kZXJzZW4sIEMuIEIu
PC9hdXRob3I+PGF1dGhvcj5TdGVpbmJyw7xjaGVsLCBELjwvYXV0aG9yPjxhdXRob3I+U2NoZWlr
ZSwgVC48L2F1dGhvcj48L2F1dGhvcnM+PC9jb250cmlidXRvcnM+PGxhbmd1YWdlPmVuZzwvbGFu
Z3VhZ2U+PGFkZGVkLWRhdGUgZm9ybWF0PSJ1dGMiPjE0NjMxMDczNTY8L2FkZGVkLWRhdGU+PHJl
Zi10eXBlIG5hbWU9IkpvdXJuYWwgQXJ0aWNsZSI+MTc8L3JlZi10eXBlPjxyZWMtbnVtYmVyPjE4
NDwvcmVjLW51bWJlcj48bGFzdC11cGRhdGVkLWRhdGUgZm9ybWF0PSJ1dGMiPjE0NjMxMDczNTY8
L2xhc3QtdXBkYXRlZC1kYXRlPjxhY2Nlc3Npb24tbnVtPjE5NzE2MDQwPC9hY2Nlc3Npb24tbnVt
PjxlbGVjdHJvbmljLXJlc291cmNlLW51bT4xMC4xMDE2L2ouaGVhbHVuLjIwMDkuMDQuMDIyPC9l
bGVjdHJvbmljLXJlc291cmNlLW51bT48dm9sdW1lPjI4PC92b2x1bWU+PC9yZWNvcmQ+PC9DaXRl
PjxDaXRlPjxBdXRob3I+SGFjaGVtPC9BdXRob3I+PFllYXI+MjAwNTwvWWVhcj48SURUZXh0PlRo
ZSBzaWduaWZpY2FuY2Ugb2YgYSBzaW5nbGUgZXBpc29kZSBvZiBtaW5pbWFsIGFjdXRlIHJlamVj
dGlvbiBhZnRlciBsdW5nIHRyYW5zcGxhbnRhdGlvbjwvSURUZXh0PjxyZWNvcmQ+PGRhdGVzPjxw
dWItZGF0ZXM+PGRhdGU+Tm92PC9kYXRlPjwvcHViLWRhdGVzPjx5ZWFyPjIwMDU8L3llYXI+PC9k
YXRlcz48a2V5d29yZHM+PGtleXdvcmQ+QWR1bHQ8L2tleXdvcmQ+PGtleXdvcmQ+QnJvbmNoaW9s
aXRpcyBPYmxpdGVyYW5zPC9rZXl3b3JkPjxrZXl3b3JkPkNvaG9ydCBTdHVkaWVzPC9rZXl3b3Jk
PjxrZXl3b3JkPkZlbWFsZTwva2V5d29yZD48a2V5d29yZD5HcmFmdCBSZWplY3Rpb248L2tleXdv
cmQ+PGtleXdvcmQ+SHVtYW5zPC9rZXl3b3JkPjxrZXl3b3JkPkx1bmcgVHJhbnNwbGFudGF0aW9u
PC9rZXl3b3JkPjxrZXl3b3JkPk1hbGU8L2tleXdvcmQ+PGtleXdvcmQ+TWlkZGxlIEFnZWQ8L2tl
eXdvcmQ+PGtleXdvcmQ+UmVncmVzc2lvbiBBbmFseXNpczwva2V5d29yZD48a2V5d29yZD5SZXRy
b3NwZWN0aXZlIFN0dWRpZXM8L2tleXdvcmQ+PGtleXdvcmQ+U3Vydml2YWwgQW5hbHlzaXM8L2tl
eXdvcmQ+PC9rZXl3b3Jkcz48dXJscz48cmVsYXRlZC11cmxzPjx1cmw+aHR0cDovL3d3dy5uY2Jp
Lm5sbS5uaWguZ292L3B1Ym1lZC8xNjM0MDc4MzwvdXJsPjwvcmVsYXRlZC11cmxzPjwvdXJscz48
aXNibj4wMDQxLTEzMzc8L2lzYm4+PHRpdGxlcz48dGl0bGU+VGhlIHNpZ25pZmljYW5jZSBvZiBh
IHNpbmdsZSBlcGlzb2RlIG9mIG1pbmltYWwgYWN1dGUgcmVqZWN0aW9uIGFmdGVyIGx1bmcgdHJh
bnNwbGFudGF0aW9uPC90aXRsZT48c2Vjb25kYXJ5LXRpdGxlPlRyYW5zcGxhbnRhdGlvbjwvc2Vj
b25kYXJ5LXRpdGxlPjwvdGl0bGVzPjxwYWdlcz4xNDA2LTEzPC9wYWdlcz48bnVtYmVyPjEwPC9u
dW1iZXI+PGNvbnRyaWJ1dG9ycz48YXV0aG9ycz48YXV0aG9yPkhhY2hlbSwgUi4gUi48L2F1dGhv
cj48YXV0aG9yPktoYWxpZmFoLCBBLiBQLjwvYXV0aG9yPjxhdXRob3I+Q2hha2luYWxhLCBNLiBN
LjwvYXV0aG9yPjxhdXRob3I+WXVzZW4sIFIuIEQuPC9hdXRob3I+PGF1dGhvcj5BbG91c2gsIEEu
IEEuPC9hdXRob3I+PGF1dGhvcj5Nb2hhbmFrdW1hciwgVC48L2F1dGhvcj48YXV0aG9yPlBhdHRl
cnNvbiwgRy4gQS48L2F1dGhvcj48YXV0aG9yPlRydWxvY2ssIEUuIFAuPC9hdXRob3I+PGF1dGhv
cj5XYWx0ZXIsIE0uIEouPC9hdXRob3I+PC9hdXRob3JzPjwvY29udHJpYnV0b3JzPjxsYW5ndWFn
ZT5lbmc8L2xhbmd1YWdlPjxhZGRlZC1kYXRlIGZvcm1hdD0idXRjIj4xNDYzMTA3MzMzPC9hZGRl
ZC1kYXRlPjxyZWYtdHlwZSBuYW1lPSJKb3VybmFsIEFydGljbGUiPjE3PC9yZWYtdHlwZT48cmVj
LW51bWJlcj4xODM8L3JlYy1udW1iZXI+PGxhc3QtdXBkYXRlZC1kYXRlIGZvcm1hdD0idXRjIj4x
NDYzMTA3MzMzPC9sYXN0LXVwZGF0ZWQtZGF0ZT48YWNjZXNzaW9uLW51bT4xNjM0MDc4MzwvYWNj
ZXNzaW9uLW51bT48dm9sdW1lPjgwPC92b2x1bWU+PC9yZWNvcmQ+PC9DaXRlPjwvRW5kTm90ZT4A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wyNi0yODwvc3R5bGU+PC9EaXNwbGF5VGV4dD48cmVjb3JkPjxkYXRlcz48
cHViLWRhdGVzPjxkYXRlPkphbjwvZGF0ZT48L3B1Yi1kYXRlcz48eWVhcj4yMDA5PC95ZWFyPjwv
ZGF0ZXM+PGtleXdvcmRzPjxrZXl3b3JkPkFudGlib2R5IEZvcm1hdGlvbjwva2V5d29yZD48a2V5
d29yZD5BbnRpYm9keSBTcGVjaWZpY2l0eTwva2V5d29yZD48a2V5d29yZD5Ccm9uY2hpb2xpdGlz
IE9ibGl0ZXJhbnM8L2tleXdvcmQ+PGtleXdvcmQ+R3JhZnQgUmVqZWN0aW9uPC9rZXl3b3JkPjxr
ZXl3b3JkPkhMQSBBbnRpZ2Vuczwva2V5d29yZD48a2V5d29yZD5IdW1hbnM8L2tleXdvcmQ+PGtl
eXdvcmQ+SW1tdW5vc3VwcHJlc3NpdmUgQWdlbnRzPC9rZXl3b3JkPjxrZXl3b3JkPkx1bmcgVHJh
bnNwbGFudGF0aW9uPC9rZXl3b3JkPjxrZXl3b3JkPlJpc2sgRmFjdG9yczwva2V5d29yZD48L2tl
eXdvcmRzPjx1cmxzPjxyZWxhdGVkLXVybHM+PHVybD5odHRwOi8vd3d3Lm5jYmkubmxtLm5paC5n
b3YvcHVibWVkLzE5MTMxNTMxPC91cmw+PC9yZWxhdGVkLXVybHM+PC91cmxzPjxpc2JuPjE1NDYt
MzIyMjwvaXNibj48Y3VzdG9tMj5QTUMyNjI2NTA0PC9jdXN0b20yPjx0aXRsZXM+PHRpdGxlPkFj
dXRlIHJlamVjdGlvbiBhbmQgaHVtb3JhbCBzZW5zaXRpemF0aW9uIGluIGx1bmcgdHJhbnNwbGFu
dCByZWNpcGllbnRzPC90aXRsZT48c2Vjb25kYXJ5LXRpdGxlPlByb2MgQW0gVGhvcmFjIFNvYzwv
c2Vjb25kYXJ5LXRpdGxlPjwvdGl0bGVzPjxwYWdlcz41NC02NTwvcGFnZXM+PG51bWJlcj4xPC9u
dW1iZXI+PGNvbnRyaWJ1dG9ycz48YXV0aG9ycz48YXV0aG9yPk1hcnRpbnUsIFQuPC9hdXRob3I+
PGF1dGhvcj5DaGVuLCBELiBGLjwvYXV0aG9yPjxhdXRob3I+UGFsbWVyLCBTLiBNLjwvYXV0aG9y
PjwvYXV0aG9ycz48L2NvbnRyaWJ1dG9ycz48bGFuZ3VhZ2U+ZW5nPC9sYW5ndWFnZT48YWRkZWQt
ZGF0ZSBmb3JtYXQ9InV0YyI+MTQ2Mjg5MDExNDwvYWRkZWQtZGF0ZT48cmVmLXR5cGUgbmFtZT0i
Sm91cm5hbCBBcnRpY2xlIj4xNzwvcmVmLXR5cGU+PHJlYy1udW1iZXI+MTAyPC9yZWMtbnVtYmVy
PjxsYXN0LXVwZGF0ZWQtZGF0ZSBmb3JtYXQ9InV0YyI+MTQ2Mjg5MDExNDwvbGFzdC11cGRhdGVk
LWRhdGU+PGFjY2Vzc2lvbi1udW0+MTkxMzE1MzE8L2FjY2Vzc2lvbi1udW0+PGVsZWN0cm9uaWMt
cmVzb3VyY2UtbnVtPjEwLjE1MTMvcGF0cy4yMDA4MDgtMDgwR088L2VsZWN0cm9uaWMtcmVzb3Vy
Y2UtbnVtPjx2b2x1bWU+Njwvdm9sdW1lPjwvcmVjb3JkPjwvQ2l0ZT48Q2l0ZT48QXV0aG9yPk5p
Y29kPC9BdXRob3I+PFllYXI+MjAwNjwvWWVhcj48SURUZXh0Pk1lY2hhbmlzbXMgb2YgYWlyd2F5
IG9ibGl0ZXJhdGlvbiBhZnRlciBsdW5nIHRyYW5zcGxhbnRhdGlvbjwvSURUZXh0PjxyZWNvcmQ+
PGRhdGVzPjxwdWItZGF0ZXM+PGRhdGU+SnVsPC9kYXRlPjwvcHViLWRhdGVzPjx5ZWFyPjIwMDY8
L3llYXI+PC9kYXRlcz48a2V5d29yZHM+PGtleXdvcmQ+QnJvbmNoaW9saXRpcyBPYmxpdGVyYW5z
PC9rZXl3b3JkPjxrZXl3b3JkPkdyYWZ0IFN1cnZpdmFsPC9rZXl3b3JkPjxrZXl3b3JkPkh1bWFu
czwva2V5d29yZD48a2V5d29yZD5JbW11bml0eSwgSW5uYXRlPC9rZXl3b3JkPjxrZXl3b3JkPkx1
bmcgVHJhbnNwbGFudGF0aW9uPC9rZXl3b3JkPjxrZXl3b3JkPlBvc3RvcGVyYXRpdmUgQ29tcGxp
Y2F0aW9uczwva2V5d29yZD48a2V5d29yZD5Qcm9nbm9zaXM8L2tleXdvcmQ+PGtleXdvcmQ+Umlz
ayBGYWN0b3JzPC9rZXl3b3JkPjwva2V5d29yZHM+PHVybHM+PHJlbGF0ZWQtdXJscz48dXJsPmh0
dHA6Ly93d3cubmNiaS5ubG0ubmloLmdvdi9wdWJtZWQvMTY3OTkwOTA8L3VybD48L3JlbGF0ZWQt
dXJscz48L3VybHM+PGlzYm4+MTU0Ni0zMjIyPC9pc2JuPjx0aXRsZXM+PHRpdGxlPk1lY2hhbmlz
bXMgb2YgYWlyd2F5IG9ibGl0ZXJhdGlvbiBhZnRlciBsdW5nIHRyYW5zcGxhbnRhdGlvbjwvdGl0
bGU+PHNlY29uZGFyeS10aXRsZT5Qcm9jIEFtIFRob3JhYyBTb2M8L3NlY29uZGFyeS10aXRsZT48
L3RpdGxlcz48cGFnZXM+NDQ0LTk8L3BhZ2VzPjxudW1iZXI+NTwvbnVtYmVyPjxjb250cmlidXRv
cnM+PGF1dGhvcnM+PGF1dGhvcj5OaWNvZCwgTC4gUC48L2F1dGhvcj48L2F1dGhvcnM+PC9jb250
cmlidXRvcnM+PGxhbmd1YWdlPmVuZzwvbGFuZ3VhZ2U+PGFkZGVkLWRhdGUgZm9ybWF0PSJ1dGMi
PjE0NjMxNjY0MzI8L2FkZGVkLWRhdGU+PHJlZi10eXBlIG5hbWU9IkpvdXJuYWwgQXJ0aWNsZSI+
MTc8L3JlZi10eXBlPjxyZWMtbnVtYmVyPjE5NDwvcmVjLW51bWJlcj48bGFzdC11cGRhdGVkLWRh
dGUgZm9ybWF0PSJ1dGMiPjE0NjMxNjY0MzI8L2xhc3QtdXBkYXRlZC1kYXRlPjxhY2Nlc3Npb24t
bnVtPjE2Nzk5MDkwPC9hY2Nlc3Npb24tbnVtPjxlbGVjdHJvbmljLXJlc291cmNlLW51bT4xMC4x
NTEzL3BhdHMuMjAwNjAxLTAwN0FXPC9lbGVjdHJvbmljLXJlc291cmNlLW51bT48dm9sdW1lPjM8
L3ZvbHVtZT48L3JlY29yZD48L0NpdGU+PENpdGU+PEF1dGhvcj5CdXJ0b248L0F1dGhvcj48WWVh
cj4yMDA5PC9ZZWFyPjxJRFRleHQ+QWN1dGUgY2VsbHVsYXIgcmVqZWN0aW9uIGlzIGEgcmlzayBm
YWN0b3IgZm9yIGJyb25jaGlvbGl0aXMgb2JsaXRlcmFucyBzeW5kcm9tZSBpbmRlcGVuZGVudCBv
ZiBwb3N0LXRyYW5zcGxhbnQgYmFzZWxpbmUgRkVWMTwvSURUZXh0PjxyZWNvcmQ+PGRhdGVzPjxw
dWItZGF0ZXM+PGRhdGU+U2VwPC9kYXRlPjwvcHViLWRhdGVzPjx5ZWFyPjIwMDk8L3llYXI+PC9k
YXRlcz48a2V5d29yZHM+PGtleXdvcmQ+QWR1bHQ8L2tleXdvcmQ+PGtleXdvcmQ+QnJvbmNoaW9s
aXRpcyBPYmxpdGVyYW5zPC9rZXl3b3JkPjxrZXl3b3JkPkRlYXRoPC9rZXl3b3JkPjxrZXl3b3Jk
PkZlbWFsZTwva2V5d29yZD48a2V5d29yZD5Gb3JjZWQgRXhwaXJhdG9yeSBWb2x1bWU8L2tleXdv
cmQ+PGtleXdvcmQ+R3JhZnQgUmVqZWN0aW9uPC9rZXl3b3JkPjxrZXl3b3JkPkhlYXJ0LUx1bmcg
VHJhbnNwbGFudGF0aW9uPC9rZXl3b3JkPjxrZXl3b3JkPkh1bWFuczwva2V5d29yZD48a2V5d29y
ZD5JbmNpZGVuY2U8L2tleXdvcmQ+PGtleXdvcmQ+THVuZyBEaXNlYXNlczwva2V5d29yZD48a2V5
d29yZD5MdW5nIFRyYW5zcGxhbnRhdGlvbjwva2V5d29yZD48a2V5d29yZD5NYWxlPC9rZXl3b3Jk
PjxrZXl3b3JkPk1pZGRsZSBBZ2VkPC9rZXl3b3JkPjxrZXl3b3JkPlJldHJvc3BlY3RpdmUgU3R1
ZGllczwva2V5d29yZD48a2V5d29yZD5SaXNrIEZhY3RvcnM8L2tleXdvcmQ+PGtleXdvcmQ+U3Vy
dml2YWwgQW5hbHlzaXM8L2tleXdvcmQ+PGtleXdvcmQ+U3Vydml2b3JzPC9rZXl3b3JkPjxrZXl3
b3JkPlRpbWUgRmFjdG9yczwva2V5d29yZD48L2tleXdvcmRzPjx1cmxzPjxyZWxhdGVkLXVybHM+
PHVybD5odHRwOi8vd3d3Lm5jYmkubmxtLm5paC5nb3YvcHVibWVkLzE5NzE2MDQwPC91cmw+PC9y
ZWxhdGVkLXVybHM+PC91cmxzPjxpc2JuPjE1NTctMzExNzwvaXNibj48dGl0bGVzPjx0aXRsZT5B
Y3V0ZSBjZWxsdWxhciByZWplY3Rpb24gaXMgYSByaXNrIGZhY3RvciBmb3IgYnJvbmNoaW9saXRp
cyBvYmxpdGVyYW5zIHN5bmRyb21lIGluZGVwZW5kZW50IG9mIHBvc3QtdHJhbnNwbGFudCBiYXNl
bGluZSBGRVYxPC90aXRsZT48c2Vjb25kYXJ5LXRpdGxlPkogSGVhcnQgTHVuZyBUcmFuc3BsYW50
PC9zZWNvbmRhcnktdGl0bGU+PC90aXRsZXM+PHBhZ2VzPjg4OC05MzwvcGFnZXM+PG51bWJlcj45
PC9udW1iZXI+PGNvbnRyaWJ1dG9ycz48YXV0aG9ycz48YXV0aG9yPkJ1cnRvbiwgQy4gTS48L2F1
dGhvcj48YXV0aG9yPkl2ZXJzZW4sIE0uPC9hdXRob3I+PGF1dGhvcj5DYXJsc2VuLCBKLjwvYXV0
aG9yPjxhdXRob3I+TW9ydGVuc2VuLCBKLjwvYXV0aG9yPjxhdXRob3I+QW5kZXJzZW4sIEMuIEIu
PC9hdXRob3I+PGF1dGhvcj5TdGVpbmJyw7xjaGVsLCBELjwvYXV0aG9yPjxhdXRob3I+U2NoZWlr
ZSwgVC48L2F1dGhvcj48L2F1dGhvcnM+PC9jb250cmlidXRvcnM+PGxhbmd1YWdlPmVuZzwvbGFu
Z3VhZ2U+PGFkZGVkLWRhdGUgZm9ybWF0PSJ1dGMiPjE0NjMxMDczNTY8L2FkZGVkLWRhdGU+PHJl
Zi10eXBlIG5hbWU9IkpvdXJuYWwgQXJ0aWNsZSI+MTc8L3JlZi10eXBlPjxyZWMtbnVtYmVyPjE4
NDwvcmVjLW51bWJlcj48bGFzdC11cGRhdGVkLWRhdGUgZm9ybWF0PSJ1dGMiPjE0NjMxMDczNTY8
L2xhc3QtdXBkYXRlZC1kYXRlPjxhY2Nlc3Npb24tbnVtPjE5NzE2MDQwPC9hY2Nlc3Npb24tbnVt
PjxlbGVjdHJvbmljLXJlc291cmNlLW51bT4xMC4xMDE2L2ouaGVhbHVuLjIwMDkuMDQuMDIyPC9l
bGVjdHJvbmljLXJlc291cmNlLW51bT48dm9sdW1lPjI4PC92b2x1bWU+PC9yZWNvcmQ+PC9DaXRl
PjxDaXRlPjxBdXRob3I+SGFjaGVtPC9BdXRob3I+PFllYXI+MjAwNTwvWWVhcj48SURUZXh0PlRo
ZSBzaWduaWZpY2FuY2Ugb2YgYSBzaW5nbGUgZXBpc29kZSBvZiBtaW5pbWFsIGFjdXRlIHJlamVj
dGlvbiBhZnRlciBsdW5nIHRyYW5zcGxhbnRhdGlvbjwvSURUZXh0PjxyZWNvcmQ+PGRhdGVzPjxw
dWItZGF0ZXM+PGRhdGU+Tm92PC9kYXRlPjwvcHViLWRhdGVzPjx5ZWFyPjIwMDU8L3llYXI+PC9k
YXRlcz48a2V5d29yZHM+PGtleXdvcmQ+QWR1bHQ8L2tleXdvcmQ+PGtleXdvcmQ+QnJvbmNoaW9s
aXRpcyBPYmxpdGVyYW5zPC9rZXl3b3JkPjxrZXl3b3JkPkNvaG9ydCBTdHVkaWVzPC9rZXl3b3Jk
PjxrZXl3b3JkPkZlbWFsZTwva2V5d29yZD48a2V5d29yZD5HcmFmdCBSZWplY3Rpb248L2tleXdv
cmQ+PGtleXdvcmQ+SHVtYW5zPC9rZXl3b3JkPjxrZXl3b3JkPkx1bmcgVHJhbnNwbGFudGF0aW9u
PC9rZXl3b3JkPjxrZXl3b3JkPk1hbGU8L2tleXdvcmQ+PGtleXdvcmQ+TWlkZGxlIEFnZWQ8L2tl
eXdvcmQ+PGtleXdvcmQ+UmVncmVzc2lvbiBBbmFseXNpczwva2V5d29yZD48a2V5d29yZD5SZXRy
b3NwZWN0aXZlIFN0dWRpZXM8L2tleXdvcmQ+PGtleXdvcmQ+U3Vydml2YWwgQW5hbHlzaXM8L2tl
eXdvcmQ+PC9rZXl3b3Jkcz48dXJscz48cmVsYXRlZC11cmxzPjx1cmw+aHR0cDovL3d3dy5uY2Jp
Lm5sbS5uaWguZ292L3B1Ym1lZC8xNjM0MDc4MzwvdXJsPjwvcmVsYXRlZC11cmxzPjwvdXJscz48
aXNibj4wMDQxLTEzMzc8L2lzYm4+PHRpdGxlcz48dGl0bGU+VGhlIHNpZ25pZmljYW5jZSBvZiBh
IHNpbmdsZSBlcGlzb2RlIG9mIG1pbmltYWwgYWN1dGUgcmVqZWN0aW9uIGFmdGVyIGx1bmcgdHJh
bnNwbGFudGF0aW9uPC90aXRsZT48c2Vjb25kYXJ5LXRpdGxlPlRyYW5zcGxhbnRhdGlvbjwvc2Vj
b25kYXJ5LXRpdGxlPjwvdGl0bGVzPjxwYWdlcz4xNDA2LTEzPC9wYWdlcz48bnVtYmVyPjEwPC9u
dW1iZXI+PGNvbnRyaWJ1dG9ycz48YXV0aG9ycz48YXV0aG9yPkhhY2hlbSwgUi4gUi48L2F1dGhv
cj48YXV0aG9yPktoYWxpZmFoLCBBLiBQLjwvYXV0aG9yPjxhdXRob3I+Q2hha2luYWxhLCBNLiBN
LjwvYXV0aG9yPjxhdXRob3I+WXVzZW4sIFIuIEQuPC9hdXRob3I+PGF1dGhvcj5BbG91c2gsIEEu
IEEuPC9hdXRob3I+PGF1dGhvcj5Nb2hhbmFrdW1hciwgVC48L2F1dGhvcj48YXV0aG9yPlBhdHRl
cnNvbiwgRy4gQS48L2F1dGhvcj48YXV0aG9yPlRydWxvY2ssIEUuIFAuPC9hdXRob3I+PGF1dGhv
cj5XYWx0ZXIsIE0uIEouPC9hdXRob3I+PC9hdXRob3JzPjwvY29udHJpYnV0b3JzPjxsYW5ndWFn
ZT5lbmc8L2xhbmd1YWdlPjxhZGRlZC1kYXRlIGZvcm1hdD0idXRjIj4xNDYzMTA3MzMzPC9hZGRl
ZC1kYXRlPjxyZWYtdHlwZSBuYW1lPSJKb3VybmFsIEFydGljbGUiPjE3PC9yZWYtdHlwZT48cmVj
LW51bWJlcj4xODM8L3JlYy1udW1iZXI+PGxhc3QtdXBkYXRlZC1kYXRlIGZvcm1hdD0idXRjIj4x
NDYzMTA3MzMzPC9sYXN0LXVwZGF0ZWQtZGF0ZT48YWNjZXNzaW9uLW51bT4xNjM0MDc4MzwvYWNj
ZXNzaW9uLW51bT48dm9sdW1lPjgwPC92b2x1bWU+PC9yZWNvcmQ+PC9DaXRlPjwvRW5kTm90ZT4A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Pr="00B6576B">
        <w:rPr>
          <w:rFonts w:ascii="Book Antiqua" w:hAnsi="Book Antiqua" w:cs="Times New Roman"/>
        </w:rPr>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7,26-28</w:t>
      </w:r>
      <w:r w:rsidRPr="00B6576B">
        <w:rPr>
          <w:rFonts w:ascii="Book Antiqua" w:hAnsi="Book Antiqua" w:cs="Times New Roman"/>
        </w:rPr>
        <w:fldChar w:fldCharType="end"/>
      </w:r>
      <w:r w:rsidR="00D124B2" w:rsidRPr="00B6576B">
        <w:rPr>
          <w:rFonts w:ascii="Book Antiqua" w:hAnsi="Book Antiqua" w:cs="Times New Roman"/>
          <w:vertAlign w:val="superscript"/>
        </w:rPr>
        <w:t>]</w:t>
      </w:r>
      <w:r w:rsidR="00CA797D" w:rsidRPr="00B6576B">
        <w:rPr>
          <w:rFonts w:ascii="Book Antiqua" w:hAnsi="Book Antiqua" w:cs="Times New Roman"/>
        </w:rPr>
        <w:t xml:space="preserve"> and chronic rejection</w:t>
      </w:r>
      <w:r w:rsidRPr="00B6576B">
        <w:rPr>
          <w:rFonts w:ascii="Book Antiqua" w:hAnsi="Book Antiqua" w:cs="Times New Roman"/>
        </w:rPr>
        <w:t>; however, non-immune mechanisms, such as infection, ischemi</w:t>
      </w:r>
      <w:r w:rsidR="004F6A97" w:rsidRPr="00B6576B">
        <w:rPr>
          <w:rFonts w:ascii="Book Antiqua" w:hAnsi="Book Antiqua" w:cs="Times New Roman"/>
        </w:rPr>
        <w:t>c</w:t>
      </w:r>
      <w:r w:rsidRPr="00B6576B">
        <w:rPr>
          <w:rFonts w:ascii="Book Antiqua" w:hAnsi="Book Antiqua" w:cs="Times New Roman"/>
        </w:rPr>
        <w:t xml:space="preserve"> reperfusion injury, brain death, chronic aspiration, and GERD </w:t>
      </w:r>
      <w:r w:rsidR="004F6A97" w:rsidRPr="00B6576B">
        <w:rPr>
          <w:rFonts w:ascii="Book Antiqua" w:hAnsi="Book Antiqua" w:cs="Times New Roman"/>
        </w:rPr>
        <w:t>may also contribute</w:t>
      </w:r>
      <w:r w:rsidR="00D124B2" w:rsidRPr="00B6576B">
        <w:rPr>
          <w:rFonts w:ascii="Book Antiqua" w:hAnsi="Book Antiqua" w:cs="Times New Roman"/>
          <w:vertAlign w:val="superscript"/>
        </w:rPr>
        <w:t>[</w:t>
      </w:r>
      <w:r w:rsidRPr="00B6576B">
        <w:rPr>
          <w:rFonts w:ascii="Book Antiqua" w:hAnsi="Book Antiqua" w:cs="Times New Roman"/>
        </w:rPr>
        <w:fldChar w:fldCharType="begin">
          <w:fldData xml:space="preserve">PEVuZE5vdGU+PENpdGU+PEF1dGhvcj5Fc3Rlbm5lPC9BdXRob3I+PFllYXI+MjAwMjwvWWVhcj48
SURUZXh0PkJyb25jaGlvbGl0aXMgb2JsaXRlcmFucyBzeW5kcm9tZSAyMDAxOiBhbiB1cGRhdGUg
b2YgdGhlIGRpYWdub3N0aWMgY3JpdGVyaWE8L0lEVGV4dD48RGlzcGxheVRleHQ+PHN0eWxlIGZh
Y2U9InN1cGVyc2NyaXB0Ij4xNCwxNSwxOSwyNiwyOS0zMjwvc3R5bGU+PC9EaXNwbGF5VGV4dD48
cmVjb3JkPjxkYXRlcz48cHViLWRhdGVzPjxkYXRlPk1hcjwvZGF0ZT48L3B1Yi1kYXRlcz48eWVh
cj4yMDAyPC95ZWFyPjwvZGF0ZXM+PGtleXdvcmRzPjxrZXl3b3JkPkJyb25jaGlhbCBIeXBlcnJl
YWN0aXZpdHk8L2tleXdvcmQ+PGtleXdvcmQ+QnJvbmNoaW9saXRpcyBPYmxpdGVyYW5zPC9rZXl3
b3JkPjxrZXl3b3JkPkJyb25jaG9hbHZlb2xhciBMYXZhZ2UgRmx1aWQ8L2tleXdvcmQ+PGtleXdv
cmQ+SGVhcnQgVHJhbnNwbGFudGF0aW9uPC9rZXl3b3JkPjxrZXl3b3JkPkh1bWFuczwva2V5d29y
ZD48a2V5d29yZD5MdW5nPC9rZXl3b3JkPjxrZXl3b3JkPkx1bmcgVHJhbnNwbGFudGF0aW9uPC9r
ZXl3b3JkPjxrZXl3b3JkPk5ldXRyb3BoaWxzPC9rZXl3b3JkPjxrZXl3b3JkPlBvc3RvcGVyYXRp
dmUgQ29tcGxpY2F0aW9uczwva2V5d29yZD48a2V5d29yZD5SZXNwaXJhdG9yeSBGdW5jdGlvbiBU
ZXN0czwva2V5d29yZD48a2V5d29yZD5SaXNrIEZhY3RvcnM8L2tleXdvcmQ+PGtleXdvcmQ+VG9t
b2dyYXBoeSwgWC1SYXkgQ29tcHV0ZWQ8L2tleXdvcmQ+PGtleXdvcmQ+VHJhbnNwbGFudGF0aW9u
LCBIb21vbG9nb3VzPC9rZXl3b3JkPjwva2V5d29yZHM+PHVybHM+PHJlbGF0ZWQtdXJscz48dXJs
Pmh0dHA6Ly93d3cubmNiaS5ubG0ubmloLmdvdi9wdWJtZWQvMTE4OTc1MTc8L3VybD48L3JlbGF0
ZWQtdXJscz48L3VybHM+PGlzYm4+MTA1My0yNDk4PC9pc2JuPjx0aXRsZXM+PHRpdGxlPkJyb25j
aGlvbGl0aXMgb2JsaXRlcmFucyBzeW5kcm9tZSAyMDAxOiBhbiB1cGRhdGUgb2YgdGhlIGRpYWdu
b3N0aWMgY3JpdGVyaWE8L3RpdGxlPjxzZWNvbmRhcnktdGl0bGU+SiBIZWFydCBMdW5nIFRyYW5z
cGxhbnQ8L3NlY29uZGFyeS10aXRsZT48L3RpdGxlcz48cGFnZXM+Mjk3LTMxMDwvcGFnZXM+PG51
bWJlcj4zPC9udW1iZXI+PGNvbnRyaWJ1dG9ycz48YXV0aG9ycz48YXV0aG9yPkVzdGVubmUsIE0u
PC9hdXRob3I+PGF1dGhvcj5NYXVyZXIsIEouIFIuPC9hdXRob3I+PGF1dGhvcj5Cb2VobGVyLCBB
LjwvYXV0aG9yPjxhdXRob3I+RWdhbiwgSi4gSi48L2F1dGhvcj48YXV0aG9yPkZyb3N0LCBBLjwv
YXV0aG9yPjxhdXRob3I+SGVydHosIE0uPC9hdXRob3I+PGF1dGhvcj5NYWxsb3J5LCBHLiBCLjwv
YXV0aG9yPjxhdXRob3I+U25lbGwsIEcuIEkuPC9hdXRob3I+PGF1dGhvcj5Zb3VzZW0sIFMuPC9h
dXRob3I+PC9hdXRob3JzPjwvY29udHJpYnV0b3JzPjxsYW5ndWFnZT5lbmc8L2xhbmd1YWdlPjxh
ZGRlZC1kYXRlIGZvcm1hdD0idXRjIj4xNDYzMTY2MzYyPC9hZGRlZC1kYXRlPjxyZWYtdHlwZSBu
YW1lPSJKb3VybmFsIEFydGljbGUiPjE3PC9yZWYtdHlwZT48cmVjLW51bWJlcj4xOTM8L3JlYy1u
dW1iZXI+PGxhc3QtdXBkYXRlZC1kYXRlIGZvcm1hdD0idXRjIj4xNDYzMTY2MzYyPC9sYXN0LXVw
ZGF0ZWQtZGF0ZT48YWNjZXNzaW9uLW51bT4xMTg5NzUxNzwvYWNjZXNzaW9uLW51bT48dm9sdW1l
PjIxPC92b2x1bWU+PC9yZWNvcmQ+PC9DaXRlPjxDaXRlPjxBdXRob3I+VmFsZW50aW5lPC9BdXRo
b3I+PFllYXI+MTk5NjwvWWVhcj48SURUZXh0PkFjdHVhcmlhbCBzdXJ2aXZhbCBvZiBoZWFydC1s
dW5nIGFuZCBiaWxhdGVyYWwgc2VxdWVudGlhbCBsdW5nIHRyYW5zcGxhbnQgcmVjaXBpZW50cyB3
aXRoIG9ibGl0ZXJhdGl2ZSBicm9uY2hpb2xpdGlzPC9JRFRleHQ+PHJlY29yZD48ZGF0ZXM+PHB1
Yi1kYXRlcz48ZGF0ZT5BcHI8L2RhdGU+PC9wdWItZGF0ZXM+PHllYXI+MTk5NjwveWVhcj48L2Rh
dGVzPjxrZXl3b3Jkcz48a2V5d29yZD5BY3R1YXJpYWwgQW5hbHlzaXM8L2tleXdvcmQ+PGtleXdv
cmQ+QWR1bHQ8L2tleXdvcmQ+PGtleXdvcmQ+QnJvbmNoaW9saXRpcyBPYmxpdGVyYW5zPC9rZXl3
b3JkPjxrZXl3b3JkPkNhc2UtQ29udHJvbCBTdHVkaWVzPC9rZXl3b3JkPjxrZXl3b3JkPkNhdXNl
IG9mIERlYXRoPC9rZXl3b3JkPjxrZXl3b3JkPkZlbWFsZTwva2V5d29yZD48a2V5d29yZD5IZWFy
dC1MdW5nIFRyYW5zcGxhbnRhdGlvbjwva2V5d29yZD48a2V5d29yZD5IdW1hbnM8L2tleXdvcmQ+
PGtleXdvcmQ+THVuZyBUcmFuc3BsYW50YXRpb248L2tleXdvcmQ+PGtleXdvcmQ+TWFsZTwva2V5
d29yZD48a2V5d29yZD5Qb3N0b3BlcmF0aXZlIENvbXBsaWNhdGlvbnM8L2tleXdvcmQ+PGtleXdv
cmQ+UHJldmFsZW5jZTwva2V5d29yZD48a2V5d29yZD5Qcm9nbm9zaXM8L2tleXdvcmQ+PGtleXdv
cmQ+UmVzcGlyYXRvcnkgRnVuY3Rpb24gVGVzdHM8L2tleXdvcmQ+PGtleXdvcmQ+UmV0cm9zcGVj
dGl2ZSBTdHVkaWVzPC9rZXl3b3JkPjxrZXl3b3JkPlN1cnZpdmFsIFJhdGU8L2tleXdvcmQ+PC9r
ZXl3b3Jkcz48dXJscz48cmVsYXRlZC11cmxzPjx1cmw+aHR0cDovL3d3dy5uY2JpLm5sbS5uaWgu
Z292L3B1Ym1lZC84NzMyNTk2PC91cmw+PC9yZWxhdGVkLXVybHM+PC91cmxzPjxpc2JuPjEwNTMt
MjQ5ODwvaXNibj48dGl0bGVzPjx0aXRsZT5BY3R1YXJpYWwgc3Vydml2YWwgb2YgaGVhcnQtbHVu
ZyBhbmQgYmlsYXRlcmFsIHNlcXVlbnRpYWwgbHVuZyB0cmFuc3BsYW50IHJlY2lwaWVudHMgd2l0
aCBvYmxpdGVyYXRpdmUgYnJvbmNoaW9saXRpczwvdGl0bGU+PHNlY29uZGFyeS10aXRsZT5KIEhl
YXJ0IEx1bmcgVHJhbnNwbGFudDwvc2Vjb25kYXJ5LXRpdGxlPjwvdGl0bGVzPjxwYWdlcz4zNzEt
ODM8L3BhZ2VzPjxudW1iZXI+NDwvbnVtYmVyPjxjb250cmlidXRvcnM+PGF1dGhvcnM+PGF1dGhv
cj5WYWxlbnRpbmUsIFYuIEcuPC9hdXRob3I+PGF1dGhvcj5Sb2JiaW5zLCBSLiBDLjwvYXV0aG9y
PjxhdXRob3I+QmVycnksIEcuIEouPC9hdXRob3I+PGF1dGhvcj5QYXRlbCwgSC4gUi48L2F1dGhv
cj48YXV0aG9yPlJlaWNoZW5zcHVybmVyLCBILjwvYXV0aG9yPjxhdXRob3I+UmVpdHosIEIuIEEu
PC9hdXRob3I+PGF1dGhvcj5UaGVvZG9yZSwgSi48L2F1dGhvcj48L2F1dGhvcnM+PC9jb250cmli
dXRvcnM+PGxhbmd1YWdlPmVuZzwvbGFuZ3VhZ2U+PGFkZGVkLWRhdGUgZm9ybWF0PSJ1dGMiPjE0
NjMxMDA0NTM8L2FkZGVkLWRhdGU+PHJlZi10eXBlIG5hbWU9IkpvdXJuYWwgQXJ0aWNsZSI+MTc8
L3JlZi10eXBlPjxyZWMtbnVtYmVyPjE2NzwvcmVjLW51bWJlcj48bGFzdC11cGRhdGVkLWRhdGUg
Zm9ybWF0PSJ1dGMiPjE0NjMxMDA0NTM8L2xhc3QtdXBkYXRlZC1kYXRlPjxhY2Nlc3Npb24tbnVt
Pjg3MzI1OTY8L2FjY2Vzc2lvbi1udW0+PHZvbHVtZT4xNTwvdm9sdW1lPjwvcmVjb3JkPjwvQ2l0
ZT48Q2l0ZT48QXV0aG9yPlNoYXJwbGVzPC9BdXRob3I+PFllYXI+MjAwMjwvWWVhcj48SURUZXh0
PlJpc2sgZmFjdG9ycyBmb3IgYnJvbmNoaW9saXRpcyBvYmxpdGVyYW5zOiBhIHN5c3RlbWF0aWMg
cmV2aWV3IG9mIHJlY2VudCBwdWJsaWNhdGlvbnM8L0lEVGV4dD48cmVjb3JkPjxkYXRlcz48cHVi
LWRhdGVzPjxkYXRlPkZlYjwvZGF0ZT48L3B1Yi1kYXRlcz48eWVhcj4yMDAyPC95ZWFyPjwvZGF0
ZXM+PGtleXdvcmRzPjxrZXl3b3JkPkJyb25jaGlvbGl0aXMgT2JsaXRlcmFuczwva2V5d29yZD48
a2V5d29yZD5DeWNsb3Nwb3JpbmU8L2tleXdvcmQ+PGtleXdvcmQ+Q3l0b21lZ2Fsb3ZpcnVzIElu
ZmVjdGlvbnM8L2tleXdvcmQ+PGtleXdvcmQ+R3JhZnQgUmVqZWN0aW9uPC9rZXl3b3JkPjxrZXl3
b3JkPkhMQS1EIEFudGlnZW5zPC9rZXl3b3JkPjxrZXl3b3JkPkh1bWFuczwva2V5d29yZD48a2V5
d29yZD5JbW11bm9zdXBwcmVzc2l2ZSBBZ2VudHM8L2tleXdvcmQ+PGtleXdvcmQ+THVuZyBUcmFu
c3BsYW50YXRpb248L2tleXdvcmQ+PGtleXdvcmQ+TUVETElORTwva2V5d29yZD48a2V5d29yZD5S
aXNrIEZhY3RvcnM8L2tleXdvcmQ+PGtleXdvcmQ+U3Vydml2YWwgQW5hbHlzaXM8L2tleXdvcmQ+
PGtleXdvcmQ+VGlzc3VlIERvbm9yczwva2V5d29yZD48L2tleXdvcmRzPjx1cmxzPjxyZWxhdGVk
LXVybHM+PHVybD5odHRwOi8vd3d3Lm5jYmkubmxtLm5paC5nb3YvcHVibWVkLzExODM0MzU2PC91
cmw+PC9yZWxhdGVkLXVybHM+PC91cmxzPjxpc2JuPjEwNTMtMjQ5ODwvaXNibj48dGl0bGVzPjx0
aXRsZT5SaXNrIGZhY3RvcnMgZm9yIGJyb25jaGlvbGl0aXMgb2JsaXRlcmFuczogYSBzeXN0ZW1h
dGljIHJldmlldyBvZiByZWNlbnQgcHVibGljYXRpb25zPC90aXRsZT48c2Vjb25kYXJ5LXRpdGxl
PkogSGVhcnQgTHVuZyBUcmFuc3BsYW50PC9zZWNvbmRhcnktdGl0bGU+PC90aXRsZXM+PHBhZ2Vz
PjI3MS04MTwvcGFnZXM+PG51bWJlcj4yPC9udW1iZXI+PGNvbnRyaWJ1dG9ycz48YXV0aG9ycz48
YXV0aG9yPlNoYXJwbGVzLCBMLiBELjwvYXV0aG9yPjxhdXRob3I+TWNOZWlsLCBLLjwvYXV0aG9y
PjxhdXRob3I+U3Rld2FydCwgUy48L2F1dGhvcj48YXV0aG9yPldhbGx3b3JrLCBKLjwvYXV0aG9y
PjwvYXV0aG9ycz48L2NvbnRyaWJ1dG9ycz48bGFuZ3VhZ2U+ZW5nPC9sYW5ndWFnZT48YWRkZWQt
ZGF0ZSBmb3JtYXQ9InV0YyI+MTQ2MzEwMjE1MDwvYWRkZWQtZGF0ZT48cmVmLXR5cGUgbmFtZT0i
Sm91cm5hbCBBcnRpY2xlIj4xNzwvcmVmLXR5cGU+PHJlYy1udW1iZXI+MTcxPC9yZWMtbnVtYmVy
PjxsYXN0LXVwZGF0ZWQtZGF0ZSBmb3JtYXQ9InV0YyI+MTQ2MzEwMjE1MDwvbGFzdC11cGRhdGVk
LWRhdGU+PGFjY2Vzc2lvbi1udW0+MTE4MzQzNTY8L2FjY2Vzc2lvbi1udW0+PHZvbHVtZT4yMTwv
dm9sdW1lPjwvcmVjb3JkPjwvQ2l0ZT48Q2l0ZT48QXV0aG9yPk5pY29kPC9BdXRob3I+PFllYXI+
MjAwNjwvWWVhcj48SURUZXh0Pk1lY2hhbmlzbXMgb2YgYWlyd2F5IG9ibGl0ZXJhdGlvbiBhZnRl
ciBsdW5nIHRyYW5zcGxhbnRhdGlvbjwvSURUZXh0PjxyZWNvcmQ+PGRhdGVzPjxwdWItZGF0ZXM+
PGRhdGU+SnVsPC9kYXRlPjwvcHViLWRhdGVzPjx5ZWFyPjIwMDY8L3llYXI+PC9kYXRlcz48a2V5
d29yZHM+PGtleXdvcmQ+QnJvbmNoaW9saXRpcyBPYmxpdGVyYW5zPC9rZXl3b3JkPjxrZXl3b3Jk
PkdyYWZ0IFN1cnZpdmFsPC9rZXl3b3JkPjxrZXl3b3JkPkh1bWFuczwva2V5d29yZD48a2V5d29y
ZD5JbW11bml0eSwgSW5uYXRlPC9rZXl3b3JkPjxrZXl3b3JkPkx1bmcgVHJhbnNwbGFudGF0aW9u
PC9rZXl3b3JkPjxrZXl3b3JkPlBvc3RvcGVyYXRpdmUgQ29tcGxpY2F0aW9uczwva2V5d29yZD48
a2V5d29yZD5Qcm9nbm9zaXM8L2tleXdvcmQ+PGtleXdvcmQ+UmlzayBGYWN0b3JzPC9rZXl3b3Jk
Pjwva2V5d29yZHM+PHVybHM+PHJlbGF0ZWQtdXJscz48dXJsPmh0dHA6Ly93d3cubmNiaS5ubG0u
bmloLmdvdi9wdWJtZWQvMTY3OTkwOTA8L3VybD48L3JlbGF0ZWQtdXJscz48L3VybHM+PGlzYm4+
MTU0Ni0zMjIyPC9pc2JuPjx0aXRsZXM+PHRpdGxlPk1lY2hhbmlzbXMgb2YgYWlyd2F5IG9ibGl0
ZXJhdGlvbiBhZnRlciBsdW5nIHRyYW5zcGxhbnRhdGlvbjwvdGl0bGU+PHNlY29uZGFyeS10aXRs
ZT5Qcm9jIEFtIFRob3JhYyBTb2M8L3NlY29uZGFyeS10aXRsZT48L3RpdGxlcz48cGFnZXM+NDQ0
LTk8L3BhZ2VzPjxudW1iZXI+NTwvbnVtYmVyPjxjb250cmlidXRvcnM+PGF1dGhvcnM+PGF1dGhv
cj5OaWNvZCwgTC4gUC48L2F1dGhvcj48L2F1dGhvcnM+PC9jb250cmlidXRvcnM+PGxhbmd1YWdl
PmVuZzwvbGFuZ3VhZ2U+PGFkZGVkLWRhdGUgZm9ybWF0PSJ1dGMiPjE0NjMxNjY0MzI8L2FkZGVk
LWRhdGU+PHJlZi10eXBlIG5hbWU9IkpvdXJuYWwgQXJ0aWNsZSI+MTc8L3JlZi10eXBlPjxyZWMt
bnVtYmVyPjE5NDwvcmVjLW51bWJlcj48bGFzdC11cGRhdGVkLWRhdGUgZm9ybWF0PSJ1dGMiPjE0
NjMxNjY0MzI8L2xhc3QtdXBkYXRlZC1kYXRlPjxhY2Nlc3Npb24tbnVtPjE2Nzk5MDkwPC9hY2Nl
c3Npb24tbnVtPjxlbGVjdHJvbmljLXJlc291cmNlLW51bT4xMC4xNTEzL3BhdHMuMjAwNjAxLTAw
N0FXPC9lbGVjdHJvbmljLXJlc291cmNlLW51bT48dm9sdW1lPjM8L3ZvbHVtZT48L3JlY29yZD48
L0NpdGU+PENpdGU+PEF1dGhvcj5LaW5nPC9BdXRob3I+PFllYXI+MjAwOTwvWWVhcj48SURUZXh0
Pkdhc3Ryb2Vzb3BoYWdlYWwgcmVmbHV4IGluIGJyb25jaGlvbGl0aXMgb2JsaXRlcmFucyBzeW5k
cm9tZTogYSBuZXcgcGVyc3BlY3RpdmU8L0lEVGV4dD48cmVjb3JkPjxkYXRlcz48cHViLWRhdGVz
PjxkYXRlPlNlcDwvZGF0ZT48L3B1Yi1kYXRlcz48eWVhcj4yMDA5PC95ZWFyPjwvZGF0ZXM+PGtl
eXdvcmRzPjxrZXl3b3JkPkFkb2xlc2NlbnQ8L2tleXdvcmQ+PGtleXdvcmQ+QWR1bHQ8L2tleXdv
cmQ+PGtleXdvcmQ+QWdlZDwva2V5d29yZD48a2V5d29yZD5Ccm9uY2hpb2xpdGlzIE9ibGl0ZXJh
bnM8L2tleXdvcmQ+PGtleXdvcmQ+Q2hpbGQ8L2tleXdvcmQ+PGtleXdvcmQ+Q291Z2g8L2tleXdv
cmQ+PGtleXdvcmQ+RHlzcGVwc2lhPC9rZXl3b3JkPjxrZXl3b3JkPkZvbGxvdy1VcCBTdHVkaWVz
PC9rZXl3b3JkPjxrZXl3b3JkPkdhc3Ryb2Vzb3BoYWdlYWwgUmVmbHV4PC9rZXl3b3JkPjxrZXl3
b3JkPkh1bWFuczwva2V5d29yZD48a2V5d29yZD5MdW5nIFRyYW5zcGxhbnRhdGlvbjwva2V5d29y
ZD48a2V5d29yZD5NaWRkbGUgQWdlZDwva2V5d29yZD48a2V5d29yZD5Qcm9wb3J0aW9uYWwgSGF6
YXJkcyBNb2RlbHM8L2tleXdvcmQ+PGtleXdvcmQ+UHVsbW9uYXJ5IERpc2Vhc2UsIENocm9uaWMg
T2JzdHJ1Y3RpdmU8L2tleXdvcmQ+PGtleXdvcmQ+UmlzayBGYWN0b3JzPC9rZXl3b3JkPjxrZXl3
b3JkPlN1cnZpdmFsIEFuYWx5c2lzPC9rZXl3b3JkPjxrZXl3b3JkPlRpbWUgRmFjdG9yczwva2V5
d29yZD48a2V5d29yZD5UaXNzdWUgRG9ub3JzPC9rZXl3b3JkPjxrZXl3b3JkPllvdW5nIEFkdWx0
PC9rZXl3b3JkPjwva2V5d29yZHM+PHVybHM+PHJlbGF0ZWQtdXJscz48dXJsPmh0dHA6Ly93d3cu
bmNiaS5ubG0ubmloLmdvdi9wdWJtZWQvMTk3MTYwMzc8L3VybD48L3JlbGF0ZWQtdXJscz48L3Vy
bHM+PGlzYm4+MTU1Ny0zMTE3PC9pc2JuPjx0aXRsZXM+PHRpdGxlPkdhc3Ryb2Vzb3BoYWdlYWwg
cmVmbHV4IGluIGJyb25jaGlvbGl0aXMgb2JsaXRlcmFucyBzeW5kcm9tZTogYSBuZXcgcGVyc3Bl
Y3RpdmU8L3RpdGxlPjxzZWNvbmRhcnktdGl0bGU+SiBIZWFydCBMdW5nIFRyYW5zcGxhbnQ8L3Nl
Y29uZGFyeS10aXRsZT48L3RpdGxlcz48cGFnZXM+ODcwLTU8L3BhZ2VzPjxudW1iZXI+OTwvbnVt
YmVyPjxjb250cmlidXRvcnM+PGF1dGhvcnM+PGF1dGhvcj5LaW5nLCBCLiBKLjwvYXV0aG9yPjxh
dXRob3I+SXllciwgSC48L2F1dGhvcj48YXV0aG9yPkxlaWRpLCBBLiBBLjwvYXV0aG9yPjxhdXRo
b3I+Q2FyYnksIE0uIFIuPC9hdXRob3I+PC9hdXRob3JzPjwvY29udHJpYnV0b3JzPjxsYW5ndWFn
ZT5lbmc8L2xhbmd1YWdlPjxhZGRlZC1kYXRlIGZvcm1hdD0idXRjIj4xNDYyODkxNzcxPC9hZGRl
ZC1kYXRlPjxyZWYtdHlwZSBuYW1lPSJKb3VybmFsIEFydGljbGUiPjE3PC9yZWYtdHlwZT48cmVj
LW51bWJlcj4xMjU8L3JlYy1udW1iZXI+PGxhc3QtdXBkYXRlZC1kYXRlIGZvcm1hdD0idXRjIj4x
NDYyODkxNzcxPC9sYXN0LXVwZGF0ZWQtZGF0ZT48YWNjZXNzaW9uLW51bT4xOTcxNjAzNzwvYWNj
ZXNzaW9uLW51bT48ZWxlY3Ryb25pYy1yZXNvdXJjZS1udW0+MTAuMTAxNi9qLmhlYWx1bi4yMDA5
LjA1LjA0MDwvZWxlY3Ryb25pYy1yZXNvdXJjZS1udW0+PHZvbHVtZT4yODwvdm9sdW1lPjwvcmVj
b3JkPjwvQ2l0ZT48Q2l0ZT48QXV0aG9yPkhhZGppbGlhZGlzPC9BdXRob3I+PFllYXI+MjAwMjwv
WWVhcj48SURUZXh0PklzIHRyYW5zcGxhbnQgb3BlcmF0aW9uIGltcG9ydGFudCBpbiBkZXRlcm1p
bmluZyBwb3N0dHJhbnNwbGFudCByaXNrIG9mIGJyb25jaGlvbGl0aXMgb2JsaXRlcmFucyBzeW5k
cm9tZSBpbiBsdW5nIHRyYW5zcGxhbnQgcmVjaXBpZW50cz88L0lEVGV4dD48cmVjb3JkPjxkYXRl
cz48cHViLWRhdGVzPjxkYXRlPk9jdDwvZGF0ZT48L3B1Yi1kYXRlcz48eWVhcj4yMDAyPC95ZWFy
PjwvZGF0ZXM+PGtleXdvcmRzPjxrZXl3b3JkPkFnZSBEaXN0cmlidXRpb248L2tleXdvcmQ+PGtl
eXdvcmQ+QnJvbmNoaW9saXRpcyBPYmxpdGVyYW5zPC9rZXl3b3JkPjxrZXl3b3JkPkNvaG9ydCBT
dHVkaWVzPC9rZXl3b3JkPjxrZXl3b3JkPkZlbWFsZTwva2V5d29yZD48a2V5d29yZD5HcmFmdCBS
ZWplY3Rpb248L2tleXdvcmQ+PGtleXdvcmQ+SHVtYW5zPC9rZXl3b3JkPjxrZXl3b3JkPkluY2lk
ZW5jZTwva2V5d29yZD48a2V5d29yZD5Mb2dpc3RpYyBNb2RlbHM8L2tleXdvcmQ+PGtleXdvcmQ+
THVuZyBUcmFuc3BsYW50YXRpb248L2tleXdvcmQ+PGtleXdvcmQ+TWFsZTwva2V5d29yZD48a2V5
d29yZD5NdWx0aXZhcmlhdGUgQW5hbHlzaXM8L2tleXdvcmQ+PGtleXdvcmQ+T2RkcyBSYXRpbzwv
a2V5d29yZD48a2V5d29yZD5QcmVkaWN0aXZlIFZhbHVlIG9mIFRlc3RzPC9rZXl3b3JkPjxrZXl3
b3JkPlByZW9wZXJhdGl2ZSBDYXJlPC9rZXl3b3JkPjxrZXl3b3JkPlByb3BvcnRpb25hbCBIYXph
cmRzIE1vZGVsczwva2V5d29yZD48a2V5d29yZD5SZXRyb3NwZWN0aXZlIFN0dWRpZXM8L2tleXdv
cmQ+PGtleXdvcmQ+UmlzayBGYWN0b3JzPC9rZXl3b3JkPjxrZXl3b3JkPlNleCBEaXN0cmlidXRp
b248L2tleXdvcmQ+PGtleXdvcmQ+U3Vydml2YWwgQW5hbHlzaXM8L2tleXdvcmQ+PGtleXdvcmQ+
U3luZHJvbWU8L2tleXdvcmQ+PC9rZXl3b3Jkcz48dXJscz48cmVsYXRlZC11cmxzPjx1cmw+aHR0
cDovL3d3dy5uY2JpLm5sbS5uaWguZ292L3B1Ym1lZC8xMjM3NzgzODwvdXJsPjwvcmVsYXRlZC11
cmxzPjwvdXJscz48aXNibj4wMDEyLTM2OTI8L2lzYm4+PHRpdGxlcz48dGl0bGU+SXMgdHJhbnNw
bGFudCBvcGVyYXRpb24gaW1wb3J0YW50IGluIGRldGVybWluaW5nIHBvc3R0cmFuc3BsYW50IHJp
c2sgb2YgYnJvbmNoaW9saXRpcyBvYmxpdGVyYW5zIHN5bmRyb21lIGluIGx1bmcgdHJhbnNwbGFu
dCByZWNpcGllbnRzPzwvdGl0bGU+PHNlY29uZGFyeS10aXRsZT5DaGVzdDwvc2Vjb25kYXJ5LXRp
dGxlPjwvdGl0bGVzPjxwYWdlcz4xMTY4LTc1PC9wYWdlcz48bnVtYmVyPjQ8L251bWJlcj48Y29u
dHJpYnV0b3JzPjxhdXRob3JzPjxhdXRob3I+SGFkamlsaWFkaXMsIEQuPC9hdXRob3I+PGF1dGhv
cj5EYXZpcywgUi4gRC48L2F1dGhvcj48YXV0aG9yPlBhbG1lciwgUy4gTS48L2F1dGhvcj48L2F1
dGhvcnM+PC9jb250cmlidXRvcnM+PGxhbmd1YWdlPmVuZzwvbGFuZ3VhZ2U+PGFkZGVkLWRhdGUg
Zm9ybWF0PSJ1dGMiPjE0NjMxMDIwODk8L2FkZGVkLWRhdGU+PHJlZi10eXBlIG5hbWU9IkpvdXJu
YWwgQXJ0aWNsZSI+MTc8L3JlZi10eXBlPjxyZWMtbnVtYmVyPjE2OTwvcmVjLW51bWJlcj48bGFz
dC11cGRhdGVkLWRhdGUgZm9ybWF0PSJ1dGMiPjE0NjMxMDIwODk8L2xhc3QtdXBkYXRlZC1kYXRl
PjxhY2Nlc3Npb24tbnVtPjEyMzc3ODM4PC9hY2Nlc3Npb24tbnVtPjx2b2x1bWU+MTIyPC92b2x1
bWU+PC9yZWNvcmQ+PC9DaXRlPjxDaXRlPjxBdXRob3I+S3VtYXI8L0F1dGhvcj48WWVhcj4yMDA1
PC9ZZWFyPjxJRFRleHQ+Q2xpbmljYWwgaW1wYWN0IG9mIGNvbW11bml0eS1hY3F1aXJlZCByZXNw
aXJhdG9yeSB2aXJ1c2VzIG9uIGJyb25jaGlvbGl0aXMgb2JsaXRlcmFucyBhZnRlciBsdW5nIHRy
YW5zcGxhbnQ8L0lEVGV4dD48cmVjb3JkPjxkYXRlcz48cHViLWRhdGVzPjxkYXRlPkF1ZzwvZGF0
ZT48L3B1Yi1kYXRlcz48eWVhcj4yMDA1PC95ZWFyPjwvZGF0ZXM+PGtleXdvcmRzPjxrZXl3b3Jk
PkJyb25jaGlvbGl0aXMgT2JsaXRlcmFuczwva2V5d29yZD48a2V5d29yZD5Db2hvcnQgU3R1ZGll
czwva2V5d29yZD48a2V5d29yZD5Db21tdW5pdHktQWNxdWlyZWQgSW5mZWN0aW9uczwva2V5d29y
ZD48a2V5d29yZD5GZW1hbGU8L2tleXdvcmQ+PGtleXdvcmQ+R3JhZnQgUmVqZWN0aW9uPC9rZXl3
b3JkPjxrZXl3b3JkPkh1bWFuczwva2V5d29yZD48a2V5d29yZD5MdW5nIFRyYW5zcGxhbnRhdGlv
bjwva2V5d29yZD48a2V5d29yZD5NYWxlPC9rZXl3b3JkPjxrZXl3b3JkPk1pZGRsZSBBZ2VkPC9r
ZXl3b3JkPjxrZXl3b3JkPk9wcG9ydHVuaXN0aWMgSW5mZWN0aW9uczwva2V5d29yZD48a2V5d29y
ZD5Qb3N0b3BlcmF0aXZlIENvbXBsaWNhdGlvbnM8L2tleXdvcmQ+PGtleXdvcmQ+UHJvc3BlY3Rp
dmUgU3R1ZGllczwva2V5d29yZD48a2V5d29yZD5SZXNwaXJhdG9yeSBUcmFjdCBJbmZlY3Rpb25z
PC9rZXl3b3JkPjwva2V5d29yZHM+PHVybHM+PHJlbGF0ZWQtdXJscz48dXJsPmh0dHA6Ly93d3cu
bmNiaS5ubG0ubmloLmdvdi9wdWJtZWQvMTU5OTYyNTY8L3VybD48L3JlbGF0ZWQtdXJscz48L3Vy
bHM+PGlzYm4+MTYwMC02MTM1PC9pc2JuPjx0aXRsZXM+PHRpdGxlPkNsaW5pY2FsIGltcGFjdCBv
ZiBjb21tdW5pdHktYWNxdWlyZWQgcmVzcGlyYXRvcnkgdmlydXNlcyBvbiBicm9uY2hpb2xpdGlz
IG9ibGl0ZXJhbnMgYWZ0ZXIgbHVuZyB0cmFuc3BsYW50PC90aXRsZT48c2Vjb25kYXJ5LXRpdGxl
PkFtIEogVHJhbnNwbGFudDwvc2Vjb25kYXJ5LXRpdGxlPjwvdGl0bGVzPjxwYWdlcz4yMDMxLTY8
L3BhZ2VzPjxudW1iZXI+ODwvbnVtYmVyPjxjb250cmlidXRvcnM+PGF1dGhvcnM+PGF1dGhvcj5L
dW1hciwgRC48L2F1dGhvcj48YXV0aG9yPkVyZG1hbiwgRC48L2F1dGhvcj48YXV0aG9yPktlc2hh
dmplZSwgUy48L2F1dGhvcj48YXV0aG9yPlBlcmV0LCBULjwvYXV0aG9yPjxhdXRob3I+VGVsbGll
ciwgUi48L2F1dGhvcj48YXV0aG9yPkhhZGppbGlhZGlzLCBELjwvYXV0aG9yPjxhdXRob3I+Sm9o
bnNvbiwgRy48L2F1dGhvcj48YXV0aG9yPkF5ZXJzLCBNLjwvYXV0aG9yPjxhdXRob3I+U2llZ2Fs
LCBELjwvYXV0aG9yPjxhdXRob3I+SHVtYXIsIEEuPC9hdXRob3I+PC9hdXRob3JzPjwvY29udHJp
YnV0b3JzPjxsYW5ndWFnZT5lbmc8L2xhbmd1YWdlPjxhZGRlZC1kYXRlIGZvcm1hdD0idXRjIj4x
NDYzMTAyMTA3PC9hZGRlZC1kYXRlPjxyZWYtdHlwZSBuYW1lPSJKb3VybmFsIEFydGljbGUiPjE3
PC9yZWYtdHlwZT48cmVjLW51bWJlcj4xNzA8L3JlYy1udW1iZXI+PGxhc3QtdXBkYXRlZC1kYXRl
IGZvcm1hdD0idXRjIj4xNDYzMTAyMTA3PC9sYXN0LXVwZGF0ZWQtZGF0ZT48YWNjZXNzaW9uLW51
bT4xNTk5NjI1NjwvYWNjZXNzaW9uLW51bT48ZWxlY3Ryb25pYy1yZXNvdXJjZS1udW0+MTAuMTEx
MS9qLjE2MDAtNjE0My4yMDA1LjAwOTcxLng8L2VsZWN0cm9uaWMtcmVzb3VyY2UtbnVtPjx2b2x1
bWU+NTwvdm9sdW1lPjwvcmVjb3JkPjwvQ2l0ZT48Q2l0ZT48QXV0aG9yPllhdGVzPC9BdXRob3I+
PFllYXI+MjAwNTwvWWVhcj48SURUZXh0PkF6aXRocm9teWNpbiByZXZlcnNlcyBhaXJmbG93IG9i
c3RydWN0aW9uIGluIGVzdGFibGlzaGVkIGJyb25jaGlvbGl0aXMgb2JsaXRlcmFucyBzeW5kcm9t
ZTwvSURUZXh0PjxyZWNvcmQ+PGRhdGVzPjxwdWItZGF0ZXM+PGRhdGU+U2VwPC9kYXRlPjwvcHVi
LWRhdGVzPjx5ZWFyPjIwMDU8L3llYXI+PC9kYXRlcz48a2V5d29yZHM+PGtleXdvcmQ+QWR1bHQ8
L2tleXdvcmQ+PGtleXdvcmQ+QWlyd2F5IE9ic3RydWN0aW9uPC9rZXl3b3JkPjxrZXl3b3JkPkFu
dGktQmFjdGVyaWFsIEFnZW50czwva2V5d29yZD48a2V5d29yZD5Beml0aHJvbXljaW48L2tleXdv
cmQ+PGtleXdvcmQ+QnJvbmNoaW9saXRpcyBPYmxpdGVyYW5zPC9rZXl3b3JkPjxrZXl3b3JkPkZl
bWFsZTwva2V5d29yZD48a2V5d29yZD5Gb3JjZWQgRXhwaXJhdG9yeSBWb2x1bWU8L2tleXdvcmQ+
PGtleXdvcmQ+SHVtYW5zPC9rZXl3b3JkPjxrZXl3b3JkPkx1bmc8L2tleXdvcmQ+PGtleXdvcmQ+
TWFsZTwva2V5d29yZD48a2V5d29yZD5NaWRkbGUgQWdlZDwva2V5d29yZD48a2V5d29yZD5SZXRy
b3NwZWN0aXZlIFN0dWRpZXM8L2tleXdvcmQ+PGtleXdvcmQ+U3luZHJvbWU8L2tleXdvcmQ+PGtl
eXdvcmQ+VHJlYXRtZW50IE91dGNvbWU8L2tleXdvcmQ+PC9rZXl3b3Jkcz48dXJscz48cmVsYXRl
ZC11cmxzPjx1cmw+aHR0cDovL3d3dy5uY2JpLm5sbS5uaWguZ292L3B1Ym1lZC8xNTk3NjM3MTwv
dXJsPjwvcmVsYXRlZC11cmxzPjwvdXJscz48aXNibj4xMDczLTQ0OVg8L2lzYm4+PHRpdGxlcz48
dGl0bGU+QXppdGhyb215Y2luIHJldmVyc2VzIGFpcmZsb3cgb2JzdHJ1Y3Rpb24gaW4gZXN0YWJs
aXNoZWQgYnJvbmNoaW9saXRpcyBvYmxpdGVyYW5zIHN5bmRyb21lPC90aXRsZT48c2Vjb25kYXJ5
LXRpdGxlPkFtIEogUmVzcGlyIENyaXQgQ2FyZSBNZWQ8L3NlY29uZGFyeS10aXRsZT48L3RpdGxl
cz48cGFnZXM+NzcyLTU8L3BhZ2VzPjxudW1iZXI+NjwvbnVtYmVyPjxjb250cmlidXRvcnM+PGF1
dGhvcnM+PGF1dGhvcj5ZYXRlcywgQi48L2F1dGhvcj48YXV0aG9yPk11cnBoeSwgRC4gTS48L2F1
dGhvcj48YXV0aG9yPkZvcnJlc3QsIEkuIEEuPC9hdXRob3I+PGF1dGhvcj5XYXJkLCBDLjwvYXV0
aG9yPjxhdXRob3I+UnV0aGVyZm9yZCwgUi4gTS48L2F1dGhvcj48YXV0aG9yPkZpc2hlciwgQS4g
Si48L2F1dGhvcj48YXV0aG9yPkxvcmRhbiwgSi4gTC48L2F1dGhvcj48YXV0aG9yPkRhcmssIEou
IEguPC9hdXRob3I+PGF1dGhvcj5Db3JyaXMsIFAuIEEuPC9hdXRob3I+PC9hdXRob3JzPjwvY29u
dHJpYnV0b3JzPjxsYW5ndWFnZT5lbmc8L2xhbmd1YWdlPjxhZGRlZC1kYXRlIGZvcm1hdD0idXRj
Ij4xNDYzMTAyMTg4PC9hZGRlZC1kYXRlPjxyZWYtdHlwZSBuYW1lPSJKb3VybmFsIEFydGljbGUi
PjE3PC9yZWYtdHlwZT48cmVjLW51bWJlcj4xNzI8L3JlYy1udW1iZXI+PGxhc3QtdXBkYXRlZC1k
YXRlIGZvcm1hdD0idXRjIj4xNDYzMTAyMTg4PC9sYXN0LXVwZGF0ZWQtZGF0ZT48YWNjZXNzaW9u
LW51bT4xNTk3NjM3MTwvYWNjZXNzaW9uLW51bT48ZWxlY3Ryb25pYy1yZXNvdXJjZS1udW0+MTAu
MTE2NC9yY2NtLjIwMDQxMS0xNTM3T0M8L2VsZWN0cm9uaWMtcmVzb3VyY2UtbnVtPjx2b2x1bWU+
MTcyPC92b2x1bWU+PC9yZWNvcmQ+PC9DaXRlPjwvRW5kTm90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Fc3Rlbm5lPC9BdXRob3I+PFllYXI+MjAwMjwvWWVhcj48
SURUZXh0PkJyb25jaGlvbGl0aXMgb2JsaXRlcmFucyBzeW5kcm9tZSAyMDAxOiBhbiB1cGRhdGUg
b2YgdGhlIGRpYWdub3N0aWMgY3JpdGVyaWE8L0lEVGV4dD48RGlzcGxheVRleHQ+PHN0eWxlIGZh
Y2U9InN1cGVyc2NyaXB0Ij4xNCwxNSwxOSwyNiwyOS0zMjwvc3R5bGU+PC9EaXNwbGF5VGV4dD48
cmVjb3JkPjxkYXRlcz48cHViLWRhdGVzPjxkYXRlPk1hcjwvZGF0ZT48L3B1Yi1kYXRlcz48eWVh
cj4yMDAyPC95ZWFyPjwvZGF0ZXM+PGtleXdvcmRzPjxrZXl3b3JkPkJyb25jaGlhbCBIeXBlcnJl
YWN0aXZpdHk8L2tleXdvcmQ+PGtleXdvcmQ+QnJvbmNoaW9saXRpcyBPYmxpdGVyYW5zPC9rZXl3
b3JkPjxrZXl3b3JkPkJyb25jaG9hbHZlb2xhciBMYXZhZ2UgRmx1aWQ8L2tleXdvcmQ+PGtleXdv
cmQ+SGVhcnQgVHJhbnNwbGFudGF0aW9uPC9rZXl3b3JkPjxrZXl3b3JkPkh1bWFuczwva2V5d29y
ZD48a2V5d29yZD5MdW5nPC9rZXl3b3JkPjxrZXl3b3JkPkx1bmcgVHJhbnNwbGFudGF0aW9uPC9r
ZXl3b3JkPjxrZXl3b3JkPk5ldXRyb3BoaWxzPC9rZXl3b3JkPjxrZXl3b3JkPlBvc3RvcGVyYXRp
dmUgQ29tcGxpY2F0aW9uczwva2V5d29yZD48a2V5d29yZD5SZXNwaXJhdG9yeSBGdW5jdGlvbiBU
ZXN0czwva2V5d29yZD48a2V5d29yZD5SaXNrIEZhY3RvcnM8L2tleXdvcmQ+PGtleXdvcmQ+VG9t
b2dyYXBoeSwgWC1SYXkgQ29tcHV0ZWQ8L2tleXdvcmQ+PGtleXdvcmQ+VHJhbnNwbGFudGF0aW9u
LCBIb21vbG9nb3VzPC9rZXl3b3JkPjwva2V5d29yZHM+PHVybHM+PHJlbGF0ZWQtdXJscz48dXJs
Pmh0dHA6Ly93d3cubmNiaS5ubG0ubmloLmdvdi9wdWJtZWQvMTE4OTc1MTc8L3VybD48L3JlbGF0
ZWQtdXJscz48L3VybHM+PGlzYm4+MTA1My0yNDk4PC9pc2JuPjx0aXRsZXM+PHRpdGxlPkJyb25j
aGlvbGl0aXMgb2JsaXRlcmFucyBzeW5kcm9tZSAyMDAxOiBhbiB1cGRhdGUgb2YgdGhlIGRpYWdu
b3N0aWMgY3JpdGVyaWE8L3RpdGxlPjxzZWNvbmRhcnktdGl0bGU+SiBIZWFydCBMdW5nIFRyYW5z
cGxhbnQ8L3NlY29uZGFyeS10aXRsZT48L3RpdGxlcz48cGFnZXM+Mjk3LTMxMDwvcGFnZXM+PG51
bWJlcj4zPC9udW1iZXI+PGNvbnRyaWJ1dG9ycz48YXV0aG9ycz48YXV0aG9yPkVzdGVubmUsIE0u
PC9hdXRob3I+PGF1dGhvcj5NYXVyZXIsIEouIFIuPC9hdXRob3I+PGF1dGhvcj5Cb2VobGVyLCBB
LjwvYXV0aG9yPjxhdXRob3I+RWdhbiwgSi4gSi48L2F1dGhvcj48YXV0aG9yPkZyb3N0LCBBLjwv
YXV0aG9yPjxhdXRob3I+SGVydHosIE0uPC9hdXRob3I+PGF1dGhvcj5NYWxsb3J5LCBHLiBCLjwv
YXV0aG9yPjxhdXRob3I+U25lbGwsIEcuIEkuPC9hdXRob3I+PGF1dGhvcj5Zb3VzZW0sIFMuPC9h
dXRob3I+PC9hdXRob3JzPjwvY29udHJpYnV0b3JzPjxsYW5ndWFnZT5lbmc8L2xhbmd1YWdlPjxh
ZGRlZC1kYXRlIGZvcm1hdD0idXRjIj4xNDYzMTY2MzYyPC9hZGRlZC1kYXRlPjxyZWYtdHlwZSBu
YW1lPSJKb3VybmFsIEFydGljbGUiPjE3PC9yZWYtdHlwZT48cmVjLW51bWJlcj4xOTM8L3JlYy1u
dW1iZXI+PGxhc3QtdXBkYXRlZC1kYXRlIGZvcm1hdD0idXRjIj4xNDYzMTY2MzYyPC9sYXN0LXVw
ZGF0ZWQtZGF0ZT48YWNjZXNzaW9uLW51bT4xMTg5NzUxNzwvYWNjZXNzaW9uLW51bT48dm9sdW1l
PjIxPC92b2x1bWU+PC9yZWNvcmQ+PC9DaXRlPjxDaXRlPjxBdXRob3I+VmFsZW50aW5lPC9BdXRo
b3I+PFllYXI+MTk5NjwvWWVhcj48SURUZXh0PkFjdHVhcmlhbCBzdXJ2aXZhbCBvZiBoZWFydC1s
dW5nIGFuZCBiaWxhdGVyYWwgc2VxdWVudGlhbCBsdW5nIHRyYW5zcGxhbnQgcmVjaXBpZW50cyB3
aXRoIG9ibGl0ZXJhdGl2ZSBicm9uY2hpb2xpdGlzPC9JRFRleHQ+PHJlY29yZD48ZGF0ZXM+PHB1
Yi1kYXRlcz48ZGF0ZT5BcHI8L2RhdGU+PC9wdWItZGF0ZXM+PHllYXI+MTk5NjwveWVhcj48L2Rh
dGVzPjxrZXl3b3Jkcz48a2V5d29yZD5BY3R1YXJpYWwgQW5hbHlzaXM8L2tleXdvcmQ+PGtleXdv
cmQ+QWR1bHQ8L2tleXdvcmQ+PGtleXdvcmQ+QnJvbmNoaW9saXRpcyBPYmxpdGVyYW5zPC9rZXl3
b3JkPjxrZXl3b3JkPkNhc2UtQ29udHJvbCBTdHVkaWVzPC9rZXl3b3JkPjxrZXl3b3JkPkNhdXNl
IG9mIERlYXRoPC9rZXl3b3JkPjxrZXl3b3JkPkZlbWFsZTwva2V5d29yZD48a2V5d29yZD5IZWFy
dC1MdW5nIFRyYW5zcGxhbnRhdGlvbjwva2V5d29yZD48a2V5d29yZD5IdW1hbnM8L2tleXdvcmQ+
PGtleXdvcmQ+THVuZyBUcmFuc3BsYW50YXRpb248L2tleXdvcmQ+PGtleXdvcmQ+TWFsZTwva2V5
d29yZD48a2V5d29yZD5Qb3N0b3BlcmF0aXZlIENvbXBsaWNhdGlvbnM8L2tleXdvcmQ+PGtleXdv
cmQ+UHJldmFsZW5jZTwva2V5d29yZD48a2V5d29yZD5Qcm9nbm9zaXM8L2tleXdvcmQ+PGtleXdv
cmQ+UmVzcGlyYXRvcnkgRnVuY3Rpb24gVGVzdHM8L2tleXdvcmQ+PGtleXdvcmQ+UmV0cm9zcGVj
dGl2ZSBTdHVkaWVzPC9rZXl3b3JkPjxrZXl3b3JkPlN1cnZpdmFsIFJhdGU8L2tleXdvcmQ+PC9r
ZXl3b3Jkcz48dXJscz48cmVsYXRlZC11cmxzPjx1cmw+aHR0cDovL3d3dy5uY2JpLm5sbS5uaWgu
Z292L3B1Ym1lZC84NzMyNTk2PC91cmw+PC9yZWxhdGVkLXVybHM+PC91cmxzPjxpc2JuPjEwNTMt
MjQ5ODwvaXNibj48dGl0bGVzPjx0aXRsZT5BY3R1YXJpYWwgc3Vydml2YWwgb2YgaGVhcnQtbHVu
ZyBhbmQgYmlsYXRlcmFsIHNlcXVlbnRpYWwgbHVuZyB0cmFuc3BsYW50IHJlY2lwaWVudHMgd2l0
aCBvYmxpdGVyYXRpdmUgYnJvbmNoaW9saXRpczwvdGl0bGU+PHNlY29uZGFyeS10aXRsZT5KIEhl
YXJ0IEx1bmcgVHJhbnNwbGFudDwvc2Vjb25kYXJ5LXRpdGxlPjwvdGl0bGVzPjxwYWdlcz4zNzEt
ODM8L3BhZ2VzPjxudW1iZXI+NDwvbnVtYmVyPjxjb250cmlidXRvcnM+PGF1dGhvcnM+PGF1dGhv
cj5WYWxlbnRpbmUsIFYuIEcuPC9hdXRob3I+PGF1dGhvcj5Sb2JiaW5zLCBSLiBDLjwvYXV0aG9y
PjxhdXRob3I+QmVycnksIEcuIEouPC9hdXRob3I+PGF1dGhvcj5QYXRlbCwgSC4gUi48L2F1dGhv
cj48YXV0aG9yPlJlaWNoZW5zcHVybmVyLCBILjwvYXV0aG9yPjxhdXRob3I+UmVpdHosIEIuIEEu
PC9hdXRob3I+PGF1dGhvcj5UaGVvZG9yZSwgSi48L2F1dGhvcj48L2F1dGhvcnM+PC9jb250cmli
dXRvcnM+PGxhbmd1YWdlPmVuZzwvbGFuZ3VhZ2U+PGFkZGVkLWRhdGUgZm9ybWF0PSJ1dGMiPjE0
NjMxMDA0NTM8L2FkZGVkLWRhdGU+PHJlZi10eXBlIG5hbWU9IkpvdXJuYWwgQXJ0aWNsZSI+MTc8
L3JlZi10eXBlPjxyZWMtbnVtYmVyPjE2NzwvcmVjLW51bWJlcj48bGFzdC11cGRhdGVkLWRhdGUg
Zm9ybWF0PSJ1dGMiPjE0NjMxMDA0NTM8L2xhc3QtdXBkYXRlZC1kYXRlPjxhY2Nlc3Npb24tbnVt
Pjg3MzI1OTY8L2FjY2Vzc2lvbi1udW0+PHZvbHVtZT4xNTwvdm9sdW1lPjwvcmVjb3JkPjwvQ2l0
ZT48Q2l0ZT48QXV0aG9yPlNoYXJwbGVzPC9BdXRob3I+PFllYXI+MjAwMjwvWWVhcj48SURUZXh0
PlJpc2sgZmFjdG9ycyBmb3IgYnJvbmNoaW9saXRpcyBvYmxpdGVyYW5zOiBhIHN5c3RlbWF0aWMg
cmV2aWV3IG9mIHJlY2VudCBwdWJsaWNhdGlvbnM8L0lEVGV4dD48cmVjb3JkPjxkYXRlcz48cHVi
LWRhdGVzPjxkYXRlPkZlYjwvZGF0ZT48L3B1Yi1kYXRlcz48eWVhcj4yMDAyPC95ZWFyPjwvZGF0
ZXM+PGtleXdvcmRzPjxrZXl3b3JkPkJyb25jaGlvbGl0aXMgT2JsaXRlcmFuczwva2V5d29yZD48
a2V5d29yZD5DeWNsb3Nwb3JpbmU8L2tleXdvcmQ+PGtleXdvcmQ+Q3l0b21lZ2Fsb3ZpcnVzIElu
ZmVjdGlvbnM8L2tleXdvcmQ+PGtleXdvcmQ+R3JhZnQgUmVqZWN0aW9uPC9rZXl3b3JkPjxrZXl3
b3JkPkhMQS1EIEFudGlnZW5zPC9rZXl3b3JkPjxrZXl3b3JkPkh1bWFuczwva2V5d29yZD48a2V5
d29yZD5JbW11bm9zdXBwcmVzc2l2ZSBBZ2VudHM8L2tleXdvcmQ+PGtleXdvcmQ+THVuZyBUcmFu
c3BsYW50YXRpb248L2tleXdvcmQ+PGtleXdvcmQ+TUVETElORTwva2V5d29yZD48a2V5d29yZD5S
aXNrIEZhY3RvcnM8L2tleXdvcmQ+PGtleXdvcmQ+U3Vydml2YWwgQW5hbHlzaXM8L2tleXdvcmQ+
PGtleXdvcmQ+VGlzc3VlIERvbm9yczwva2V5d29yZD48L2tleXdvcmRzPjx1cmxzPjxyZWxhdGVk
LXVybHM+PHVybD5odHRwOi8vd3d3Lm5jYmkubmxtLm5paC5nb3YvcHVibWVkLzExODM0MzU2PC91
cmw+PC9yZWxhdGVkLXVybHM+PC91cmxzPjxpc2JuPjEwNTMtMjQ5ODwvaXNibj48dGl0bGVzPjx0
aXRsZT5SaXNrIGZhY3RvcnMgZm9yIGJyb25jaGlvbGl0aXMgb2JsaXRlcmFuczogYSBzeXN0ZW1h
dGljIHJldmlldyBvZiByZWNlbnQgcHVibGljYXRpb25zPC90aXRsZT48c2Vjb25kYXJ5LXRpdGxl
PkogSGVhcnQgTHVuZyBUcmFuc3BsYW50PC9zZWNvbmRhcnktdGl0bGU+PC90aXRsZXM+PHBhZ2Vz
PjI3MS04MTwvcGFnZXM+PG51bWJlcj4yPC9udW1iZXI+PGNvbnRyaWJ1dG9ycz48YXV0aG9ycz48
YXV0aG9yPlNoYXJwbGVzLCBMLiBELjwvYXV0aG9yPjxhdXRob3I+TWNOZWlsLCBLLjwvYXV0aG9y
PjxhdXRob3I+U3Rld2FydCwgUy48L2F1dGhvcj48YXV0aG9yPldhbGx3b3JrLCBKLjwvYXV0aG9y
PjwvYXV0aG9ycz48L2NvbnRyaWJ1dG9ycz48bGFuZ3VhZ2U+ZW5nPC9sYW5ndWFnZT48YWRkZWQt
ZGF0ZSBmb3JtYXQ9InV0YyI+MTQ2MzEwMjE1MDwvYWRkZWQtZGF0ZT48cmVmLXR5cGUgbmFtZT0i
Sm91cm5hbCBBcnRpY2xlIj4xNzwvcmVmLXR5cGU+PHJlYy1udW1iZXI+MTcxPC9yZWMtbnVtYmVy
PjxsYXN0LXVwZGF0ZWQtZGF0ZSBmb3JtYXQ9InV0YyI+MTQ2MzEwMjE1MDwvbGFzdC11cGRhdGVk
LWRhdGU+PGFjY2Vzc2lvbi1udW0+MTE4MzQzNTY8L2FjY2Vzc2lvbi1udW0+PHZvbHVtZT4yMTwv
dm9sdW1lPjwvcmVjb3JkPjwvQ2l0ZT48Q2l0ZT48QXV0aG9yPk5pY29kPC9BdXRob3I+PFllYXI+
MjAwNjwvWWVhcj48SURUZXh0Pk1lY2hhbmlzbXMgb2YgYWlyd2F5IG9ibGl0ZXJhdGlvbiBhZnRl
ciBsdW5nIHRyYW5zcGxhbnRhdGlvbjwvSURUZXh0PjxyZWNvcmQ+PGRhdGVzPjxwdWItZGF0ZXM+
PGRhdGU+SnVsPC9kYXRlPjwvcHViLWRhdGVzPjx5ZWFyPjIwMDY8L3llYXI+PC9kYXRlcz48a2V5
d29yZHM+PGtleXdvcmQ+QnJvbmNoaW9saXRpcyBPYmxpdGVyYW5zPC9rZXl3b3JkPjxrZXl3b3Jk
PkdyYWZ0IFN1cnZpdmFsPC9rZXl3b3JkPjxrZXl3b3JkPkh1bWFuczwva2V5d29yZD48a2V5d29y
ZD5JbW11bml0eSwgSW5uYXRlPC9rZXl3b3JkPjxrZXl3b3JkPkx1bmcgVHJhbnNwbGFudGF0aW9u
PC9rZXl3b3JkPjxrZXl3b3JkPlBvc3RvcGVyYXRpdmUgQ29tcGxpY2F0aW9uczwva2V5d29yZD48
a2V5d29yZD5Qcm9nbm9zaXM8L2tleXdvcmQ+PGtleXdvcmQ+UmlzayBGYWN0b3JzPC9rZXl3b3Jk
Pjwva2V5d29yZHM+PHVybHM+PHJlbGF0ZWQtdXJscz48dXJsPmh0dHA6Ly93d3cubmNiaS5ubG0u
bmloLmdvdi9wdWJtZWQvMTY3OTkwOTA8L3VybD48L3JlbGF0ZWQtdXJscz48L3VybHM+PGlzYm4+
MTU0Ni0zMjIyPC9pc2JuPjx0aXRsZXM+PHRpdGxlPk1lY2hhbmlzbXMgb2YgYWlyd2F5IG9ibGl0
ZXJhdGlvbiBhZnRlciBsdW5nIHRyYW5zcGxhbnRhdGlvbjwvdGl0bGU+PHNlY29uZGFyeS10aXRs
ZT5Qcm9jIEFtIFRob3JhYyBTb2M8L3NlY29uZGFyeS10aXRsZT48L3RpdGxlcz48cGFnZXM+NDQ0
LTk8L3BhZ2VzPjxudW1iZXI+NTwvbnVtYmVyPjxjb250cmlidXRvcnM+PGF1dGhvcnM+PGF1dGhv
cj5OaWNvZCwgTC4gUC48L2F1dGhvcj48L2F1dGhvcnM+PC9jb250cmlidXRvcnM+PGxhbmd1YWdl
PmVuZzwvbGFuZ3VhZ2U+PGFkZGVkLWRhdGUgZm9ybWF0PSJ1dGMiPjE0NjMxNjY0MzI8L2FkZGVk
LWRhdGU+PHJlZi10eXBlIG5hbWU9IkpvdXJuYWwgQXJ0aWNsZSI+MTc8L3JlZi10eXBlPjxyZWMt
bnVtYmVyPjE5NDwvcmVjLW51bWJlcj48bGFzdC11cGRhdGVkLWRhdGUgZm9ybWF0PSJ1dGMiPjE0
NjMxNjY0MzI8L2xhc3QtdXBkYXRlZC1kYXRlPjxhY2Nlc3Npb24tbnVtPjE2Nzk5MDkwPC9hY2Nl
c3Npb24tbnVtPjxlbGVjdHJvbmljLXJlc291cmNlLW51bT4xMC4xNTEzL3BhdHMuMjAwNjAxLTAw
N0FXPC9lbGVjdHJvbmljLXJlc291cmNlLW51bT48dm9sdW1lPjM8L3ZvbHVtZT48L3JlY29yZD48
L0NpdGU+PENpdGU+PEF1dGhvcj5LaW5nPC9BdXRob3I+PFllYXI+MjAwOTwvWWVhcj48SURUZXh0
Pkdhc3Ryb2Vzb3BoYWdlYWwgcmVmbHV4IGluIGJyb25jaGlvbGl0aXMgb2JsaXRlcmFucyBzeW5k
cm9tZTogYSBuZXcgcGVyc3BlY3RpdmU8L0lEVGV4dD48cmVjb3JkPjxkYXRlcz48cHViLWRhdGVz
PjxkYXRlPlNlcDwvZGF0ZT48L3B1Yi1kYXRlcz48eWVhcj4yMDA5PC95ZWFyPjwvZGF0ZXM+PGtl
eXdvcmRzPjxrZXl3b3JkPkFkb2xlc2NlbnQ8L2tleXdvcmQ+PGtleXdvcmQ+QWR1bHQ8L2tleXdv
cmQ+PGtleXdvcmQ+QWdlZDwva2V5d29yZD48a2V5d29yZD5Ccm9uY2hpb2xpdGlzIE9ibGl0ZXJh
bnM8L2tleXdvcmQ+PGtleXdvcmQ+Q2hpbGQ8L2tleXdvcmQ+PGtleXdvcmQ+Q291Z2g8L2tleXdv
cmQ+PGtleXdvcmQ+RHlzcGVwc2lhPC9rZXl3b3JkPjxrZXl3b3JkPkZvbGxvdy1VcCBTdHVkaWVz
PC9rZXl3b3JkPjxrZXl3b3JkPkdhc3Ryb2Vzb3BoYWdlYWwgUmVmbHV4PC9rZXl3b3JkPjxrZXl3
b3JkPkh1bWFuczwva2V5d29yZD48a2V5d29yZD5MdW5nIFRyYW5zcGxhbnRhdGlvbjwva2V5d29y
ZD48a2V5d29yZD5NaWRkbGUgQWdlZDwva2V5d29yZD48a2V5d29yZD5Qcm9wb3J0aW9uYWwgSGF6
YXJkcyBNb2RlbHM8L2tleXdvcmQ+PGtleXdvcmQ+UHVsbW9uYXJ5IERpc2Vhc2UsIENocm9uaWMg
T2JzdHJ1Y3RpdmU8L2tleXdvcmQ+PGtleXdvcmQ+UmlzayBGYWN0b3JzPC9rZXl3b3JkPjxrZXl3
b3JkPlN1cnZpdmFsIEFuYWx5c2lzPC9rZXl3b3JkPjxrZXl3b3JkPlRpbWUgRmFjdG9yczwva2V5
d29yZD48a2V5d29yZD5UaXNzdWUgRG9ub3JzPC9rZXl3b3JkPjxrZXl3b3JkPllvdW5nIEFkdWx0
PC9rZXl3b3JkPjwva2V5d29yZHM+PHVybHM+PHJlbGF0ZWQtdXJscz48dXJsPmh0dHA6Ly93d3cu
bmNiaS5ubG0ubmloLmdvdi9wdWJtZWQvMTk3MTYwMzc8L3VybD48L3JlbGF0ZWQtdXJscz48L3Vy
bHM+PGlzYm4+MTU1Ny0zMTE3PC9pc2JuPjx0aXRsZXM+PHRpdGxlPkdhc3Ryb2Vzb3BoYWdlYWwg
cmVmbHV4IGluIGJyb25jaGlvbGl0aXMgb2JsaXRlcmFucyBzeW5kcm9tZTogYSBuZXcgcGVyc3Bl
Y3RpdmU8L3RpdGxlPjxzZWNvbmRhcnktdGl0bGU+SiBIZWFydCBMdW5nIFRyYW5zcGxhbnQ8L3Nl
Y29uZGFyeS10aXRsZT48L3RpdGxlcz48cGFnZXM+ODcwLTU8L3BhZ2VzPjxudW1iZXI+OTwvbnVt
YmVyPjxjb250cmlidXRvcnM+PGF1dGhvcnM+PGF1dGhvcj5LaW5nLCBCLiBKLjwvYXV0aG9yPjxh
dXRob3I+SXllciwgSC48L2F1dGhvcj48YXV0aG9yPkxlaWRpLCBBLiBBLjwvYXV0aG9yPjxhdXRo
b3I+Q2FyYnksIE0uIFIuPC9hdXRob3I+PC9hdXRob3JzPjwvY29udHJpYnV0b3JzPjxsYW5ndWFn
ZT5lbmc8L2xhbmd1YWdlPjxhZGRlZC1kYXRlIGZvcm1hdD0idXRjIj4xNDYyODkxNzcxPC9hZGRl
ZC1kYXRlPjxyZWYtdHlwZSBuYW1lPSJKb3VybmFsIEFydGljbGUiPjE3PC9yZWYtdHlwZT48cmVj
LW51bWJlcj4xMjU8L3JlYy1udW1iZXI+PGxhc3QtdXBkYXRlZC1kYXRlIGZvcm1hdD0idXRjIj4x
NDYyODkxNzcxPC9sYXN0LXVwZGF0ZWQtZGF0ZT48YWNjZXNzaW9uLW51bT4xOTcxNjAzNzwvYWNj
ZXNzaW9uLW51bT48ZWxlY3Ryb25pYy1yZXNvdXJjZS1udW0+MTAuMTAxNi9qLmhlYWx1bi4yMDA5
LjA1LjA0MDwvZWxlY3Ryb25pYy1yZXNvdXJjZS1udW0+PHZvbHVtZT4yODwvdm9sdW1lPjwvcmVj
b3JkPjwvQ2l0ZT48Q2l0ZT48QXV0aG9yPkhhZGppbGlhZGlzPC9BdXRob3I+PFllYXI+MjAwMjwv
WWVhcj48SURUZXh0PklzIHRyYW5zcGxhbnQgb3BlcmF0aW9uIGltcG9ydGFudCBpbiBkZXRlcm1p
bmluZyBwb3N0dHJhbnNwbGFudCByaXNrIG9mIGJyb25jaGlvbGl0aXMgb2JsaXRlcmFucyBzeW5k
cm9tZSBpbiBsdW5nIHRyYW5zcGxhbnQgcmVjaXBpZW50cz88L0lEVGV4dD48cmVjb3JkPjxkYXRl
cz48cHViLWRhdGVzPjxkYXRlPk9jdDwvZGF0ZT48L3B1Yi1kYXRlcz48eWVhcj4yMDAyPC95ZWFy
PjwvZGF0ZXM+PGtleXdvcmRzPjxrZXl3b3JkPkFnZSBEaXN0cmlidXRpb248L2tleXdvcmQ+PGtl
eXdvcmQ+QnJvbmNoaW9saXRpcyBPYmxpdGVyYW5zPC9rZXl3b3JkPjxrZXl3b3JkPkNvaG9ydCBT
dHVkaWVzPC9rZXl3b3JkPjxrZXl3b3JkPkZlbWFsZTwva2V5d29yZD48a2V5d29yZD5HcmFmdCBS
ZWplY3Rpb248L2tleXdvcmQ+PGtleXdvcmQ+SHVtYW5zPC9rZXl3b3JkPjxrZXl3b3JkPkluY2lk
ZW5jZTwva2V5d29yZD48a2V5d29yZD5Mb2dpc3RpYyBNb2RlbHM8L2tleXdvcmQ+PGtleXdvcmQ+
THVuZyBUcmFuc3BsYW50YXRpb248L2tleXdvcmQ+PGtleXdvcmQ+TWFsZTwva2V5d29yZD48a2V5
d29yZD5NdWx0aXZhcmlhdGUgQW5hbHlzaXM8L2tleXdvcmQ+PGtleXdvcmQ+T2RkcyBSYXRpbzwv
a2V5d29yZD48a2V5d29yZD5QcmVkaWN0aXZlIFZhbHVlIG9mIFRlc3RzPC9rZXl3b3JkPjxrZXl3
b3JkPlByZW9wZXJhdGl2ZSBDYXJlPC9rZXl3b3JkPjxrZXl3b3JkPlByb3BvcnRpb25hbCBIYXph
cmRzIE1vZGVsczwva2V5d29yZD48a2V5d29yZD5SZXRyb3NwZWN0aXZlIFN0dWRpZXM8L2tleXdv
cmQ+PGtleXdvcmQ+UmlzayBGYWN0b3JzPC9rZXl3b3JkPjxrZXl3b3JkPlNleCBEaXN0cmlidXRp
b248L2tleXdvcmQ+PGtleXdvcmQ+U3Vydml2YWwgQW5hbHlzaXM8L2tleXdvcmQ+PGtleXdvcmQ+
U3luZHJvbWU8L2tleXdvcmQ+PC9rZXl3b3Jkcz48dXJscz48cmVsYXRlZC11cmxzPjx1cmw+aHR0
cDovL3d3dy5uY2JpLm5sbS5uaWguZ292L3B1Ym1lZC8xMjM3NzgzODwvdXJsPjwvcmVsYXRlZC11
cmxzPjwvdXJscz48aXNibj4wMDEyLTM2OTI8L2lzYm4+PHRpdGxlcz48dGl0bGU+SXMgdHJhbnNw
bGFudCBvcGVyYXRpb24gaW1wb3J0YW50IGluIGRldGVybWluaW5nIHBvc3R0cmFuc3BsYW50IHJp
c2sgb2YgYnJvbmNoaW9saXRpcyBvYmxpdGVyYW5zIHN5bmRyb21lIGluIGx1bmcgdHJhbnNwbGFu
dCByZWNpcGllbnRzPzwvdGl0bGU+PHNlY29uZGFyeS10aXRsZT5DaGVzdDwvc2Vjb25kYXJ5LXRp
dGxlPjwvdGl0bGVzPjxwYWdlcz4xMTY4LTc1PC9wYWdlcz48bnVtYmVyPjQ8L251bWJlcj48Y29u
dHJpYnV0b3JzPjxhdXRob3JzPjxhdXRob3I+SGFkamlsaWFkaXMsIEQuPC9hdXRob3I+PGF1dGhv
cj5EYXZpcywgUi4gRC48L2F1dGhvcj48YXV0aG9yPlBhbG1lciwgUy4gTS48L2F1dGhvcj48L2F1
dGhvcnM+PC9jb250cmlidXRvcnM+PGxhbmd1YWdlPmVuZzwvbGFuZ3VhZ2U+PGFkZGVkLWRhdGUg
Zm9ybWF0PSJ1dGMiPjE0NjMxMDIwODk8L2FkZGVkLWRhdGU+PHJlZi10eXBlIG5hbWU9IkpvdXJu
YWwgQXJ0aWNsZSI+MTc8L3JlZi10eXBlPjxyZWMtbnVtYmVyPjE2OTwvcmVjLW51bWJlcj48bGFz
dC11cGRhdGVkLWRhdGUgZm9ybWF0PSJ1dGMiPjE0NjMxMDIwODk8L2xhc3QtdXBkYXRlZC1kYXRl
PjxhY2Nlc3Npb24tbnVtPjEyMzc3ODM4PC9hY2Nlc3Npb24tbnVtPjx2b2x1bWU+MTIyPC92b2x1
bWU+PC9yZWNvcmQ+PC9DaXRlPjxDaXRlPjxBdXRob3I+S3VtYXI8L0F1dGhvcj48WWVhcj4yMDA1
PC9ZZWFyPjxJRFRleHQ+Q2xpbmljYWwgaW1wYWN0IG9mIGNvbW11bml0eS1hY3F1aXJlZCByZXNw
aXJhdG9yeSB2aXJ1c2VzIG9uIGJyb25jaGlvbGl0aXMgb2JsaXRlcmFucyBhZnRlciBsdW5nIHRy
YW5zcGxhbnQ8L0lEVGV4dD48cmVjb3JkPjxkYXRlcz48cHViLWRhdGVzPjxkYXRlPkF1ZzwvZGF0
ZT48L3B1Yi1kYXRlcz48eWVhcj4yMDA1PC95ZWFyPjwvZGF0ZXM+PGtleXdvcmRzPjxrZXl3b3Jk
PkJyb25jaGlvbGl0aXMgT2JsaXRlcmFuczwva2V5d29yZD48a2V5d29yZD5Db2hvcnQgU3R1ZGll
czwva2V5d29yZD48a2V5d29yZD5Db21tdW5pdHktQWNxdWlyZWQgSW5mZWN0aW9uczwva2V5d29y
ZD48a2V5d29yZD5GZW1hbGU8L2tleXdvcmQ+PGtleXdvcmQ+R3JhZnQgUmVqZWN0aW9uPC9rZXl3
b3JkPjxrZXl3b3JkPkh1bWFuczwva2V5d29yZD48a2V5d29yZD5MdW5nIFRyYW5zcGxhbnRhdGlv
bjwva2V5d29yZD48a2V5d29yZD5NYWxlPC9rZXl3b3JkPjxrZXl3b3JkPk1pZGRsZSBBZ2VkPC9r
ZXl3b3JkPjxrZXl3b3JkPk9wcG9ydHVuaXN0aWMgSW5mZWN0aW9uczwva2V5d29yZD48a2V5d29y
ZD5Qb3N0b3BlcmF0aXZlIENvbXBsaWNhdGlvbnM8L2tleXdvcmQ+PGtleXdvcmQ+UHJvc3BlY3Rp
dmUgU3R1ZGllczwva2V5d29yZD48a2V5d29yZD5SZXNwaXJhdG9yeSBUcmFjdCBJbmZlY3Rpb25z
PC9rZXl3b3JkPjwva2V5d29yZHM+PHVybHM+PHJlbGF0ZWQtdXJscz48dXJsPmh0dHA6Ly93d3cu
bmNiaS5ubG0ubmloLmdvdi9wdWJtZWQvMTU5OTYyNTY8L3VybD48L3JlbGF0ZWQtdXJscz48L3Vy
bHM+PGlzYm4+MTYwMC02MTM1PC9pc2JuPjx0aXRsZXM+PHRpdGxlPkNsaW5pY2FsIGltcGFjdCBv
ZiBjb21tdW5pdHktYWNxdWlyZWQgcmVzcGlyYXRvcnkgdmlydXNlcyBvbiBicm9uY2hpb2xpdGlz
IG9ibGl0ZXJhbnMgYWZ0ZXIgbHVuZyB0cmFuc3BsYW50PC90aXRsZT48c2Vjb25kYXJ5LXRpdGxl
PkFtIEogVHJhbnNwbGFudDwvc2Vjb25kYXJ5LXRpdGxlPjwvdGl0bGVzPjxwYWdlcz4yMDMxLTY8
L3BhZ2VzPjxudW1iZXI+ODwvbnVtYmVyPjxjb250cmlidXRvcnM+PGF1dGhvcnM+PGF1dGhvcj5L
dW1hciwgRC48L2F1dGhvcj48YXV0aG9yPkVyZG1hbiwgRC48L2F1dGhvcj48YXV0aG9yPktlc2hh
dmplZSwgUy48L2F1dGhvcj48YXV0aG9yPlBlcmV0LCBULjwvYXV0aG9yPjxhdXRob3I+VGVsbGll
ciwgUi48L2F1dGhvcj48YXV0aG9yPkhhZGppbGlhZGlzLCBELjwvYXV0aG9yPjxhdXRob3I+Sm9o
bnNvbiwgRy48L2F1dGhvcj48YXV0aG9yPkF5ZXJzLCBNLjwvYXV0aG9yPjxhdXRob3I+U2llZ2Fs
LCBELjwvYXV0aG9yPjxhdXRob3I+SHVtYXIsIEEuPC9hdXRob3I+PC9hdXRob3JzPjwvY29udHJp
YnV0b3JzPjxsYW5ndWFnZT5lbmc8L2xhbmd1YWdlPjxhZGRlZC1kYXRlIGZvcm1hdD0idXRjIj4x
NDYzMTAyMTA3PC9hZGRlZC1kYXRlPjxyZWYtdHlwZSBuYW1lPSJKb3VybmFsIEFydGljbGUiPjE3
PC9yZWYtdHlwZT48cmVjLW51bWJlcj4xNzA8L3JlYy1udW1iZXI+PGxhc3QtdXBkYXRlZC1kYXRl
IGZvcm1hdD0idXRjIj4xNDYzMTAyMTA3PC9sYXN0LXVwZGF0ZWQtZGF0ZT48YWNjZXNzaW9uLW51
bT4xNTk5NjI1NjwvYWNjZXNzaW9uLW51bT48ZWxlY3Ryb25pYy1yZXNvdXJjZS1udW0+MTAuMTEx
MS9qLjE2MDAtNjE0My4yMDA1LjAwOTcxLng8L2VsZWN0cm9uaWMtcmVzb3VyY2UtbnVtPjx2b2x1
bWU+NTwvdm9sdW1lPjwvcmVjb3JkPjwvQ2l0ZT48Q2l0ZT48QXV0aG9yPllhdGVzPC9BdXRob3I+
PFllYXI+MjAwNTwvWWVhcj48SURUZXh0PkF6aXRocm9teWNpbiByZXZlcnNlcyBhaXJmbG93IG9i
c3RydWN0aW9uIGluIGVzdGFibGlzaGVkIGJyb25jaGlvbGl0aXMgb2JsaXRlcmFucyBzeW5kcm9t
ZTwvSURUZXh0PjxyZWNvcmQ+PGRhdGVzPjxwdWItZGF0ZXM+PGRhdGU+U2VwPC9kYXRlPjwvcHVi
LWRhdGVzPjx5ZWFyPjIwMDU8L3llYXI+PC9kYXRlcz48a2V5d29yZHM+PGtleXdvcmQ+QWR1bHQ8
L2tleXdvcmQ+PGtleXdvcmQ+QWlyd2F5IE9ic3RydWN0aW9uPC9rZXl3b3JkPjxrZXl3b3JkPkFu
dGktQmFjdGVyaWFsIEFnZW50czwva2V5d29yZD48a2V5d29yZD5Beml0aHJvbXljaW48L2tleXdv
cmQ+PGtleXdvcmQ+QnJvbmNoaW9saXRpcyBPYmxpdGVyYW5zPC9rZXl3b3JkPjxrZXl3b3JkPkZl
bWFsZTwva2V5d29yZD48a2V5d29yZD5Gb3JjZWQgRXhwaXJhdG9yeSBWb2x1bWU8L2tleXdvcmQ+
PGtleXdvcmQ+SHVtYW5zPC9rZXl3b3JkPjxrZXl3b3JkPkx1bmc8L2tleXdvcmQ+PGtleXdvcmQ+
TWFsZTwva2V5d29yZD48a2V5d29yZD5NaWRkbGUgQWdlZDwva2V5d29yZD48a2V5d29yZD5SZXRy
b3NwZWN0aXZlIFN0dWRpZXM8L2tleXdvcmQ+PGtleXdvcmQ+U3luZHJvbWU8L2tleXdvcmQ+PGtl
eXdvcmQ+VHJlYXRtZW50IE91dGNvbWU8L2tleXdvcmQ+PC9rZXl3b3Jkcz48dXJscz48cmVsYXRl
ZC11cmxzPjx1cmw+aHR0cDovL3d3dy5uY2JpLm5sbS5uaWguZ292L3B1Ym1lZC8xNTk3NjM3MTwv
dXJsPjwvcmVsYXRlZC11cmxzPjwvdXJscz48aXNibj4xMDczLTQ0OVg8L2lzYm4+PHRpdGxlcz48
dGl0bGU+QXppdGhyb215Y2luIHJldmVyc2VzIGFpcmZsb3cgb2JzdHJ1Y3Rpb24gaW4gZXN0YWJs
aXNoZWQgYnJvbmNoaW9saXRpcyBvYmxpdGVyYW5zIHN5bmRyb21lPC90aXRsZT48c2Vjb25kYXJ5
LXRpdGxlPkFtIEogUmVzcGlyIENyaXQgQ2FyZSBNZWQ8L3NlY29uZGFyeS10aXRsZT48L3RpdGxl
cz48cGFnZXM+NzcyLTU8L3BhZ2VzPjxudW1iZXI+NjwvbnVtYmVyPjxjb250cmlidXRvcnM+PGF1
dGhvcnM+PGF1dGhvcj5ZYXRlcywgQi48L2F1dGhvcj48YXV0aG9yPk11cnBoeSwgRC4gTS48L2F1
dGhvcj48YXV0aG9yPkZvcnJlc3QsIEkuIEEuPC9hdXRob3I+PGF1dGhvcj5XYXJkLCBDLjwvYXV0
aG9yPjxhdXRob3I+UnV0aGVyZm9yZCwgUi4gTS48L2F1dGhvcj48YXV0aG9yPkZpc2hlciwgQS4g
Si48L2F1dGhvcj48YXV0aG9yPkxvcmRhbiwgSi4gTC48L2F1dGhvcj48YXV0aG9yPkRhcmssIEou
IEguPC9hdXRob3I+PGF1dGhvcj5Db3JyaXMsIFAuIEEuPC9hdXRob3I+PC9hdXRob3JzPjwvY29u
dHJpYnV0b3JzPjxsYW5ndWFnZT5lbmc8L2xhbmd1YWdlPjxhZGRlZC1kYXRlIGZvcm1hdD0idXRj
Ij4xNDYzMTAyMTg4PC9hZGRlZC1kYXRlPjxyZWYtdHlwZSBuYW1lPSJKb3VybmFsIEFydGljbGUi
PjE3PC9yZWYtdHlwZT48cmVjLW51bWJlcj4xNzI8L3JlYy1udW1iZXI+PGxhc3QtdXBkYXRlZC1k
YXRlIGZvcm1hdD0idXRjIj4xNDYzMTAyMTg4PC9sYXN0LXVwZGF0ZWQtZGF0ZT48YWNjZXNzaW9u
LW51bT4xNTk3NjM3MTwvYWNjZXNzaW9uLW51bT48ZWxlY3Ryb25pYy1yZXNvdXJjZS1udW0+MTAu
MTE2NC9yY2NtLjIwMDQxMS0xNTM3T0M8L2VsZWN0cm9uaWMtcmVzb3VyY2UtbnVtPjx2b2x1bWU+
MTcyPC92b2x1bWU+PC9yZWNvcmQ+PC9DaXRlPjwvRW5kTm90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Pr="00B6576B">
        <w:rPr>
          <w:rFonts w:ascii="Book Antiqua" w:hAnsi="Book Antiqua" w:cs="Times New Roman"/>
        </w:rPr>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14,15,19,26,29-32</w:t>
      </w:r>
      <w:r w:rsidRPr="00B6576B">
        <w:rPr>
          <w:rFonts w:ascii="Book Antiqua" w:hAnsi="Book Antiqua" w:cs="Times New Roman"/>
        </w:rPr>
        <w:fldChar w:fldCharType="end"/>
      </w:r>
      <w:r w:rsidR="00D124B2" w:rsidRPr="00B6576B">
        <w:rPr>
          <w:rFonts w:ascii="Book Antiqua" w:hAnsi="Book Antiqua" w:cs="Times New Roman"/>
          <w:vertAlign w:val="superscript"/>
        </w:rPr>
        <w:t>]</w:t>
      </w:r>
      <w:r w:rsidR="00D124B2" w:rsidRPr="00B6576B">
        <w:rPr>
          <w:rFonts w:ascii="Book Antiqua" w:hAnsi="Book Antiqua" w:cs="Times New Roman"/>
        </w:rPr>
        <w:t>.</w:t>
      </w:r>
      <w:r w:rsidR="00EA5694" w:rsidRPr="00B6576B">
        <w:rPr>
          <w:rFonts w:ascii="Book Antiqua" w:hAnsi="Book Antiqua" w:cs="Times New Roman"/>
        </w:rPr>
        <w:t xml:space="preserve"> GERD, in particular, has been identified as a potential risk factor for both early allograft injury</w:t>
      </w:r>
      <w:r w:rsidR="00D8036B" w:rsidRPr="00B6576B">
        <w:rPr>
          <w:rFonts w:ascii="Book Antiqua" w:hAnsi="Book Antiqua" w:cs="Times New Roman"/>
          <w:vertAlign w:val="superscript"/>
        </w:rPr>
        <w:t>[</w:t>
      </w:r>
      <w:r w:rsidR="00EA5694"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Burton&lt;/Author&gt;&lt;Year&gt;2009&lt;/Year&gt;&lt;IDText&gt;Acute cellular rejection is a risk factor for bronchiolitis obliterans syndrome independent of post-transplant baseline FEV1&lt;/IDText&gt;&lt;DisplayText&gt;&lt;style face="superscript"&gt;27&lt;/style&gt;&lt;/DisplayText&gt;&lt;record&gt;&lt;dates&gt;&lt;pub-dates&gt;&lt;date&gt;Sep&lt;/date&gt;&lt;/pub-dates&gt;&lt;year&gt;2009&lt;/year&gt;&lt;/dates&gt;&lt;keywords&gt;&lt;keyword&gt;Adult&lt;/keyword&gt;&lt;keyword&gt;Bronchiolitis Obliterans&lt;/keyword&gt;&lt;keyword&gt;Death&lt;/keyword&gt;&lt;keyword&gt;Female&lt;/keyword&gt;&lt;keyword&gt;Forced Expiratory Volume&lt;/keyword&gt;&lt;keyword&gt;Graft Rejection&lt;/keyword&gt;&lt;keyword&gt;Heart-Lung Transplantation&lt;/keyword&gt;&lt;keyword&gt;Humans&lt;/keyword&gt;&lt;keyword&gt;Incidence&lt;/keyword&gt;&lt;keyword&gt;Lung Diseases&lt;/keyword&gt;&lt;keyword&gt;Lung Transplantation&lt;/keyword&gt;&lt;keyword&gt;Male&lt;/keyword&gt;&lt;keyword&gt;Middle Aged&lt;/keyword&gt;&lt;keyword&gt;Retrospective Studies&lt;/keyword&gt;&lt;keyword&gt;Risk Factors&lt;/keyword&gt;&lt;keyword&gt;Survival Analysis&lt;/keyword&gt;&lt;keyword&gt;Survivors&lt;/keyword&gt;&lt;keyword&gt;Time Factors&lt;/keyword&gt;&lt;/keywords&gt;&lt;urls&gt;&lt;related-urls&gt;&lt;url&gt;http://www.ncbi.nlm.nih.gov/pubmed/19716040&lt;/url&gt;&lt;/related-urls&gt;&lt;/urls&gt;&lt;isbn&gt;1557-3117&lt;/isbn&gt;&lt;titles&gt;&lt;title&gt;Acute cellular rejection is a risk factor for bronchiolitis obliterans syndrome independent of post-transplant baseline FEV1&lt;/title&gt;&lt;secondary-title&gt;J Heart Lung Transplant&lt;/secondary-title&gt;&lt;/titles&gt;&lt;pages&gt;888-93&lt;/pages&gt;&lt;number&gt;9&lt;/number&gt;&lt;contributors&gt;&lt;authors&gt;&lt;author&gt;Burton, C. M.&lt;/author&gt;&lt;author&gt;Iversen, M.&lt;/author&gt;&lt;author&gt;Carlsen, J.&lt;/author&gt;&lt;author&gt;Mortensen, J.&lt;/author&gt;&lt;author&gt;Andersen, C. B.&lt;/author&gt;&lt;author&gt;Steinbrüchel, D.&lt;/author&gt;&lt;author&gt;Scheike, T.&lt;/author&gt;&lt;/authors&gt;&lt;/contributors&gt;&lt;language&gt;eng&lt;/language&gt;&lt;added-date format="utc"&gt;1463107356&lt;/added-date&gt;&lt;ref-type name="Journal Article"&gt;17&lt;/ref-type&gt;&lt;rec-number&gt;184&lt;/rec-number&gt;&lt;last-updated-date format="utc"&gt;1463107356&lt;/last-updated-date&gt;&lt;accession-num&gt;19716040&lt;/accession-num&gt;&lt;electronic-resource-num&gt;10.1016/j.healun.2009.04.022&lt;/electronic-resource-num&gt;&lt;volume&gt;28&lt;/volume&gt;&lt;/record&gt;&lt;/Cite&gt;&lt;/EndNote&gt;</w:instrText>
      </w:r>
      <w:r w:rsidR="00EA5694" w:rsidRPr="00B6576B">
        <w:rPr>
          <w:rFonts w:ascii="Book Antiqua" w:hAnsi="Book Antiqua" w:cs="Times New Roman"/>
        </w:rPr>
        <w:fldChar w:fldCharType="separate"/>
      </w:r>
      <w:r w:rsidR="008A3031" w:rsidRPr="00B6576B">
        <w:rPr>
          <w:rFonts w:ascii="Book Antiqua" w:hAnsi="Book Antiqua" w:cs="Times New Roman"/>
          <w:noProof/>
          <w:vertAlign w:val="superscript"/>
        </w:rPr>
        <w:t>27</w:t>
      </w:r>
      <w:r w:rsidR="00EA5694" w:rsidRPr="00B6576B">
        <w:rPr>
          <w:rFonts w:ascii="Book Antiqua" w:hAnsi="Book Antiqua" w:cs="Times New Roman"/>
        </w:rPr>
        <w:fldChar w:fldCharType="end"/>
      </w:r>
      <w:r w:rsidR="00D8036B" w:rsidRPr="00B6576B">
        <w:rPr>
          <w:rFonts w:ascii="Book Antiqua" w:hAnsi="Book Antiqua" w:cs="Times New Roman"/>
          <w:vertAlign w:val="superscript"/>
        </w:rPr>
        <w:t>]</w:t>
      </w:r>
      <w:r w:rsidR="00D8036B" w:rsidRPr="00B6576B">
        <w:rPr>
          <w:rFonts w:ascii="Book Antiqua" w:hAnsi="Book Antiqua" w:cs="Times New Roman"/>
        </w:rPr>
        <w:t>,</w:t>
      </w:r>
      <w:r w:rsidR="00EA5694" w:rsidRPr="00B6576B">
        <w:rPr>
          <w:rFonts w:ascii="Book Antiqua" w:hAnsi="Book Antiqua" w:cs="Times New Roman"/>
        </w:rPr>
        <w:t xml:space="preserve"> </w:t>
      </w:r>
      <w:r w:rsidR="00CA797D" w:rsidRPr="00B6576B">
        <w:rPr>
          <w:rFonts w:ascii="Book Antiqua" w:hAnsi="Book Antiqua" w:cs="Times New Roman"/>
        </w:rPr>
        <w:t xml:space="preserve">including acute rejection and lymphocytic bronchiolitis, </w:t>
      </w:r>
      <w:r w:rsidR="00EA5694" w:rsidRPr="00B6576B">
        <w:rPr>
          <w:rFonts w:ascii="Book Antiqua" w:hAnsi="Book Antiqua" w:cs="Times New Roman"/>
        </w:rPr>
        <w:t>and chronic airway rejection associated with BOS</w:t>
      </w:r>
      <w:r w:rsidR="004161ED" w:rsidRPr="00B6576B">
        <w:rPr>
          <w:rFonts w:ascii="Book Antiqua" w:hAnsi="Book Antiqua" w:cs="Times New Roman"/>
          <w:vertAlign w:val="superscript"/>
        </w:rPr>
        <w:t>[</w:t>
      </w:r>
      <w:r w:rsidR="00EA5694" w:rsidRPr="00B6576B">
        <w:rPr>
          <w:rFonts w:ascii="Book Antiqua" w:hAnsi="Book Antiqua" w:cs="Times New Roman"/>
        </w:rPr>
        <w:fldChar w:fldCharType="begin">
          <w:fldData xml:space="preserve">PEVuZE5vdGU+PENpdGU+PEF1dGhvcj5IYWNoZW08L0F1dGhvcj48WWVhcj4yMDA1PC9ZZWFyPjxJ
RFRleHQ+VGhlIHNpZ25pZmljYW5jZSBvZiBhIHNpbmdsZSBlcGlzb2RlIG9mIG1pbmltYWwgYWN1
dGUgcmVqZWN0aW9uIGFmdGVyIGx1bmcgdHJhbnNwbGFudGF0aW9uPC9JRFRleHQ+PERpc3BsYXlU
ZXh0PjxzdHlsZSBmYWNlPSJzdXBlcnNjcmlwdCI+MjgsMjk8L3N0eWxlPjwvRGlzcGxheVRleHQ+
PHJlY29yZD48ZGF0ZXM+PHB1Yi1kYXRlcz48ZGF0ZT5Ob3Y8L2RhdGU+PC9wdWItZGF0ZXM+PHll
YXI+MjAwNTwveWVhcj48L2RhdGVzPjxrZXl3b3Jkcz48a2V5d29yZD5BZHVsdDwva2V5d29yZD48
a2V5d29yZD5Ccm9uY2hpb2xpdGlzIE9ibGl0ZXJhbnM8L2tleXdvcmQ+PGtleXdvcmQ+Q29ob3J0
IFN0dWRpZXM8L2tleXdvcmQ+PGtleXdvcmQ+RmVtYWxlPC9rZXl3b3JkPjxrZXl3b3JkPkdyYWZ0
IFJlamVjdGlvbjwva2V5d29yZD48a2V5d29yZD5IdW1hbnM8L2tleXdvcmQ+PGtleXdvcmQ+THVu
ZyBUcmFuc3BsYW50YXRpb248L2tleXdvcmQ+PGtleXdvcmQ+TWFsZTwva2V5d29yZD48a2V5d29y
ZD5NaWRkbGUgQWdlZDwva2V5d29yZD48a2V5d29yZD5SZWdyZXNzaW9uIEFuYWx5c2lzPC9rZXl3
b3JkPjxrZXl3b3JkPlJldHJvc3BlY3RpdmUgU3R1ZGllczwva2V5d29yZD48a2V5d29yZD5TdXJ2
aXZhbCBBbmFseXNpczwva2V5d29yZD48L2tleXdvcmRzPjx1cmxzPjxyZWxhdGVkLXVybHM+PHVy
bD5odHRwOi8vd3d3Lm5jYmkubmxtLm5paC5nb3YvcHVibWVkLzE2MzQwNzgzPC91cmw+PC9yZWxh
dGVkLXVybHM+PC91cmxzPjxpc2JuPjAwNDEtMTMzNzwvaXNibj48dGl0bGVzPjx0aXRsZT5UaGUg
c2lnbmlmaWNhbmNlIG9mIGEgc2luZ2xlIGVwaXNvZGUgb2YgbWluaW1hbCBhY3V0ZSByZWplY3Rp
b24gYWZ0ZXIgbHVuZyB0cmFuc3BsYW50YXRpb248L3RpdGxlPjxzZWNvbmRhcnktdGl0bGU+VHJh
bnNwbGFudGF0aW9uPC9zZWNvbmRhcnktdGl0bGU+PC90aXRsZXM+PHBhZ2VzPjE0MDYtMTM8L3Bh
Z2VzPjxudW1iZXI+MTA8L251bWJlcj48Y29udHJpYnV0b3JzPjxhdXRob3JzPjxhdXRob3I+SGFj
aGVtLCBSLiBSLjwvYXV0aG9yPjxhdXRob3I+S2hhbGlmYWgsIEEuIFAuPC9hdXRob3I+PGF1dGhv
cj5DaGFraW5hbGEsIE0uIE0uPC9hdXRob3I+PGF1dGhvcj5ZdXNlbiwgUi4gRC48L2F1dGhvcj48
YXV0aG9yPkFsb3VzaCwgQS4gQS48L2F1dGhvcj48YXV0aG9yPk1vaGFuYWt1bWFyLCBULjwvYXV0
aG9yPjxhdXRob3I+UGF0dGVyc29uLCBHLiBBLjwvYXV0aG9yPjxhdXRob3I+VHJ1bG9jaywgRS4g
UC48L2F1dGhvcj48YXV0aG9yPldhbHRlciwgTS4gSi48L2F1dGhvcj48L2F1dGhvcnM+PC9jb250
cmlidXRvcnM+PGxhbmd1YWdlPmVuZzwvbGFuZ3VhZ2U+PGFkZGVkLWRhdGUgZm9ybWF0PSJ1dGMi
PjE0NjMxMDczMzM8L2FkZGVkLWRhdGU+PHJlZi10eXBlIG5hbWU9IkpvdXJuYWwgQXJ0aWNsZSI+
MTc8L3JlZi10eXBlPjxyZWMtbnVtYmVyPjE4MzwvcmVjLW51bWJlcj48bGFzdC11cGRhdGVkLWRh
dGUgZm9ybWF0PSJ1dGMiPjE0NjMxMDczMzM8L2xhc3QtdXBkYXRlZC1kYXRlPjxhY2Nlc3Npb24t
bnVtPjE2MzQwNzgzPC9hY2Nlc3Npb24tbnVtPjx2b2x1bWU+ODA8L3ZvbHVtZT48L3JlY29yZD48
L0NpdGU+PENpdGU+PEF1dGhvcj5LaW5nPC9BdXRob3I+PFllYXI+MjAwOTwvWWVhcj48SURUZXh0
Pkdhc3Ryb2Vzb3BoYWdlYWwgcmVmbHV4IGluIGJyb25jaGlvbGl0aXMgb2JsaXRlcmFucyBzeW5k
cm9tZTogYSBuZXcgcGVyc3BlY3RpdmU8L0lEVGV4dD48cmVjb3JkPjxkYXRlcz48cHViLWRhdGVz
PjxkYXRlPlNlcDwvZGF0ZT48L3B1Yi1kYXRlcz48eWVhcj4yMDA5PC95ZWFyPjwvZGF0ZXM+PGtl
eXdvcmRzPjxrZXl3b3JkPkFkb2xlc2NlbnQ8L2tleXdvcmQ+PGtleXdvcmQ+QWR1bHQ8L2tleXdv
cmQ+PGtleXdvcmQ+QWdlZDwva2V5d29yZD48a2V5d29yZD5Ccm9uY2hpb2xpdGlzIE9ibGl0ZXJh
bnM8L2tleXdvcmQ+PGtleXdvcmQ+Q2hpbGQ8L2tleXdvcmQ+PGtleXdvcmQ+Q291Z2g8L2tleXdv
cmQ+PGtleXdvcmQ+RHlzcGVwc2lhPC9rZXl3b3JkPjxrZXl3b3JkPkZvbGxvdy1VcCBTdHVkaWVz
PC9rZXl3b3JkPjxrZXl3b3JkPkdhc3Ryb2Vzb3BoYWdlYWwgUmVmbHV4PC9rZXl3b3JkPjxrZXl3
b3JkPkh1bWFuczwva2V5d29yZD48a2V5d29yZD5MdW5nIFRyYW5zcGxhbnRhdGlvbjwva2V5d29y
ZD48a2V5d29yZD5NaWRkbGUgQWdlZDwva2V5d29yZD48a2V5d29yZD5Qcm9wb3J0aW9uYWwgSGF6
YXJkcyBNb2RlbHM8L2tleXdvcmQ+PGtleXdvcmQ+UHVsbW9uYXJ5IERpc2Vhc2UsIENocm9uaWMg
T2JzdHJ1Y3RpdmU8L2tleXdvcmQ+PGtleXdvcmQ+UmlzayBGYWN0b3JzPC9rZXl3b3JkPjxrZXl3
b3JkPlN1cnZpdmFsIEFuYWx5c2lzPC9rZXl3b3JkPjxrZXl3b3JkPlRpbWUgRmFjdG9yczwva2V5
d29yZD48a2V5d29yZD5UaXNzdWUgRG9ub3JzPC9rZXl3b3JkPjxrZXl3b3JkPllvdW5nIEFkdWx0
PC9rZXl3b3JkPjwva2V5d29yZHM+PHVybHM+PHJlbGF0ZWQtdXJscz48dXJsPmh0dHA6Ly93d3cu
bmNiaS5ubG0ubmloLmdvdi9wdWJtZWQvMTk3MTYwMzc8L3VybD48L3JlbGF0ZWQtdXJscz48L3Vy
bHM+PGlzYm4+MTU1Ny0zMTE3PC9pc2JuPjx0aXRsZXM+PHRpdGxlPkdhc3Ryb2Vzb3BoYWdlYWwg
cmVmbHV4IGluIGJyb25jaGlvbGl0aXMgb2JsaXRlcmFucyBzeW5kcm9tZTogYSBuZXcgcGVyc3Bl
Y3RpdmU8L3RpdGxlPjxzZWNvbmRhcnktdGl0bGU+SiBIZWFydCBMdW5nIFRyYW5zcGxhbnQ8L3Nl
Y29uZGFyeS10aXRsZT48L3RpdGxlcz48cGFnZXM+ODcwLTU8L3BhZ2VzPjxudW1iZXI+OTwvbnVt
YmVyPjxjb250cmlidXRvcnM+PGF1dGhvcnM+PGF1dGhvcj5LaW5nLCBCLiBKLjwvYXV0aG9yPjxh
dXRob3I+SXllciwgSC48L2F1dGhvcj48YXV0aG9yPkxlaWRpLCBBLiBBLjwvYXV0aG9yPjxhdXRo
b3I+Q2FyYnksIE0uIFIuPC9hdXRob3I+PC9hdXRob3JzPjwvY29udHJpYnV0b3JzPjxsYW5ndWFn
ZT5lbmc8L2xhbmd1YWdlPjxhZGRlZC1kYXRlIGZvcm1hdD0idXRjIj4xNDYyODkxNzcxPC9hZGRl
ZC1kYXRlPjxyZWYtdHlwZSBuYW1lPSJKb3VybmFsIEFydGljbGUiPjE3PC9yZWYtdHlwZT48cmVj
LW51bWJlcj4xMjU8L3JlYy1udW1iZXI+PGxhc3QtdXBkYXRlZC1kYXRlIGZvcm1hdD0idXRjIj4x
NDYyODkxNzcxPC9sYXN0LXVwZGF0ZWQtZGF0ZT48YWNjZXNzaW9uLW51bT4xOTcxNjAzNzwvYWNj
ZXNzaW9uLW51bT48ZWxlY3Ryb25pYy1yZXNvdXJjZS1udW0+MTAuMTAxNi9qLmhlYWx1bi4yMDA5
LjA1LjA0MDwvZWxlY3Ryb25pYy1yZXNvdXJjZS1udW0+PHZvbHVtZT4yODwvdm9sdW1lPjwvcmVj
b3JkPjwvQ2l0ZT48L0VuZE5vdGU+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IYWNoZW08L0F1dGhvcj48WWVhcj4yMDA1PC9ZZWFyPjxJ
RFRleHQ+VGhlIHNpZ25pZmljYW5jZSBvZiBhIHNpbmdsZSBlcGlzb2RlIG9mIG1pbmltYWwgYWN1
dGUgcmVqZWN0aW9uIGFmdGVyIGx1bmcgdHJhbnNwbGFudGF0aW9uPC9JRFRleHQ+PERpc3BsYXlU
ZXh0PjxzdHlsZSBmYWNlPSJzdXBlcnNjcmlwdCI+MjgsMjk8L3N0eWxlPjwvRGlzcGxheVRleHQ+
PHJlY29yZD48ZGF0ZXM+PHB1Yi1kYXRlcz48ZGF0ZT5Ob3Y8L2RhdGU+PC9wdWItZGF0ZXM+PHll
YXI+MjAwNTwveWVhcj48L2RhdGVzPjxrZXl3b3Jkcz48a2V5d29yZD5BZHVsdDwva2V5d29yZD48
a2V5d29yZD5Ccm9uY2hpb2xpdGlzIE9ibGl0ZXJhbnM8L2tleXdvcmQ+PGtleXdvcmQ+Q29ob3J0
IFN0dWRpZXM8L2tleXdvcmQ+PGtleXdvcmQ+RmVtYWxlPC9rZXl3b3JkPjxrZXl3b3JkPkdyYWZ0
IFJlamVjdGlvbjwva2V5d29yZD48a2V5d29yZD5IdW1hbnM8L2tleXdvcmQ+PGtleXdvcmQ+THVu
ZyBUcmFuc3BsYW50YXRpb248L2tleXdvcmQ+PGtleXdvcmQ+TWFsZTwva2V5d29yZD48a2V5d29y
ZD5NaWRkbGUgQWdlZDwva2V5d29yZD48a2V5d29yZD5SZWdyZXNzaW9uIEFuYWx5c2lzPC9rZXl3
b3JkPjxrZXl3b3JkPlJldHJvc3BlY3RpdmUgU3R1ZGllczwva2V5d29yZD48a2V5d29yZD5TdXJ2
aXZhbCBBbmFseXNpczwva2V5d29yZD48L2tleXdvcmRzPjx1cmxzPjxyZWxhdGVkLXVybHM+PHVy
bD5odHRwOi8vd3d3Lm5jYmkubmxtLm5paC5nb3YvcHVibWVkLzE2MzQwNzgzPC91cmw+PC9yZWxh
dGVkLXVybHM+PC91cmxzPjxpc2JuPjAwNDEtMTMzNzwvaXNibj48dGl0bGVzPjx0aXRsZT5UaGUg
c2lnbmlmaWNhbmNlIG9mIGEgc2luZ2xlIGVwaXNvZGUgb2YgbWluaW1hbCBhY3V0ZSByZWplY3Rp
b24gYWZ0ZXIgbHVuZyB0cmFuc3BsYW50YXRpb248L3RpdGxlPjxzZWNvbmRhcnktdGl0bGU+VHJh
bnNwbGFudGF0aW9uPC9zZWNvbmRhcnktdGl0bGU+PC90aXRsZXM+PHBhZ2VzPjE0MDYtMTM8L3Bh
Z2VzPjxudW1iZXI+MTA8L251bWJlcj48Y29udHJpYnV0b3JzPjxhdXRob3JzPjxhdXRob3I+SGFj
aGVtLCBSLiBSLjwvYXV0aG9yPjxhdXRob3I+S2hhbGlmYWgsIEEuIFAuPC9hdXRob3I+PGF1dGhv
cj5DaGFraW5hbGEsIE0uIE0uPC9hdXRob3I+PGF1dGhvcj5ZdXNlbiwgUi4gRC48L2F1dGhvcj48
YXV0aG9yPkFsb3VzaCwgQS4gQS48L2F1dGhvcj48YXV0aG9yPk1vaGFuYWt1bWFyLCBULjwvYXV0
aG9yPjxhdXRob3I+UGF0dGVyc29uLCBHLiBBLjwvYXV0aG9yPjxhdXRob3I+VHJ1bG9jaywgRS4g
UC48L2F1dGhvcj48YXV0aG9yPldhbHRlciwgTS4gSi48L2F1dGhvcj48L2F1dGhvcnM+PC9jb250
cmlidXRvcnM+PGxhbmd1YWdlPmVuZzwvbGFuZ3VhZ2U+PGFkZGVkLWRhdGUgZm9ybWF0PSJ1dGMi
PjE0NjMxMDczMzM8L2FkZGVkLWRhdGU+PHJlZi10eXBlIG5hbWU9IkpvdXJuYWwgQXJ0aWNsZSI+
MTc8L3JlZi10eXBlPjxyZWMtbnVtYmVyPjE4MzwvcmVjLW51bWJlcj48bGFzdC11cGRhdGVkLWRh
dGUgZm9ybWF0PSJ1dGMiPjE0NjMxMDczMzM8L2xhc3QtdXBkYXRlZC1kYXRlPjxhY2Nlc3Npb24t
bnVtPjE2MzQwNzgzPC9hY2Nlc3Npb24tbnVtPjx2b2x1bWU+ODA8L3ZvbHVtZT48L3JlY29yZD48
L0NpdGU+PENpdGU+PEF1dGhvcj5LaW5nPC9BdXRob3I+PFllYXI+MjAwOTwvWWVhcj48SURUZXh0
Pkdhc3Ryb2Vzb3BoYWdlYWwgcmVmbHV4IGluIGJyb25jaGlvbGl0aXMgb2JsaXRlcmFucyBzeW5k
cm9tZTogYSBuZXcgcGVyc3BlY3RpdmU8L0lEVGV4dD48cmVjb3JkPjxkYXRlcz48cHViLWRhdGVz
PjxkYXRlPlNlcDwvZGF0ZT48L3B1Yi1kYXRlcz48eWVhcj4yMDA5PC95ZWFyPjwvZGF0ZXM+PGtl
eXdvcmRzPjxrZXl3b3JkPkFkb2xlc2NlbnQ8L2tleXdvcmQ+PGtleXdvcmQ+QWR1bHQ8L2tleXdv
cmQ+PGtleXdvcmQ+QWdlZDwva2V5d29yZD48a2V5d29yZD5Ccm9uY2hpb2xpdGlzIE9ibGl0ZXJh
bnM8L2tleXdvcmQ+PGtleXdvcmQ+Q2hpbGQ8L2tleXdvcmQ+PGtleXdvcmQ+Q291Z2g8L2tleXdv
cmQ+PGtleXdvcmQ+RHlzcGVwc2lhPC9rZXl3b3JkPjxrZXl3b3JkPkZvbGxvdy1VcCBTdHVkaWVz
PC9rZXl3b3JkPjxrZXl3b3JkPkdhc3Ryb2Vzb3BoYWdlYWwgUmVmbHV4PC9rZXl3b3JkPjxrZXl3
b3JkPkh1bWFuczwva2V5d29yZD48a2V5d29yZD5MdW5nIFRyYW5zcGxhbnRhdGlvbjwva2V5d29y
ZD48a2V5d29yZD5NaWRkbGUgQWdlZDwva2V5d29yZD48a2V5d29yZD5Qcm9wb3J0aW9uYWwgSGF6
YXJkcyBNb2RlbHM8L2tleXdvcmQ+PGtleXdvcmQ+UHVsbW9uYXJ5IERpc2Vhc2UsIENocm9uaWMg
T2JzdHJ1Y3RpdmU8L2tleXdvcmQ+PGtleXdvcmQ+UmlzayBGYWN0b3JzPC9rZXl3b3JkPjxrZXl3
b3JkPlN1cnZpdmFsIEFuYWx5c2lzPC9rZXl3b3JkPjxrZXl3b3JkPlRpbWUgRmFjdG9yczwva2V5
d29yZD48a2V5d29yZD5UaXNzdWUgRG9ub3JzPC9rZXl3b3JkPjxrZXl3b3JkPllvdW5nIEFkdWx0
PC9rZXl3b3JkPjwva2V5d29yZHM+PHVybHM+PHJlbGF0ZWQtdXJscz48dXJsPmh0dHA6Ly93d3cu
bmNiaS5ubG0ubmloLmdvdi9wdWJtZWQvMTk3MTYwMzc8L3VybD48L3JlbGF0ZWQtdXJscz48L3Vy
bHM+PGlzYm4+MTU1Ny0zMTE3PC9pc2JuPjx0aXRsZXM+PHRpdGxlPkdhc3Ryb2Vzb3BoYWdlYWwg
cmVmbHV4IGluIGJyb25jaGlvbGl0aXMgb2JsaXRlcmFucyBzeW5kcm9tZTogYSBuZXcgcGVyc3Bl
Y3RpdmU8L3RpdGxlPjxzZWNvbmRhcnktdGl0bGU+SiBIZWFydCBMdW5nIFRyYW5zcGxhbnQ8L3Nl
Y29uZGFyeS10aXRsZT48L3RpdGxlcz48cGFnZXM+ODcwLTU8L3BhZ2VzPjxudW1iZXI+OTwvbnVt
YmVyPjxjb250cmlidXRvcnM+PGF1dGhvcnM+PGF1dGhvcj5LaW5nLCBCLiBKLjwvYXV0aG9yPjxh
dXRob3I+SXllciwgSC48L2F1dGhvcj48YXV0aG9yPkxlaWRpLCBBLiBBLjwvYXV0aG9yPjxhdXRo
b3I+Q2FyYnksIE0uIFIuPC9hdXRob3I+PC9hdXRob3JzPjwvY29udHJpYnV0b3JzPjxsYW5ndWFn
ZT5lbmc8L2xhbmd1YWdlPjxhZGRlZC1kYXRlIGZvcm1hdD0idXRjIj4xNDYyODkxNzcxPC9hZGRl
ZC1kYXRlPjxyZWYtdHlwZSBuYW1lPSJKb3VybmFsIEFydGljbGUiPjE3PC9yZWYtdHlwZT48cmVj
LW51bWJlcj4xMjU8L3JlYy1udW1iZXI+PGxhc3QtdXBkYXRlZC1kYXRlIGZvcm1hdD0idXRjIj4x
NDYyODkxNzcxPC9sYXN0LXVwZGF0ZWQtZGF0ZT48YWNjZXNzaW9uLW51bT4xOTcxNjAzNzwvYWNj
ZXNzaW9uLW51bT48ZWxlY3Ryb25pYy1yZXNvdXJjZS1udW0+MTAuMTAxNi9qLmhlYWx1bi4yMDA5
LjA1LjA0MDwvZWxlY3Ryb25pYy1yZXNvdXJjZS1udW0+PHZvbHVtZT4yODwvdm9sdW1lPjwvcmVj
b3JkPjwvQ2l0ZT48L0VuZE5vdGU+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EA5694" w:rsidRPr="00B6576B">
        <w:rPr>
          <w:rFonts w:ascii="Book Antiqua" w:hAnsi="Book Antiqua" w:cs="Times New Roman"/>
        </w:rPr>
      </w:r>
      <w:r w:rsidR="00EA5694" w:rsidRPr="00B6576B">
        <w:rPr>
          <w:rFonts w:ascii="Book Antiqua" w:hAnsi="Book Antiqua" w:cs="Times New Roman"/>
        </w:rPr>
        <w:fldChar w:fldCharType="separate"/>
      </w:r>
      <w:r w:rsidR="008A3031" w:rsidRPr="00B6576B">
        <w:rPr>
          <w:rFonts w:ascii="Book Antiqua" w:hAnsi="Book Antiqua" w:cs="Times New Roman"/>
          <w:noProof/>
          <w:vertAlign w:val="superscript"/>
        </w:rPr>
        <w:t>28,29</w:t>
      </w:r>
      <w:r w:rsidR="00EA5694" w:rsidRPr="00B6576B">
        <w:rPr>
          <w:rFonts w:ascii="Book Antiqua" w:hAnsi="Book Antiqua" w:cs="Times New Roman"/>
        </w:rPr>
        <w:fldChar w:fldCharType="end"/>
      </w:r>
      <w:r w:rsidR="004161ED" w:rsidRPr="00B6576B">
        <w:rPr>
          <w:rFonts w:ascii="Book Antiqua" w:hAnsi="Book Antiqua" w:cs="Times New Roman"/>
          <w:vertAlign w:val="superscript"/>
        </w:rPr>
        <w:t>]</w:t>
      </w:r>
      <w:r w:rsidR="004161ED" w:rsidRPr="00B6576B">
        <w:rPr>
          <w:rFonts w:ascii="Book Antiqua" w:hAnsi="Book Antiqua" w:cs="Times New Roman"/>
        </w:rPr>
        <w:t>.</w:t>
      </w:r>
      <w:r w:rsidR="0029423E" w:rsidRPr="00B6576B">
        <w:rPr>
          <w:rFonts w:ascii="Book Antiqua" w:hAnsi="Book Antiqua" w:cs="Times New Roman"/>
        </w:rPr>
        <w:t xml:space="preserve"> </w:t>
      </w:r>
      <w:r w:rsidR="009262FA" w:rsidRPr="00B6576B">
        <w:rPr>
          <w:rFonts w:ascii="Book Antiqua" w:hAnsi="Book Antiqua" w:cs="Times New Roman"/>
        </w:rPr>
        <w:t xml:space="preserve">Although no clear causal link has yet been demonstrated, many studies have proposed that GERD is a risk factor in the development of BOS through silent </w:t>
      </w:r>
      <w:r w:rsidR="009262FA" w:rsidRPr="00B6576B">
        <w:rPr>
          <w:rFonts w:ascii="Book Antiqua" w:hAnsi="Book Antiqua" w:cs="Times New Roman"/>
        </w:rPr>
        <w:lastRenderedPageBreak/>
        <w:t xml:space="preserve">aspiration of stomach contents, leading to direct airway </w:t>
      </w:r>
      <w:r w:rsidR="0014791E" w:rsidRPr="00B6576B">
        <w:rPr>
          <w:rFonts w:ascii="Book Antiqua" w:hAnsi="Book Antiqua" w:cs="Times New Roman"/>
        </w:rPr>
        <w:t xml:space="preserve">injury </w:t>
      </w:r>
      <w:r w:rsidR="009262FA" w:rsidRPr="00B6576B">
        <w:rPr>
          <w:rFonts w:ascii="Book Antiqua" w:hAnsi="Book Antiqua" w:cs="Times New Roman"/>
        </w:rPr>
        <w:t xml:space="preserve">and/or upregulation of the </w:t>
      </w:r>
      <w:r w:rsidR="0014791E" w:rsidRPr="00B6576B">
        <w:rPr>
          <w:rFonts w:ascii="Book Antiqua" w:hAnsi="Book Antiqua" w:cs="Times New Roman"/>
        </w:rPr>
        <w:t xml:space="preserve">inflammatory </w:t>
      </w:r>
      <w:r w:rsidR="009262FA" w:rsidRPr="00B6576B">
        <w:rPr>
          <w:rFonts w:ascii="Book Antiqua" w:hAnsi="Book Antiqua" w:cs="Times New Roman"/>
        </w:rPr>
        <w:t xml:space="preserve">response in the </w:t>
      </w:r>
      <w:proofErr w:type="gramStart"/>
      <w:r w:rsidR="009262FA" w:rsidRPr="00B6576B">
        <w:rPr>
          <w:rFonts w:ascii="Book Antiqua" w:hAnsi="Book Antiqua" w:cs="Times New Roman"/>
        </w:rPr>
        <w:t>lung</w:t>
      </w:r>
      <w:r w:rsidR="006860A4" w:rsidRPr="00B6576B">
        <w:rPr>
          <w:rFonts w:ascii="Book Antiqua" w:hAnsi="Book Antiqua" w:cs="Times New Roman"/>
          <w:vertAlign w:val="superscript"/>
        </w:rPr>
        <w:t>[</w:t>
      </w:r>
      <w:proofErr w:type="gramEnd"/>
      <w:r w:rsidR="009262FA"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zMy0zODwvc3R5bGU+PC9EaXNwbGF5VGV4dD48cmVjb3JkPjxk
YXRlcz48cHViLWRhdGVzPjxkYXRlPlNlcDwvZGF0ZT48L3B1Yi1kYXRlcz48eWVhcj4yMDA5PC95
ZWFyPjwvZGF0ZXM+PGtleXdvcmRzPjxrZXl3b3JkPkFkb2xlc2NlbnQ8L2tleXdvcmQ+PGtleXdv
cmQ+QWR1bHQ8L2tleXdvcmQ+PGtleXdvcmQ+QWdlZDwva2V5d29yZD48a2V5d29yZD5Ccm9uY2hp
b2xpdGlzIE9ibGl0ZXJhbnM8L2tleXdvcmQ+PGtleXdvcmQ+Q2hpbGQ8L2tleXdvcmQ+PGtleXdv
cmQ+Q291Z2g8L2tleXdvcmQ+PGtleXdvcmQ+RHlzcGVwc2lhPC9rZXl3b3JkPjxrZXl3b3JkPkZv
bGxvdy1VcCBTdHVkaWVzPC9rZXl3b3JkPjxrZXl3b3JkPkdhc3Ryb2Vzb3BoYWdlYWwgUmVmbHV4
PC9rZXl3b3JkPjxrZXl3b3JkPkh1bWFuczwva2V5d29yZD48a2V5d29yZD5MdW5nIFRyYW5zcGxh
bnRhdGlvbjwva2V5d29yZD48a2V5d29yZD5NaWRkbGUgQWdlZDwva2V5d29yZD48a2V5d29yZD5Q
cm9wb3J0aW9uYWwgSGF6YXJkcyBNb2RlbHM8L2tleXdvcmQ+PGtleXdvcmQ+UHVsbW9uYXJ5IERp
c2Vhc2UsIENocm9uaWMgT2JzdHJ1Y3RpdmU8L2tleXdvcmQ+PGtleXdvcmQ+UmlzayBGYWN0b3Jz
PC9rZXl3b3JkPjxrZXl3b3JkPlN1cnZpdmFsIEFuYWx5c2lzPC9rZXl3b3JkPjxrZXl3b3JkPlRp
bWUgRmFjdG9yczwva2V5d29yZD48a2V5d29yZD5UaXNzdWUgRG9ub3JzPC9rZXl3b3JkPjxrZXl3
b3JkPllvdW5nIEFkdWx0PC9rZXl3b3JkPjwva2V5d29yZHM+PHVybHM+PHJlbGF0ZWQtdXJscz48
dXJsPmh0dHA6Ly93d3cubmNiaS5ubG0ubmloLmdvdi9wdWJtZWQvMTk3MTYwMzc8L3VybD48L3Jl
bGF0ZWQtdXJscz48L3VybHM+PGlzYm4+MTU1Ny0zMTE3PC9pc2JuPjx0aXRsZXM+PHRpdGxlPkdh
c3Ryb2Vzb3BoYWdlYWwgcmVmbHV4IGluIGJyb25jaGlvbGl0aXMgb2JsaXRlcmFucyBzeW5kcm9t
ZTogYSBuZXcgcGVyc3BlY3RpdmU8L3RpdGxlPjxzZWNvbmRhcnktdGl0bGU+SiBIZWFydCBMdW5n
IFRyYW5zcGxhbnQ8L3NlY29uZGFyeS10aXRsZT48L3RpdGxlcz48cGFnZXM+ODcwLTU8L3BhZ2Vz
PjxudW1iZXI+OTwvbnVtYmVyPjxjb250cmlidXRvcnM+PGF1dGhvcnM+PGF1dGhvcj5LaW5nLCBC
LiBKLjwvYXV0aG9yPjxhdXRob3I+SXllciwgSC48L2F1dGhvcj48YXV0aG9yPkxlaWRpLCBBLiBB
LjwvYXV0aG9yPjxhdXRob3I+Q2FyYnksIE0uIFIuPC9hdXRob3I+PC9hdXRob3JzPjwvY29udHJp
YnV0b3JzPjxsYW5ndWFnZT5lbmc8L2xhbmd1YWdlPjxhZGRlZC1kYXRlIGZvcm1hdD0idXRjIj4x
NDYyODkxNzcxPC9hZGRlZC1kYXRlPjxyZWYtdHlwZSBuYW1lPSJKb3VybmFsIEFydGljbGUiPjE3
PC9yZWYtdHlwZT48cmVjLW51bWJlcj4xMjU8L3JlYy1udW1iZXI+PGxhc3QtdXBkYXRlZC1kYXRl
IGZvcm1hdD0idXRjIj4xNDYyODkxNzcxPC9sYXN0LXVwZGF0ZWQtZGF0ZT48YWNjZXNzaW9uLW51
bT4xOTcxNjAzNzwvYWNjZXNzaW9uLW51bT48ZWxlY3Ryb25pYy1yZXNvdXJjZS1udW0+MTAuMTAx
Ni9qLmhlYWx1bi4yMDA5LjA1LjA0MDwvZWxlY3Ryb25pYy1yZXNvdXJjZS1udW0+PHZvbHVtZT4y
ODwvdm9sdW1lPjwvcmVjb3JkPjwvQ2l0ZT48Q2l0ZT48QXV0aG9yPkhhZGppbGlhZGlzPC9BdXRo
b3I+PFllYXI+MjAwMzwvWWVhcj48SURUZXh0Pkdhc3Ryb2Vzb3BoYWdlYWwgcmVmbHV4IGRpc2Vh
c2UgaW4gbHVuZyB0cmFuc3BsYW50IHJlY2lwaWVudHM8L0lEVGV4dD48cmVjb3JkPjxkYXRlcz48
cHViLWRhdGVzPjxkYXRlPkF1ZzwvZGF0ZT48L3B1Yi1kYXRlcz48eWVhcj4yMDAzPC95ZWFyPjwv
ZGF0ZXM+PGtleXdvcmRzPjxrZXl3b3JkPkVudmlyb25tZW50YWwgTW9uaXRvcmluZzwva2V5d29y
ZD48a2V5d29yZD5FcGlkZW1pb2xvZ2ljYWwgTW9uaXRvcmluZzwva2V5d29yZD48a2V5d29yZD5G
ZW1hbGU8L2tleXdvcmQ+PGtleXdvcmQ+R2FzdHJvZXNvcGhhZ2VhbCBSZWZsdXg8L2tleXdvcmQ+
PGtleXdvcmQ+SHVtYW5zPC9rZXl3b3JkPjxrZXl3b3JkPkh5ZHJvZ2VuLUlvbiBDb25jZW50cmF0
aW9uPC9rZXl3b3JkPjxrZXl3b3JkPkx1bmcgVHJhbnNwbGFudGF0aW9uPC9rZXl3b3JkPjxrZXl3
b3JkPk1hbGU8L2tleXdvcmQ+PGtleXdvcmQ+TWlkZGxlIEFnZWQ8L2tleXdvcmQ+PGtleXdvcmQ+
UG9zdG9wZXJhdGl2ZSBDb21wbGljYXRpb25zPC9rZXl3b3JkPjxrZXl3b3JkPlByZXZhbGVuY2U8
L2tleXdvcmQ+PGtleXdvcmQ+UmV0cm9zcGVjdGl2ZSBTdHVkaWVzPC9rZXl3b3JkPjwva2V5d29y
ZHM+PHVybHM+PHJlbGF0ZWQtdXJscz48dXJsPmh0dHA6Ly93d3cubmNiaS5ubG0ubmloLmdvdi9w
dWJtZWQvMTI4Njg5OTQ8L3VybD48L3JlbGF0ZWQtdXJscz48L3VybHM+PGlzYm4+MDkwMi0wMDYz
PC9pc2JuPjx0aXRsZXM+PHRpdGxlPkdhc3Ryb2Vzb3BoYWdlYWwgcmVmbHV4IGRpc2Vhc2UgaW4g
bHVuZyB0cmFuc3BsYW50IHJlY2lwaWVudHM8L3RpdGxlPjxzZWNvbmRhcnktdGl0bGU+Q2xpbiBU
cmFuc3BsYW50PC9zZWNvbmRhcnktdGl0bGU+PC90aXRsZXM+PHBhZ2VzPjM2My04PC9wYWdlcz48
bnVtYmVyPjQ8L251bWJlcj48Y29udHJpYnV0b3JzPjxhdXRob3JzPjxhdXRob3I+SGFkamlsaWFk
aXMsIEQuPC9hdXRob3I+PGF1dGhvcj5EdWFuZSBEYXZpcywgUi48L2F1dGhvcj48YXV0aG9yPlN0
ZWVsZSwgTS4gUC48L2F1dGhvcj48YXV0aG9yPk1lc3NpZXIsIFIuIEguPC9hdXRob3I+PGF1dGhv
cj5MYXUsIEMuIEwuPC9hdXRob3I+PGF1dGhvcj5FdWJhbmtzLCBTLiBTLjwvYXV0aG9yPjxhdXRo
b3I+UGFsbWVyLCBTLiBNLjwvYXV0aG9yPjwvYXV0aG9ycz48L2NvbnRyaWJ1dG9ycz48bGFuZ3Vh
Z2U+ZW5nPC9sYW5ndWFnZT48YWRkZWQtZGF0ZSBmb3JtYXQ9InV0YyI+MTQ2Mjg4OTg5NDwvYWRk
ZWQtZGF0ZT48cmVmLXR5cGUgbmFtZT0iSm91cm5hbCBBcnRpY2xlIj4xNzwvcmVmLXR5cGU+PHJl
Yy1udW1iZXI+OTg8L3JlYy1udW1iZXI+PGxhc3QtdXBkYXRlZC1kYXRlIGZvcm1hdD0idXRjIj4x
NDYyODg5ODk0PC9sYXN0LXVwZGF0ZWQtZGF0ZT48YWNjZXNzaW9uLW51bT4xMjg2ODk5NDwvYWNj
ZXNzaW9uLW51bT48dm9sdW1lPjE3PC92b2x1bWU+PC9yZWNvcmQ+PC9DaXRlPjxDaXRlPjxBdXRo
b3I+RGF2aXM8L0F1dGhvcj48WWVhcj4yMDAzPC9ZZWFyPjxJRFRleHQ+SW1wcm92ZWQgbHVuZyBh
bGxvZ3JhZnQgZnVuY3Rpb24gYWZ0ZXIgZnVuZG9wbGljYXRpb24gaW4gcGF0aWVudHMgd2l0aCBn
YXN0cm9lc29waGFnZWFsIHJlZmx1eCBkaXNlYXNlIHVuZGVyZ29pbmcgbHVuZyB0cmFuc3BsYW50
YXRpb248L0lEVGV4dD48cmVjb3JkPjxkYXRlcz48cHViLWRhdGVzPjxkYXRlPk1hcjwvZGF0ZT48
L3B1Yi1kYXRlcz48eWVhcj4yMDAzPC95ZWFyPjwvZGF0ZXM+PGtleXdvcmRzPjxrZXl3b3JkPkFj
dHVhcmlhbCBBbmFseXNpczwva2V5d29yZD48a2V5d29yZD5BZG9sZXNjZW50PC9rZXl3b3JkPjxr
ZXl3b3JkPkFkdWx0PC9rZXl3b3JkPjxrZXl3b3JkPkFnZWQ8L2tleXdvcmQ+PGtleXdvcmQ+QnJv
bmNoaW9saXRpcyBPYmxpdGVyYW5zPC9rZXl3b3JkPjxrZXl3b3JkPkZlbWFsZTwva2V5d29yZD48
a2V5d29yZD5Gb3JjZWQgRXhwaXJhdG9yeSBWb2x1bWU8L2tleXdvcmQ+PGtleXdvcmQ+RnVuZG9w
bGljYXRpb248L2tleXdvcmQ+PGtleXdvcmQ+R2FzdHJpYyBBY2lkaXR5IERldGVybWluYXRpb248
L2tleXdvcmQ+PGtleXdvcmQ+R2FzdHJvZXNvcGhhZ2VhbCBSZWZsdXg8L2tleXdvcmQ+PGtleXdv
cmQ+SHVtYW5zPC9rZXl3b3JkPjxrZXl3b3JkPkh5ZHJvZ2VuLUlvbiBDb25jZW50cmF0aW9uPC9r
ZXl3b3JkPjxrZXl3b3JkPkx1bmcgVHJhbnNwbGFudGF0aW9uPC9rZXl3b3JkPjxrZXl3b3JkPk1h
bGU8L2tleXdvcmQ+PGtleXdvcmQ+TWF4aW1hbCBFeHBpcmF0b3J5IEZsb3cgUmF0ZTwva2V5d29y
ZD48a2V5d29yZD5NaWRkbGUgQWdlZDwva2V5d29yZD48a2V5d29yZD5Qcm9wb3J0aW9uYWwgSGF6
YXJkcyBNb2RlbHM8L2tleXdvcmQ+PGtleXdvcmQ+UmV0cm9zcGVjdGl2ZSBTdHVkaWVzPC9rZXl3
b3JkPjxrZXl3b3JkPlNldmVyaXR5IG9mIElsbG5lc3MgSW5kZXg8L2tleXdvcmQ+PGtleXdvcmQ+
U3Vydml2YWwgQW5hbHlzaXM8L2tleXdvcmQ+PGtleXdvcmQ+VHJhbnNwbGFudGF0aW9uLCBIb21v
bG9nb3VzPC9rZXl3b3JkPjxrZXl3b3JkPlRyZWF0bWVudCBPdXRjb21lPC9rZXl3b3JkPjwva2V5
d29yZHM+PHVybHM+PHJlbGF0ZWQtdXJscz48dXJsPmh0dHA6Ly93d3cubmNiaS5ubG0ubmloLmdv
di9wdWJtZWQvMTI2NTgxOTU8L3VybD48L3JlbGF0ZWQtdXJscz48L3VybHM+PGlzYm4+MDAyMi01
MjIzPC9pc2JuPjx0aXRsZXM+PHRpdGxlPkltcHJvdmVkIGx1bmcgYWxsb2dyYWZ0IGZ1bmN0aW9u
IGFmdGVyIGZ1bmRvcGxpY2F0aW9uIGluIHBhdGllbnRzIHdpdGggZ2FzdHJvZXNvcGhhZ2VhbCBy
ZWZsdXggZGlzZWFzZSB1bmRlcmdvaW5nIGx1bmcgdHJhbnNwbGFudGF0aW9uPC90aXRsZT48c2Vj
b25kYXJ5LXRpdGxlPkogVGhvcmFjIENhcmRpb3Zhc2MgU3VyZzwvc2Vjb25kYXJ5LXRpdGxlPjwv
dGl0bGVzPjxwYWdlcz41MzMtNDI8L3BhZ2VzPjxudW1iZXI+MzwvbnVtYmVyPjxjb250cmlidXRv
cnM+PGF1dGhvcnM+PGF1dGhvcj5EYXZpcywgUi4gRC48L2F1dGhvcj48YXV0aG9yPkxhdSwgQy4g
TC48L2F1dGhvcj48YXV0aG9yPkV1YmFua3MsIFMuPC9hdXRob3I+PGF1dGhvcj5NZXNzaWVyLCBS
LiBILjwvYXV0aG9yPjxhdXRob3I+SGFkamlsaWFkaXMsIEQuPC9hdXRob3I+PGF1dGhvcj5TdGVl
bGUsIE0uIFAuPC9hdXRob3I+PGF1dGhvcj5QYWxtZXIsIFMuIE0uPC9hdXRob3I+PC9hdXRob3Jz
PjwvY29udHJpYnV0b3JzPjxsYW5ndWFnZT5lbmc8L2xhbmd1YWdlPjxhZGRlZC1kYXRlIGZvcm1h
dD0idXRjIj4xNDYyODkwNDgzPC9hZGRlZC1kYXRlPjxyZWYtdHlwZSBuYW1lPSJKb3VybmFsIEFy
dGljbGUiPjE3PC9yZWYtdHlwZT48cmVjLW51bWJlcj4xMDc8L3JlYy1udW1iZXI+PGxhc3QtdXBk
YXRlZC1kYXRlIGZvcm1hdD0idXRjIj4xNDYyODkwNDgzPC9sYXN0LXVwZGF0ZWQtZGF0ZT48YWNj
ZXNzaW9uLW51bT4xMjY1ODE5NTwvYWNjZXNzaW9uLW51bT48ZWxlY3Ryb25pYy1yZXNvdXJjZS1u
dW0+MTAuMTA2Ny9tdGMuMjAwMy4xNjY8L2VsZWN0cm9uaWMtcmVzb3VyY2UtbnVtPjx2b2x1bWU+
MTI1PC92b2x1bWU+PC9yZWNvcmQ+PC9DaXRlPjxDaXRlPjxBdXRob3I+U3Rvdm9sZDwvQXV0aG9y
PjxZZWFyPjIwMDc8L1llYXI+PElEVGV4dD5QZXBzaW4sIGEgYmlvbWFya2VyIG9mIGdhc3RyaWMg
YXNwaXJhdGlvbiBpbiBsdW5nIGFsbG9ncmFmdHM6IGEgcHV0YXRpdmUgYXNzb2NpYXRpb24gd2l0
aCByZWplY3Rpb248L0lEVGV4dD48cmVjb3JkPjxkYXRlcz48cHViLWRhdGVzPjxkYXRlPkp1bjwv
ZGF0ZT48L3B1Yi1kYXRlcz48eWVhcj4yMDA3PC95ZWFyPjwvZGF0ZXM+PGtleXdvcmRzPjxrZXl3
b3JkPkFkb2xlc2NlbnQ8L2tleXdvcmQ+PGtleXdvcmQ+QWR1bHQ8L2tleXdvcmQ+PGtleXdvcmQ+
QnJvbmNob2FsdmVvbGFyIExhdmFnZSBGbHVpZDwva2V5d29yZD48a2V5d29yZD5Ccm9uY2hvc2Nv
cHk8L2tleXdvcmQ+PGtleXdvcmQ+Q29tb3JiaWRpdHk8L2tleXdvcmQ+PGtleXdvcmQ+Q29uZm91
bmRpbmcgRmFjdG9ycyAoRXBpZGVtaW9sb2d5KTwva2V5d29yZD48a2V5d29yZD5GZW1hbGU8L2tl
eXdvcmQ+PGtleXdvcmQ+R3JhZnQgUmVqZWN0aW9uPC9rZXl3b3JkPjxrZXl3b3JkPkh1bWFuczwv
a2V5d29yZD48a2V5d29yZD5MdW5nPC9rZXl3b3JkPjxrZXl3b3JkPkx1bmcgVHJhbnNwbGFudGF0
aW9uPC9rZXl3b3JkPjxrZXl3b3JkPk1hbGU8L2tleXdvcmQ+PGtleXdvcmQ+TWlkZGxlIEFnZWQ8
L2tleXdvcmQ+PGtleXdvcmQ+UGVwc2luIEE8L2tleXdvcmQ+PGtleXdvcmQ+UHJvc3BlY3RpdmUg
U3R1ZGllczwva2V5d29yZD48a2V5d29yZD5SZXNwaXJhdG9yeSBBc3BpcmF0aW9uPC9rZXl3b3Jk
PjxrZXl3b3JkPlRyYW5zcGxhbnRhdGlvbiwgSG9tb2xvZ291czwva2V5d29yZD48L2tleXdvcmRz
Pjx1cmxzPjxyZWxhdGVkLXVybHM+PHVybD5odHRwOi8vd3d3Lm5jYmkubmxtLm5paC5nb3YvcHVi
bWVkLzE3NDEzMTI2PC91cmw+PC9yZWxhdGVkLXVybHM+PC91cmxzPjxpc2JuPjEwNzMtNDQ5WDwv
aXNibj48dGl0bGVzPjx0aXRsZT5QZXBzaW4sIGEgYmlvbWFya2VyIG9mIGdhc3RyaWMgYXNwaXJh
dGlvbiBpbiBsdW5nIGFsbG9ncmFmdHM6IGEgcHV0YXRpdmUgYXNzb2NpYXRpb24gd2l0aCByZWpl
Y3Rpb248L3RpdGxlPjxzZWNvbmRhcnktdGl0bGU+QW0gSiBSZXNwaXIgQ3JpdCBDYXJlIE1lZDwv
c2Vjb25kYXJ5LXRpdGxlPjwvdGl0bGVzPjxwYWdlcz4xMjk4LTMwMzwvcGFnZXM+PG51bWJlcj4x
MjwvbnVtYmVyPjxjb250cmlidXRvcnM+PGF1dGhvcnM+PGF1dGhvcj5TdG92b2xkLCBSLjwvYXV0
aG9yPjxhdXRob3I+Rm9ycmVzdCwgSS4gQS48L2F1dGhvcj48YXV0aG9yPkNvcnJpcywgUC4gQS48
L2F1dGhvcj48YXV0aG9yPk11cnBoeSwgRC4gTS48L2F1dGhvcj48YXV0aG9yPlNtaXRoLCBKLiBB
LjwvYXV0aG9yPjxhdXRob3I+RGVjYWxtZXIsIFMuPC9hdXRob3I+PGF1dGhvcj5Kb2huc29uLCBH
LiBFLjwvYXV0aG9yPjxhdXRob3I+RGFyaywgSi4gSC48L2F1dGhvcj48YXV0aG9yPlBlYXJzb24s
IEouIFAuPC9hdXRob3I+PGF1dGhvcj5XYXJkLCBDLjwvYXV0aG9yPjwvYXV0aG9ycz48L2NvbnRy
aWJ1dG9ycz48bGFuZ3VhZ2U+ZW5nPC9sYW5ndWFnZT48YWRkZWQtZGF0ZSBmb3JtYXQ9InV0YyI+
MTQ2Mjg5MDY4OTwvYWRkZWQtZGF0ZT48cmVmLXR5cGUgbmFtZT0iSm91cm5hbCBBcnRpY2xlIj4x
NzwvcmVmLXR5cGU+PHJlYy1udW1iZXI+MTEyPC9yZWMtbnVtYmVyPjxsYXN0LXVwZGF0ZWQtZGF0
ZSBmb3JtYXQ9InV0YyI+MTQ2Mjg5MDY4OTwvbGFzdC11cGRhdGVkLWRhdGU+PGFjY2Vzc2lvbi1u
dW0+MTc0MTMxMjY8L2FjY2Vzc2lvbi1udW0+PGVsZWN0cm9uaWMtcmVzb3VyY2UtbnVtPjEwLjEx
NjQvcmNjbS4yMDA2MTAtMTQ4NU9DPC9lbGVjdHJvbmljLXJlc291cmNlLW51bT48dm9sdW1lPjE3
NTwvdm9sdW1lPjwvcmVjb3JkPjwvQ2l0ZT48Q2l0ZT48QXV0aG9yPkJsb25kZWF1PC9BdXRob3I+
PFllYXI+MjAwOTwvWWVhcj48SURUZXh0Pk5vY3R1cm5hbCB3ZWFrbHkgYWNpZGljIHJlZmx1eCBw
cm9tb3RlcyBhc3BpcmF0aW9uIG9mIGJpbGUgYWNpZHMgaW4gbHVuZyB0cmFuc3BsYW50IHJlY2lw
aWVudHM8L0lEVGV4dD48cmVjb3JkPjxkYXRlcz48cHViLWRhdGVzPjxkYXRlPkZlYjwvZGF0ZT48
L3B1Yi1kYXRlcz48eWVhcj4yMDA5PC95ZWFyPjwvZGF0ZXM+PGtleXdvcmRzPjxrZXl3b3JkPkFk
bWluaXN0cmF0aW9uLCBJbmhhbGF0aW9uPC9rZXl3b3JkPjxrZXl3b3JkPkFkdWx0PC9rZXl3b3Jk
PjxrZXl3b3JkPkFnZWQ8L2tleXdvcmQ+PGtleXdvcmQ+QmlsZSBBY2lkcyBhbmQgU2FsdHM8L2tl
eXdvcmQ+PGtleXdvcmQ+QnJvbmNoaW9saXRpcyBPYmxpdGVyYW5zPC9rZXl3b3JkPjxrZXl3b3Jk
PkZlbWFsZTwva2V5d29yZD48a2V5d29yZD5HYXN0cm9lc29waGFnZWFsIFJlZmx1eDwva2V5d29y
ZD48a2V5d29yZD5IdW1hbnM8L2tleXdvcmQ+PGtleXdvcmQ+SHlkcm9nZW4tSW9uIENvbmNlbnRy
YXRpb248L2tleXdvcmQ+PGtleXdvcmQ+THVuZyBUcmFuc3BsYW50YXRpb248L2tleXdvcmQ+PGtl
eXdvcmQ+TWFsZTwva2V5d29yZD48a2V5d29yZD5NaWRkbGUgQWdlZDwva2V5d29yZD48a2V5d29y
ZD5QdWxtb25hcnkgRGlzZWFzZSwgQ2hyb25pYyBPYnN0cnVjdGl2ZTwva2V5d29yZD48a2V5d29y
ZD5SaXNrIEZhY3RvcnM8L2tleXdvcmQ+PGtleXdvcmQ+VGltZSBGYWN0b3JzPC9rZXl3b3JkPjxr
ZXl3b3JkPllvdW5nIEFkdWx0PC9rZXl3b3JkPjwva2V5d29yZHM+PHVybHM+PHJlbGF0ZWQtdXJs
cz48dXJsPmh0dHA6Ly93d3cubmNiaS5ubG0ubmloLmdvdi9wdWJtZWQvMTkyMDEzMzk8L3VybD48
L3JlbGF0ZWQtdXJscz48L3VybHM+PGlzYm4+MTU1Ny0zMTE3PC9pc2JuPjx0aXRsZXM+PHRpdGxl
Pk5vY3R1cm5hbCB3ZWFrbHkgYWNpZGljIHJlZmx1eCBwcm9tb3RlcyBhc3BpcmF0aW9uIG9mIGJp
bGUgYWNpZHMgaW4gbHVuZyB0cmFuc3BsYW50IHJlY2lwaWVudHM8L3RpdGxlPjxzZWNvbmRhcnkt
dGl0bGU+SiBIZWFydCBMdW5nIFRyYW5zcGxhbnQ8L3NlY29uZGFyeS10aXRsZT48L3RpdGxlcz48
cGFnZXM+MTQxLTg8L3BhZ2VzPjxudW1iZXI+MjwvbnVtYmVyPjxjb250cmlidXRvcnM+PGF1dGhv
cnM+PGF1dGhvcj5CbG9uZGVhdSwgSy48L2F1dGhvcj48YXV0aG9yPk1lcnRlbnMsIFYuPC9hdXRo
b3I+PGF1dGhvcj5WYW5hdWRlbmFlcmRlLCBCLiBBLjwvYXV0aG9yPjxhdXRob3I+VmVybGVkZW4s
IEcuIE0uPC9hdXRob3I+PGF1dGhvcj5WYW4gUmFlbWRvbmNrLCBELiBFLjwvYXV0aG9yPjxhdXRo
b3I+U2lmcmltLCBELjwvYXV0aG9yPjxhdXRob3I+RHVwb250LCBMLiBKLjwvYXV0aG9yPjwvYXV0
aG9ycz48L2NvbnRyaWJ1dG9ycz48bGFuZ3VhZ2U+ZW5nPC9sYW5ndWFnZT48YWRkZWQtZGF0ZSBm
b3JtYXQ9InV0YyI+MTQ2MzEwMjQyOTwvYWRkZWQtZGF0ZT48cmVmLXR5cGUgbmFtZT0iSm91cm5h
bCBBcnRpY2xlIj4xNzwvcmVmLXR5cGU+PHJlYy1udW1iZXI+MTczPC9yZWMtbnVtYmVyPjxsYXN0
LXVwZGF0ZWQtZGF0ZSBmb3JtYXQ9InV0YyI+MTQ2MzEwMjQyOTwvbGFzdC11cGRhdGVkLWRhdGU+
PGFjY2Vzc2lvbi1udW0+MTkyMDEzMzk8L2FjY2Vzc2lvbi1udW0+PGVsZWN0cm9uaWMtcmVzb3Vy
Y2UtbnVtPjEwLjEwMTYvai5oZWFsdW4uMjAwOC4xMS45MDY8L2VsZWN0cm9uaWMtcmVzb3VyY2Ut
bnVtPjx2b2x1bWU+Mjg8L3ZvbHVtZT48L3JlY29yZD48L0NpdGU+PENpdGU+PEF1dGhvcj5EJmFw
b3M7T3ZpZGlvPC9BdXRob3I+PFllYXI+MjAwNTwvWWVhcj48SURUZXh0PkJpbGUgYWNpZCBhc3Bp
cmF0aW9uIGFuZCB0aGUgZGV2ZWxvcG1lbnQgb2YgYnJvbmNoaW9saXRpcyBvYmxpdGVyYW5zIGFm
dGVyIGx1bmcgdHJhbnNwbGFudGF0aW9uPC9JRFRleHQ+PHJlY29yZD48ZGF0ZXM+PHB1Yi1kYXRl
cz48ZGF0ZT5NYXk8L2RhdGU+PC9wdWItZGF0ZXM+PHllYXI+MjAwNTwveWVhcj48L2RhdGVzPjxr
ZXl3b3Jkcz48a2V5d29yZD5BY3R1YXJpYWwgQW5hbHlzaXM8L2tleXdvcmQ+PGtleXdvcmQ+Qmls
ZSBBY2lkcyBhbmQgU2FsdHM8L2tleXdvcmQ+PGtleXdvcmQ+QmlvbWFya2Vyczwva2V5d29yZD48
a2V5d29yZD5Ccm9uY2hpb2xpdGlzIE9ibGl0ZXJhbnM8L2tleXdvcmQ+PGtleXdvcmQ+QnJvbmNo
b2FsdmVvbGFyIExhdmFnZSBGbHVpZDwva2V5d29yZD48a2V5d29yZD5Ccm9uY2hvc2NvcHk8L2tl
eXdvcmQ+PGtleXdvcmQ+RGlzZWFzZS1GcmVlIFN1cnZpdmFsPC9rZXl3b3JkPjxrZXl3b3JkPkVu
enltZS1MaW5rZWQgSW1tdW5vc29yYmVudCBBc3NheTwva2V5d29yZD48a2V5d29yZD5Gb2xsb3ct
VXAgU3R1ZGllczwva2V5d29yZD48a2V5d29yZD5HYXN0cm9lc29waGFnZWFsIFJlZmx1eDwva2V5
d29yZD48a2V5d29yZD5IdW1hbnM8L2tleXdvcmQ+PGtleXdvcmQ+SW5mbGFtbWF0aW9uPC9rZXl3
b3JkPjxrZXl3b3JkPkludGVybGV1a2luLTE1PC9rZXl3b3JkPjxrZXl3b3JkPkludGVybGV1a2lu
LTg8L2tleXdvcmQ+PGtleXdvcmQ+TGV1a29jeXRlIENvdW50PC9rZXl3b3JkPjxrZXl3b3JkPkx1
bmcgVHJhbnNwbGFudGF0aW9uPC9rZXl3b3JkPjxrZXl3b3JkPk5ldXRyb3BoaWxzPC9rZXl3b3Jk
PjxrZXl3b3JkPk9udGFyaW88L2tleXdvcmQ+PGtleXdvcmQ+UHJldmFsZW5jZTwva2V5d29yZD48
a2V5d29yZD5SZXNwaXJhdG9yeSBGdW5jdGlvbiBUZXN0czwva2V5d29yZD48a2V5d29yZD5SaXNr
IEZhY3RvcnM8L2tleXdvcmQ+PGtleXdvcmQ+U3BlY3Ryb3Bob3RvbWV0cnk8L2tleXdvcmQ+PGtl
eXdvcmQ+U3Vydml2YWwgQW5hbHlzaXM8L2tleXdvcmQ+PGtleXdvcmQ+VGltZSBGYWN0b3JzPC9r
ZXl3b3JkPjwva2V5d29yZHM+PHVybHM+PHJlbGF0ZWQtdXJscz48dXJsPmh0dHA6Ly93d3cubmNi
aS5ubG0ubmloLmdvdi9wdWJtZWQvMTU4Njc3OTI8L3VybD48L3JlbGF0ZWQtdXJscz48L3VybHM+
PGlzYm4+MDAyMi01MjIzPC9pc2JuPjx0aXRsZXM+PHRpdGxlPkJpbGUgYWNpZCBhc3BpcmF0aW9u
IGFuZCB0aGUgZGV2ZWxvcG1lbnQgb2YgYnJvbmNoaW9saXRpcyBvYmxpdGVyYW5zIGFmdGVyIGx1
bmcgdHJhbnNwbGFudGF0aW9uPC90aXRsZT48c2Vjb25kYXJ5LXRpdGxlPkogVGhvcmFjIENhcmRp
b3Zhc2MgU3VyZzwvc2Vjb25kYXJ5LXRpdGxlPjwvdGl0bGVzPjxwYWdlcz4xMTQ0LTUyPC9wYWdl
cz48bnVtYmVyPjU8L251bWJlcj48Y29udHJpYnV0b3JzPjxhdXRob3JzPjxhdXRob3I+RCZhcG9z
O092aWRpbywgRi48L2F1dGhvcj48YXV0aG9yPk11cmEsIE0uPC9hdXRob3I+PGF1dGhvcj5Uc2Fu
ZywgTS48L2F1dGhvcj48YXV0aG9yPldhZGRlbGwsIFQuIEsuPC9hdXRob3I+PGF1dGhvcj5IdXRj
aGVvbiwgTS4gQS48L2F1dGhvcj48YXV0aG9yPlNpbmdlciwgTC4gRy48L2F1dGhvcj48YXV0aG9y
PkhhZGppbGlhZGlzLCBELjwvYXV0aG9yPjxhdXRob3I+Q2hhcGFycm8sIEMuPC9hdXRob3I+PGF1
dGhvcj5HdXRpZXJyZXosIEMuPC9hdXRob3I+PGF1dGhvcj5QaWVycmUsIEEuPC9hdXRob3I+PGF1
dGhvcj5EYXJsaW5nLCBHLjwvYXV0aG9yPjxhdXRob3I+TGl1LCBNLjwvYXV0aG9yPjxhdXRob3I+
S2VzaGF2amVlLCBTLjwvYXV0aG9yPjwvYXV0aG9ycz48L2NvbnRyaWJ1dG9ycz48bGFuZ3VhZ2U+
ZW5nPC9sYW5ndWFnZT48YWRkZWQtZGF0ZSBmb3JtYXQ9InV0YyI+MTQ2MzEwMjQ2NzwvYWRkZWQt
ZGF0ZT48cmVmLXR5cGUgbmFtZT0iSm91cm5hbCBBcnRpY2xlIj4xNzwvcmVmLXR5cGU+PHJlYy1u
dW1iZXI+MTc0PC9yZWMtbnVtYmVyPjxsYXN0LXVwZGF0ZWQtZGF0ZSBmb3JtYXQ9InV0YyI+MTQ2
MzEwMjQ2NzwvbGFzdC11cGRhdGVkLWRhdGU+PGFjY2Vzc2lvbi1udW0+MTU4Njc3OTI8L2FjY2Vz
c2lvbi1udW0+PGVsZWN0cm9uaWMtcmVzb3VyY2UtbnVtPjEwLjEwMTYvai5qdGN2cy4yMDA0LjEw
LjAzNTwvZWxlY3Ryb25pYy1yZXNvdXJjZS1udW0+PHZvbHVtZT4xMjk8L3ZvbHVtZT48L3JlY29y
ZD48L0NpdGU+PENpdGU+PEF1dGhvcj5LcmlzaG5hbjwvQXV0aG9yPjxZZWFyPjIwMDc8L1llYXI+
PElEVGV4dD4yMjE6IGV4aGFsZWQgYnJlYXRoIGNvbmRlbnNhdGUgcGVwc2luOiBhIG5ldyBub25p
bnZhc2l2ZSBtYXJrZXIgb2YgR0VSRCBhZnRlciBsdW5nIHRyYW5zcGxhbnRhdGlvbi48L0lEVGV4
dD48cmVjb3JkPjx0aXRsZXM+PHRpdGxlPjIyMTogZXhoYWxlZCBicmVhdGggY29uZGVuc2F0ZSBw
ZXBzaW46IGEgbmV3IG5vbmludmFzaXZlIG1hcmtlciBvZiBHRVJEIGFmdGVyIGx1bmcgdHJhbnNw
bGFudGF0aW9uLjwvdGl0bGU+PC90aXRsZXM+PHBhZ2VzPlMxMzk8L3BhZ2VzPjxjb250cmlidXRv
cnM+PGF1dGhvcnM+PGF1dGhvcj5LcmlzaG5hbiwgQS48L2F1dGhvcj48YXV0aG9yPkNob3csIFMu
PC9hdXRob3I+PGF1dGhvcj5UaG9tYXMsIFBTLjwvYXV0aG9yPjxhdXRob3I+TWFsb3VmLCBNQS48
L2F1dGhvcj48YXV0aG9yPkdsYW52aWxsZSwgQVIuPC9hdXRob3I+PGF1dGhvcj5ZYXRlcywgREgu
PC9hdXRob3I+PC9hdXRob3JzPjwvY29udHJpYnV0b3JzPjxhZGRlZC1kYXRlIGZvcm1hdD0idXRj
Ij4xNDYzMTAyNTQ3PC9hZGRlZC1kYXRlPjxwdWItbG9jYXRpb24+SiBIZWFydCBMdW5nIFRyYW5z
cGxhbnQ8L3B1Yi1sb2NhdGlvbj48cmVmLXR5cGUgbmFtZT0iR2VuZXJpYyI+MTM8L3JlZi10eXBl
PjxkYXRlcz48eWVhcj4yMDA3PC95ZWFyPjwvZGF0ZXM+PHJlYy1udW1iZXI+MTc2PC9yZWMtbnVt
YmVyPjxsYXN0LXVwZGF0ZWQtZGF0ZSBmb3JtYXQ9InV0YyI+MTQ2MzEwMjYxNDwvbGFzdC11cGRh
dGVkLWRhdGU+PHZvbHVtZT4yNjwvdm9sdW1lPjwvcmVjb3JkPjwvQ2l0ZT48L0VuZE5vdGU+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zMy0zODwvc3R5bGU+PC9EaXNwbGF5VGV4dD48cmVjb3JkPjxk
YXRlcz48cHViLWRhdGVzPjxkYXRlPlNlcDwvZGF0ZT48L3B1Yi1kYXRlcz48eWVhcj4yMDA5PC95
ZWFyPjwvZGF0ZXM+PGtleXdvcmRzPjxrZXl3b3JkPkFkb2xlc2NlbnQ8L2tleXdvcmQ+PGtleXdv
cmQ+QWR1bHQ8L2tleXdvcmQ+PGtleXdvcmQ+QWdlZDwva2V5d29yZD48a2V5d29yZD5Ccm9uY2hp
b2xpdGlzIE9ibGl0ZXJhbnM8L2tleXdvcmQ+PGtleXdvcmQ+Q2hpbGQ8L2tleXdvcmQ+PGtleXdv
cmQ+Q291Z2g8L2tleXdvcmQ+PGtleXdvcmQ+RHlzcGVwc2lhPC9rZXl3b3JkPjxrZXl3b3JkPkZv
bGxvdy1VcCBTdHVkaWVzPC9rZXl3b3JkPjxrZXl3b3JkPkdhc3Ryb2Vzb3BoYWdlYWwgUmVmbHV4
PC9rZXl3b3JkPjxrZXl3b3JkPkh1bWFuczwva2V5d29yZD48a2V5d29yZD5MdW5nIFRyYW5zcGxh
bnRhdGlvbjwva2V5d29yZD48a2V5d29yZD5NaWRkbGUgQWdlZDwva2V5d29yZD48a2V5d29yZD5Q
cm9wb3J0aW9uYWwgSGF6YXJkcyBNb2RlbHM8L2tleXdvcmQ+PGtleXdvcmQ+UHVsbW9uYXJ5IERp
c2Vhc2UsIENocm9uaWMgT2JzdHJ1Y3RpdmU8L2tleXdvcmQ+PGtleXdvcmQ+UmlzayBGYWN0b3Jz
PC9rZXl3b3JkPjxrZXl3b3JkPlN1cnZpdmFsIEFuYWx5c2lzPC9rZXl3b3JkPjxrZXl3b3JkPlRp
bWUgRmFjdG9yczwva2V5d29yZD48a2V5d29yZD5UaXNzdWUgRG9ub3JzPC9rZXl3b3JkPjxrZXl3
b3JkPllvdW5nIEFkdWx0PC9rZXl3b3JkPjwva2V5d29yZHM+PHVybHM+PHJlbGF0ZWQtdXJscz48
dXJsPmh0dHA6Ly93d3cubmNiaS5ubG0ubmloLmdvdi9wdWJtZWQvMTk3MTYwMzc8L3VybD48L3Jl
bGF0ZWQtdXJscz48L3VybHM+PGlzYm4+MTU1Ny0zMTE3PC9pc2JuPjx0aXRsZXM+PHRpdGxlPkdh
c3Ryb2Vzb3BoYWdlYWwgcmVmbHV4IGluIGJyb25jaGlvbGl0aXMgb2JsaXRlcmFucyBzeW5kcm9t
ZTogYSBuZXcgcGVyc3BlY3RpdmU8L3RpdGxlPjxzZWNvbmRhcnktdGl0bGU+SiBIZWFydCBMdW5n
IFRyYW5zcGxhbnQ8L3NlY29uZGFyeS10aXRsZT48L3RpdGxlcz48cGFnZXM+ODcwLTU8L3BhZ2Vz
PjxudW1iZXI+OTwvbnVtYmVyPjxjb250cmlidXRvcnM+PGF1dGhvcnM+PGF1dGhvcj5LaW5nLCBC
LiBKLjwvYXV0aG9yPjxhdXRob3I+SXllciwgSC48L2F1dGhvcj48YXV0aG9yPkxlaWRpLCBBLiBB
LjwvYXV0aG9yPjxhdXRob3I+Q2FyYnksIE0uIFIuPC9hdXRob3I+PC9hdXRob3JzPjwvY29udHJp
YnV0b3JzPjxsYW5ndWFnZT5lbmc8L2xhbmd1YWdlPjxhZGRlZC1kYXRlIGZvcm1hdD0idXRjIj4x
NDYyODkxNzcxPC9hZGRlZC1kYXRlPjxyZWYtdHlwZSBuYW1lPSJKb3VybmFsIEFydGljbGUiPjE3
PC9yZWYtdHlwZT48cmVjLW51bWJlcj4xMjU8L3JlYy1udW1iZXI+PGxhc3QtdXBkYXRlZC1kYXRl
IGZvcm1hdD0idXRjIj4xNDYyODkxNzcxPC9sYXN0LXVwZGF0ZWQtZGF0ZT48YWNjZXNzaW9uLW51
bT4xOTcxNjAzNzwvYWNjZXNzaW9uLW51bT48ZWxlY3Ryb25pYy1yZXNvdXJjZS1udW0+MTAuMTAx
Ni9qLmhlYWx1bi4yMDA5LjA1LjA0MDwvZWxlY3Ryb25pYy1yZXNvdXJjZS1udW0+PHZvbHVtZT4y
ODwvdm9sdW1lPjwvcmVjb3JkPjwvQ2l0ZT48Q2l0ZT48QXV0aG9yPkhhZGppbGlhZGlzPC9BdXRo
b3I+PFllYXI+MjAwMzwvWWVhcj48SURUZXh0Pkdhc3Ryb2Vzb3BoYWdlYWwgcmVmbHV4IGRpc2Vh
c2UgaW4gbHVuZyB0cmFuc3BsYW50IHJlY2lwaWVudHM8L0lEVGV4dD48cmVjb3JkPjxkYXRlcz48
cHViLWRhdGVzPjxkYXRlPkF1ZzwvZGF0ZT48L3B1Yi1kYXRlcz48eWVhcj4yMDAzPC95ZWFyPjwv
ZGF0ZXM+PGtleXdvcmRzPjxrZXl3b3JkPkVudmlyb25tZW50YWwgTW9uaXRvcmluZzwva2V5d29y
ZD48a2V5d29yZD5FcGlkZW1pb2xvZ2ljYWwgTW9uaXRvcmluZzwva2V5d29yZD48a2V5d29yZD5G
ZW1hbGU8L2tleXdvcmQ+PGtleXdvcmQ+R2FzdHJvZXNvcGhhZ2VhbCBSZWZsdXg8L2tleXdvcmQ+
PGtleXdvcmQ+SHVtYW5zPC9rZXl3b3JkPjxrZXl3b3JkPkh5ZHJvZ2VuLUlvbiBDb25jZW50cmF0
aW9uPC9rZXl3b3JkPjxrZXl3b3JkPkx1bmcgVHJhbnNwbGFudGF0aW9uPC9rZXl3b3JkPjxrZXl3
b3JkPk1hbGU8L2tleXdvcmQ+PGtleXdvcmQ+TWlkZGxlIEFnZWQ8L2tleXdvcmQ+PGtleXdvcmQ+
UG9zdG9wZXJhdGl2ZSBDb21wbGljYXRpb25zPC9rZXl3b3JkPjxrZXl3b3JkPlByZXZhbGVuY2U8
L2tleXdvcmQ+PGtleXdvcmQ+UmV0cm9zcGVjdGl2ZSBTdHVkaWVzPC9rZXl3b3JkPjwva2V5d29y
ZHM+PHVybHM+PHJlbGF0ZWQtdXJscz48dXJsPmh0dHA6Ly93d3cubmNiaS5ubG0ubmloLmdvdi9w
dWJtZWQvMTI4Njg5OTQ8L3VybD48L3JlbGF0ZWQtdXJscz48L3VybHM+PGlzYm4+MDkwMi0wMDYz
PC9pc2JuPjx0aXRsZXM+PHRpdGxlPkdhc3Ryb2Vzb3BoYWdlYWwgcmVmbHV4IGRpc2Vhc2UgaW4g
bHVuZyB0cmFuc3BsYW50IHJlY2lwaWVudHM8L3RpdGxlPjxzZWNvbmRhcnktdGl0bGU+Q2xpbiBU
cmFuc3BsYW50PC9zZWNvbmRhcnktdGl0bGU+PC90aXRsZXM+PHBhZ2VzPjM2My04PC9wYWdlcz48
bnVtYmVyPjQ8L251bWJlcj48Y29udHJpYnV0b3JzPjxhdXRob3JzPjxhdXRob3I+SGFkamlsaWFk
aXMsIEQuPC9hdXRob3I+PGF1dGhvcj5EdWFuZSBEYXZpcywgUi48L2F1dGhvcj48YXV0aG9yPlN0
ZWVsZSwgTS4gUC48L2F1dGhvcj48YXV0aG9yPk1lc3NpZXIsIFIuIEguPC9hdXRob3I+PGF1dGhv
cj5MYXUsIEMuIEwuPC9hdXRob3I+PGF1dGhvcj5FdWJhbmtzLCBTLiBTLjwvYXV0aG9yPjxhdXRo
b3I+UGFsbWVyLCBTLiBNLjwvYXV0aG9yPjwvYXV0aG9ycz48L2NvbnRyaWJ1dG9ycz48bGFuZ3Vh
Z2U+ZW5nPC9sYW5ndWFnZT48YWRkZWQtZGF0ZSBmb3JtYXQ9InV0YyI+MTQ2Mjg4OTg5NDwvYWRk
ZWQtZGF0ZT48cmVmLXR5cGUgbmFtZT0iSm91cm5hbCBBcnRpY2xlIj4xNzwvcmVmLXR5cGU+PHJl
Yy1udW1iZXI+OTg8L3JlYy1udW1iZXI+PGxhc3QtdXBkYXRlZC1kYXRlIGZvcm1hdD0idXRjIj4x
NDYyODg5ODk0PC9sYXN0LXVwZGF0ZWQtZGF0ZT48YWNjZXNzaW9uLW51bT4xMjg2ODk5NDwvYWNj
ZXNzaW9uLW51bT48dm9sdW1lPjE3PC92b2x1bWU+PC9yZWNvcmQ+PC9DaXRlPjxDaXRlPjxBdXRo
b3I+RGF2aXM8L0F1dGhvcj48WWVhcj4yMDAzPC9ZZWFyPjxJRFRleHQ+SW1wcm92ZWQgbHVuZyBh
bGxvZ3JhZnQgZnVuY3Rpb24gYWZ0ZXIgZnVuZG9wbGljYXRpb24gaW4gcGF0aWVudHMgd2l0aCBn
YXN0cm9lc29waGFnZWFsIHJlZmx1eCBkaXNlYXNlIHVuZGVyZ29pbmcgbHVuZyB0cmFuc3BsYW50
YXRpb248L0lEVGV4dD48cmVjb3JkPjxkYXRlcz48cHViLWRhdGVzPjxkYXRlPk1hcjwvZGF0ZT48
L3B1Yi1kYXRlcz48eWVhcj4yMDAzPC95ZWFyPjwvZGF0ZXM+PGtleXdvcmRzPjxrZXl3b3JkPkFj
dHVhcmlhbCBBbmFseXNpczwva2V5d29yZD48a2V5d29yZD5BZG9sZXNjZW50PC9rZXl3b3JkPjxr
ZXl3b3JkPkFkdWx0PC9rZXl3b3JkPjxrZXl3b3JkPkFnZWQ8L2tleXdvcmQ+PGtleXdvcmQ+QnJv
bmNoaW9saXRpcyBPYmxpdGVyYW5zPC9rZXl3b3JkPjxrZXl3b3JkPkZlbWFsZTwva2V5d29yZD48
a2V5d29yZD5Gb3JjZWQgRXhwaXJhdG9yeSBWb2x1bWU8L2tleXdvcmQ+PGtleXdvcmQ+RnVuZG9w
bGljYXRpb248L2tleXdvcmQ+PGtleXdvcmQ+R2FzdHJpYyBBY2lkaXR5IERldGVybWluYXRpb248
L2tleXdvcmQ+PGtleXdvcmQ+R2FzdHJvZXNvcGhhZ2VhbCBSZWZsdXg8L2tleXdvcmQ+PGtleXdv
cmQ+SHVtYW5zPC9rZXl3b3JkPjxrZXl3b3JkPkh5ZHJvZ2VuLUlvbiBDb25jZW50cmF0aW9uPC9r
ZXl3b3JkPjxrZXl3b3JkPkx1bmcgVHJhbnNwbGFudGF0aW9uPC9rZXl3b3JkPjxrZXl3b3JkPk1h
bGU8L2tleXdvcmQ+PGtleXdvcmQ+TWF4aW1hbCBFeHBpcmF0b3J5IEZsb3cgUmF0ZTwva2V5d29y
ZD48a2V5d29yZD5NaWRkbGUgQWdlZDwva2V5d29yZD48a2V5d29yZD5Qcm9wb3J0aW9uYWwgSGF6
YXJkcyBNb2RlbHM8L2tleXdvcmQ+PGtleXdvcmQ+UmV0cm9zcGVjdGl2ZSBTdHVkaWVzPC9rZXl3
b3JkPjxrZXl3b3JkPlNldmVyaXR5IG9mIElsbG5lc3MgSW5kZXg8L2tleXdvcmQ+PGtleXdvcmQ+
U3Vydml2YWwgQW5hbHlzaXM8L2tleXdvcmQ+PGtleXdvcmQ+VHJhbnNwbGFudGF0aW9uLCBIb21v
bG9nb3VzPC9rZXl3b3JkPjxrZXl3b3JkPlRyZWF0bWVudCBPdXRjb21lPC9rZXl3b3JkPjwva2V5
d29yZHM+PHVybHM+PHJlbGF0ZWQtdXJscz48dXJsPmh0dHA6Ly93d3cubmNiaS5ubG0ubmloLmdv
di9wdWJtZWQvMTI2NTgxOTU8L3VybD48L3JlbGF0ZWQtdXJscz48L3VybHM+PGlzYm4+MDAyMi01
MjIzPC9pc2JuPjx0aXRsZXM+PHRpdGxlPkltcHJvdmVkIGx1bmcgYWxsb2dyYWZ0IGZ1bmN0aW9u
IGFmdGVyIGZ1bmRvcGxpY2F0aW9uIGluIHBhdGllbnRzIHdpdGggZ2FzdHJvZXNvcGhhZ2VhbCBy
ZWZsdXggZGlzZWFzZSB1bmRlcmdvaW5nIGx1bmcgdHJhbnNwbGFudGF0aW9uPC90aXRsZT48c2Vj
b25kYXJ5LXRpdGxlPkogVGhvcmFjIENhcmRpb3Zhc2MgU3VyZzwvc2Vjb25kYXJ5LXRpdGxlPjwv
dGl0bGVzPjxwYWdlcz41MzMtNDI8L3BhZ2VzPjxudW1iZXI+MzwvbnVtYmVyPjxjb250cmlidXRv
cnM+PGF1dGhvcnM+PGF1dGhvcj5EYXZpcywgUi4gRC48L2F1dGhvcj48YXV0aG9yPkxhdSwgQy4g
TC48L2F1dGhvcj48YXV0aG9yPkV1YmFua3MsIFMuPC9hdXRob3I+PGF1dGhvcj5NZXNzaWVyLCBS
LiBILjwvYXV0aG9yPjxhdXRob3I+SGFkamlsaWFkaXMsIEQuPC9hdXRob3I+PGF1dGhvcj5TdGVl
bGUsIE0uIFAuPC9hdXRob3I+PGF1dGhvcj5QYWxtZXIsIFMuIE0uPC9hdXRob3I+PC9hdXRob3Jz
PjwvY29udHJpYnV0b3JzPjxsYW5ndWFnZT5lbmc8L2xhbmd1YWdlPjxhZGRlZC1kYXRlIGZvcm1h
dD0idXRjIj4xNDYyODkwNDgzPC9hZGRlZC1kYXRlPjxyZWYtdHlwZSBuYW1lPSJKb3VybmFsIEFy
dGljbGUiPjE3PC9yZWYtdHlwZT48cmVjLW51bWJlcj4xMDc8L3JlYy1udW1iZXI+PGxhc3QtdXBk
YXRlZC1kYXRlIGZvcm1hdD0idXRjIj4xNDYyODkwNDgzPC9sYXN0LXVwZGF0ZWQtZGF0ZT48YWNj
ZXNzaW9uLW51bT4xMjY1ODE5NTwvYWNjZXNzaW9uLW51bT48ZWxlY3Ryb25pYy1yZXNvdXJjZS1u
dW0+MTAuMTA2Ny9tdGMuMjAwMy4xNjY8L2VsZWN0cm9uaWMtcmVzb3VyY2UtbnVtPjx2b2x1bWU+
MTI1PC92b2x1bWU+PC9yZWNvcmQ+PC9DaXRlPjxDaXRlPjxBdXRob3I+U3Rvdm9sZDwvQXV0aG9y
PjxZZWFyPjIwMDc8L1llYXI+PElEVGV4dD5QZXBzaW4sIGEgYmlvbWFya2VyIG9mIGdhc3RyaWMg
YXNwaXJhdGlvbiBpbiBsdW5nIGFsbG9ncmFmdHM6IGEgcHV0YXRpdmUgYXNzb2NpYXRpb24gd2l0
aCByZWplY3Rpb248L0lEVGV4dD48cmVjb3JkPjxkYXRlcz48cHViLWRhdGVzPjxkYXRlPkp1bjwv
ZGF0ZT48L3B1Yi1kYXRlcz48eWVhcj4yMDA3PC95ZWFyPjwvZGF0ZXM+PGtleXdvcmRzPjxrZXl3
b3JkPkFkb2xlc2NlbnQ8L2tleXdvcmQ+PGtleXdvcmQ+QWR1bHQ8L2tleXdvcmQ+PGtleXdvcmQ+
QnJvbmNob2FsdmVvbGFyIExhdmFnZSBGbHVpZDwva2V5d29yZD48a2V5d29yZD5Ccm9uY2hvc2Nv
cHk8L2tleXdvcmQ+PGtleXdvcmQ+Q29tb3JiaWRpdHk8L2tleXdvcmQ+PGtleXdvcmQ+Q29uZm91
bmRpbmcgRmFjdG9ycyAoRXBpZGVtaW9sb2d5KTwva2V5d29yZD48a2V5d29yZD5GZW1hbGU8L2tl
eXdvcmQ+PGtleXdvcmQ+R3JhZnQgUmVqZWN0aW9uPC9rZXl3b3JkPjxrZXl3b3JkPkh1bWFuczwv
a2V5d29yZD48a2V5d29yZD5MdW5nPC9rZXl3b3JkPjxrZXl3b3JkPkx1bmcgVHJhbnNwbGFudGF0
aW9uPC9rZXl3b3JkPjxrZXl3b3JkPk1hbGU8L2tleXdvcmQ+PGtleXdvcmQ+TWlkZGxlIEFnZWQ8
L2tleXdvcmQ+PGtleXdvcmQ+UGVwc2luIEE8L2tleXdvcmQ+PGtleXdvcmQ+UHJvc3BlY3RpdmUg
U3R1ZGllczwva2V5d29yZD48a2V5d29yZD5SZXNwaXJhdG9yeSBBc3BpcmF0aW9uPC9rZXl3b3Jk
PjxrZXl3b3JkPlRyYW5zcGxhbnRhdGlvbiwgSG9tb2xvZ291czwva2V5d29yZD48L2tleXdvcmRz
Pjx1cmxzPjxyZWxhdGVkLXVybHM+PHVybD5odHRwOi8vd3d3Lm5jYmkubmxtLm5paC5nb3YvcHVi
bWVkLzE3NDEzMTI2PC91cmw+PC9yZWxhdGVkLXVybHM+PC91cmxzPjxpc2JuPjEwNzMtNDQ5WDwv
aXNibj48dGl0bGVzPjx0aXRsZT5QZXBzaW4sIGEgYmlvbWFya2VyIG9mIGdhc3RyaWMgYXNwaXJh
dGlvbiBpbiBsdW5nIGFsbG9ncmFmdHM6IGEgcHV0YXRpdmUgYXNzb2NpYXRpb24gd2l0aCByZWpl
Y3Rpb248L3RpdGxlPjxzZWNvbmRhcnktdGl0bGU+QW0gSiBSZXNwaXIgQ3JpdCBDYXJlIE1lZDwv
c2Vjb25kYXJ5LXRpdGxlPjwvdGl0bGVzPjxwYWdlcz4xMjk4LTMwMzwvcGFnZXM+PG51bWJlcj4x
MjwvbnVtYmVyPjxjb250cmlidXRvcnM+PGF1dGhvcnM+PGF1dGhvcj5TdG92b2xkLCBSLjwvYXV0
aG9yPjxhdXRob3I+Rm9ycmVzdCwgSS4gQS48L2F1dGhvcj48YXV0aG9yPkNvcnJpcywgUC4gQS48
L2F1dGhvcj48YXV0aG9yPk11cnBoeSwgRC4gTS48L2F1dGhvcj48YXV0aG9yPlNtaXRoLCBKLiBB
LjwvYXV0aG9yPjxhdXRob3I+RGVjYWxtZXIsIFMuPC9hdXRob3I+PGF1dGhvcj5Kb2huc29uLCBH
LiBFLjwvYXV0aG9yPjxhdXRob3I+RGFyaywgSi4gSC48L2F1dGhvcj48YXV0aG9yPlBlYXJzb24s
IEouIFAuPC9hdXRob3I+PGF1dGhvcj5XYXJkLCBDLjwvYXV0aG9yPjwvYXV0aG9ycz48L2NvbnRy
aWJ1dG9ycz48bGFuZ3VhZ2U+ZW5nPC9sYW5ndWFnZT48YWRkZWQtZGF0ZSBmb3JtYXQ9InV0YyI+
MTQ2Mjg5MDY4OTwvYWRkZWQtZGF0ZT48cmVmLXR5cGUgbmFtZT0iSm91cm5hbCBBcnRpY2xlIj4x
NzwvcmVmLXR5cGU+PHJlYy1udW1iZXI+MTEyPC9yZWMtbnVtYmVyPjxsYXN0LXVwZGF0ZWQtZGF0
ZSBmb3JtYXQ9InV0YyI+MTQ2Mjg5MDY4OTwvbGFzdC11cGRhdGVkLWRhdGU+PGFjY2Vzc2lvbi1u
dW0+MTc0MTMxMjY8L2FjY2Vzc2lvbi1udW0+PGVsZWN0cm9uaWMtcmVzb3VyY2UtbnVtPjEwLjEx
NjQvcmNjbS4yMDA2MTAtMTQ4NU9DPC9lbGVjdHJvbmljLXJlc291cmNlLW51bT48dm9sdW1lPjE3
NTwvdm9sdW1lPjwvcmVjb3JkPjwvQ2l0ZT48Q2l0ZT48QXV0aG9yPkJsb25kZWF1PC9BdXRob3I+
PFllYXI+MjAwOTwvWWVhcj48SURUZXh0Pk5vY3R1cm5hbCB3ZWFrbHkgYWNpZGljIHJlZmx1eCBw
cm9tb3RlcyBhc3BpcmF0aW9uIG9mIGJpbGUgYWNpZHMgaW4gbHVuZyB0cmFuc3BsYW50IHJlY2lw
aWVudHM8L0lEVGV4dD48cmVjb3JkPjxkYXRlcz48cHViLWRhdGVzPjxkYXRlPkZlYjwvZGF0ZT48
L3B1Yi1kYXRlcz48eWVhcj4yMDA5PC95ZWFyPjwvZGF0ZXM+PGtleXdvcmRzPjxrZXl3b3JkPkFk
bWluaXN0cmF0aW9uLCBJbmhhbGF0aW9uPC9rZXl3b3JkPjxrZXl3b3JkPkFkdWx0PC9rZXl3b3Jk
PjxrZXl3b3JkPkFnZWQ8L2tleXdvcmQ+PGtleXdvcmQ+QmlsZSBBY2lkcyBhbmQgU2FsdHM8L2tl
eXdvcmQ+PGtleXdvcmQ+QnJvbmNoaW9saXRpcyBPYmxpdGVyYW5zPC9rZXl3b3JkPjxrZXl3b3Jk
PkZlbWFsZTwva2V5d29yZD48a2V5d29yZD5HYXN0cm9lc29waGFnZWFsIFJlZmx1eDwva2V5d29y
ZD48a2V5d29yZD5IdW1hbnM8L2tleXdvcmQ+PGtleXdvcmQ+SHlkcm9nZW4tSW9uIENvbmNlbnRy
YXRpb248L2tleXdvcmQ+PGtleXdvcmQ+THVuZyBUcmFuc3BsYW50YXRpb248L2tleXdvcmQ+PGtl
eXdvcmQ+TWFsZTwva2V5d29yZD48a2V5d29yZD5NaWRkbGUgQWdlZDwva2V5d29yZD48a2V5d29y
ZD5QdWxtb25hcnkgRGlzZWFzZSwgQ2hyb25pYyBPYnN0cnVjdGl2ZTwva2V5d29yZD48a2V5d29y
ZD5SaXNrIEZhY3RvcnM8L2tleXdvcmQ+PGtleXdvcmQ+VGltZSBGYWN0b3JzPC9rZXl3b3JkPjxr
ZXl3b3JkPllvdW5nIEFkdWx0PC9rZXl3b3JkPjwva2V5d29yZHM+PHVybHM+PHJlbGF0ZWQtdXJs
cz48dXJsPmh0dHA6Ly93d3cubmNiaS5ubG0ubmloLmdvdi9wdWJtZWQvMTkyMDEzMzk8L3VybD48
L3JlbGF0ZWQtdXJscz48L3VybHM+PGlzYm4+MTU1Ny0zMTE3PC9pc2JuPjx0aXRsZXM+PHRpdGxl
Pk5vY3R1cm5hbCB3ZWFrbHkgYWNpZGljIHJlZmx1eCBwcm9tb3RlcyBhc3BpcmF0aW9uIG9mIGJp
bGUgYWNpZHMgaW4gbHVuZyB0cmFuc3BsYW50IHJlY2lwaWVudHM8L3RpdGxlPjxzZWNvbmRhcnkt
dGl0bGU+SiBIZWFydCBMdW5nIFRyYW5zcGxhbnQ8L3NlY29uZGFyeS10aXRsZT48L3RpdGxlcz48
cGFnZXM+MTQxLTg8L3BhZ2VzPjxudW1iZXI+MjwvbnVtYmVyPjxjb250cmlidXRvcnM+PGF1dGhv
cnM+PGF1dGhvcj5CbG9uZGVhdSwgSy48L2F1dGhvcj48YXV0aG9yPk1lcnRlbnMsIFYuPC9hdXRo
b3I+PGF1dGhvcj5WYW5hdWRlbmFlcmRlLCBCLiBBLjwvYXV0aG9yPjxhdXRob3I+VmVybGVkZW4s
IEcuIE0uPC9hdXRob3I+PGF1dGhvcj5WYW4gUmFlbWRvbmNrLCBELiBFLjwvYXV0aG9yPjxhdXRo
b3I+U2lmcmltLCBELjwvYXV0aG9yPjxhdXRob3I+RHVwb250LCBMLiBKLjwvYXV0aG9yPjwvYXV0
aG9ycz48L2NvbnRyaWJ1dG9ycz48bGFuZ3VhZ2U+ZW5nPC9sYW5ndWFnZT48YWRkZWQtZGF0ZSBm
b3JtYXQ9InV0YyI+MTQ2MzEwMjQyOTwvYWRkZWQtZGF0ZT48cmVmLXR5cGUgbmFtZT0iSm91cm5h
bCBBcnRpY2xlIj4xNzwvcmVmLXR5cGU+PHJlYy1udW1iZXI+MTczPC9yZWMtbnVtYmVyPjxsYXN0
LXVwZGF0ZWQtZGF0ZSBmb3JtYXQ9InV0YyI+MTQ2MzEwMjQyOTwvbGFzdC11cGRhdGVkLWRhdGU+
PGFjY2Vzc2lvbi1udW0+MTkyMDEzMzk8L2FjY2Vzc2lvbi1udW0+PGVsZWN0cm9uaWMtcmVzb3Vy
Y2UtbnVtPjEwLjEwMTYvai5oZWFsdW4uMjAwOC4xMS45MDY8L2VsZWN0cm9uaWMtcmVzb3VyY2Ut
bnVtPjx2b2x1bWU+Mjg8L3ZvbHVtZT48L3JlY29yZD48L0NpdGU+PENpdGU+PEF1dGhvcj5EJmFw
b3M7T3ZpZGlvPC9BdXRob3I+PFllYXI+MjAwNTwvWWVhcj48SURUZXh0PkJpbGUgYWNpZCBhc3Bp
cmF0aW9uIGFuZCB0aGUgZGV2ZWxvcG1lbnQgb2YgYnJvbmNoaW9saXRpcyBvYmxpdGVyYW5zIGFm
dGVyIGx1bmcgdHJhbnNwbGFudGF0aW9uPC9JRFRleHQ+PHJlY29yZD48ZGF0ZXM+PHB1Yi1kYXRl
cz48ZGF0ZT5NYXk8L2RhdGU+PC9wdWItZGF0ZXM+PHllYXI+MjAwNTwveWVhcj48L2RhdGVzPjxr
ZXl3b3Jkcz48a2V5d29yZD5BY3R1YXJpYWwgQW5hbHlzaXM8L2tleXdvcmQ+PGtleXdvcmQ+Qmls
ZSBBY2lkcyBhbmQgU2FsdHM8L2tleXdvcmQ+PGtleXdvcmQ+QmlvbWFya2Vyczwva2V5d29yZD48
a2V5d29yZD5Ccm9uY2hpb2xpdGlzIE9ibGl0ZXJhbnM8L2tleXdvcmQ+PGtleXdvcmQ+QnJvbmNo
b2FsdmVvbGFyIExhdmFnZSBGbHVpZDwva2V5d29yZD48a2V5d29yZD5Ccm9uY2hvc2NvcHk8L2tl
eXdvcmQ+PGtleXdvcmQ+RGlzZWFzZS1GcmVlIFN1cnZpdmFsPC9rZXl3b3JkPjxrZXl3b3JkPkVu
enltZS1MaW5rZWQgSW1tdW5vc29yYmVudCBBc3NheTwva2V5d29yZD48a2V5d29yZD5Gb2xsb3ct
VXAgU3R1ZGllczwva2V5d29yZD48a2V5d29yZD5HYXN0cm9lc29waGFnZWFsIFJlZmx1eDwva2V5
d29yZD48a2V5d29yZD5IdW1hbnM8L2tleXdvcmQ+PGtleXdvcmQ+SW5mbGFtbWF0aW9uPC9rZXl3
b3JkPjxrZXl3b3JkPkludGVybGV1a2luLTE1PC9rZXl3b3JkPjxrZXl3b3JkPkludGVybGV1a2lu
LTg8L2tleXdvcmQ+PGtleXdvcmQ+TGV1a29jeXRlIENvdW50PC9rZXl3b3JkPjxrZXl3b3JkPkx1
bmcgVHJhbnNwbGFudGF0aW9uPC9rZXl3b3JkPjxrZXl3b3JkPk5ldXRyb3BoaWxzPC9rZXl3b3Jk
PjxrZXl3b3JkPk9udGFyaW88L2tleXdvcmQ+PGtleXdvcmQ+UHJldmFsZW5jZTwva2V5d29yZD48
a2V5d29yZD5SZXNwaXJhdG9yeSBGdW5jdGlvbiBUZXN0czwva2V5d29yZD48a2V5d29yZD5SaXNr
IEZhY3RvcnM8L2tleXdvcmQ+PGtleXdvcmQ+U3BlY3Ryb3Bob3RvbWV0cnk8L2tleXdvcmQ+PGtl
eXdvcmQ+U3Vydml2YWwgQW5hbHlzaXM8L2tleXdvcmQ+PGtleXdvcmQ+VGltZSBGYWN0b3JzPC9r
ZXl3b3JkPjwva2V5d29yZHM+PHVybHM+PHJlbGF0ZWQtdXJscz48dXJsPmh0dHA6Ly93d3cubmNi
aS5ubG0ubmloLmdvdi9wdWJtZWQvMTU4Njc3OTI8L3VybD48L3JlbGF0ZWQtdXJscz48L3VybHM+
PGlzYm4+MDAyMi01MjIzPC9pc2JuPjx0aXRsZXM+PHRpdGxlPkJpbGUgYWNpZCBhc3BpcmF0aW9u
IGFuZCB0aGUgZGV2ZWxvcG1lbnQgb2YgYnJvbmNoaW9saXRpcyBvYmxpdGVyYW5zIGFmdGVyIGx1
bmcgdHJhbnNwbGFudGF0aW9uPC90aXRsZT48c2Vjb25kYXJ5LXRpdGxlPkogVGhvcmFjIENhcmRp
b3Zhc2MgU3VyZzwvc2Vjb25kYXJ5LXRpdGxlPjwvdGl0bGVzPjxwYWdlcz4xMTQ0LTUyPC9wYWdl
cz48bnVtYmVyPjU8L251bWJlcj48Y29udHJpYnV0b3JzPjxhdXRob3JzPjxhdXRob3I+RCZhcG9z
O092aWRpbywgRi48L2F1dGhvcj48YXV0aG9yPk11cmEsIE0uPC9hdXRob3I+PGF1dGhvcj5Uc2Fu
ZywgTS48L2F1dGhvcj48YXV0aG9yPldhZGRlbGwsIFQuIEsuPC9hdXRob3I+PGF1dGhvcj5IdXRj
aGVvbiwgTS4gQS48L2F1dGhvcj48YXV0aG9yPlNpbmdlciwgTC4gRy48L2F1dGhvcj48YXV0aG9y
PkhhZGppbGlhZGlzLCBELjwvYXV0aG9yPjxhdXRob3I+Q2hhcGFycm8sIEMuPC9hdXRob3I+PGF1
dGhvcj5HdXRpZXJyZXosIEMuPC9hdXRob3I+PGF1dGhvcj5QaWVycmUsIEEuPC9hdXRob3I+PGF1
dGhvcj5EYXJsaW5nLCBHLjwvYXV0aG9yPjxhdXRob3I+TGl1LCBNLjwvYXV0aG9yPjxhdXRob3I+
S2VzaGF2amVlLCBTLjwvYXV0aG9yPjwvYXV0aG9ycz48L2NvbnRyaWJ1dG9ycz48bGFuZ3VhZ2U+
ZW5nPC9sYW5ndWFnZT48YWRkZWQtZGF0ZSBmb3JtYXQ9InV0YyI+MTQ2MzEwMjQ2NzwvYWRkZWQt
ZGF0ZT48cmVmLXR5cGUgbmFtZT0iSm91cm5hbCBBcnRpY2xlIj4xNzwvcmVmLXR5cGU+PHJlYy1u
dW1iZXI+MTc0PC9yZWMtbnVtYmVyPjxsYXN0LXVwZGF0ZWQtZGF0ZSBmb3JtYXQ9InV0YyI+MTQ2
MzEwMjQ2NzwvbGFzdC11cGRhdGVkLWRhdGU+PGFjY2Vzc2lvbi1udW0+MTU4Njc3OTI8L2FjY2Vz
c2lvbi1udW0+PGVsZWN0cm9uaWMtcmVzb3VyY2UtbnVtPjEwLjEwMTYvai5qdGN2cy4yMDA0LjEw
LjAzNTwvZWxlY3Ryb25pYy1yZXNvdXJjZS1udW0+PHZvbHVtZT4xMjk8L3ZvbHVtZT48L3JlY29y
ZD48L0NpdGU+PENpdGU+PEF1dGhvcj5LcmlzaG5hbjwvQXV0aG9yPjxZZWFyPjIwMDc8L1llYXI+
PElEVGV4dD4yMjE6IGV4aGFsZWQgYnJlYXRoIGNvbmRlbnNhdGUgcGVwc2luOiBhIG5ldyBub25p
bnZhc2l2ZSBtYXJrZXIgb2YgR0VSRCBhZnRlciBsdW5nIHRyYW5zcGxhbnRhdGlvbi48L0lEVGV4
dD48cmVjb3JkPjx0aXRsZXM+PHRpdGxlPjIyMTogZXhoYWxlZCBicmVhdGggY29uZGVuc2F0ZSBw
ZXBzaW46IGEgbmV3IG5vbmludmFzaXZlIG1hcmtlciBvZiBHRVJEIGFmdGVyIGx1bmcgdHJhbnNw
bGFudGF0aW9uLjwvdGl0bGU+PC90aXRsZXM+PHBhZ2VzPlMxMzk8L3BhZ2VzPjxjb250cmlidXRv
cnM+PGF1dGhvcnM+PGF1dGhvcj5LcmlzaG5hbiwgQS48L2F1dGhvcj48YXV0aG9yPkNob3csIFMu
PC9hdXRob3I+PGF1dGhvcj5UaG9tYXMsIFBTLjwvYXV0aG9yPjxhdXRob3I+TWFsb3VmLCBNQS48
L2F1dGhvcj48YXV0aG9yPkdsYW52aWxsZSwgQVIuPC9hdXRob3I+PGF1dGhvcj5ZYXRlcywgREgu
PC9hdXRob3I+PC9hdXRob3JzPjwvY29udHJpYnV0b3JzPjxhZGRlZC1kYXRlIGZvcm1hdD0idXRj
Ij4xNDYzMTAyNTQ3PC9hZGRlZC1kYXRlPjxwdWItbG9jYXRpb24+SiBIZWFydCBMdW5nIFRyYW5z
cGxhbnQ8L3B1Yi1sb2NhdGlvbj48cmVmLXR5cGUgbmFtZT0iR2VuZXJpYyI+MTM8L3JlZi10eXBl
PjxkYXRlcz48eWVhcj4yMDA3PC95ZWFyPjwvZGF0ZXM+PHJlYy1udW1iZXI+MTc2PC9yZWMtbnVt
YmVyPjxsYXN0LXVwZGF0ZWQtZGF0ZSBmb3JtYXQ9InV0YyI+MTQ2MzEwMjYxNDwvbGFzdC11cGRh
dGVkLWRhdGU+PHZvbHVtZT4yNjwvdm9sdW1lPjwvcmVjb3JkPjwvQ2l0ZT48L0VuZE5vdGU+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9262FA" w:rsidRPr="00B6576B">
        <w:rPr>
          <w:rFonts w:ascii="Book Antiqua" w:hAnsi="Book Antiqua" w:cs="Times New Roman"/>
        </w:rPr>
      </w:r>
      <w:r w:rsidR="009262FA" w:rsidRPr="00B6576B">
        <w:rPr>
          <w:rFonts w:ascii="Book Antiqua" w:hAnsi="Book Antiqua" w:cs="Times New Roman"/>
        </w:rPr>
        <w:fldChar w:fldCharType="separate"/>
      </w:r>
      <w:r w:rsidR="008A3031" w:rsidRPr="00B6576B">
        <w:rPr>
          <w:rFonts w:ascii="Book Antiqua" w:hAnsi="Book Antiqua" w:cs="Times New Roman"/>
          <w:noProof/>
          <w:vertAlign w:val="superscript"/>
        </w:rPr>
        <w:t>29,33-38</w:t>
      </w:r>
      <w:r w:rsidR="009262FA" w:rsidRPr="00B6576B">
        <w:rPr>
          <w:rFonts w:ascii="Book Antiqua" w:hAnsi="Book Antiqua" w:cs="Times New Roman"/>
        </w:rPr>
        <w:fldChar w:fldCharType="end"/>
      </w:r>
      <w:r w:rsidR="006860A4" w:rsidRPr="00B6576B">
        <w:rPr>
          <w:rFonts w:ascii="Book Antiqua" w:hAnsi="Book Antiqua" w:cs="Times New Roman"/>
          <w:vertAlign w:val="superscript"/>
        </w:rPr>
        <w:t>]</w:t>
      </w:r>
      <w:r w:rsidR="006860A4" w:rsidRPr="00B6576B">
        <w:rPr>
          <w:rFonts w:ascii="Book Antiqua" w:hAnsi="Book Antiqua" w:cs="Times New Roman"/>
        </w:rPr>
        <w:t>.</w:t>
      </w:r>
      <w:r w:rsidR="009262FA" w:rsidRPr="00B6576B">
        <w:rPr>
          <w:rFonts w:ascii="Book Antiqua" w:hAnsi="Book Antiqua" w:cs="Times New Roman"/>
        </w:rPr>
        <w:t xml:space="preserve"> Given </w:t>
      </w:r>
      <w:r w:rsidR="00665444" w:rsidRPr="00B6576B">
        <w:rPr>
          <w:rFonts w:ascii="Book Antiqua" w:hAnsi="Book Antiqua" w:cs="Times New Roman"/>
        </w:rPr>
        <w:t>the</w:t>
      </w:r>
      <w:r w:rsidR="009262FA" w:rsidRPr="00B6576B">
        <w:rPr>
          <w:rFonts w:ascii="Book Antiqua" w:hAnsi="Book Antiqua" w:cs="Times New Roman"/>
        </w:rPr>
        <w:t xml:space="preserve"> significant commonality between GERD and chronic respiratory diseases, the </w:t>
      </w:r>
      <w:r w:rsidR="00665444" w:rsidRPr="00B6576B">
        <w:rPr>
          <w:rFonts w:ascii="Book Antiqua" w:hAnsi="Book Antiqua" w:cs="Times New Roman"/>
        </w:rPr>
        <w:t xml:space="preserve">high </w:t>
      </w:r>
      <w:r w:rsidR="009262FA" w:rsidRPr="00B6576B">
        <w:rPr>
          <w:rFonts w:ascii="Book Antiqua" w:hAnsi="Book Antiqua" w:cs="Times New Roman"/>
        </w:rPr>
        <w:t>prevalence of GERD in the lung transplant population</w:t>
      </w:r>
      <w:r w:rsidR="0002216C" w:rsidRPr="00B6576B">
        <w:rPr>
          <w:rFonts w:ascii="Book Antiqua" w:hAnsi="Book Antiqua" w:cs="Times New Roman"/>
          <w:vertAlign w:val="superscript"/>
        </w:rPr>
        <w:t>[</w:t>
      </w:r>
      <w:r w:rsidR="009262FA" w:rsidRPr="00B6576B">
        <w:rPr>
          <w:rFonts w:ascii="Book Antiqua" w:hAnsi="Book Antiqua" w:cs="Times New Roman"/>
        </w:rPr>
        <w:fldChar w:fldCharType="begin">
          <w:fldData xml:space="preserve">PEVuZE5vdGU+PENpdGU+PEF1dGhvcj5EYXZpczwvQXV0aG9yPjxZZWFyPjIwMTA8L1llYXI+PElE
VGV4dD5BIHJldmlldyBvZiB0aGUgcG90ZW50aWFsIGFwcGxpY2F0aW9ucyBhbmQgY29udHJvdmVy
c2llcyBvZiBub24taW52YXNpdmUgdGVzdGluZyBmb3IgYmlvbWFya2VycyBvZiBhc3BpcmF0aW9u
IGluIHRoZSBsdW5nIHRyYW5zcGxhbnQgcG9wdWxhdGlvbjwvSURUZXh0PjxEaXNwbGF5VGV4dD48
c3R5bGUgZmFjZT0ic3VwZXJzY3JpcHQiPjMzLDM5LTQxPC9zdHlsZT48L0Rpc3BsYXlUZXh0Pjxy
ZWNvcmQ+PGRhdGVzPjxwdWItZGF0ZXM+PGRhdGU+MjAxMCBNYXktSnVuPC9kYXRlPjwvcHViLWRh
dGVzPjx5ZWFyPjIwMTA8L3llYXI+PC9kYXRlcz48a2V5d29yZHM+PGtleXdvcmQ+QmlvbWFya2Vy
czwva2V5d29yZD48a2V5d29yZD5Ccm9uY2hpb2xpdGlzIE9ibGl0ZXJhbnM8L2tleXdvcmQ+PGtl
eXdvcmQ+QnJvbmNob2FsdmVvbGFyIExhdmFnZSBGbHVpZDwva2V5d29yZD48a2V5d29yZD5HYXN0
cm9lc29waGFnZWFsIFJlZmx1eDwva2V5d29yZD48a2V5d29yZD5IdW1hbnM8L2tleXdvcmQ+PGtl
eXdvcmQ+THVuZyBUcmFuc3BsYW50YXRpb248L2tleXdvcmQ+PGtleXdvcmQ+UmVzcGlyYXRpb24g
RGlzb3JkZXJzPC9rZXl3b3JkPjxrZXl3b3JkPlJlc3BpcmF0b3J5IEFzcGlyYXRpb248L2tleXdv
cmQ+PC9rZXl3b3Jkcz48dXJscz48cmVsYXRlZC11cmxzPjx1cmw+aHR0cDovL3d3dy5uY2JpLm5s
bS5uaWguZ292L3B1Ym1lZC8yMDMzMTY4ODwvdXJsPjwvcmVsYXRlZC11cmxzPjwvdXJscz48aXNi
bj4xMzk5LTAwMTI8L2lzYm4+PGN1c3RvbTI+UE1DMzA2NjA2NjwvY3VzdG9tMj48dGl0bGVzPjx0
aXRsZT5BIHJldmlldyBvZiB0aGUgcG90ZW50aWFsIGFwcGxpY2F0aW9ucyBhbmQgY29udHJvdmVy
c2llcyBvZiBub24taW52YXNpdmUgdGVzdGluZyBmb3IgYmlvbWFya2VycyBvZiBhc3BpcmF0aW9u
IGluIHRoZSBsdW5nIHRyYW5zcGxhbnQgcG9wdWxhdGlvbjwvdGl0bGU+PHNlY29uZGFyeS10aXRs
ZT5DbGluIFRyYW5zcGxhbnQ8L3NlY29uZGFyeS10aXRsZT48L3RpdGxlcz48cGFnZXM+RTU0LTYx
PC9wYWdlcz48bnVtYmVyPjM8L251bWJlcj48Y29udHJpYnV0b3JzPjxhdXRob3JzPjxhdXRob3I+
RGF2aXMsIEMuIFMuPC9hdXRob3I+PGF1dGhvcj5HYWdlcm1laWVyLCBKLjwvYXV0aG9yPjxhdXRo
b3I+RGlsbGluZywgRC48L2F1dGhvcj48YXV0aG9yPkFsZXgsIEMuPC9hdXRob3I+PGF1dGhvcj5M
b3dlcnksIEUuPC9hdXRob3I+PGF1dGhvcj5Lb3ZhY3MsIEUuIEouPC9hdXRob3I+PGF1dGhvcj5M
b3ZlLCBSLiBCLjwvYXV0aG9yPjxhdXRob3I+RmlzaWNoZWxsYSwgUC4gTS48L2F1dGhvcj48L2F1
dGhvcnM+PC9jb250cmlidXRvcnM+PGxhbmd1YWdlPmVuZzwvbGFuZ3VhZ2U+PGFkZGVkLWRhdGUg
Zm9ybWF0PSJ1dGMiPjE0NjMxNjY4NDg8L2FkZGVkLWRhdGU+PHJlZi10eXBlIG5hbWU9IkpvdXJu
YWwgQXJ0aWNsZSI+MTc8L3JlZi10eXBlPjxyZWMtbnVtYmVyPjIwMDwvcmVjLW51bWJlcj48bGFz
dC11cGRhdGVkLWRhdGUgZm9ybWF0PSJ1dGMiPjE0NjMxNjY4NDg8L2xhc3QtdXBkYXRlZC1kYXRl
PjxhY2Nlc3Npb24tbnVtPjIwMzMxNjg4PC9hY2Nlc3Npb24tbnVtPjxlbGVjdHJvbmljLXJlc291
cmNlLW51bT4xMC4xMTExL2ouMTM5OS0wMDEyLjIwMTAuMDEyNDMueDwvZWxlY3Ryb25pYy1yZXNv
dXJjZS1udW0+PHZvbHVtZT4yNDwvdm9sdW1lPjwvcmVjb3JkPjwvQ2l0ZT48Q2l0ZT48QXV0aG9y
PkhhZGppbGlhZGlzPC9BdXRob3I+PFllYXI+MjAwMzwvWWVhcj48SURUZXh0Pkdhc3Ryb2Vzb3Bo
YWdlYWwgcmVmbHV4IGRpc2Vhc2UgaW4gbHVuZyB0cmFuc3BsYW50IHJlY2lwaWVudHM8L0lEVGV4
dD48cmVjb3JkPjxkYXRlcz48cHViLWRhdGVzPjxkYXRlPkF1ZzwvZGF0ZT48L3B1Yi1kYXRlcz48
eWVhcj4yMDAzPC95ZWFyPjwvZGF0ZXM+PGtleXdvcmRzPjxrZXl3b3JkPkVudmlyb25tZW50YWwg
TW9uaXRvcmluZzwva2V5d29yZD48a2V5d29yZD5FcGlkZW1pb2xvZ2ljYWwgTW9uaXRvcmluZzwv
a2V5d29yZD48a2V5d29yZD5GZW1hbGU8L2tleXdvcmQ+PGtleXdvcmQ+R2FzdHJvZXNvcGhhZ2Vh
bCBSZWZsdXg8L2tleXdvcmQ+PGtleXdvcmQ+SHVtYW5zPC9rZXl3b3JkPjxrZXl3b3JkPkh5ZHJv
Z2VuLUlvbiBDb25jZW50cmF0aW9uPC9rZXl3b3JkPjxrZXl3b3JkPkx1bmcgVHJhbnNwbGFudGF0
aW9uPC9rZXl3b3JkPjxrZXl3b3JkPk1hbGU8L2tleXdvcmQ+PGtleXdvcmQ+TWlkZGxlIEFnZWQ8
L2tleXdvcmQ+PGtleXdvcmQ+UG9zdG9wZXJhdGl2ZSBDb21wbGljYXRpb25zPC9rZXl3b3JkPjxr
ZXl3b3JkPlByZXZhbGVuY2U8L2tleXdvcmQ+PGtleXdvcmQ+UmV0cm9zcGVjdGl2ZSBTdHVkaWVz
PC9rZXl3b3JkPjwva2V5d29yZHM+PHVybHM+PHJlbGF0ZWQtdXJscz48dXJsPmh0dHA6Ly93d3cu
bmNiaS5ubG0ubmloLmdvdi9wdWJtZWQvMTI4Njg5OTQ8L3VybD48L3JlbGF0ZWQtdXJscz48L3Vy
bHM+PGlzYm4+MDkwMi0wMDYzPC9pc2JuPjx0aXRsZXM+PHRpdGxlPkdhc3Ryb2Vzb3BoYWdlYWwg
cmVmbHV4IGRpc2Vhc2UgaW4gbHVuZyB0cmFuc3BsYW50IHJlY2lwaWVudHM8L3RpdGxlPjxzZWNv
bmRhcnktdGl0bGU+Q2xpbiBUcmFuc3BsYW50PC9zZWNvbmRhcnktdGl0bGU+PC90aXRsZXM+PHBh
Z2VzPjM2My04PC9wYWdlcz48bnVtYmVyPjQ8L251bWJlcj48Y29udHJpYnV0b3JzPjxhdXRob3Jz
PjxhdXRob3I+SGFkamlsaWFkaXMsIEQuPC9hdXRob3I+PGF1dGhvcj5EdWFuZSBEYXZpcywgUi48
L2F1dGhvcj48YXV0aG9yPlN0ZWVsZSwgTS4gUC48L2F1dGhvcj48YXV0aG9yPk1lc3NpZXIsIFIu
IEguPC9hdXRob3I+PGF1dGhvcj5MYXUsIEMuIEwuPC9hdXRob3I+PGF1dGhvcj5FdWJhbmtzLCBT
LiBTLjwvYXV0aG9yPjxhdXRob3I+UGFsbWVyLCBTLiBNLjwvYXV0aG9yPjwvYXV0aG9ycz48L2Nv
bnRyaWJ1dG9ycz48bGFuZ3VhZ2U+ZW5nPC9sYW5ndWFnZT48YWRkZWQtZGF0ZSBmb3JtYXQ9InV0
YyI+MTQ2Mjg4OTg5NDwvYWRkZWQtZGF0ZT48cmVmLXR5cGUgbmFtZT0iSm91cm5hbCBBcnRpY2xl
Ij4xNzwvcmVmLXR5cGU+PHJlYy1udW1iZXI+OTg8L3JlYy1udW1iZXI+PGxhc3QtdXBkYXRlZC1k
YXRlIGZvcm1hdD0idXRjIj4xNDYyODg5ODk0PC9sYXN0LXVwZGF0ZWQtZGF0ZT48YWNjZXNzaW9u
LW51bT4xMjg2ODk5NDwvYWNjZXNzaW9uLW51bT48dm9sdW1lPjE3PC92b2x1bWU+PC9yZWNvcmQ+
PC9DaXRlPjxDaXRlPjxBdXRob3I+Q2FudHU8L0F1dGhvcj48WWVhcj4yMDA0PC9ZZWFyPjxJRFRl
eHQ+Si4gTWF4d2VsbCBDaGFtYmVybGFpbiBNZW1vcmlhbCBQYXBlci4gRWFybHkgZnVuZG9wbGlj
YXRpb24gcHJldmVudHMgY2hyb25pYyBhbGxvZ3JhZnQgZHlzZnVuY3Rpb24gaW4gcGF0aWVudHMg
d2l0aCBnYXN0cm9lc29waGFnZWFsIHJlZmx1eCBkaXNlYXNlPC9JRFRleHQ+PHJlY29yZD48ZGF0
ZXM+PHB1Yi1kYXRlcz48ZGF0ZT5PY3Q8L2RhdGU+PC9wdWItZGF0ZXM+PHllYXI+MjAwNDwveWVh
cj48L2RhdGVzPjxrZXl3b3Jkcz48a2V5d29yZD5BZHVsdDwva2V5d29yZD48a2V5d29yZD5Ccm9u
Y2hpb2xpdGlzIE9ibGl0ZXJhbnM8L2tleXdvcmQ+PGtleXdvcmQ+RGlzZWFzZS1GcmVlIFN1cnZp
dmFsPC9rZXl3b3JkPjxrZXl3b3JkPkZlbWFsZTwva2V5d29yZD48a2V5d29yZD5GdW5kb3BsaWNh
dGlvbjwva2V5d29yZD48a2V5d29yZD5HYXN0cmljIEFjaWRpdHkgRGV0ZXJtaW5hdGlvbjwva2V5
d29yZD48a2V5d29yZD5HYXN0cm9lc29waGFnZWFsIFJlZmx1eDwva2V5d29yZD48a2V5d29yZD5H
cmFmdCBSZWplY3Rpb248L2tleXdvcmQ+PGtleXdvcmQ+SHVtYW5zPC9rZXl3b3JkPjxrZXl3b3Jk
Pkh5ZHJvZ2VuLUlvbiBDb25jZW50cmF0aW9uPC9rZXl3b3JkPjxrZXl3b3JkPkltbXVub3N1cHBy
ZXNzaXZlIEFnZW50czwva2V5d29yZD48a2V5d29yZD5JbmNpZGVuY2U8L2tleXdvcmQ+PGtleXdv
cmQ+TGlmZSBUYWJsZXM8L2tleXdvcmQ+PGtleXdvcmQ+THVuZyBUcmFuc3BsYW50YXRpb248L2tl
eXdvcmQ+PGtleXdvcmQ+TWFsZTwva2V5d29yZD48a2V5d29yZD5NaWRkbGUgQWdlZDwva2V5d29y
ZD48a2V5d29yZD5Qb3N0b3BlcmF0aXZlIENvbXBsaWNhdGlvbnM8L2tleXdvcmQ+PGtleXdvcmQ+
UmV0cm9zcGVjdGl2ZSBTdHVkaWVzPC9rZXl3b3JkPjxrZXl3b3JkPlRpbWUgRmFjdG9yczwva2V5
d29yZD48a2V5d29yZD5UcmFuc3BsYW50YXRpb24sIEhvbW9sb2dvdXM8L2tleXdvcmQ+PC9rZXl3
b3Jkcz48dXJscz48cmVsYXRlZC11cmxzPjx1cmw+aHR0cDovL3d3dy5uY2JpLm5sbS5uaWguZ292
L3B1Ym1lZC8xNTQ2NDQ2MjwvdXJsPjwvcmVsYXRlZC11cmxzPjwvdXJscz48aXNibj4xNTUyLTYy
NTk8L2lzYm4+PHRpdGxlcz48dGl0bGU+Si4gTWF4d2VsbCBDaGFtYmVybGFpbiBNZW1vcmlhbCBQ
YXBlci4gRWFybHkgZnVuZG9wbGljYXRpb24gcHJldmVudHMgY2hyb25pYyBhbGxvZ3JhZnQgZHlz
ZnVuY3Rpb24gaW4gcGF0aWVudHMgd2l0aCBnYXN0cm9lc29waGFnZWFsIHJlZmx1eCBkaXNlYXNl
PC90aXRsZT48c2Vjb25kYXJ5LXRpdGxlPkFubiBUaG9yYWMgU3VyZzwvc2Vjb25kYXJ5LXRpdGxl
PjwvdGl0bGVzPjxwYWdlcz4xMTQyLTUxOyBkaXNjdXNzaW9uIDExNDItNTE8L3BhZ2VzPjxudW1i
ZXI+NDwvbnVtYmVyPjxjb250cmlidXRvcnM+PGF1dGhvcnM+PGF1dGhvcj5DYW50dSwgRS48L2F1
dGhvcj48YXV0aG9yPkFwcGVsLCBKLiBaLjwvYXV0aG9yPjxhdXRob3I+SGFydHdpZywgTS4gRy48
L2F1dGhvcj48YXV0aG9yPldvcmV0YSwgSC48L2F1dGhvcj48YXV0aG9yPkdyZWVuLCBDLjwvYXV0
aG9yPjxhdXRob3I+TWVzc2llciwgUi48L2F1dGhvcj48YXV0aG9yPlBhbG1lciwgUy4gTS48L2F1
dGhvcj48YXV0aG9yPkRhdmlzLCBSLiBELjwvYXV0aG9yPjwvYXV0aG9ycz48L2NvbnRyaWJ1dG9y
cz48bGFuZ3VhZ2U+ZW5nPC9sYW5ndWFnZT48YWRkZWQtZGF0ZSBmb3JtYXQ9InV0YyI+MTQ2Mjg5
MDI5ODwvYWRkZWQtZGF0ZT48cmVmLXR5cGUgbmFtZT0iSm91cm5hbCBBcnRpY2xlIj4xNzwvcmVm
LXR5cGU+PHJlYy1udW1iZXI+MTA1PC9yZWMtbnVtYmVyPjxsYXN0LXVwZGF0ZWQtZGF0ZSBmb3Jt
YXQ9InV0YyI+MTQ2Mjg5MDI5ODwvbGFzdC11cGRhdGVkLWRhdGU+PGFjY2Vzc2lvbi1udW0+MTU0
NjQ0NjI8L2FjY2Vzc2lvbi1udW0+PGVsZWN0cm9uaWMtcmVzb3VyY2UtbnVtPjEwLjEwMTYvai5h
dGhvcmFjc3VyLjIwMDQuMDQuMDQ0PC9lbGVjdHJvbmljLXJlc291cmNlLW51bT48dm9sdW1lPjc4
PC92b2x1bWU+PC9yZWNvcmQ+PC9DaXRlPjxDaXRlPjxBdXRob3I+QmVuZGVuPC9BdXRob3I+PFll
YXI+MjAwNTwvWWVhcj48SURUZXh0PkhpZ2ggcHJldmFsZW5jZSBvZiBnYXN0cm9lc29waGFnZWFs
IHJlZmx1eCBpbiBjaGlsZHJlbiBhZnRlciBsdW5nIHRyYW5zcGxhbnRhdGlvbjwvSURUZXh0Pjxy
ZWNvcmQ+PGRhdGVzPjxwdWItZGF0ZXM+PGRhdGU+SnVsPC9kYXRlPjwvcHViLWRhdGVzPjx5ZWFy
PjIwMDU8L3llYXI+PC9kYXRlcz48a2V5d29yZHM+PGtleXdvcmQ+QWRvbGVzY2VudDwva2V5d29y
ZD48a2V5d29yZD5DaGlsZDwva2V5d29yZD48a2V5d29yZD5GZW1hbGU8L2tleXdvcmQ+PGtleXdv
cmQ+RnVuZG9wbGljYXRpb248L2tleXdvcmQ+PGtleXdvcmQ+R2FzdHJvZXNvcGhhZ2VhbCBSZWZs
dXg8L2tleXdvcmQ+PGtleXdvcmQ+R3JhZnQgUmVqZWN0aW9uPC9rZXl3b3JkPjxrZXl3b3JkPkhl
YXJ0LUx1bmcgVHJhbnNwbGFudGF0aW9uPC9rZXl3b3JkPjxrZXl3b3JkPkh1bWFuczwva2V5d29y
ZD48a2V5d29yZD5Mb25kb248L2tleXdvcmQ+PGtleXdvcmQ+THVuZyBUcmFuc3BsYW50YXRpb248
L2tleXdvcmQ+PGtleXdvcmQ+TWFsZTwva2V5d29yZD48a2V5d29yZD5QcmV2YWxlbmNlPC9rZXl3
b3JkPjwva2V5d29yZHM+PHVybHM+PHJlbGF0ZWQtdXJscz48dXJsPmh0dHA6Ly93d3cubmNiaS5u
bG0ubmloLmdvdi9wdWJtZWQvMTU4ODA0MjE8L3VybD48L3JlbGF0ZWQtdXJscz48L3VybHM+PGlz
Ym4+ODc1NS02ODYzPC9pc2JuPjx0aXRsZXM+PHRpdGxlPkhpZ2ggcHJldmFsZW5jZSBvZiBnYXN0
cm9lc29waGFnZWFsIHJlZmx1eCBpbiBjaGlsZHJlbiBhZnRlciBsdW5nIHRyYW5zcGxhbnRhdGlv
bjwvdGl0bGU+PHNlY29uZGFyeS10aXRsZT5QZWRpYXRyIFB1bG1vbm9sPC9zZWNvbmRhcnktdGl0
bGU+PC90aXRsZXM+PHBhZ2VzPjY4LTcxPC9wYWdlcz48bnVtYmVyPjE8L251bWJlcj48Y29udHJp
YnV0b3JzPjxhdXRob3JzPjxhdXRob3I+QmVuZGVuLCBDLjwvYXV0aG9yPjxhdXRob3I+QXVyb3Jh
LCBQLjwvYXV0aG9yPjxhdXRob3I+Q3VycnksIEouPC9hdXRob3I+PGF1dGhvcj5XaGl0bW9yZSwg
UC48L2F1dGhvcj48YXV0aG9yPlByaWVzdGxleSwgTC48L2F1dGhvcj48YXV0aG9yPkVsbGlvdHQs
IE0uIEouPC9hdXRob3I+PC9hdXRob3JzPjwvY29udHJpYnV0b3JzPjxsYW5ndWFnZT5lbmc8L2xh
bmd1YWdlPjxhZGRlZC1kYXRlIGZvcm1hdD0idXRjIj4xNDYzMTY4OTMyPC9hZGRlZC1kYXRlPjxy
ZWYtdHlwZSBuYW1lPSJKb3VybmFsIEFydGljbGUiPjE3PC9yZWYtdHlwZT48cmVjLW51bWJlcj4y
MDY8L3JlYy1udW1iZXI+PGxhc3QtdXBkYXRlZC1kYXRlIGZvcm1hdD0idXRjIj4xNDYzMTY4OTMy
PC9sYXN0LXVwZGF0ZWQtZGF0ZT48YWNjZXNzaW9uLW51bT4xNTg4MDQyMTwvYWNjZXNzaW9uLW51
bT48ZWxlY3Ryb25pYy1yZXNvdXJjZS1udW0+MTAuMTAwMi9wcHVsLjIwMjM0PC9lbGVjdHJvbmlj
LXJlc291cmNlLW51bT48dm9sdW1lPjQwPC92b2x1bWU+PC9yZWNvcmQ+PC9DaXRlPjwvRW5kTm90
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YXZpczwvQXV0aG9yPjxZZWFyPjIwMTA8L1llYXI+PElE
VGV4dD5BIHJldmlldyBvZiB0aGUgcG90ZW50aWFsIGFwcGxpY2F0aW9ucyBhbmQgY29udHJvdmVy
c2llcyBvZiBub24taW52YXNpdmUgdGVzdGluZyBmb3IgYmlvbWFya2VycyBvZiBhc3BpcmF0aW9u
IGluIHRoZSBsdW5nIHRyYW5zcGxhbnQgcG9wdWxhdGlvbjwvSURUZXh0PjxEaXNwbGF5VGV4dD48
c3R5bGUgZmFjZT0ic3VwZXJzY3JpcHQiPjMzLDM5LTQxPC9zdHlsZT48L0Rpc3BsYXlUZXh0Pjxy
ZWNvcmQ+PGRhdGVzPjxwdWItZGF0ZXM+PGRhdGU+MjAxMCBNYXktSnVuPC9kYXRlPjwvcHViLWRh
dGVzPjx5ZWFyPjIwMTA8L3llYXI+PC9kYXRlcz48a2V5d29yZHM+PGtleXdvcmQ+QmlvbWFya2Vy
czwva2V5d29yZD48a2V5d29yZD5Ccm9uY2hpb2xpdGlzIE9ibGl0ZXJhbnM8L2tleXdvcmQ+PGtl
eXdvcmQ+QnJvbmNob2FsdmVvbGFyIExhdmFnZSBGbHVpZDwva2V5d29yZD48a2V5d29yZD5HYXN0
cm9lc29waGFnZWFsIFJlZmx1eDwva2V5d29yZD48a2V5d29yZD5IdW1hbnM8L2tleXdvcmQ+PGtl
eXdvcmQ+THVuZyBUcmFuc3BsYW50YXRpb248L2tleXdvcmQ+PGtleXdvcmQ+UmVzcGlyYXRpb24g
RGlzb3JkZXJzPC9rZXl3b3JkPjxrZXl3b3JkPlJlc3BpcmF0b3J5IEFzcGlyYXRpb248L2tleXdv
cmQ+PC9rZXl3b3Jkcz48dXJscz48cmVsYXRlZC11cmxzPjx1cmw+aHR0cDovL3d3dy5uY2JpLm5s
bS5uaWguZ292L3B1Ym1lZC8yMDMzMTY4ODwvdXJsPjwvcmVsYXRlZC11cmxzPjwvdXJscz48aXNi
bj4xMzk5LTAwMTI8L2lzYm4+PGN1c3RvbTI+UE1DMzA2NjA2NjwvY3VzdG9tMj48dGl0bGVzPjx0
aXRsZT5BIHJldmlldyBvZiB0aGUgcG90ZW50aWFsIGFwcGxpY2F0aW9ucyBhbmQgY29udHJvdmVy
c2llcyBvZiBub24taW52YXNpdmUgdGVzdGluZyBmb3IgYmlvbWFya2VycyBvZiBhc3BpcmF0aW9u
IGluIHRoZSBsdW5nIHRyYW5zcGxhbnQgcG9wdWxhdGlvbjwvdGl0bGU+PHNlY29uZGFyeS10aXRs
ZT5DbGluIFRyYW5zcGxhbnQ8L3NlY29uZGFyeS10aXRsZT48L3RpdGxlcz48cGFnZXM+RTU0LTYx
PC9wYWdlcz48bnVtYmVyPjM8L251bWJlcj48Y29udHJpYnV0b3JzPjxhdXRob3JzPjxhdXRob3I+
RGF2aXMsIEMuIFMuPC9hdXRob3I+PGF1dGhvcj5HYWdlcm1laWVyLCBKLjwvYXV0aG9yPjxhdXRo
b3I+RGlsbGluZywgRC48L2F1dGhvcj48YXV0aG9yPkFsZXgsIEMuPC9hdXRob3I+PGF1dGhvcj5M
b3dlcnksIEUuPC9hdXRob3I+PGF1dGhvcj5Lb3ZhY3MsIEUuIEouPC9hdXRob3I+PGF1dGhvcj5M
b3ZlLCBSLiBCLjwvYXV0aG9yPjxhdXRob3I+RmlzaWNoZWxsYSwgUC4gTS48L2F1dGhvcj48L2F1
dGhvcnM+PC9jb250cmlidXRvcnM+PGxhbmd1YWdlPmVuZzwvbGFuZ3VhZ2U+PGFkZGVkLWRhdGUg
Zm9ybWF0PSJ1dGMiPjE0NjMxNjY4NDg8L2FkZGVkLWRhdGU+PHJlZi10eXBlIG5hbWU9IkpvdXJu
YWwgQXJ0aWNsZSI+MTc8L3JlZi10eXBlPjxyZWMtbnVtYmVyPjIwMDwvcmVjLW51bWJlcj48bGFz
dC11cGRhdGVkLWRhdGUgZm9ybWF0PSJ1dGMiPjE0NjMxNjY4NDg8L2xhc3QtdXBkYXRlZC1kYXRl
PjxhY2Nlc3Npb24tbnVtPjIwMzMxNjg4PC9hY2Nlc3Npb24tbnVtPjxlbGVjdHJvbmljLXJlc291
cmNlLW51bT4xMC4xMTExL2ouMTM5OS0wMDEyLjIwMTAuMDEyNDMueDwvZWxlY3Ryb25pYy1yZXNv
dXJjZS1udW0+PHZvbHVtZT4yNDwvdm9sdW1lPjwvcmVjb3JkPjwvQ2l0ZT48Q2l0ZT48QXV0aG9y
PkhhZGppbGlhZGlzPC9BdXRob3I+PFllYXI+MjAwMzwvWWVhcj48SURUZXh0Pkdhc3Ryb2Vzb3Bo
YWdlYWwgcmVmbHV4IGRpc2Vhc2UgaW4gbHVuZyB0cmFuc3BsYW50IHJlY2lwaWVudHM8L0lEVGV4
dD48cmVjb3JkPjxkYXRlcz48cHViLWRhdGVzPjxkYXRlPkF1ZzwvZGF0ZT48L3B1Yi1kYXRlcz48
eWVhcj4yMDAzPC95ZWFyPjwvZGF0ZXM+PGtleXdvcmRzPjxrZXl3b3JkPkVudmlyb25tZW50YWwg
TW9uaXRvcmluZzwva2V5d29yZD48a2V5d29yZD5FcGlkZW1pb2xvZ2ljYWwgTW9uaXRvcmluZzwv
a2V5d29yZD48a2V5d29yZD5GZW1hbGU8L2tleXdvcmQ+PGtleXdvcmQ+R2FzdHJvZXNvcGhhZ2Vh
bCBSZWZsdXg8L2tleXdvcmQ+PGtleXdvcmQ+SHVtYW5zPC9rZXl3b3JkPjxrZXl3b3JkPkh5ZHJv
Z2VuLUlvbiBDb25jZW50cmF0aW9uPC9rZXl3b3JkPjxrZXl3b3JkPkx1bmcgVHJhbnNwbGFudGF0
aW9uPC9rZXl3b3JkPjxrZXl3b3JkPk1hbGU8L2tleXdvcmQ+PGtleXdvcmQ+TWlkZGxlIEFnZWQ8
L2tleXdvcmQ+PGtleXdvcmQ+UG9zdG9wZXJhdGl2ZSBDb21wbGljYXRpb25zPC9rZXl3b3JkPjxr
ZXl3b3JkPlByZXZhbGVuY2U8L2tleXdvcmQ+PGtleXdvcmQ+UmV0cm9zcGVjdGl2ZSBTdHVkaWVz
PC9rZXl3b3JkPjwva2V5d29yZHM+PHVybHM+PHJlbGF0ZWQtdXJscz48dXJsPmh0dHA6Ly93d3cu
bmNiaS5ubG0ubmloLmdvdi9wdWJtZWQvMTI4Njg5OTQ8L3VybD48L3JlbGF0ZWQtdXJscz48L3Vy
bHM+PGlzYm4+MDkwMi0wMDYzPC9pc2JuPjx0aXRsZXM+PHRpdGxlPkdhc3Ryb2Vzb3BoYWdlYWwg
cmVmbHV4IGRpc2Vhc2UgaW4gbHVuZyB0cmFuc3BsYW50IHJlY2lwaWVudHM8L3RpdGxlPjxzZWNv
bmRhcnktdGl0bGU+Q2xpbiBUcmFuc3BsYW50PC9zZWNvbmRhcnktdGl0bGU+PC90aXRsZXM+PHBh
Z2VzPjM2My04PC9wYWdlcz48bnVtYmVyPjQ8L251bWJlcj48Y29udHJpYnV0b3JzPjxhdXRob3Jz
PjxhdXRob3I+SGFkamlsaWFkaXMsIEQuPC9hdXRob3I+PGF1dGhvcj5EdWFuZSBEYXZpcywgUi48
L2F1dGhvcj48YXV0aG9yPlN0ZWVsZSwgTS4gUC48L2F1dGhvcj48YXV0aG9yPk1lc3NpZXIsIFIu
IEguPC9hdXRob3I+PGF1dGhvcj5MYXUsIEMuIEwuPC9hdXRob3I+PGF1dGhvcj5FdWJhbmtzLCBT
LiBTLjwvYXV0aG9yPjxhdXRob3I+UGFsbWVyLCBTLiBNLjwvYXV0aG9yPjwvYXV0aG9ycz48L2Nv
bnRyaWJ1dG9ycz48bGFuZ3VhZ2U+ZW5nPC9sYW5ndWFnZT48YWRkZWQtZGF0ZSBmb3JtYXQ9InV0
YyI+MTQ2Mjg4OTg5NDwvYWRkZWQtZGF0ZT48cmVmLXR5cGUgbmFtZT0iSm91cm5hbCBBcnRpY2xl
Ij4xNzwvcmVmLXR5cGU+PHJlYy1udW1iZXI+OTg8L3JlYy1udW1iZXI+PGxhc3QtdXBkYXRlZC1k
YXRlIGZvcm1hdD0idXRjIj4xNDYyODg5ODk0PC9sYXN0LXVwZGF0ZWQtZGF0ZT48YWNjZXNzaW9u
LW51bT4xMjg2ODk5NDwvYWNjZXNzaW9uLW51bT48dm9sdW1lPjE3PC92b2x1bWU+PC9yZWNvcmQ+
PC9DaXRlPjxDaXRlPjxBdXRob3I+Q2FudHU8L0F1dGhvcj48WWVhcj4yMDA0PC9ZZWFyPjxJRFRl
eHQ+Si4gTWF4d2VsbCBDaGFtYmVybGFpbiBNZW1vcmlhbCBQYXBlci4gRWFybHkgZnVuZG9wbGlj
YXRpb24gcHJldmVudHMgY2hyb25pYyBhbGxvZ3JhZnQgZHlzZnVuY3Rpb24gaW4gcGF0aWVudHMg
d2l0aCBnYXN0cm9lc29waGFnZWFsIHJlZmx1eCBkaXNlYXNlPC9JRFRleHQ+PHJlY29yZD48ZGF0
ZXM+PHB1Yi1kYXRlcz48ZGF0ZT5PY3Q8L2RhdGU+PC9wdWItZGF0ZXM+PHllYXI+MjAwNDwveWVh
cj48L2RhdGVzPjxrZXl3b3Jkcz48a2V5d29yZD5BZHVsdDwva2V5d29yZD48a2V5d29yZD5Ccm9u
Y2hpb2xpdGlzIE9ibGl0ZXJhbnM8L2tleXdvcmQ+PGtleXdvcmQ+RGlzZWFzZS1GcmVlIFN1cnZp
dmFsPC9rZXl3b3JkPjxrZXl3b3JkPkZlbWFsZTwva2V5d29yZD48a2V5d29yZD5GdW5kb3BsaWNh
dGlvbjwva2V5d29yZD48a2V5d29yZD5HYXN0cmljIEFjaWRpdHkgRGV0ZXJtaW5hdGlvbjwva2V5
d29yZD48a2V5d29yZD5HYXN0cm9lc29waGFnZWFsIFJlZmx1eDwva2V5d29yZD48a2V5d29yZD5H
cmFmdCBSZWplY3Rpb248L2tleXdvcmQ+PGtleXdvcmQ+SHVtYW5zPC9rZXl3b3JkPjxrZXl3b3Jk
Pkh5ZHJvZ2VuLUlvbiBDb25jZW50cmF0aW9uPC9rZXl3b3JkPjxrZXl3b3JkPkltbXVub3N1cHBy
ZXNzaXZlIEFnZW50czwva2V5d29yZD48a2V5d29yZD5JbmNpZGVuY2U8L2tleXdvcmQ+PGtleXdv
cmQ+TGlmZSBUYWJsZXM8L2tleXdvcmQ+PGtleXdvcmQ+THVuZyBUcmFuc3BsYW50YXRpb248L2tl
eXdvcmQ+PGtleXdvcmQ+TWFsZTwva2V5d29yZD48a2V5d29yZD5NaWRkbGUgQWdlZDwva2V5d29y
ZD48a2V5d29yZD5Qb3N0b3BlcmF0aXZlIENvbXBsaWNhdGlvbnM8L2tleXdvcmQ+PGtleXdvcmQ+
UmV0cm9zcGVjdGl2ZSBTdHVkaWVzPC9rZXl3b3JkPjxrZXl3b3JkPlRpbWUgRmFjdG9yczwva2V5
d29yZD48a2V5d29yZD5UcmFuc3BsYW50YXRpb24sIEhvbW9sb2dvdXM8L2tleXdvcmQ+PC9rZXl3
b3Jkcz48dXJscz48cmVsYXRlZC11cmxzPjx1cmw+aHR0cDovL3d3dy5uY2JpLm5sbS5uaWguZ292
L3B1Ym1lZC8xNTQ2NDQ2MjwvdXJsPjwvcmVsYXRlZC11cmxzPjwvdXJscz48aXNibj4xNTUyLTYy
NTk8L2lzYm4+PHRpdGxlcz48dGl0bGU+Si4gTWF4d2VsbCBDaGFtYmVybGFpbiBNZW1vcmlhbCBQ
YXBlci4gRWFybHkgZnVuZG9wbGljYXRpb24gcHJldmVudHMgY2hyb25pYyBhbGxvZ3JhZnQgZHlz
ZnVuY3Rpb24gaW4gcGF0aWVudHMgd2l0aCBnYXN0cm9lc29waGFnZWFsIHJlZmx1eCBkaXNlYXNl
PC90aXRsZT48c2Vjb25kYXJ5LXRpdGxlPkFubiBUaG9yYWMgU3VyZzwvc2Vjb25kYXJ5LXRpdGxl
PjwvdGl0bGVzPjxwYWdlcz4xMTQyLTUxOyBkaXNjdXNzaW9uIDExNDItNTE8L3BhZ2VzPjxudW1i
ZXI+NDwvbnVtYmVyPjxjb250cmlidXRvcnM+PGF1dGhvcnM+PGF1dGhvcj5DYW50dSwgRS48L2F1
dGhvcj48YXV0aG9yPkFwcGVsLCBKLiBaLjwvYXV0aG9yPjxhdXRob3I+SGFydHdpZywgTS4gRy48
L2F1dGhvcj48YXV0aG9yPldvcmV0YSwgSC48L2F1dGhvcj48YXV0aG9yPkdyZWVuLCBDLjwvYXV0
aG9yPjxhdXRob3I+TWVzc2llciwgUi48L2F1dGhvcj48YXV0aG9yPlBhbG1lciwgUy4gTS48L2F1
dGhvcj48YXV0aG9yPkRhdmlzLCBSLiBELjwvYXV0aG9yPjwvYXV0aG9ycz48L2NvbnRyaWJ1dG9y
cz48bGFuZ3VhZ2U+ZW5nPC9sYW5ndWFnZT48YWRkZWQtZGF0ZSBmb3JtYXQ9InV0YyI+MTQ2Mjg5
MDI5ODwvYWRkZWQtZGF0ZT48cmVmLXR5cGUgbmFtZT0iSm91cm5hbCBBcnRpY2xlIj4xNzwvcmVm
LXR5cGU+PHJlYy1udW1iZXI+MTA1PC9yZWMtbnVtYmVyPjxsYXN0LXVwZGF0ZWQtZGF0ZSBmb3Jt
YXQ9InV0YyI+MTQ2Mjg5MDI5ODwvbGFzdC11cGRhdGVkLWRhdGU+PGFjY2Vzc2lvbi1udW0+MTU0
NjQ0NjI8L2FjY2Vzc2lvbi1udW0+PGVsZWN0cm9uaWMtcmVzb3VyY2UtbnVtPjEwLjEwMTYvai5h
dGhvcmFjc3VyLjIwMDQuMDQuMDQ0PC9lbGVjdHJvbmljLXJlc291cmNlLW51bT48dm9sdW1lPjc4
PC92b2x1bWU+PC9yZWNvcmQ+PC9DaXRlPjxDaXRlPjxBdXRob3I+QmVuZGVuPC9BdXRob3I+PFll
YXI+MjAwNTwvWWVhcj48SURUZXh0PkhpZ2ggcHJldmFsZW5jZSBvZiBnYXN0cm9lc29waGFnZWFs
IHJlZmx1eCBpbiBjaGlsZHJlbiBhZnRlciBsdW5nIHRyYW5zcGxhbnRhdGlvbjwvSURUZXh0Pjxy
ZWNvcmQ+PGRhdGVzPjxwdWItZGF0ZXM+PGRhdGU+SnVsPC9kYXRlPjwvcHViLWRhdGVzPjx5ZWFy
PjIwMDU8L3llYXI+PC9kYXRlcz48a2V5d29yZHM+PGtleXdvcmQ+QWRvbGVzY2VudDwva2V5d29y
ZD48a2V5d29yZD5DaGlsZDwva2V5d29yZD48a2V5d29yZD5GZW1hbGU8L2tleXdvcmQ+PGtleXdv
cmQ+RnVuZG9wbGljYXRpb248L2tleXdvcmQ+PGtleXdvcmQ+R2FzdHJvZXNvcGhhZ2VhbCBSZWZs
dXg8L2tleXdvcmQ+PGtleXdvcmQ+R3JhZnQgUmVqZWN0aW9uPC9rZXl3b3JkPjxrZXl3b3JkPkhl
YXJ0LUx1bmcgVHJhbnNwbGFudGF0aW9uPC9rZXl3b3JkPjxrZXl3b3JkPkh1bWFuczwva2V5d29y
ZD48a2V5d29yZD5Mb25kb248L2tleXdvcmQ+PGtleXdvcmQ+THVuZyBUcmFuc3BsYW50YXRpb248
L2tleXdvcmQ+PGtleXdvcmQ+TWFsZTwva2V5d29yZD48a2V5d29yZD5QcmV2YWxlbmNlPC9rZXl3
b3JkPjwva2V5d29yZHM+PHVybHM+PHJlbGF0ZWQtdXJscz48dXJsPmh0dHA6Ly93d3cubmNiaS5u
bG0ubmloLmdvdi9wdWJtZWQvMTU4ODA0MjE8L3VybD48L3JlbGF0ZWQtdXJscz48L3VybHM+PGlz
Ym4+ODc1NS02ODYzPC9pc2JuPjx0aXRsZXM+PHRpdGxlPkhpZ2ggcHJldmFsZW5jZSBvZiBnYXN0
cm9lc29waGFnZWFsIHJlZmx1eCBpbiBjaGlsZHJlbiBhZnRlciBsdW5nIHRyYW5zcGxhbnRhdGlv
bjwvdGl0bGU+PHNlY29uZGFyeS10aXRsZT5QZWRpYXRyIFB1bG1vbm9sPC9zZWNvbmRhcnktdGl0
bGU+PC90aXRsZXM+PHBhZ2VzPjY4LTcxPC9wYWdlcz48bnVtYmVyPjE8L251bWJlcj48Y29udHJp
YnV0b3JzPjxhdXRob3JzPjxhdXRob3I+QmVuZGVuLCBDLjwvYXV0aG9yPjxhdXRob3I+QXVyb3Jh
LCBQLjwvYXV0aG9yPjxhdXRob3I+Q3VycnksIEouPC9hdXRob3I+PGF1dGhvcj5XaGl0bW9yZSwg
UC48L2F1dGhvcj48YXV0aG9yPlByaWVzdGxleSwgTC48L2F1dGhvcj48YXV0aG9yPkVsbGlvdHQs
IE0uIEouPC9hdXRob3I+PC9hdXRob3JzPjwvY29udHJpYnV0b3JzPjxsYW5ndWFnZT5lbmc8L2xh
bmd1YWdlPjxhZGRlZC1kYXRlIGZvcm1hdD0idXRjIj4xNDYzMTY4OTMyPC9hZGRlZC1kYXRlPjxy
ZWYtdHlwZSBuYW1lPSJKb3VybmFsIEFydGljbGUiPjE3PC9yZWYtdHlwZT48cmVjLW51bWJlcj4y
MDY8L3JlYy1udW1iZXI+PGxhc3QtdXBkYXRlZC1kYXRlIGZvcm1hdD0idXRjIj4xNDYzMTY4OTMy
PC9sYXN0LXVwZGF0ZWQtZGF0ZT48YWNjZXNzaW9uLW51bT4xNTg4MDQyMTwvYWNjZXNzaW9uLW51
bT48ZWxlY3Ryb25pYy1yZXNvdXJjZS1udW0+MTAuMTAwMi9wcHVsLjIwMjM0PC9lbGVjdHJvbmlj
LXJlc291cmNlLW51bT48dm9sdW1lPjQwPC92b2x1bWU+PC9yZWNvcmQ+PC9DaXRlPjwvRW5kTm90
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9262FA" w:rsidRPr="00B6576B">
        <w:rPr>
          <w:rFonts w:ascii="Book Antiqua" w:hAnsi="Book Antiqua" w:cs="Times New Roman"/>
        </w:rPr>
      </w:r>
      <w:r w:rsidR="009262FA" w:rsidRPr="00B6576B">
        <w:rPr>
          <w:rFonts w:ascii="Book Antiqua" w:hAnsi="Book Antiqua" w:cs="Times New Roman"/>
        </w:rPr>
        <w:fldChar w:fldCharType="separate"/>
      </w:r>
      <w:r w:rsidR="008A3031" w:rsidRPr="00B6576B">
        <w:rPr>
          <w:rFonts w:ascii="Book Antiqua" w:hAnsi="Book Antiqua" w:cs="Times New Roman"/>
          <w:noProof/>
          <w:vertAlign w:val="superscript"/>
        </w:rPr>
        <w:t>33,39-41</w:t>
      </w:r>
      <w:r w:rsidR="009262FA" w:rsidRPr="00B6576B">
        <w:rPr>
          <w:rFonts w:ascii="Book Antiqua" w:hAnsi="Book Antiqua" w:cs="Times New Roman"/>
        </w:rPr>
        <w:fldChar w:fldCharType="end"/>
      </w:r>
      <w:r w:rsidR="0002216C" w:rsidRPr="00B6576B">
        <w:rPr>
          <w:rFonts w:ascii="Book Antiqua" w:hAnsi="Book Antiqua" w:cs="Times New Roman"/>
          <w:vertAlign w:val="superscript"/>
        </w:rPr>
        <w:t>]</w:t>
      </w:r>
      <w:r w:rsidR="0002216C" w:rsidRPr="00B6576B">
        <w:rPr>
          <w:rFonts w:ascii="Book Antiqua" w:hAnsi="Book Antiqua" w:cs="Times New Roman"/>
        </w:rPr>
        <w:t>,</w:t>
      </w:r>
      <w:r w:rsidR="00CE347E" w:rsidRPr="00B6576B">
        <w:rPr>
          <w:rFonts w:ascii="Book Antiqua" w:hAnsi="Book Antiqua" w:cs="Times New Roman"/>
        </w:rPr>
        <w:t xml:space="preserve"> </w:t>
      </w:r>
      <w:r w:rsidR="009262FA" w:rsidRPr="00B6576B">
        <w:rPr>
          <w:rFonts w:ascii="Book Antiqua" w:hAnsi="Book Antiqua" w:cs="Times New Roman"/>
        </w:rPr>
        <w:t xml:space="preserve">and </w:t>
      </w:r>
      <w:r w:rsidR="00665444" w:rsidRPr="00B6576B">
        <w:rPr>
          <w:rFonts w:ascii="Book Antiqua" w:hAnsi="Book Antiqua" w:cs="Times New Roman"/>
        </w:rPr>
        <w:t>the m</w:t>
      </w:r>
      <w:r w:rsidR="000D124D" w:rsidRPr="00B6576B">
        <w:rPr>
          <w:rFonts w:ascii="Book Antiqua" w:hAnsi="Book Antiqua" w:cs="Times New Roman"/>
        </w:rPr>
        <w:t>ore rapid progression to BOS in</w:t>
      </w:r>
      <w:r w:rsidR="009262FA" w:rsidRPr="00B6576B">
        <w:rPr>
          <w:rFonts w:ascii="Book Antiqua" w:hAnsi="Book Antiqua" w:cs="Times New Roman"/>
        </w:rPr>
        <w:t xml:space="preserve"> </w:t>
      </w:r>
      <w:r w:rsidR="000443B8" w:rsidRPr="00B6576B">
        <w:rPr>
          <w:rFonts w:ascii="Book Antiqua" w:hAnsi="Book Antiqua" w:cs="Times New Roman"/>
        </w:rPr>
        <w:t>transplant recipients</w:t>
      </w:r>
      <w:r w:rsidR="009262FA" w:rsidRPr="00B6576B">
        <w:rPr>
          <w:rFonts w:ascii="Book Antiqua" w:hAnsi="Book Antiqua" w:cs="Times New Roman"/>
        </w:rPr>
        <w:t xml:space="preserve"> with objective evidence of aspiration</w:t>
      </w:r>
      <w:r w:rsidR="003D7DF2" w:rsidRPr="00B6576B">
        <w:rPr>
          <w:rFonts w:ascii="Book Antiqua" w:hAnsi="Book Antiqua" w:cs="Times New Roman"/>
          <w:vertAlign w:val="superscript"/>
        </w:rPr>
        <w:t>[</w:t>
      </w:r>
      <w:r w:rsidR="009262FA" w:rsidRPr="00B6576B">
        <w:rPr>
          <w:rFonts w:ascii="Book Antiqua" w:hAnsi="Book Antiqua" w:cs="Times New Roman"/>
        </w:rPr>
        <w:fldChar w:fldCharType="begin">
          <w:fldData xml:space="preserve">PEVuZE5vdGU+PENpdGU+PEF1dGhvcj5DYW50dTwvQXV0aG9yPjxZZWFyPjIwMDQ8L1llYXI+PElE
VGV4dD5KLiBNYXh3ZWxsIENoYW1iZXJsYWluIE1lbW9yaWFsIFBhcGVyLiBFYXJseSBmdW5kb3Bs
aWNhdGlvbiBwcmV2ZW50cyBjaHJvbmljIGFsbG9ncmFmdCBkeXNmdW5jdGlvbiBpbiBwYXRpZW50
cyB3aXRoIGdhc3Ryb2Vzb3BoYWdlYWwgcmVmbHV4IGRpc2Vhc2U8L0lEVGV4dD48RGlzcGxheVRl
eHQ+PHN0eWxlIGZhY2U9InN1cGVyc2NyaXB0Ij4zNCw0MCw0Miw0Mzwvc3R5bGU+PC9EaXNwbGF5
VGV4dD48cmVjb3JkPjxkYXRlcz48cHViLWRhdGVzPjxkYXRlPk9jdDwvZGF0ZT48L3B1Yi1kYXRl
cz48eWVhcj4yMDA0PC95ZWFyPjwvZGF0ZXM+PGtleXdvcmRzPjxrZXl3b3JkPkFkdWx0PC9rZXl3
b3JkPjxrZXl3b3JkPkJyb25jaGlvbGl0aXMgT2JsaXRlcmFuczwva2V5d29yZD48a2V5d29yZD5E
aXNlYXNlLUZyZWUgU3Vydml2YWw8L2tleXdvcmQ+PGtleXdvcmQ+RmVtYWxlPC9rZXl3b3JkPjxr
ZXl3b3JkPkZ1bmRvcGxpY2F0aW9uPC9rZXl3b3JkPjxrZXl3b3JkPkdhc3RyaWMgQWNpZGl0eSBE
ZXRlcm1pbmF0aW9uPC9rZXl3b3JkPjxrZXl3b3JkPkdhc3Ryb2Vzb3BoYWdlYWwgUmVmbHV4PC9r
ZXl3b3JkPjxrZXl3b3JkPkdyYWZ0IFJlamVjdGlvbjwva2V5d29yZD48a2V5d29yZD5IdW1hbnM8
L2tleXdvcmQ+PGtleXdvcmQ+SHlkcm9nZW4tSW9uIENvbmNlbnRyYXRpb248L2tleXdvcmQ+PGtl
eXdvcmQ+SW1tdW5vc3VwcHJlc3NpdmUgQWdlbnRzPC9rZXl3b3JkPjxrZXl3b3JkPkluY2lkZW5j
ZTwva2V5d29yZD48a2V5d29yZD5MaWZlIFRhYmxlczwva2V5d29yZD48a2V5d29yZD5MdW5nIFRy
YW5zcGxhbnRhdGlvbjwva2V5d29yZD48a2V5d29yZD5NYWxlPC9rZXl3b3JkPjxrZXl3b3JkPk1p
ZGRsZSBBZ2VkPC9rZXl3b3JkPjxrZXl3b3JkPlBvc3RvcGVyYXRpdmUgQ29tcGxpY2F0aW9uczwv
a2V5d29yZD48a2V5d29yZD5SZXRyb3NwZWN0aXZlIFN0dWRpZXM8L2tleXdvcmQ+PGtleXdvcmQ+
VGltZSBGYWN0b3JzPC9rZXl3b3JkPjxrZXl3b3JkPlRyYW5zcGxhbnRhdGlvbiwgSG9tb2xvZ291
czwva2V5d29yZD48L2tleXdvcmRzPjx1cmxzPjxyZWxhdGVkLXVybHM+PHVybD5odHRwOi8vd3d3
Lm5jYmkubmxtLm5paC5nb3YvcHVibWVkLzE1NDY0NDYyPC91cmw+PC9yZWxhdGVkLXVybHM+PC91
cmxzPjxpc2JuPjE1NTItNjI1OTwvaXNibj48dGl0bGVzPjx0aXRsZT5KLiBNYXh3ZWxsIENoYW1i
ZXJsYWluIE1lbW9yaWFsIFBhcGVyLiBFYXJseSBmdW5kb3BsaWNhdGlvbiBwcmV2ZW50cyBjaHJv
bmljIGFsbG9ncmFmdCBkeXNmdW5jdGlvbiBpbiBwYXRpZW50cyB3aXRoIGdhc3Ryb2Vzb3BoYWdl
YWwgcmVmbHV4IGRpc2Vhc2U8L3RpdGxlPjxzZWNvbmRhcnktdGl0bGU+QW5uIFRob3JhYyBTdXJn
PC9zZWNvbmRhcnktdGl0bGU+PC90aXRsZXM+PHBhZ2VzPjExNDItNTE7IGRpc2N1c3Npb24gMTE0
Mi01MTwvcGFnZXM+PG51bWJlcj40PC9udW1iZXI+PGNvbnRyaWJ1dG9ycz48YXV0aG9ycz48YXV0
aG9yPkNhbnR1LCBFLjwvYXV0aG9yPjxhdXRob3I+QXBwZWwsIEouIFouPC9hdXRob3I+PGF1dGhv
cj5IYXJ0d2lnLCBNLiBHLjwvYXV0aG9yPjxhdXRob3I+V29yZXRhLCBILjwvYXV0aG9yPjxhdXRo
b3I+R3JlZW4sIEMuPC9hdXRob3I+PGF1dGhvcj5NZXNzaWVyLCBSLjwvYXV0aG9yPjxhdXRob3I+
UGFsbWVyLCBTLiBNLjwvYXV0aG9yPjxhdXRob3I+RGF2aXMsIFIuIEQuPC9hdXRob3I+PC9hdXRo
b3JzPjwvY29udHJpYnV0b3JzPjxsYW5ndWFnZT5lbmc8L2xhbmd1YWdlPjxhZGRlZC1kYXRlIGZv
cm1hdD0idXRjIj4xNDYyODkwMjk4PC9hZGRlZC1kYXRlPjxyZWYtdHlwZSBuYW1lPSJKb3VybmFs
IEFydGljbGUiPjE3PC9yZWYtdHlwZT48cmVjLW51bWJlcj4xMDU8L3JlYy1udW1iZXI+PGxhc3Qt
dXBkYXRlZC1kYXRlIGZvcm1hdD0idXRjIj4xNDYyODkwMjk4PC9sYXN0LXVwZGF0ZWQtZGF0ZT48
YWNjZXNzaW9uLW51bT4xNTQ2NDQ2MjwvYWNjZXNzaW9uLW51bT48ZWxlY3Ryb25pYy1yZXNvdXJj
ZS1udW0+MTAuMTAxNi9qLmF0aG9yYWNzdXIuMjAwNC4wNC4wNDQ8L2VsZWN0cm9uaWMtcmVzb3Vy
Y2UtbnVtPjx2b2x1bWU+Nzg8L3ZvbHVtZT48L3JlY29yZD48L0NpdGU+PENpdGU+PEF1dGhvcj5E
YXZpczwvQXV0aG9yPjxZZWFyPjIwMDM8L1llYXI+PElEVGV4dD5JbXByb3ZlZCBsdW5nIGFsbG9n
cmFmdCBmdW5jdGlvbiBhZnRlciBmdW5kb3BsaWNhdGlvbiBpbiBwYXRpZW50cyB3aXRoIGdhc3Ry
b2Vzb3BoYWdlYWwgcmVmbHV4IGRpc2Vhc2UgdW5kZXJnb2luZyBsdW5nIHRyYW5zcGxhbnRhdGlv
bjwvSURUZXh0PjxyZWNvcmQ+PGRhdGVzPjxwdWItZGF0ZXM+PGRhdGU+TWFyPC9kYXRlPjwvcHVi
LWRhdGVzPjx5ZWFyPjIwMDM8L3llYXI+PC9kYXRlcz48a2V5d29yZHM+PGtleXdvcmQ+QWN0dWFy
aWFsIEFuYWx5c2lzPC9rZXl3b3JkPjxrZXl3b3JkPkFkb2xlc2NlbnQ8L2tleXdvcmQ+PGtleXdv
cmQ+QWR1bHQ8L2tleXdvcmQ+PGtleXdvcmQ+QWdlZDwva2V5d29yZD48a2V5d29yZD5Ccm9uY2hp
b2xpdGlzIE9ibGl0ZXJhbnM8L2tleXdvcmQ+PGtleXdvcmQ+RmVtYWxlPC9rZXl3b3JkPjxrZXl3
b3JkPkZvcmNlZCBFeHBpcmF0b3J5IFZvbHVtZTwva2V5d29yZD48a2V5d29yZD5GdW5kb3BsaWNh
dGlvbjwva2V5d29yZD48a2V5d29yZD5HYXN0cmljIEFjaWRpdHkgRGV0ZXJtaW5hdGlvbjwva2V5
d29yZD48a2V5d29yZD5HYXN0cm9lc29waGFnZWFsIFJlZmx1eDwva2V5d29yZD48a2V5d29yZD5I
dW1hbnM8L2tleXdvcmQ+PGtleXdvcmQ+SHlkcm9nZW4tSW9uIENvbmNlbnRyYXRpb248L2tleXdv
cmQ+PGtleXdvcmQ+THVuZyBUcmFuc3BsYW50YXRpb248L2tleXdvcmQ+PGtleXdvcmQ+TWFsZTwv
a2V5d29yZD48a2V5d29yZD5NYXhpbWFsIEV4cGlyYXRvcnkgRmxvdyBSYXRlPC9rZXl3b3JkPjxr
ZXl3b3JkPk1pZGRsZSBBZ2VkPC9rZXl3b3JkPjxrZXl3b3JkPlByb3BvcnRpb25hbCBIYXphcmRz
IE1vZGVsczwva2V5d29yZD48a2V5d29yZD5SZXRyb3NwZWN0aXZlIFN0dWRpZXM8L2tleXdvcmQ+
PGtleXdvcmQ+U2V2ZXJpdHkgb2YgSWxsbmVzcyBJbmRleDwva2V5d29yZD48a2V5d29yZD5TdXJ2
aXZhbCBBbmFseXNpczwva2V5d29yZD48a2V5d29yZD5UcmFuc3BsYW50YXRpb24sIEhvbW9sb2dv
dXM8L2tleXdvcmQ+PGtleXdvcmQ+VHJlYXRtZW50IE91dGNvbWU8L2tleXdvcmQ+PC9rZXl3b3Jk
cz48dXJscz48cmVsYXRlZC11cmxzPjx1cmw+aHR0cDovL3d3dy5uY2JpLm5sbS5uaWguZ292L3B1
Ym1lZC8xMjY1ODE5NTwvdXJsPjwvcmVsYXRlZC11cmxzPjwvdXJscz48aXNibj4wMDIyLTUyMjM8
L2lzYm4+PHRpdGxlcz48dGl0bGU+SW1wcm92ZWQgbHVuZyBhbGxvZ3JhZnQgZnVuY3Rpb24gYWZ0
ZXIgZnVuZG9wbGljYXRpb24gaW4gcGF0aWVudHMgd2l0aCBnYXN0cm9lc29waGFnZWFsIHJlZmx1
eCBkaXNlYXNlIHVuZGVyZ29pbmcgbHVuZyB0cmFuc3BsYW50YXRpb248L3RpdGxlPjxzZWNvbmRh
cnktdGl0bGU+SiBUaG9yYWMgQ2FyZGlvdmFzYyBTdXJnPC9zZWNvbmRhcnktdGl0bGU+PC90aXRs
ZXM+PHBhZ2VzPjUzMy00MjwvcGFnZXM+PG51bWJlcj4zPC9udW1iZXI+PGNvbnRyaWJ1dG9ycz48
YXV0aG9ycz48YXV0aG9yPkRhdmlzLCBSLiBELjwvYXV0aG9yPjxhdXRob3I+TGF1LCBDLiBMLjwv
YXV0aG9yPjxhdXRob3I+RXViYW5rcywgUy48L2F1dGhvcj48YXV0aG9yPk1lc3NpZXIsIFIuIEgu
PC9hdXRob3I+PGF1dGhvcj5IYWRqaWxpYWRpcywgRC48L2F1dGhvcj48YXV0aG9yPlN0ZWVsZSwg
TS4gUC48L2F1dGhvcj48YXV0aG9yPlBhbG1lciwgUy4gTS48L2F1dGhvcj48L2F1dGhvcnM+PC9j
b250cmlidXRvcnM+PGxhbmd1YWdlPmVuZzwvbGFuZ3VhZ2U+PGFkZGVkLWRhdGUgZm9ybWF0PSJ1
dGMiPjE0NjI4OTA0ODM8L2FkZGVkLWRhdGU+PHJlZi10eXBlIG5hbWU9IkpvdXJuYWwgQXJ0aWNs
ZSI+MTc8L3JlZi10eXBlPjxyZWMtbnVtYmVyPjEwNzwvcmVjLW51bWJlcj48bGFzdC11cGRhdGVk
LWRhdGUgZm9ybWF0PSJ1dGMiPjE0NjI4OTA0ODM8L2xhc3QtdXBkYXRlZC1kYXRlPjxhY2Nlc3Np
b24tbnVtPjEyNjU4MTk1PC9hY2Nlc3Npb24tbnVtPjxlbGVjdHJvbmljLXJlc291cmNlLW51bT4x
MC4xMDY3L210Yy4yMDAzLjE2NjwvZWxlY3Ryb25pYy1yZXNvdXJjZS1udW0+PHZvbHVtZT4xMjU8
L3ZvbHVtZT48L3JlY29yZD48L0NpdGU+PENpdGU+PEF1dGhvcj5GaXNpY2hlbGxhPC9BdXRob3I+
PFllYXI+MjAxMzwvWWVhcj48SURUZXh0PkFzcGlyYXRpb24sIGxvY2FsaXplZCBwdWxtb25hcnkg
aW5mbGFtbWF0aW9uLCBhbmQgcHJlZGljdG9ycyBvZiBlYXJseS1vbnNldCBicm9uY2hpb2xpdGlz
IG9ibGl0ZXJhbnMgc3luZHJvbWUgYWZ0ZXIgbHVuZyB0cmFuc3BsYW50YXRpb248L0lEVGV4dD48
cmVjb3JkPjxkYXRlcz48cHViLWRhdGVzPjxkYXRlPkp1bDwvZGF0ZT48L3B1Yi1kYXRlcz48eWVh
cj4yMDEzPC95ZWFyPjwvZGF0ZXM+PGtleXdvcmRzPjxrZXl3b3JkPkJpb21hcmtlcnM8L2tleXdv
cmQ+PGtleXdvcmQ+QnJvbmNoaW9saXRpcyBPYmxpdGVyYW5zPC9rZXl3b3JkPjxrZXl3b3JkPkJy
b25jaG9hbHZlb2xhciBMYXZhZ2UgRmx1aWQ8L2tleXdvcmQ+PGtleXdvcmQ+RmVtYWxlPC9rZXl3
b3JkPjxrZXl3b3JkPkZvbGxvdy1VcCBTdHVkaWVzPC9rZXl3b3JkPjxrZXl3b3JkPkdyYWZ0IFJl
amVjdGlvbjwva2V5d29yZD48a2V5d29yZD5IdW1hbnM8L2tleXdvcmQ+PGtleXdvcmQ+TGV1a29j
eXRlIENvdW50PC9rZXl3b3JkPjxrZXl3b3JkPkxvZ2lzdGljIE1vZGVsczwva2V5d29yZD48a2V5
d29yZD5MdW5nIFRyYW5zcGxhbnRhdGlvbjwva2V5d29yZD48a2V5d29yZD5NYWNyb3BoYWdlczwv
a2V5d29yZD48a2V5d29yZD5NYWxlPC9rZXl3b3JkPjxrZXl3b3JkPk1pZGRsZSBBZ2VkPC9rZXl3
b3JkPjxrZXl3b3JkPlBvc3RvcGVyYXRpdmUgQ29tcGxpY2F0aW9uczwva2V5d29yZD48a2V5d29y
ZD5Qcm9zcGVjdGl2ZSBTdHVkaWVzPC9rZXl3b3JkPjxrZXl3b3JkPlJlc3BpcmF0b3J5IEFzcGly
YXRpb248L2tleXdvcmQ+PGtleXdvcmQ+U3luZHJvbWU8L2tleXdvcmQ+PC9rZXl3b3Jkcz48dXJs
cz48cmVsYXRlZC11cmxzPjx1cmw+aHR0cDovL3d3dy5uY2JpLm5sbS5uaWguZ292L3B1Ym1lZC8y
MzYyODIyNTwvdXJsPjwvcmVsYXRlZC11cmxzPjwvdXJscz48aXNibj4xODc5LTExOTA8L2lzYm4+
PGN1c3RvbTI+UE1DNDEzNTQ4MjwvY3VzdG9tMj48dGl0bGVzPjx0aXRsZT5Bc3BpcmF0aW9uLCBs
b2NhbGl6ZWQgcHVsbW9uYXJ5IGluZmxhbW1hdGlvbiwgYW5kIHByZWRpY3RvcnMgb2YgZWFybHkt
b25zZXQgYnJvbmNoaW9saXRpcyBvYmxpdGVyYW5zIHN5bmRyb21lIGFmdGVyIGx1bmcgdHJhbnNw
bGFudGF0aW9uPC90aXRsZT48c2Vjb25kYXJ5LXRpdGxlPkogQW0gQ29sbCBTdXJnPC9zZWNvbmRh
cnktdGl0bGU+PC90aXRsZXM+PHBhZ2VzPjkwLTEwMDsgZGlzY3Vzc2lvbiAxMDAtMTwvcGFnZXM+
PG51bWJlcj4xPC9udW1iZXI+PGNvbnRyaWJ1dG9ycz48YXV0aG9ycz48YXV0aG9yPkZpc2ljaGVs
bGEsIFAuIE0uPC9hdXRob3I+PGF1dGhvcj5EYXZpcywgQy4gUy48L2F1dGhvcj48YXV0aG9yPkxv
d2VyeSwgRS48L2F1dGhvcj48YXV0aG9yPlJhbWlyZXosIEwuPC9hdXRob3I+PGF1dGhvcj5HYW1l
bGxpLCBSLiBMLjwvYXV0aG9yPjxhdXRob3I+S292YWNzLCBFLiBKLjwvYXV0aG9yPjwvYXV0aG9y
cz48L2NvbnRyaWJ1dG9ycz48bGFuZ3VhZ2U+ZW5nPC9sYW5ndWFnZT48YWRkZWQtZGF0ZSBmb3Jt
YXQ9InV0YyI+MTQ2Mjg5MDY0NjwvYWRkZWQtZGF0ZT48cmVmLXR5cGUgbmFtZT0iSm91cm5hbCBB
cnRpY2xlIj4xNzwvcmVmLXR5cGU+PHJlYy1udW1iZXI+MTExPC9yZWMtbnVtYmVyPjxsYXN0LXVw
ZGF0ZWQtZGF0ZSBmb3JtYXQ9InV0YyI+MTQ2Mjg5MDY0NjwvbGFzdC11cGRhdGVkLWRhdGU+PGFj
Y2Vzc2lvbi1udW0+MjM2MjgyMjU8L2FjY2Vzc2lvbi1udW0+PGVsZWN0cm9uaWMtcmVzb3VyY2Ut
bnVtPjEwLjEwMTYvai5qYW1jb2xsc3VyZy4yMDEzLjAzLjAwODwvZWxlY3Ryb25pYy1yZXNvdXJj
ZS1udW0+PHZvbHVtZT4yMTc8L3ZvbHVtZT48L3JlY29yZD48L0NpdGU+PENpdGU+PEF1dGhvcj5G
aXNpY2hlbGxhPC9BdXRob3I+PFllYXI+MjAxMTwvWWVhcj48SURUZXh0PlRoZSBwcm90ZWN0aXZl
IHJvbGUgb2YgbGFwYXJvc2NvcGljIGFudGlyZWZsdXggc3VyZ2VyeSBhZ2FpbnN0IGFzcGlyYXRp
b24gb2YgcGVwc2luIGFmdGVyIGx1bmcgdHJhbnNwbGFudGF0aW9uPC9JRFRleHQ+PHJlY29yZD48
ZGF0ZXM+PHB1Yi1kYXRlcz48ZGF0ZT5PY3Q8L2RhdGU+PC9wdWItZGF0ZXM+PHllYXI+MjAxMTwv
eWVhcj48L2RhdGVzPjxrZXl3b3Jkcz48a2V5d29yZD5BZHVsdDwva2V5d29yZD48a2V5d29yZD5C
cm9uY2hpb2xpdGlzIE9ibGl0ZXJhbnM8L2tleXdvcmQ+PGtleXdvcmQ+QnJvbmNob2FsdmVvbGFy
IExhdmFnZSBGbHVpZDwva2V5d29yZD48a2V5d29yZD5FbmRvc2NvcHksIEdhc3Ryb2ludGVzdGlu
YWw8L2tleXdvcmQ+PGtleXdvcmQ+RmVtYWxlPC9rZXl3b3JkPjxrZXl3b3JkPkdhc3Ryb2Vzb3Bo
YWdlYWwgUmVmbHV4PC9rZXl3b3JkPjxrZXl3b3JkPkh1bWFuczwva2V5d29yZD48a2V5d29yZD5M
YXBhcm9zY29weTwva2V5d29yZD48a2V5d29yZD5MdW5nIFRyYW5zcGxhbnRhdGlvbjwva2V5d29y
ZD48a2V5d29yZD5NYWxlPC9rZXl3b3JkPjxrZXl3b3JkPk1pZGRsZSBBZ2VkPC9rZXl3b3JkPjxr
ZXl3b3JkPlBlcHNpbiBBPC9rZXl3b3JkPjxrZXl3b3JkPlByb3NwZWN0aXZlIFN0dWRpZXM8L2tl
eXdvcmQ+PGtleXdvcmQ+UmVzcGlyYXRvcnkgQXNwaXJhdGlvbjwva2V5d29yZD48a2V5d29yZD5U
aW1lIEZhY3RvcnM8L2tleXdvcmQ+PC9rZXl3b3Jkcz48dXJscz48cmVsYXRlZC11cmxzPjx1cmw+
aHR0cDovL3d3dy5uY2JpLm5sbS5uaWguZ292L3B1Ym1lZC8yMjAwMDE3MDwvdXJsPjwvcmVsYXRl
ZC11cmxzPjwvdXJscz48aXNibj4xNTMyLTczNjE8L2lzYm4+PGN1c3RvbTI+UE1DMzY5NDQxNTwv
Y3VzdG9tMj48dGl0bGVzPjx0aXRsZT5UaGUgcHJvdGVjdGl2ZSByb2xlIG9mIGxhcGFyb3Njb3Bp
YyBhbnRpcmVmbHV4IHN1cmdlcnkgYWdhaW5zdCBhc3BpcmF0aW9uIG9mIHBlcHNpbiBhZnRlciBs
dW5nIHRyYW5zcGxhbnRhdGlvbjwvdGl0bGU+PHNlY29uZGFyeS10aXRsZT5TdXJnZXJ5PC9zZWNv
bmRhcnktdGl0bGU+PC90aXRsZXM+PHBhZ2VzPjU5OC02MDY8L3BhZ2VzPjxudW1iZXI+NDwvbnVt
YmVyPjxjb250cmlidXRvcnM+PGF1dGhvcnM+PGF1dGhvcj5GaXNpY2hlbGxhLCBQLiBNLjwvYXV0
aG9yPjxhdXRob3I+RGF2aXMsIEMuIFMuPC9hdXRob3I+PGF1dGhvcj5MdW5kYmVyZywgUC4gVy48
L2F1dGhvcj48YXV0aG9yPkxvd2VyeSwgRS48L2F1dGhvcj48YXV0aG9yPkJ1cm5oYW0sIEUuIEwu
PC9hdXRob3I+PGF1dGhvcj5BbGV4LCBDLiBHLjwvYXV0aG9yPjxhdXRob3I+UmFtaXJleiwgTC48
L2F1dGhvcj48YXV0aG9yPlBlbGxldGllcmUsIEsuPC9hdXRob3I+PGF1dGhvcj5Mb3ZlLCBSLiBC
LjwvYXV0aG9yPjxhdXRob3I+S3VvLCBQLiBDLjwvYXV0aG9yPjxhdXRob3I+S292YWNzLCBFLiBK
LjwvYXV0aG9yPjwvYXV0aG9ycz48L2NvbnRyaWJ1dG9ycz48bGFuZ3VhZ2U+ZW5nPC9sYW5ndWFn
ZT48YWRkZWQtZGF0ZSBmb3JtYXQ9InV0YyI+MTQ2Mjg5MDU3NDwvYWRkZWQtZGF0ZT48cmVmLXR5
cGUgbmFtZT0iSm91cm5hbCBBcnRpY2xlIj4xNzwvcmVmLXR5cGU+PHJlYy1udW1iZXI+MTA5PC9y
ZWMtbnVtYmVyPjxsYXN0LXVwZGF0ZWQtZGF0ZSBmb3JtYXQ9InV0YyI+MTQ2Mjg5MDU3NDwvbGFz
dC11cGRhdGVkLWRhdGU+PGFjY2Vzc2lvbi1udW0+MjIwMDAxNzA8L2FjY2Vzc2lvbi1udW0+PGVs
ZWN0cm9uaWMtcmVzb3VyY2UtbnVtPjEwLjEwMTYvai5zdXJnLjIwMTEuMDcuMDUzPC9lbGVjdHJv
bmljLXJlc291cmNlLW51bT48dm9sdW1lPjE1MDwvdm9sdW1lPjwvcmVjb3JkPjwvQ2l0ZT48L0Vu
ZE5vdGU+AG==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DYW50dTwvQXV0aG9yPjxZZWFyPjIwMDQ8L1llYXI+PElE
VGV4dD5KLiBNYXh3ZWxsIENoYW1iZXJsYWluIE1lbW9yaWFsIFBhcGVyLiBFYXJseSBmdW5kb3Bs
aWNhdGlvbiBwcmV2ZW50cyBjaHJvbmljIGFsbG9ncmFmdCBkeXNmdW5jdGlvbiBpbiBwYXRpZW50
cyB3aXRoIGdhc3Ryb2Vzb3BoYWdlYWwgcmVmbHV4IGRpc2Vhc2U8L0lEVGV4dD48RGlzcGxheVRl
eHQ+PHN0eWxlIGZhY2U9InN1cGVyc2NyaXB0Ij4zNCw0MCw0Miw0Mzwvc3R5bGU+PC9EaXNwbGF5
VGV4dD48cmVjb3JkPjxkYXRlcz48cHViLWRhdGVzPjxkYXRlPk9jdDwvZGF0ZT48L3B1Yi1kYXRl
cz48eWVhcj4yMDA0PC95ZWFyPjwvZGF0ZXM+PGtleXdvcmRzPjxrZXl3b3JkPkFkdWx0PC9rZXl3
b3JkPjxrZXl3b3JkPkJyb25jaGlvbGl0aXMgT2JsaXRlcmFuczwva2V5d29yZD48a2V5d29yZD5E
aXNlYXNlLUZyZWUgU3Vydml2YWw8L2tleXdvcmQ+PGtleXdvcmQ+RmVtYWxlPC9rZXl3b3JkPjxr
ZXl3b3JkPkZ1bmRvcGxpY2F0aW9uPC9rZXl3b3JkPjxrZXl3b3JkPkdhc3RyaWMgQWNpZGl0eSBE
ZXRlcm1pbmF0aW9uPC9rZXl3b3JkPjxrZXl3b3JkPkdhc3Ryb2Vzb3BoYWdlYWwgUmVmbHV4PC9r
ZXl3b3JkPjxrZXl3b3JkPkdyYWZ0IFJlamVjdGlvbjwva2V5d29yZD48a2V5d29yZD5IdW1hbnM8
L2tleXdvcmQ+PGtleXdvcmQ+SHlkcm9nZW4tSW9uIENvbmNlbnRyYXRpb248L2tleXdvcmQ+PGtl
eXdvcmQ+SW1tdW5vc3VwcHJlc3NpdmUgQWdlbnRzPC9rZXl3b3JkPjxrZXl3b3JkPkluY2lkZW5j
ZTwva2V5d29yZD48a2V5d29yZD5MaWZlIFRhYmxlczwva2V5d29yZD48a2V5d29yZD5MdW5nIFRy
YW5zcGxhbnRhdGlvbjwva2V5d29yZD48a2V5d29yZD5NYWxlPC9rZXl3b3JkPjxrZXl3b3JkPk1p
ZGRsZSBBZ2VkPC9rZXl3b3JkPjxrZXl3b3JkPlBvc3RvcGVyYXRpdmUgQ29tcGxpY2F0aW9uczwv
a2V5d29yZD48a2V5d29yZD5SZXRyb3NwZWN0aXZlIFN0dWRpZXM8L2tleXdvcmQ+PGtleXdvcmQ+
VGltZSBGYWN0b3JzPC9rZXl3b3JkPjxrZXl3b3JkPlRyYW5zcGxhbnRhdGlvbiwgSG9tb2xvZ291
czwva2V5d29yZD48L2tleXdvcmRzPjx1cmxzPjxyZWxhdGVkLXVybHM+PHVybD5odHRwOi8vd3d3
Lm5jYmkubmxtLm5paC5nb3YvcHVibWVkLzE1NDY0NDYyPC91cmw+PC9yZWxhdGVkLXVybHM+PC91
cmxzPjxpc2JuPjE1NTItNjI1OTwvaXNibj48dGl0bGVzPjx0aXRsZT5KLiBNYXh3ZWxsIENoYW1i
ZXJsYWluIE1lbW9yaWFsIFBhcGVyLiBFYXJseSBmdW5kb3BsaWNhdGlvbiBwcmV2ZW50cyBjaHJv
bmljIGFsbG9ncmFmdCBkeXNmdW5jdGlvbiBpbiBwYXRpZW50cyB3aXRoIGdhc3Ryb2Vzb3BoYWdl
YWwgcmVmbHV4IGRpc2Vhc2U8L3RpdGxlPjxzZWNvbmRhcnktdGl0bGU+QW5uIFRob3JhYyBTdXJn
PC9zZWNvbmRhcnktdGl0bGU+PC90aXRsZXM+PHBhZ2VzPjExNDItNTE7IGRpc2N1c3Npb24gMTE0
Mi01MTwvcGFnZXM+PG51bWJlcj40PC9udW1iZXI+PGNvbnRyaWJ1dG9ycz48YXV0aG9ycz48YXV0
aG9yPkNhbnR1LCBFLjwvYXV0aG9yPjxhdXRob3I+QXBwZWwsIEouIFouPC9hdXRob3I+PGF1dGhv
cj5IYXJ0d2lnLCBNLiBHLjwvYXV0aG9yPjxhdXRob3I+V29yZXRhLCBILjwvYXV0aG9yPjxhdXRo
b3I+R3JlZW4sIEMuPC9hdXRob3I+PGF1dGhvcj5NZXNzaWVyLCBSLjwvYXV0aG9yPjxhdXRob3I+
UGFsbWVyLCBTLiBNLjwvYXV0aG9yPjxhdXRob3I+RGF2aXMsIFIuIEQuPC9hdXRob3I+PC9hdXRo
b3JzPjwvY29udHJpYnV0b3JzPjxsYW5ndWFnZT5lbmc8L2xhbmd1YWdlPjxhZGRlZC1kYXRlIGZv
cm1hdD0idXRjIj4xNDYyODkwMjk4PC9hZGRlZC1kYXRlPjxyZWYtdHlwZSBuYW1lPSJKb3VybmFs
IEFydGljbGUiPjE3PC9yZWYtdHlwZT48cmVjLW51bWJlcj4xMDU8L3JlYy1udW1iZXI+PGxhc3Qt
dXBkYXRlZC1kYXRlIGZvcm1hdD0idXRjIj4xNDYyODkwMjk4PC9sYXN0LXVwZGF0ZWQtZGF0ZT48
YWNjZXNzaW9uLW51bT4xNTQ2NDQ2MjwvYWNjZXNzaW9uLW51bT48ZWxlY3Ryb25pYy1yZXNvdXJj
ZS1udW0+MTAuMTAxNi9qLmF0aG9yYWNzdXIuMjAwNC4wNC4wNDQ8L2VsZWN0cm9uaWMtcmVzb3Vy
Y2UtbnVtPjx2b2x1bWU+Nzg8L3ZvbHVtZT48L3JlY29yZD48L0NpdGU+PENpdGU+PEF1dGhvcj5E
YXZpczwvQXV0aG9yPjxZZWFyPjIwMDM8L1llYXI+PElEVGV4dD5JbXByb3ZlZCBsdW5nIGFsbG9n
cmFmdCBmdW5jdGlvbiBhZnRlciBmdW5kb3BsaWNhdGlvbiBpbiBwYXRpZW50cyB3aXRoIGdhc3Ry
b2Vzb3BoYWdlYWwgcmVmbHV4IGRpc2Vhc2UgdW5kZXJnb2luZyBsdW5nIHRyYW5zcGxhbnRhdGlv
bjwvSURUZXh0PjxyZWNvcmQ+PGRhdGVzPjxwdWItZGF0ZXM+PGRhdGU+TWFyPC9kYXRlPjwvcHVi
LWRhdGVzPjx5ZWFyPjIwMDM8L3llYXI+PC9kYXRlcz48a2V5d29yZHM+PGtleXdvcmQ+QWN0dWFy
aWFsIEFuYWx5c2lzPC9rZXl3b3JkPjxrZXl3b3JkPkFkb2xlc2NlbnQ8L2tleXdvcmQ+PGtleXdv
cmQ+QWR1bHQ8L2tleXdvcmQ+PGtleXdvcmQ+QWdlZDwva2V5d29yZD48a2V5d29yZD5Ccm9uY2hp
b2xpdGlzIE9ibGl0ZXJhbnM8L2tleXdvcmQ+PGtleXdvcmQ+RmVtYWxlPC9rZXl3b3JkPjxrZXl3
b3JkPkZvcmNlZCBFeHBpcmF0b3J5IFZvbHVtZTwva2V5d29yZD48a2V5d29yZD5GdW5kb3BsaWNh
dGlvbjwva2V5d29yZD48a2V5d29yZD5HYXN0cmljIEFjaWRpdHkgRGV0ZXJtaW5hdGlvbjwva2V5
d29yZD48a2V5d29yZD5HYXN0cm9lc29waGFnZWFsIFJlZmx1eDwva2V5d29yZD48a2V5d29yZD5I
dW1hbnM8L2tleXdvcmQ+PGtleXdvcmQ+SHlkcm9nZW4tSW9uIENvbmNlbnRyYXRpb248L2tleXdv
cmQ+PGtleXdvcmQ+THVuZyBUcmFuc3BsYW50YXRpb248L2tleXdvcmQ+PGtleXdvcmQ+TWFsZTwv
a2V5d29yZD48a2V5d29yZD5NYXhpbWFsIEV4cGlyYXRvcnkgRmxvdyBSYXRlPC9rZXl3b3JkPjxr
ZXl3b3JkPk1pZGRsZSBBZ2VkPC9rZXl3b3JkPjxrZXl3b3JkPlByb3BvcnRpb25hbCBIYXphcmRz
IE1vZGVsczwva2V5d29yZD48a2V5d29yZD5SZXRyb3NwZWN0aXZlIFN0dWRpZXM8L2tleXdvcmQ+
PGtleXdvcmQ+U2V2ZXJpdHkgb2YgSWxsbmVzcyBJbmRleDwva2V5d29yZD48a2V5d29yZD5TdXJ2
aXZhbCBBbmFseXNpczwva2V5d29yZD48a2V5d29yZD5UcmFuc3BsYW50YXRpb24sIEhvbW9sb2dv
dXM8L2tleXdvcmQ+PGtleXdvcmQ+VHJlYXRtZW50IE91dGNvbWU8L2tleXdvcmQ+PC9rZXl3b3Jk
cz48dXJscz48cmVsYXRlZC11cmxzPjx1cmw+aHR0cDovL3d3dy5uY2JpLm5sbS5uaWguZ292L3B1
Ym1lZC8xMjY1ODE5NTwvdXJsPjwvcmVsYXRlZC11cmxzPjwvdXJscz48aXNibj4wMDIyLTUyMjM8
L2lzYm4+PHRpdGxlcz48dGl0bGU+SW1wcm92ZWQgbHVuZyBhbGxvZ3JhZnQgZnVuY3Rpb24gYWZ0
ZXIgZnVuZG9wbGljYXRpb24gaW4gcGF0aWVudHMgd2l0aCBnYXN0cm9lc29waGFnZWFsIHJlZmx1
eCBkaXNlYXNlIHVuZGVyZ29pbmcgbHVuZyB0cmFuc3BsYW50YXRpb248L3RpdGxlPjxzZWNvbmRh
cnktdGl0bGU+SiBUaG9yYWMgQ2FyZGlvdmFzYyBTdXJnPC9zZWNvbmRhcnktdGl0bGU+PC90aXRs
ZXM+PHBhZ2VzPjUzMy00MjwvcGFnZXM+PG51bWJlcj4zPC9udW1iZXI+PGNvbnRyaWJ1dG9ycz48
YXV0aG9ycz48YXV0aG9yPkRhdmlzLCBSLiBELjwvYXV0aG9yPjxhdXRob3I+TGF1LCBDLiBMLjwv
YXV0aG9yPjxhdXRob3I+RXViYW5rcywgUy48L2F1dGhvcj48YXV0aG9yPk1lc3NpZXIsIFIuIEgu
PC9hdXRob3I+PGF1dGhvcj5IYWRqaWxpYWRpcywgRC48L2F1dGhvcj48YXV0aG9yPlN0ZWVsZSwg
TS4gUC48L2F1dGhvcj48YXV0aG9yPlBhbG1lciwgUy4gTS48L2F1dGhvcj48L2F1dGhvcnM+PC9j
b250cmlidXRvcnM+PGxhbmd1YWdlPmVuZzwvbGFuZ3VhZ2U+PGFkZGVkLWRhdGUgZm9ybWF0PSJ1
dGMiPjE0NjI4OTA0ODM8L2FkZGVkLWRhdGU+PHJlZi10eXBlIG5hbWU9IkpvdXJuYWwgQXJ0aWNs
ZSI+MTc8L3JlZi10eXBlPjxyZWMtbnVtYmVyPjEwNzwvcmVjLW51bWJlcj48bGFzdC11cGRhdGVk
LWRhdGUgZm9ybWF0PSJ1dGMiPjE0NjI4OTA0ODM8L2xhc3QtdXBkYXRlZC1kYXRlPjxhY2Nlc3Np
b24tbnVtPjEyNjU4MTk1PC9hY2Nlc3Npb24tbnVtPjxlbGVjdHJvbmljLXJlc291cmNlLW51bT4x
MC4xMDY3L210Yy4yMDAzLjE2NjwvZWxlY3Ryb25pYy1yZXNvdXJjZS1udW0+PHZvbHVtZT4xMjU8
L3ZvbHVtZT48L3JlY29yZD48L0NpdGU+PENpdGU+PEF1dGhvcj5GaXNpY2hlbGxhPC9BdXRob3I+
PFllYXI+MjAxMzwvWWVhcj48SURUZXh0PkFzcGlyYXRpb24sIGxvY2FsaXplZCBwdWxtb25hcnkg
aW5mbGFtbWF0aW9uLCBhbmQgcHJlZGljdG9ycyBvZiBlYXJseS1vbnNldCBicm9uY2hpb2xpdGlz
IG9ibGl0ZXJhbnMgc3luZHJvbWUgYWZ0ZXIgbHVuZyB0cmFuc3BsYW50YXRpb248L0lEVGV4dD48
cmVjb3JkPjxkYXRlcz48cHViLWRhdGVzPjxkYXRlPkp1bDwvZGF0ZT48L3B1Yi1kYXRlcz48eWVh
cj4yMDEzPC95ZWFyPjwvZGF0ZXM+PGtleXdvcmRzPjxrZXl3b3JkPkJpb21hcmtlcnM8L2tleXdv
cmQ+PGtleXdvcmQ+QnJvbmNoaW9saXRpcyBPYmxpdGVyYW5zPC9rZXl3b3JkPjxrZXl3b3JkPkJy
b25jaG9hbHZlb2xhciBMYXZhZ2UgRmx1aWQ8L2tleXdvcmQ+PGtleXdvcmQ+RmVtYWxlPC9rZXl3
b3JkPjxrZXl3b3JkPkZvbGxvdy1VcCBTdHVkaWVzPC9rZXl3b3JkPjxrZXl3b3JkPkdyYWZ0IFJl
amVjdGlvbjwva2V5d29yZD48a2V5d29yZD5IdW1hbnM8L2tleXdvcmQ+PGtleXdvcmQ+TGV1a29j
eXRlIENvdW50PC9rZXl3b3JkPjxrZXl3b3JkPkxvZ2lzdGljIE1vZGVsczwva2V5d29yZD48a2V5
d29yZD5MdW5nIFRyYW5zcGxhbnRhdGlvbjwva2V5d29yZD48a2V5d29yZD5NYWNyb3BoYWdlczwv
a2V5d29yZD48a2V5d29yZD5NYWxlPC9rZXl3b3JkPjxrZXl3b3JkPk1pZGRsZSBBZ2VkPC9rZXl3
b3JkPjxrZXl3b3JkPlBvc3RvcGVyYXRpdmUgQ29tcGxpY2F0aW9uczwva2V5d29yZD48a2V5d29y
ZD5Qcm9zcGVjdGl2ZSBTdHVkaWVzPC9rZXl3b3JkPjxrZXl3b3JkPlJlc3BpcmF0b3J5IEFzcGly
YXRpb248L2tleXdvcmQ+PGtleXdvcmQ+U3luZHJvbWU8L2tleXdvcmQ+PC9rZXl3b3Jkcz48dXJs
cz48cmVsYXRlZC11cmxzPjx1cmw+aHR0cDovL3d3dy5uY2JpLm5sbS5uaWguZ292L3B1Ym1lZC8y
MzYyODIyNTwvdXJsPjwvcmVsYXRlZC11cmxzPjwvdXJscz48aXNibj4xODc5LTExOTA8L2lzYm4+
PGN1c3RvbTI+UE1DNDEzNTQ4MjwvY3VzdG9tMj48dGl0bGVzPjx0aXRsZT5Bc3BpcmF0aW9uLCBs
b2NhbGl6ZWQgcHVsbW9uYXJ5IGluZmxhbW1hdGlvbiwgYW5kIHByZWRpY3RvcnMgb2YgZWFybHkt
b25zZXQgYnJvbmNoaW9saXRpcyBvYmxpdGVyYW5zIHN5bmRyb21lIGFmdGVyIGx1bmcgdHJhbnNw
bGFudGF0aW9uPC90aXRsZT48c2Vjb25kYXJ5LXRpdGxlPkogQW0gQ29sbCBTdXJnPC9zZWNvbmRh
cnktdGl0bGU+PC90aXRsZXM+PHBhZ2VzPjkwLTEwMDsgZGlzY3Vzc2lvbiAxMDAtMTwvcGFnZXM+
PG51bWJlcj4xPC9udW1iZXI+PGNvbnRyaWJ1dG9ycz48YXV0aG9ycz48YXV0aG9yPkZpc2ljaGVs
bGEsIFAuIE0uPC9hdXRob3I+PGF1dGhvcj5EYXZpcywgQy4gUy48L2F1dGhvcj48YXV0aG9yPkxv
d2VyeSwgRS48L2F1dGhvcj48YXV0aG9yPlJhbWlyZXosIEwuPC9hdXRob3I+PGF1dGhvcj5HYW1l
bGxpLCBSLiBMLjwvYXV0aG9yPjxhdXRob3I+S292YWNzLCBFLiBKLjwvYXV0aG9yPjwvYXV0aG9y
cz48L2NvbnRyaWJ1dG9ycz48bGFuZ3VhZ2U+ZW5nPC9sYW5ndWFnZT48YWRkZWQtZGF0ZSBmb3Jt
YXQ9InV0YyI+MTQ2Mjg5MDY0NjwvYWRkZWQtZGF0ZT48cmVmLXR5cGUgbmFtZT0iSm91cm5hbCBB
cnRpY2xlIj4xNzwvcmVmLXR5cGU+PHJlYy1udW1iZXI+MTExPC9yZWMtbnVtYmVyPjxsYXN0LXVw
ZGF0ZWQtZGF0ZSBmb3JtYXQ9InV0YyI+MTQ2Mjg5MDY0NjwvbGFzdC11cGRhdGVkLWRhdGU+PGFj
Y2Vzc2lvbi1udW0+MjM2MjgyMjU8L2FjY2Vzc2lvbi1udW0+PGVsZWN0cm9uaWMtcmVzb3VyY2Ut
bnVtPjEwLjEwMTYvai5qYW1jb2xsc3VyZy4yMDEzLjAzLjAwODwvZWxlY3Ryb25pYy1yZXNvdXJj
ZS1udW0+PHZvbHVtZT4yMTc8L3ZvbHVtZT48L3JlY29yZD48L0NpdGU+PENpdGU+PEF1dGhvcj5G
aXNpY2hlbGxhPC9BdXRob3I+PFllYXI+MjAxMTwvWWVhcj48SURUZXh0PlRoZSBwcm90ZWN0aXZl
IHJvbGUgb2YgbGFwYXJvc2NvcGljIGFudGlyZWZsdXggc3VyZ2VyeSBhZ2FpbnN0IGFzcGlyYXRp
b24gb2YgcGVwc2luIGFmdGVyIGx1bmcgdHJhbnNwbGFudGF0aW9uPC9JRFRleHQ+PHJlY29yZD48
ZGF0ZXM+PHB1Yi1kYXRlcz48ZGF0ZT5PY3Q8L2RhdGU+PC9wdWItZGF0ZXM+PHllYXI+MjAxMTwv
eWVhcj48L2RhdGVzPjxrZXl3b3Jkcz48a2V5d29yZD5BZHVsdDwva2V5d29yZD48a2V5d29yZD5C
cm9uY2hpb2xpdGlzIE9ibGl0ZXJhbnM8L2tleXdvcmQ+PGtleXdvcmQ+QnJvbmNob2FsdmVvbGFy
IExhdmFnZSBGbHVpZDwva2V5d29yZD48a2V5d29yZD5FbmRvc2NvcHksIEdhc3Ryb2ludGVzdGlu
YWw8L2tleXdvcmQ+PGtleXdvcmQ+RmVtYWxlPC9rZXl3b3JkPjxrZXl3b3JkPkdhc3Ryb2Vzb3Bo
YWdlYWwgUmVmbHV4PC9rZXl3b3JkPjxrZXl3b3JkPkh1bWFuczwva2V5d29yZD48a2V5d29yZD5M
YXBhcm9zY29weTwva2V5d29yZD48a2V5d29yZD5MdW5nIFRyYW5zcGxhbnRhdGlvbjwva2V5d29y
ZD48a2V5d29yZD5NYWxlPC9rZXl3b3JkPjxrZXl3b3JkPk1pZGRsZSBBZ2VkPC9rZXl3b3JkPjxr
ZXl3b3JkPlBlcHNpbiBBPC9rZXl3b3JkPjxrZXl3b3JkPlByb3NwZWN0aXZlIFN0dWRpZXM8L2tl
eXdvcmQ+PGtleXdvcmQ+UmVzcGlyYXRvcnkgQXNwaXJhdGlvbjwva2V5d29yZD48a2V5d29yZD5U
aW1lIEZhY3RvcnM8L2tleXdvcmQ+PC9rZXl3b3Jkcz48dXJscz48cmVsYXRlZC11cmxzPjx1cmw+
aHR0cDovL3d3dy5uY2JpLm5sbS5uaWguZ292L3B1Ym1lZC8yMjAwMDE3MDwvdXJsPjwvcmVsYXRl
ZC11cmxzPjwvdXJscz48aXNibj4xNTMyLTczNjE8L2lzYm4+PGN1c3RvbTI+UE1DMzY5NDQxNTwv
Y3VzdG9tMj48dGl0bGVzPjx0aXRsZT5UaGUgcHJvdGVjdGl2ZSByb2xlIG9mIGxhcGFyb3Njb3Bp
YyBhbnRpcmVmbHV4IHN1cmdlcnkgYWdhaW5zdCBhc3BpcmF0aW9uIG9mIHBlcHNpbiBhZnRlciBs
dW5nIHRyYW5zcGxhbnRhdGlvbjwvdGl0bGU+PHNlY29uZGFyeS10aXRsZT5TdXJnZXJ5PC9zZWNv
bmRhcnktdGl0bGU+PC90aXRsZXM+PHBhZ2VzPjU5OC02MDY8L3BhZ2VzPjxudW1iZXI+NDwvbnVt
YmVyPjxjb250cmlidXRvcnM+PGF1dGhvcnM+PGF1dGhvcj5GaXNpY2hlbGxhLCBQLiBNLjwvYXV0
aG9yPjxhdXRob3I+RGF2aXMsIEMuIFMuPC9hdXRob3I+PGF1dGhvcj5MdW5kYmVyZywgUC4gVy48
L2F1dGhvcj48YXV0aG9yPkxvd2VyeSwgRS48L2F1dGhvcj48YXV0aG9yPkJ1cm5oYW0sIEUuIEwu
PC9hdXRob3I+PGF1dGhvcj5BbGV4LCBDLiBHLjwvYXV0aG9yPjxhdXRob3I+UmFtaXJleiwgTC48
L2F1dGhvcj48YXV0aG9yPlBlbGxldGllcmUsIEsuPC9hdXRob3I+PGF1dGhvcj5Mb3ZlLCBSLiBC
LjwvYXV0aG9yPjxhdXRob3I+S3VvLCBQLiBDLjwvYXV0aG9yPjxhdXRob3I+S292YWNzLCBFLiBK
LjwvYXV0aG9yPjwvYXV0aG9ycz48L2NvbnRyaWJ1dG9ycz48bGFuZ3VhZ2U+ZW5nPC9sYW5ndWFn
ZT48YWRkZWQtZGF0ZSBmb3JtYXQ9InV0YyI+MTQ2Mjg5MDU3NDwvYWRkZWQtZGF0ZT48cmVmLXR5
cGUgbmFtZT0iSm91cm5hbCBBcnRpY2xlIj4xNzwvcmVmLXR5cGU+PHJlYy1udW1iZXI+MTA5PC9y
ZWMtbnVtYmVyPjxsYXN0LXVwZGF0ZWQtZGF0ZSBmb3JtYXQ9InV0YyI+MTQ2Mjg5MDU3NDwvbGFz
dC11cGRhdGVkLWRhdGU+PGFjY2Vzc2lvbi1udW0+MjIwMDAxNzA8L2FjY2Vzc2lvbi1udW0+PGVs
ZWN0cm9uaWMtcmVzb3VyY2UtbnVtPjEwLjEwMTYvai5zdXJnLjIwMTEuMDcuMDUzPC9lbGVjdHJv
bmljLXJlc291cmNlLW51bT48dm9sdW1lPjE1MDwvdm9sdW1lPjwvcmVjb3JkPjwvQ2l0ZT48L0Vu
ZE5vdGU+AG==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9262FA" w:rsidRPr="00B6576B">
        <w:rPr>
          <w:rFonts w:ascii="Book Antiqua" w:hAnsi="Book Antiqua" w:cs="Times New Roman"/>
        </w:rPr>
      </w:r>
      <w:r w:rsidR="009262FA" w:rsidRPr="00B6576B">
        <w:rPr>
          <w:rFonts w:ascii="Book Antiqua" w:hAnsi="Book Antiqua" w:cs="Times New Roman"/>
        </w:rPr>
        <w:fldChar w:fldCharType="separate"/>
      </w:r>
      <w:r w:rsidR="008A3031" w:rsidRPr="00B6576B">
        <w:rPr>
          <w:rFonts w:ascii="Book Antiqua" w:hAnsi="Book Antiqua" w:cs="Times New Roman"/>
          <w:noProof/>
          <w:vertAlign w:val="superscript"/>
        </w:rPr>
        <w:t>34,40,42,43</w:t>
      </w:r>
      <w:r w:rsidR="009262FA" w:rsidRPr="00B6576B">
        <w:rPr>
          <w:rFonts w:ascii="Book Antiqua" w:hAnsi="Book Antiqua" w:cs="Times New Roman"/>
        </w:rPr>
        <w:fldChar w:fldCharType="end"/>
      </w:r>
      <w:r w:rsidR="003D7DF2" w:rsidRPr="00B6576B">
        <w:rPr>
          <w:rFonts w:ascii="Book Antiqua" w:hAnsi="Book Antiqua" w:cs="Times New Roman"/>
          <w:vertAlign w:val="superscript"/>
        </w:rPr>
        <w:t>]</w:t>
      </w:r>
      <w:r w:rsidR="003D7DF2" w:rsidRPr="00B6576B">
        <w:rPr>
          <w:rFonts w:ascii="Book Antiqua" w:hAnsi="Book Antiqua" w:cs="Times New Roman"/>
        </w:rPr>
        <w:t>,</w:t>
      </w:r>
      <w:r w:rsidR="00881A79" w:rsidRPr="00B6576B">
        <w:rPr>
          <w:rFonts w:ascii="Book Antiqua" w:hAnsi="Book Antiqua" w:cs="Times New Roman"/>
        </w:rPr>
        <w:t xml:space="preserve"> many groups have </w:t>
      </w:r>
      <w:r w:rsidR="000443B8" w:rsidRPr="00B6576B">
        <w:rPr>
          <w:rFonts w:ascii="Book Antiqua" w:hAnsi="Book Antiqua" w:cs="Times New Roman"/>
        </w:rPr>
        <w:t xml:space="preserve">begun </w:t>
      </w:r>
      <w:r w:rsidR="00881A79" w:rsidRPr="00B6576B">
        <w:rPr>
          <w:rFonts w:ascii="Book Antiqua" w:hAnsi="Book Antiqua" w:cs="Times New Roman"/>
        </w:rPr>
        <w:t>investigat</w:t>
      </w:r>
      <w:r w:rsidR="00665444" w:rsidRPr="00B6576B">
        <w:rPr>
          <w:rFonts w:ascii="Book Antiqua" w:hAnsi="Book Antiqua" w:cs="Times New Roman"/>
        </w:rPr>
        <w:t>ing</w:t>
      </w:r>
      <w:r w:rsidR="00881A79" w:rsidRPr="00B6576B">
        <w:rPr>
          <w:rFonts w:ascii="Book Antiqua" w:hAnsi="Book Antiqua" w:cs="Times New Roman"/>
        </w:rPr>
        <w:t xml:space="preserve"> the </w:t>
      </w:r>
      <w:r w:rsidR="000443B8" w:rsidRPr="00B6576B">
        <w:rPr>
          <w:rFonts w:ascii="Book Antiqua" w:hAnsi="Book Antiqua" w:cs="Times New Roman"/>
        </w:rPr>
        <w:t xml:space="preserve">impact </w:t>
      </w:r>
      <w:r w:rsidR="00881A79" w:rsidRPr="00B6576B">
        <w:rPr>
          <w:rFonts w:ascii="Book Antiqua" w:hAnsi="Book Antiqua" w:cs="Times New Roman"/>
        </w:rPr>
        <w:t>of diagnosi</w:t>
      </w:r>
      <w:r w:rsidR="00665444" w:rsidRPr="00B6576B">
        <w:rPr>
          <w:rFonts w:ascii="Book Antiqua" w:hAnsi="Book Antiqua" w:cs="Times New Roman"/>
        </w:rPr>
        <w:t>s</w:t>
      </w:r>
      <w:r w:rsidR="004E065C" w:rsidRPr="00B6576B">
        <w:rPr>
          <w:rFonts w:ascii="Book Antiqua" w:hAnsi="Book Antiqua" w:cs="Times New Roman"/>
        </w:rPr>
        <w:t xml:space="preserve"> and treat</w:t>
      </w:r>
      <w:r w:rsidR="00665444" w:rsidRPr="00B6576B">
        <w:rPr>
          <w:rFonts w:ascii="Book Antiqua" w:hAnsi="Book Antiqua" w:cs="Times New Roman"/>
        </w:rPr>
        <w:t xml:space="preserve">ment of </w:t>
      </w:r>
      <w:r w:rsidR="004E065C" w:rsidRPr="00B6576B">
        <w:rPr>
          <w:rFonts w:ascii="Book Antiqua" w:hAnsi="Book Antiqua" w:cs="Times New Roman"/>
        </w:rPr>
        <w:t>reflux</w:t>
      </w:r>
      <w:r w:rsidR="00881A79" w:rsidRPr="00B6576B">
        <w:rPr>
          <w:rFonts w:ascii="Book Antiqua" w:hAnsi="Book Antiqua" w:cs="Times New Roman"/>
        </w:rPr>
        <w:t xml:space="preserve"> </w:t>
      </w:r>
      <w:r w:rsidR="000443B8" w:rsidRPr="00B6576B">
        <w:rPr>
          <w:rFonts w:ascii="Book Antiqua" w:hAnsi="Book Antiqua" w:cs="Times New Roman"/>
        </w:rPr>
        <w:t xml:space="preserve">on pulmonary outcomes </w:t>
      </w:r>
      <w:r w:rsidR="00881A79" w:rsidRPr="00B6576B">
        <w:rPr>
          <w:rFonts w:ascii="Book Antiqua" w:hAnsi="Book Antiqua" w:cs="Times New Roman"/>
        </w:rPr>
        <w:t xml:space="preserve">in this population. </w:t>
      </w:r>
    </w:p>
    <w:p w14:paraId="0CA04116" w14:textId="77777777" w:rsidR="000B4E40" w:rsidRPr="00B6576B" w:rsidRDefault="000B4E40" w:rsidP="00D404CB">
      <w:pPr>
        <w:spacing w:after="0" w:line="360" w:lineRule="auto"/>
        <w:jc w:val="both"/>
        <w:outlineLvl w:val="0"/>
        <w:rPr>
          <w:rFonts w:ascii="Book Antiqua" w:hAnsi="Book Antiqua" w:cs="Times New Roman"/>
          <w:b/>
          <w:u w:val="single"/>
        </w:rPr>
      </w:pPr>
    </w:p>
    <w:p w14:paraId="6CCEECDC" w14:textId="3FD962EF" w:rsidR="00FA5A4D" w:rsidRPr="00B6576B" w:rsidRDefault="00CC23CF" w:rsidP="00D404CB">
      <w:pPr>
        <w:spacing w:after="0" w:line="360" w:lineRule="auto"/>
        <w:jc w:val="both"/>
        <w:outlineLvl w:val="0"/>
        <w:rPr>
          <w:rFonts w:ascii="Book Antiqua" w:hAnsi="Book Antiqua" w:cs="Times New Roman"/>
          <w:b/>
        </w:rPr>
      </w:pPr>
      <w:r w:rsidRPr="00B6576B">
        <w:rPr>
          <w:rFonts w:ascii="Book Antiqua" w:hAnsi="Book Antiqua" w:cs="Times New Roman"/>
          <w:b/>
        </w:rPr>
        <w:t>GERD AND LUNG DISEASE: SIGNIFICANCE OF THE PROBLEM</w:t>
      </w:r>
    </w:p>
    <w:p w14:paraId="7A6EF77A" w14:textId="2A4B96B5" w:rsidR="005E4280" w:rsidRPr="00B6576B" w:rsidRDefault="00A4383F" w:rsidP="00D404CB">
      <w:pPr>
        <w:spacing w:after="0" w:line="360" w:lineRule="auto"/>
        <w:jc w:val="both"/>
        <w:rPr>
          <w:rFonts w:ascii="Book Antiqua" w:hAnsi="Book Antiqua" w:cs="Times New Roman"/>
        </w:rPr>
      </w:pPr>
      <w:r w:rsidRPr="00B6576B">
        <w:rPr>
          <w:rFonts w:ascii="Book Antiqua" w:hAnsi="Book Antiqua" w:cs="Times New Roman"/>
        </w:rPr>
        <w:t xml:space="preserve">Population-based studies have demonstrated that as many as 11% of Americans experience typical symptoms of reflux daily, and 33% </w:t>
      </w:r>
      <w:r w:rsidR="00163667" w:rsidRPr="00B6576B">
        <w:rPr>
          <w:rFonts w:ascii="Book Antiqua" w:hAnsi="Book Antiqua" w:cs="Times New Roman"/>
        </w:rPr>
        <w:t>experience symptoms during a 72-</w:t>
      </w:r>
      <w:r w:rsidRPr="00B6576B">
        <w:rPr>
          <w:rFonts w:ascii="Book Antiqua" w:hAnsi="Book Antiqua" w:cs="Times New Roman"/>
        </w:rPr>
        <w:t>hour period</w:t>
      </w:r>
      <w:r w:rsidR="008537B8" w:rsidRPr="00B6576B">
        <w:rPr>
          <w:rFonts w:ascii="Book Antiqua" w:hAnsi="Book Antiqua" w:cs="Times New Roman"/>
          <w:vertAlign w:val="superscript"/>
        </w:rPr>
        <w:t>[</w:t>
      </w:r>
      <w:r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Hunt&lt;/Author&gt;&lt;Year&gt;1999&lt;/Year&gt;&lt;IDText&gt;Importance of pH control in the management of GERD&lt;/IDText&gt;&lt;DisplayText&gt;&lt;style face="superscript"&gt;44&lt;/style&gt;&lt;/DisplayText&gt;&lt;record&gt;&lt;dates&gt;&lt;pub-dates&gt;&lt;date&gt;Apr&lt;/date&gt;&lt;/pub-dates&gt;&lt;year&gt;1999&lt;/year&gt;&lt;/dates&gt;&lt;keywords&gt;&lt;keyword&gt;Drug Administration Schedule&lt;/keyword&gt;&lt;keyword&gt;Gastric Acid&lt;/keyword&gt;&lt;keyword&gt;Gastroesophageal Reflux&lt;/keyword&gt;&lt;keyword&gt;Histamine H2 Antagonists&lt;/keyword&gt;&lt;keyword&gt;Humans&lt;/keyword&gt;&lt;keyword&gt;Hydrogen-Ion Concentration&lt;/keyword&gt;&lt;keyword&gt;Mucous Membrane&lt;/keyword&gt;&lt;keyword&gt;Proton Pump Inhibitors&lt;/keyword&gt;&lt;/keywords&gt;&lt;urls&gt;&lt;related-urls&gt;&lt;url&gt;http://www.ncbi.nlm.nih.gov/pubmed/10218743&lt;/url&gt;&lt;/related-urls&gt;&lt;/urls&gt;&lt;isbn&gt;0003-9926&lt;/isbn&gt;&lt;titles&gt;&lt;title&gt;Importance of pH control in the management of GERD&lt;/title&gt;&lt;secondary-title&gt;Arch Intern Med&lt;/secondary-title&gt;&lt;/titles&gt;&lt;pages&gt;649-57&lt;/pages&gt;&lt;number&gt;7&lt;/number&gt;&lt;contributors&gt;&lt;authors&gt;&lt;author&gt;Hunt, R. H.&lt;/author&gt;&lt;/authors&gt;&lt;/contributors&gt;&lt;language&gt;eng&lt;/language&gt;&lt;added-date format="utc"&gt;1463252760&lt;/added-date&gt;&lt;ref-type name="Journal Article"&gt;17&lt;/ref-type&gt;&lt;rec-number&gt;257&lt;/rec-number&gt;&lt;last-updated-date format="utc"&gt;1463252760&lt;/last-updated-date&gt;&lt;accession-num&gt;10218743&lt;/accession-num&gt;&lt;volume&gt;159&lt;/volume&gt;&lt;/record&gt;&lt;/Cite&gt;&lt;/EndNote&gt;</w:instrText>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44</w:t>
      </w:r>
      <w:r w:rsidRPr="00B6576B">
        <w:rPr>
          <w:rFonts w:ascii="Book Antiqua" w:hAnsi="Book Antiqua" w:cs="Times New Roman"/>
        </w:rPr>
        <w:fldChar w:fldCharType="end"/>
      </w:r>
      <w:r w:rsidR="008537B8" w:rsidRPr="00B6576B">
        <w:rPr>
          <w:rFonts w:ascii="Book Antiqua" w:hAnsi="Book Antiqua" w:cs="Times New Roman"/>
          <w:vertAlign w:val="superscript"/>
        </w:rPr>
        <w:t>]</w:t>
      </w:r>
      <w:r w:rsidR="008537B8" w:rsidRPr="00B6576B">
        <w:rPr>
          <w:rFonts w:ascii="Book Antiqua" w:hAnsi="Book Antiqua" w:cs="Times New Roman"/>
        </w:rPr>
        <w:t>.</w:t>
      </w:r>
      <w:r w:rsidRPr="00B6576B">
        <w:rPr>
          <w:rFonts w:ascii="Book Antiqua" w:hAnsi="Book Antiqua" w:cs="Times New Roman"/>
        </w:rPr>
        <w:t xml:space="preserve"> </w:t>
      </w:r>
      <w:r w:rsidR="00491DC0" w:rsidRPr="00B6576B">
        <w:rPr>
          <w:rFonts w:ascii="Book Antiqua" w:hAnsi="Book Antiqua" w:cs="Times New Roman"/>
        </w:rPr>
        <w:t xml:space="preserve">It is well known that there </w:t>
      </w:r>
      <w:r w:rsidR="00504D94" w:rsidRPr="00B6576B">
        <w:rPr>
          <w:rFonts w:ascii="Book Antiqua" w:hAnsi="Book Antiqua" w:cs="Times New Roman"/>
        </w:rPr>
        <w:t>may be a higher</w:t>
      </w:r>
      <w:r w:rsidR="00491DC0" w:rsidRPr="00B6576B">
        <w:rPr>
          <w:rFonts w:ascii="Book Antiqua" w:hAnsi="Book Antiqua" w:cs="Times New Roman"/>
        </w:rPr>
        <w:t xml:space="preserve"> prevalence of GERD in patients with end-stage lung </w:t>
      </w:r>
      <w:proofErr w:type="gramStart"/>
      <w:r w:rsidR="00491DC0" w:rsidRPr="00B6576B">
        <w:rPr>
          <w:rFonts w:ascii="Book Antiqua" w:hAnsi="Book Antiqua" w:cs="Times New Roman"/>
        </w:rPr>
        <w:t>disease</w:t>
      </w:r>
      <w:r w:rsidR="00EE2840" w:rsidRPr="00B6576B">
        <w:rPr>
          <w:rFonts w:ascii="Book Antiqua" w:hAnsi="Book Antiqua" w:cs="Times New Roman"/>
          <w:vertAlign w:val="superscript"/>
        </w:rPr>
        <w:t>[</w:t>
      </w:r>
      <w:proofErr w:type="gramEnd"/>
      <w:r w:rsidR="00491DC0" w:rsidRPr="00B6576B">
        <w:rPr>
          <w:rFonts w:ascii="Book Antiqua" w:hAnsi="Book Antiqua" w:cs="Times New Roman"/>
        </w:rPr>
        <w:fldChar w:fldCharType="begin">
          <w:fldData xml:space="preserve">PEVuZE5vdGU+PENpdGU+PEF1dGhvcj5HcmlmZmluPC9BdXRob3I+PFllYXI+MjAxMzwvWWVhcj48
SURUZXh0PkFzcGlyYXRpb24gYW5kIGFsbG9ncmFmdCBpbmp1cnkgc2Vjb25kYXJ5IHRvIGdhc3Ry
b2Vzb3BoYWdlYWwgcmVmbHV4IG9jY3VyIGluIHRoZSBpbW1lZGlhdGUgcG9zdC1sdW5nIHRyYW5z
cGxhbnRhdGlvbiBwZXJpb2QgKHByb3NwZWN0aXZlIGNsaW5pY2FsIHRyaWFsKTwvSURUZXh0PjxE
aXNwbGF5VGV4dD48c3R5bGUgZmFjZT0ic3VwZXJzY3JpcHQiPjMzLDM0LDQ1LTQ4PC9zdHlsZT48
L0Rpc3BsYXlUZXh0PjxyZWNvcmQ+PGRhdGVzPjxwdWItZGF0ZXM+PGRhdGU+Tm92PC9kYXRlPjwv
cHViLWRhdGVzPjx5ZWFyPjIwMTM8L3llYXI+PC9kYXRlcz48a2V5d29yZHM+PGtleXdvcmQ+QWR1
bHQ8L2tleXdvcmQ+PGtleXdvcmQ+QWxsb2dyYWZ0czwva2V5d29yZD48a2V5d29yZD5CaW9tYXJr
ZXJzPC9rZXl3b3JkPjxrZXl3b3JkPkJyb25jaG9hbHZlb2xhciBMYXZhZ2UgRmx1aWQ8L2tleXdv
cmQ+PGtleXdvcmQ+QnJvbmNob3Njb3B5PC9rZXl3b3JkPjxrZXl3b3JkPkVuenltZS1MaW5rZWQg
SW1tdW5vc29yYmVudCBBc3NheTwva2V5d29yZD48a2V5d29yZD5GZW1hbGU8L2tleXdvcmQ+PGtl
eXdvcmQ+R2FzdHJvZXNvcGhhZ2VhbCBSZWZsdXg8L2tleXdvcmQ+PGtleXdvcmQ+R3JhZnQgUmVq
ZWN0aW9uPC9rZXl3b3JkPjxrZXl3b3JkPkh1bWFuczwva2V5d29yZD48a2V5d29yZD5IeWRyb2dl
bi1Jb24gQ29uY2VudHJhdGlvbjwva2V5d29yZD48a2V5d29yZD5MdW5nIFRyYW5zcGxhbnRhdGlv
bjwva2V5d29yZD48a2V5d29yZD5NYWxlPC9rZXl3b3JkPjxrZXl3b3JkPk1hbm9tZXRyeTwva2V5
d29yZD48a2V5d29yZD5NaWRkbGUgQWdlZDwva2V5d29yZD48a2V5d29yZD5QaWxvdCBQcm9qZWN0
czwva2V5d29yZD48a2V5d29yZD5Qb3N0b3BlcmF0aXZlIENvbXBsaWNhdGlvbnM8L2tleXdvcmQ+
PGtleXdvcmQ+UHJvc3BlY3RpdmUgU3R1ZGllczwva2V5d29yZD48a2V5d29yZD5SZXNwaXJhdG9y
eSBBc3BpcmF0aW9uPC9rZXl3b3JkPjxrZXl3b3JkPlJlc3BpcmF0b3J5IEZ1bmN0aW9uIFRlc3Rz
PC9rZXl3b3JkPjxrZXl3b3JkPlN1cnZleXMgYW5kIFF1ZXN0aW9ubmFpcmVzPC9rZXl3b3JkPjxr
ZXl3b3JkPlRhbmRlbSBNYXNzIFNwZWN0cm9tZXRyeTwva2V5d29yZD48L2tleXdvcmRzPjx1cmxz
PjxyZWxhdGVkLXVybHM+PHVybD5odHRwOi8vd3d3Lm5jYmkubmxtLm5paC5nb3YvcHVibWVkLzI0
MTIxMjU3PC91cmw+PC9yZWxhdGVkLXVybHM+PC91cmxzPjxpc2JuPjE1MjgtMTE0MDwvaXNibj48
dGl0bGVzPjx0aXRsZT5Bc3BpcmF0aW9uIGFuZCBhbGxvZ3JhZnQgaW5qdXJ5IHNlY29uZGFyeSB0
byBnYXN0cm9lc29waGFnZWFsIHJlZmx1eCBvY2N1ciBpbiB0aGUgaW1tZWRpYXRlIHBvc3QtbHVu
ZyB0cmFuc3BsYW50YXRpb24gcGVyaW9kIChwcm9zcGVjdGl2ZSBjbGluaWNhbCB0cmlhbCk8L3Rp
dGxlPjxzZWNvbmRhcnktdGl0bGU+QW5uIFN1cmc8L3NlY29uZGFyeS10aXRsZT48L3RpdGxlcz48
cGFnZXM+NzA1LTExOyBkaXNjdXNzaW9uIDcxMS0yPC9wYWdlcz48bnVtYmVyPjU8L251bWJlcj48
Y29udHJpYnV0b3JzPjxhdXRob3JzPjxhdXRob3I+R3JpZmZpbiwgUy4gTS48L2F1dGhvcj48YXV0
aG9yPlJvYmVydHNvbiwgQS4gRy48L2F1dGhvcj48YXV0aG9yPkJyZWRlbm9vcmQsIEEuIEouPC9h
dXRob3I+PGF1dGhvcj5Ccm93bmxlZSwgSS4gQS48L2F1dGhvcj48YXV0aG9yPlN0b3ZvbGQsIFIu
PC9hdXRob3I+PGF1dGhvcj5Ccm9kbGllLCBNLjwvYXV0aG9yPjxhdXRob3I+Rm9ycmVzdCwgSS48
L2F1dGhvcj48YXV0aG9yPkRhcmssIEouIEguPC9hdXRob3I+PGF1dGhvcj5QZWFyc29uLCBKLiBQ
LjwvYXV0aG9yPjxhdXRob3I+V2FyZCwgQy48L2F1dGhvcj48L2F1dGhvcnM+PC9jb250cmlidXRv
cnM+PGxhbmd1YWdlPmVuZzwvbGFuZ3VhZ2U+PGFkZGVkLWRhdGUgZm9ybWF0PSJ1dGMiPjE0NjI4
OTA4OTI8L2FkZGVkLWRhdGU+PHJlZi10eXBlIG5hbWU9IkpvdXJuYWwgQXJ0aWNsZSI+MTc8L3Jl
Zi10eXBlPjxyZWMtbnVtYmVyPjExNjwvcmVjLW51bWJlcj48bGFzdC11cGRhdGVkLWRhdGUgZm9y
bWF0PSJ1dGMiPjE0NjI4OTA4OTI8L2xhc3QtdXBkYXRlZC1kYXRlPjxhY2Nlc3Npb24tbnVtPjI0
MTIxMjU3PC9hY2Nlc3Npb24tbnVtPjxlbGVjdHJvbmljLXJlc291cmNlLW51bT4xMC4xMDk3L1NM
QS4wYjAxM2UzMTgyYTY1ODliPC9lbGVjdHJvbmljLXJlc291cmNlLW51bT48dm9sdW1lPjI1ODwv
dm9sdW1lPjwvcmVjb3JkPjwvQ2l0ZT48Q2l0ZT48QXV0aG9yPlRvYmluPC9BdXRob3I+PFllYXI+
MTk5ODwvWWVhcj48SURUZXh0PkluY3JlYXNlZCBwcmV2YWxlbmNlIG9mIGdhc3Ryb2Vzb3BoYWdl
YWwgcmVmbHV4IGluIHBhdGllbnRzIHdpdGggaWRpb3BhdGhpYyBwdWxtb25hcnkgZmlicm9zaXM8
L0lEVGV4dD48cmVjb3JkPjxkYXRlcz48cHViLWRhdGVzPjxkYXRlPkRlYzwvZGF0ZT48L3B1Yi1k
YXRlcz48eWVhcj4xOTk4PC95ZWFyPjwvZGF0ZXM+PGtleXdvcmRzPjxrZXl3b3JkPkFkdWx0PC9r
ZXl3b3JkPjxrZXl3b3JkPkFnZSBGYWN0b3JzPC9rZXl3b3JkPjxrZXl3b3JkPkFnZWQ8L2tleXdv
cmQ+PGtleXdvcmQ+QWdlZCwgODAgYW5kIG92ZXI8L2tleXdvcmQ+PGtleXdvcmQ+QXN0aG1hPC9r
ZXl3b3JkPjxrZXl3b3JkPkJpb3BzeTwva2V5d29yZD48a2V5d29yZD5Ccm9uY2hpdGlzPC9rZXl3
b3JkPjxrZXl3b3JkPkNpcmNhZGlhbiBSaHl0aG08L2tleXdvcmQ+PGtleXdvcmQ+RXNvcGhhZ3Vz
PC9rZXl3b3JkPjxrZXl3b3JkPkZlbWFsZTwva2V5d29yZD48a2V5d29yZD5HYXN0cmljIEFjaWQ8
L2tleXdvcmQ+PGtleXdvcmQ+R2FzdHJvZXNvcGhhZ2VhbCBSZWZsdXg8L2tleXdvcmQ+PGtleXdv
cmQ+SGVhcnRidXJuPC9rZXl3b3JkPjxrZXl3b3JkPkh1bWFuczwva2V5d29yZD48a2V5d29yZD5I
eWRyb2dlbi1Jb24gQ29uY2VudHJhdGlvbjwva2V5d29yZD48a2V5d29yZD5NYWxlPC9rZXl3b3Jk
PjxrZXl3b3JkPk1pZGRsZSBBZ2VkPC9rZXl3b3JkPjxrZXl3b3JkPk1vbml0b3JpbmcsIEFtYnVs
YXRvcnk8L2tleXdvcmQ+PGtleXdvcmQ+UG5ldW1vbmlhPC9rZXl3b3JkPjxrZXl3b3JkPlBvc3R1
cmU8L2tleXdvcmQ+PGtleXdvcmQ+UHJldmFsZW5jZTwva2V5d29yZD48a2V5d29yZD5Qcm9zcGVj
dGl2ZSBTdHVkaWVzPC9rZXl3b3JkPjxrZXl3b3JkPlB1bG1vbmFyeSBEaWZmdXNpbmcgQ2FwYWNp
dHk8L2tleXdvcmQ+PGtleXdvcmQ+UHVsbW9uYXJ5IEZpYnJvc2lzPC9rZXl3b3JkPjxrZXl3b3Jk
PlNleCBGYWN0b3JzPC9rZXl3b3JkPjxrZXl3b3JkPlN1cGluZSBQb3NpdGlvbjwva2V5d29yZD48
a2V5d29yZD5UaW1lIEZhY3RvcnM8L2tleXdvcmQ+PC9rZXl3b3Jkcz48dXJscz48cmVsYXRlZC11
cmxzPjx1cmw+aHR0cDovL3d3dy5uY2JpLm5sbS5uaWguZ292L3B1Ym1lZC85ODQ3MjcxPC91cmw+
PC9yZWxhdGVkLXVybHM+PC91cmxzPjxpc2JuPjEwNzMtNDQ5WDwvaXNibj48dGl0bGVzPjx0aXRs
ZT5JbmNyZWFzZWQgcHJldmFsZW5jZSBvZiBnYXN0cm9lc29waGFnZWFsIHJlZmx1eCBpbiBwYXRp
ZW50cyB3aXRoIGlkaW9wYXRoaWMgcHVsbW9uYXJ5IGZpYnJvc2lzPC90aXRsZT48c2Vjb25kYXJ5
LXRpdGxlPkFtIEogUmVzcGlyIENyaXQgQ2FyZSBNZWQ8L3NlY29uZGFyeS10aXRsZT48L3RpdGxl
cz48cGFnZXM+MTgwNC04PC9wYWdlcz48bnVtYmVyPjY8L251bWJlcj48Y29udHJpYnV0b3JzPjxh
dXRob3JzPjxhdXRob3I+VG9iaW4sIFIuIFcuPC9hdXRob3I+PGF1dGhvcj5Qb3BlLCBDLiBFLjwv
YXV0aG9yPjxhdXRob3I+UGVsbGVncmluaSwgQy4gQS48L2F1dGhvcj48YXV0aG9yPkVtb25kLCBN
LiBKLjwvYXV0aG9yPjxhdXRob3I+U2lsbGVyeSwgSi48L2F1dGhvcj48YXV0aG9yPlJhZ2h1LCBH
LjwvYXV0aG9yPjwvYXV0aG9ycz48L2NvbnRyaWJ1dG9ycz48bGFuZ3VhZ2U+ZW5nPC9sYW5ndWFn
ZT48YWRkZWQtZGF0ZSBmb3JtYXQ9InV0YyI+MTQ2Mjg5NDg0OTwvYWRkZWQtZGF0ZT48cmVmLXR5
cGUgbmFtZT0iSm91cm5hbCBBcnRpY2xlIj4xNzwvcmVmLXR5cGU+PHJlYy1udW1iZXI+MTQ5PC9y
ZWMtbnVtYmVyPjxsYXN0LXVwZGF0ZWQtZGF0ZSBmb3JtYXQ9InV0YyI+MTQ2Mjg5NDg0OTwvbGFz
dC11cGRhdGVkLWRhdGU+PGFjY2Vzc2lvbi1udW0+OTg0NzI3MTwvYWNjZXNzaW9uLW51bT48ZWxl
Y3Ryb25pYy1yZXNvdXJjZS1udW0+MTAuMTE2NC9hanJjY20uMTU4LjYuOTgwNDEwNTwvZWxlY3Ry
b25pYy1yZXNvdXJjZS1udW0+PHZvbHVtZT4xNTg8L3ZvbHVtZT48L3JlY29yZD48L0NpdGU+PENp
dGU+PEF1dGhvcj5EJmFwb3M7T3ZpZGlvPC9BdXRob3I+PFllYXI+MjAwNTwvWWVhcj48SURUZXh0
PlByZXZhbGVuY2Ugb2YgZ2FzdHJvZXNvcGhhZ2VhbCByZWZsdXggaW4gZW5kLXN0YWdlIGx1bmcg
ZGlzZWFzZSBjYW5kaWRhdGVzIGZvciBsdW5nIHRyYW5zcGxhbnQ8L0lEVGV4dD48cmVjb3JkPjxk
YXRlcz48cHViLWRhdGVzPjxkYXRlPk9jdDwvZGF0ZT48L3B1Yi1kYXRlcz48eWVhcj4yMDA1PC95
ZWFyPjwvZGF0ZXM+PGtleXdvcmRzPjxrZXl3b3JkPkFkdWx0PC9rZXl3b3JkPjxrZXl3b3JkPkFn
ZWQ8L2tleXdvcmQ+PGtleXdvcmQ+QnJvbmNoaW9saXRpcyBPYmxpdGVyYW5zPC9rZXl3b3JkPjxr
ZXl3b3JkPkNhdXNhbGl0eTwva2V5d29yZD48a2V5d29yZD5Db21vcmJpZGl0eTwva2V5d29yZD48
a2V5d29yZD5Fc29waGFndXM8L2tleXdvcmQ+PGtleXdvcmQ+RmVtYWxlPC9rZXl3b3JkPjxrZXl3
b3JkPkdhc3RyaWMgRW1wdHlpbmc8L2tleXdvcmQ+PGtleXdvcmQ+R2FzdHJvZXNvcGhhZ2VhbCBS
ZWZsdXg8L2tleXdvcmQ+PGtleXdvcmQ+SHVtYW5zPC9rZXl3b3JkPjxrZXl3b3JkPkh5ZHJvZ2Vu
LUlvbiBDb25jZW50cmF0aW9uPC9rZXl3b3JkPjxrZXl3b3JkPkx1bmcgRGlzZWFzZXM8L2tleXdv
cmQ+PGtleXdvcmQ+THVuZyBUcmFuc3BsYW50YXRpb248L2tleXdvcmQ+PGtleXdvcmQ+TWFsZTwv
a2V5d29yZD48a2V5d29yZD5NYW5vbWV0cnk8L2tleXdvcmQ+PGtleXdvcmQ+TWlkZGxlIEFnZWQ8
L2tleXdvcmQ+PGtleXdvcmQ+T3JnYW4gU2l6ZTwva2V5d29yZD48a2V5d29yZD5Qb3N0dXJlPC9r
ZXl3b3JkPjxrZXl3b3JkPlByZXZhbGVuY2U8L2tleXdvcmQ+PGtleXdvcmQ+UmlzayBBc3Nlc3Nt
ZW50PC9rZXl3b3JkPjwva2V5d29yZHM+PHVybHM+PHJlbGF0ZWQtdXJscz48dXJsPmh0dHA6Ly93
d3cubmNiaS5ubG0ubmloLmdvdi9wdWJtZWQvMTYxODE4NDk8L3VybD48L3JlbGF0ZWQtdXJscz48
L3VybHM+PGlzYm4+MTU1Mi02MjU5PC9pc2JuPjx0aXRsZXM+PHRpdGxlPlByZXZhbGVuY2Ugb2Yg
Z2FzdHJvZXNvcGhhZ2VhbCByZWZsdXggaW4gZW5kLXN0YWdlIGx1bmcgZGlzZWFzZSBjYW5kaWRh
dGVzIGZvciBsdW5nIHRyYW5zcGxhbnQ8L3RpdGxlPjxzZWNvbmRhcnktdGl0bGU+QW5uIFRob3Jh
YyBTdXJnPC9zZWNvbmRhcnktdGl0bGU+PC90aXRsZXM+PHBhZ2VzPjEyNTQtNjA8L3BhZ2VzPjxu
dW1iZXI+NDwvbnVtYmVyPjxjb250cmlidXRvcnM+PGF1dGhvcnM+PGF1dGhvcj5EJmFwb3M7T3Zp
ZGlvLCBGLjwvYXV0aG9yPjxhdXRob3I+U2luZ2VyLCBMLiBHLjwvYXV0aG9yPjxhdXRob3I+SGFk
amlsaWFkaXMsIEQuPC9hdXRob3I+PGF1dGhvcj5QaWVycmUsIEEuPC9hdXRob3I+PGF1dGhvcj5X
YWRkZWxsLCBULiBLLjwvYXV0aG9yPjxhdXRob3I+ZGUgUGVycm90LCBNLjwvYXV0aG9yPjxhdXRo
b3I+SHV0Y2hlb24sIE0uPC9hdXRob3I+PGF1dGhvcj5NaWxsZXIsIEwuPC9hdXRob3I+PGF1dGhv
cj5EYXJsaW5nLCBHLjwvYXV0aG9yPjxhdXRob3I+S2VzaGF2amVlLCBTLjwvYXV0aG9yPjwvYXV0
aG9ycz48L2NvbnRyaWJ1dG9ycz48bGFuZ3VhZ2U+ZW5nPC9sYW5ndWFnZT48YWRkZWQtZGF0ZSBm
b3JtYXQ9InV0YyI+MTQ2MzEwODUxNDwvYWRkZWQtZGF0ZT48cmVmLXR5cGUgbmFtZT0iSm91cm5h
bCBBcnRpY2xlIj4xNzwvcmVmLXR5cGU+PHJlYy1udW1iZXI+MTg4PC9yZWMtbnVtYmVyPjxsYXN0
LXVwZGF0ZWQtZGF0ZSBmb3JtYXQ9InV0YyI+MTQ2MzEwODUxNDwvbGFzdC11cGRhdGVkLWRhdGU+
PGFjY2Vzc2lvbi1udW0+MTYxODE4NDk8L2FjY2Vzc2lvbi1udW0+PGVsZWN0cm9uaWMtcmVzb3Vy
Y2UtbnVtPjEwLjEwMTYvai5hdGhvcmFjc3VyLjIwMDUuMDMuMTA2PC9lbGVjdHJvbmljLXJlc291
cmNlLW51bT48dm9sdW1lPjgwPC92b2x1bWU+PC9yZWNvcmQ+PC9DaXRlPjxDaXRlPjxBdXRob3I+
SGFkamlsaWFkaXM8L0F1dGhvcj48WWVhcj4yMDAzPC9ZZWFyPjxJRFRleHQ+R2FzdHJvZXNvcGhh
Z2VhbCByZWZsdXggZGlzZWFzZSBpbiBsdW5nIHRyYW5zcGxhbnQgcmVjaXBpZW50czwvSURUZXh0
PjxyZWNvcmQ+PGRhdGVzPjxwdWItZGF0ZXM+PGRhdGU+QXVnPC9kYXRlPjwvcHViLWRhdGVzPjx5
ZWFyPjIwMDM8L3llYXI+PC9kYXRlcz48a2V5d29yZHM+PGtleXdvcmQ+RW52aXJvbm1lbnRhbCBN
b25pdG9yaW5nPC9rZXl3b3JkPjxrZXl3b3JkPkVwaWRlbWlvbG9naWNhbCBNb25pdG9yaW5nPC9r
ZXl3b3JkPjxrZXl3b3JkPkZlbWFsZTwva2V5d29yZD48a2V5d29yZD5HYXN0cm9lc29waGFnZWFs
IFJlZmx1eDwva2V5d29yZD48a2V5d29yZD5IdW1hbnM8L2tleXdvcmQ+PGtleXdvcmQ+SHlkcm9n
ZW4tSW9uIENvbmNlbnRyYXRpb248L2tleXdvcmQ+PGtleXdvcmQ+THVuZyBUcmFuc3BsYW50YXRp
b248L2tleXdvcmQ+PGtleXdvcmQ+TWFsZTwva2V5d29yZD48a2V5d29yZD5NaWRkbGUgQWdlZDwv
a2V5d29yZD48a2V5d29yZD5Qb3N0b3BlcmF0aXZlIENvbXBsaWNhdGlvbnM8L2tleXdvcmQ+PGtl
eXdvcmQ+UHJldmFsZW5jZTwva2V5d29yZD48a2V5d29yZD5SZXRyb3NwZWN0aXZlIFN0dWRpZXM8
L2tleXdvcmQ+PC9rZXl3b3Jkcz48dXJscz48cmVsYXRlZC11cmxzPjx1cmw+aHR0cDovL3d3dy5u
Y2JpLm5sbS5uaWguZ292L3B1Ym1lZC8xMjg2ODk5NDwvdXJsPjwvcmVsYXRlZC11cmxzPjwvdXJs
cz48aXNibj4wOTAyLTAwNjM8L2lzYm4+PHRpdGxlcz48dGl0bGU+R2FzdHJvZXNvcGhhZ2VhbCBy
ZWZsdXggZGlzZWFzZSBpbiBsdW5nIHRyYW5zcGxhbnQgcmVjaXBpZW50czwvdGl0bGU+PHNlY29u
ZGFyeS10aXRsZT5DbGluIFRyYW5zcGxhbnQ8L3NlY29uZGFyeS10aXRsZT48L3RpdGxlcz48cGFn
ZXM+MzYzLTg8L3BhZ2VzPjxudW1iZXI+NDwvbnVtYmVyPjxjb250cmlidXRvcnM+PGF1dGhvcnM+
PGF1dGhvcj5IYWRqaWxpYWRpcywgRC48L2F1dGhvcj48YXV0aG9yPkR1YW5lIERhdmlzLCBSLjwv
YXV0aG9yPjxhdXRob3I+U3RlZWxlLCBNLiBQLjwvYXV0aG9yPjxhdXRob3I+TWVzc2llciwgUi4g
SC48L2F1dGhvcj48YXV0aG9yPkxhdSwgQy4gTC48L2F1dGhvcj48YXV0aG9yPkV1YmFua3MsIFMu
IFMuPC9hdXRob3I+PGF1dGhvcj5QYWxtZXIsIFMuIE0uPC9hdXRob3I+PC9hdXRob3JzPjwvY29u
dHJpYnV0b3JzPjxsYW5ndWFnZT5lbmc8L2xhbmd1YWdlPjxhZGRlZC1kYXRlIGZvcm1hdD0idXRj
Ij4xNDYyODg5ODk0PC9hZGRlZC1kYXRlPjxyZWYtdHlwZSBuYW1lPSJKb3VybmFsIEFydGljbGUi
PjE3PC9yZWYtdHlwZT48cmVjLW51bWJlcj45ODwvcmVjLW51bWJlcj48bGFzdC11cGRhdGVkLWRh
dGUgZm9ybWF0PSJ1dGMiPjE0NjI4ODk4OTQ8L2xhc3QtdXBkYXRlZC1kYXRlPjxhY2Nlc3Npb24t
bnVtPjEyODY4OTk0PC9hY2Nlc3Npb24tbnVtPjx2b2x1bWU+MTc8L3ZvbHVtZT48L3JlY29yZD48
L0NpdGU+PENpdGU+PEF1dGhvcj5EYXZpczwvQXV0aG9yPjxZZWFyPjIwMDM8L1llYXI+PElEVGV4
dD5JbXByb3ZlZCBsdW5nIGFsbG9ncmFmdCBmdW5jdGlvbiBhZnRlciBmdW5kb3BsaWNhdGlvbiBp
biBwYXRpZW50cyB3aXRoIGdhc3Ryb2Vzb3BoYWdlYWwgcmVmbHV4IGRpc2Vhc2UgdW5kZXJnb2lu
ZyBsdW5nIHRyYW5zcGxhbnRhdGlvbjwvSURUZXh0PjxyZWNvcmQ+PGRhdGVzPjxwdWItZGF0ZXM+
PGRhdGU+TWFyPC9kYXRlPjwvcHViLWRhdGVzPjx5ZWFyPjIwMDM8L3llYXI+PC9kYXRlcz48a2V5
d29yZHM+PGtleXdvcmQ+QWN0dWFyaWFsIEFuYWx5c2lzPC9rZXl3b3JkPjxrZXl3b3JkPkFkb2xl
c2NlbnQ8L2tleXdvcmQ+PGtleXdvcmQ+QWR1bHQ8L2tleXdvcmQ+PGtleXdvcmQ+QWdlZDwva2V5
d29yZD48a2V5d29yZD5Ccm9uY2hpb2xpdGlzIE9ibGl0ZXJhbnM8L2tleXdvcmQ+PGtleXdvcmQ+
RmVtYWxlPC9rZXl3b3JkPjxrZXl3b3JkPkZvcmNlZCBFeHBpcmF0b3J5IFZvbHVtZTwva2V5d29y
ZD48a2V5d29yZD5GdW5kb3BsaWNhdGlvbjwva2V5d29yZD48a2V5d29yZD5HYXN0cmljIEFjaWRp
dHkgRGV0ZXJtaW5hdGlvbjwva2V5d29yZD48a2V5d29yZD5HYXN0cm9lc29waGFnZWFsIFJlZmx1
eDwva2V5d29yZD48a2V5d29yZD5IdW1hbnM8L2tleXdvcmQ+PGtleXdvcmQ+SHlkcm9nZW4tSW9u
IENvbmNlbnRyYXRpb248L2tleXdvcmQ+PGtleXdvcmQ+THVuZyBUcmFuc3BsYW50YXRpb248L2tl
eXdvcmQ+PGtleXdvcmQ+TWFsZTwva2V5d29yZD48a2V5d29yZD5NYXhpbWFsIEV4cGlyYXRvcnkg
RmxvdyBSYXRlPC9rZXl3b3JkPjxrZXl3b3JkPk1pZGRsZSBBZ2VkPC9rZXl3b3JkPjxrZXl3b3Jk
PlByb3BvcnRpb25hbCBIYXphcmRzIE1vZGVsczwva2V5d29yZD48a2V5d29yZD5SZXRyb3NwZWN0
aXZlIFN0dWRpZXM8L2tleXdvcmQ+PGtleXdvcmQ+U2V2ZXJpdHkgb2YgSWxsbmVzcyBJbmRleDwv
a2V5d29yZD48a2V5d29yZD5TdXJ2aXZhbCBBbmFseXNpczwva2V5d29yZD48a2V5d29yZD5UcmFu
c3BsYW50YXRpb24sIEhvbW9sb2dvdXM8L2tleXdvcmQ+PGtleXdvcmQ+VHJlYXRtZW50IE91dGNv
bWU8L2tleXdvcmQ+PC9rZXl3b3Jkcz48dXJscz48cmVsYXRlZC11cmxzPjx1cmw+aHR0cDovL3d3
dy5uY2JpLm5sbS5uaWguZ292L3B1Ym1lZC8xMjY1ODE5NTwvdXJsPjwvcmVsYXRlZC11cmxzPjwv
dXJscz48aXNibj4wMDIyLTUyMjM8L2lzYm4+PHRpdGxlcz48dGl0bGU+SW1wcm92ZWQgbHVuZyBh
bGxvZ3JhZnQgZnVuY3Rpb24gYWZ0ZXIgZnVuZG9wbGljYXRpb24gaW4gcGF0aWVudHMgd2l0aCBn
YXN0cm9lc29waGFnZWFsIHJlZmx1eCBkaXNlYXNlIHVuZGVyZ29pbmcgbHVuZyB0cmFuc3BsYW50
YXRpb248L3RpdGxlPjxzZWNvbmRhcnktdGl0bGU+SiBUaG9yYWMgQ2FyZGlvdmFzYyBTdXJnPC9z
ZWNvbmRhcnktdGl0bGU+PC90aXRsZXM+PHBhZ2VzPjUzMy00MjwvcGFnZXM+PG51bWJlcj4zPC9u
dW1iZXI+PGNvbnRyaWJ1dG9ycz48YXV0aG9ycz48YXV0aG9yPkRhdmlzLCBSLiBELjwvYXV0aG9y
PjxhdXRob3I+TGF1LCBDLiBMLjwvYXV0aG9yPjxhdXRob3I+RXViYW5rcywgUy48L2F1dGhvcj48
YXV0aG9yPk1lc3NpZXIsIFIuIEguPC9hdXRob3I+PGF1dGhvcj5IYWRqaWxpYWRpcywgRC48L2F1
dGhvcj48YXV0aG9yPlN0ZWVsZSwgTS4gUC48L2F1dGhvcj48YXV0aG9yPlBhbG1lciwgUy4gTS48
L2F1dGhvcj48L2F1dGhvcnM+PC9jb250cmlidXRvcnM+PGxhbmd1YWdlPmVuZzwvbGFuZ3VhZ2U+
PGFkZGVkLWRhdGUgZm9ybWF0PSJ1dGMiPjE0NjI4OTA0ODM8L2FkZGVkLWRhdGU+PHJlZi10eXBl
IG5hbWU9IkpvdXJuYWwgQXJ0aWNsZSI+MTc8L3JlZi10eXBlPjxyZWMtbnVtYmVyPjEwNzwvcmVj
LW51bWJlcj48bGFzdC11cGRhdGVkLWRhdGUgZm9ybWF0PSJ1dGMiPjE0NjI4OTA0ODM8L2xhc3Qt
dXBkYXRlZC1kYXRlPjxhY2Nlc3Npb24tbnVtPjEyNjU4MTk1PC9hY2Nlc3Npb24tbnVtPjxlbGVj
dHJvbmljLXJlc291cmNlLW51bT4xMC4xMDY3L210Yy4yMDAzLjE2NjwvZWxlY3Ryb25pYy1yZXNv
dXJjZS1udW0+PHZvbHVtZT4xMjU8L3ZvbHVtZT48L3JlY29yZD48L0NpdGU+PENpdGU+PEF1dGhv
cj5EYXZpczwvQXV0aG9yPjxZZWFyPjIwMTA8L1llYXI+PElEVGV4dD5HYXN0cm9lc29waGFnZWFs
IHJlZmx1eCBkaXNlYXNlIGFmdGVyIGx1bmcgdHJhbnNwbGFudGF0aW9uOiBwYXRob3BoeXNpb2xv
Z3kgYW5kIGltcGxpY2F0aW9ucyBmb3IgdHJlYXRtZW50PC9JRFRleHQ+PHJlY29yZD48ZGF0ZXM+
PHB1Yi1kYXRlcz48ZGF0ZT5PY3Q8L2RhdGU+PC9wdWItZGF0ZXM+PHllYXI+MjAxMDwveWVhcj48
L2RhdGVzPjxrZXl3b3Jkcz48a2V5d29yZD5BZHVsdDwva2V5d29yZD48a2V5d29yZD5CYXJyZXR0
IEVzb3BoYWd1czwva2V5d29yZD48a2V5d29yZD5GZW1hbGU8L2tleXdvcmQ+PGtleXdvcmQ+R2Fz
dHJvZXNvcGhhZ2VhbCBSZWZsdXg8L2tleXdvcmQ+PGtleXdvcmQ+SHVtYW5zPC9rZXl3b3JkPjxr
ZXl3b3JkPkx1bmcgVHJhbnNwbGFudGF0aW9uPC9rZXl3b3JkPjxrZXl3b3JkPk1hbGU8L2tleXdv
cmQ+PGtleXdvcmQ+TWlkZGxlIEFnZWQ8L2tleXdvcmQ+PGtleXdvcmQ+UHJldmFsZW5jZTwva2V5
d29yZD48a2V5d29yZD5SaXNrIEZhY3RvcnM8L2tleXdvcmQ+PGtleXdvcmQ+WW91bmcgQWR1bHQ8
L2tleXdvcmQ+PC9rZXl3b3Jkcz48dXJscz48cmVsYXRlZC11cmxzPjx1cmw+aHR0cDovL3d3dy5u
Y2JpLm5sbS5uaWguZ292L3B1Ym1lZC8yMDcyNzU2NDwvdXJsPjwvcmVsYXRlZC11cmxzPjwvdXJs
cz48aXNibj4xNTMyLTczNjE8L2lzYm4+PGN1c3RvbTI+UE1DMzA2NjI1ODwvY3VzdG9tMj48dGl0
bGVzPjx0aXRsZT5HYXN0cm9lc29waGFnZWFsIHJlZmx1eCBkaXNlYXNlIGFmdGVyIGx1bmcgdHJh
bnNwbGFudGF0aW9uOiBwYXRob3BoeXNpb2xvZ3kgYW5kIGltcGxpY2F0aW9ucyBmb3IgdHJlYXRt
ZW50PC90aXRsZT48c2Vjb25kYXJ5LXRpdGxlPlN1cmdlcnk8L3NlY29uZGFyeS10aXRsZT48L3Rp
dGxlcz48cGFnZXM+NzM3LTQ0OyBkaXNjdXNzaW9uIDc0NC01PC9wYWdlcz48bnVtYmVyPjQ8L251
bWJlcj48Y29udHJpYnV0b3JzPjxhdXRob3JzPjxhdXRob3I+RGF2aXMsIEMuIFMuPC9hdXRob3I+
PGF1dGhvcj5TaGFua2FyYW4sIFYuPC9hdXRob3I+PGF1dGhvcj5Lb3ZhY3MsIEUuIEouPC9hdXRo
b3I+PGF1dGhvcj5HYWdlcm1laWVyLCBKLjwvYXV0aG9yPjxhdXRob3I+RGlsbGluZywgRC48L2F1
dGhvcj48YXV0aG9yPkFsZXgsIEMuIEcuPC9hdXRob3I+PGF1dGhvcj5Mb3ZlLCBSLiBCLjwvYXV0
aG9yPjxhdXRob3I+U2luYWNvcmUsIEouPC9hdXRob3I+PGF1dGhvcj5GaXNpY2hlbGxhLCBQLiBN
LjwvYXV0aG9yPjwvYXV0aG9ycz48L2NvbnRyaWJ1dG9ycz48bGFuZ3VhZ2U+ZW5nPC9sYW5ndWFn
ZT48YWRkZWQtZGF0ZSBmb3JtYXQ9InV0YyI+MTQ2Mjg5MTMwMzwvYWRkZWQtZGF0ZT48cmVmLXR5
cGUgbmFtZT0iSm91cm5hbCBBcnRpY2xlIj4xNzwvcmVmLXR5cGU+PHJlYy1udW1iZXI+MTIzPC9y
ZWMtbnVtYmVyPjxsYXN0LXVwZGF0ZWQtZGF0ZSBmb3JtYXQ9InV0YyI+MTQ2Mjg5MTMwMzwvbGFz
dC11cGRhdGVkLWRhdGU+PGFjY2Vzc2lvbi1udW0+MjA3Mjc1NjQ8L2FjY2Vzc2lvbi1udW0+PGVs
ZWN0cm9uaWMtcmVzb3VyY2UtbnVtPjEwLjEwMTYvai5zdXJnLjIwMTAuMDcuMDExPC9lbGVjdHJv
bmljLXJlc291cmNlLW51bT48dm9sdW1lPjE0ODwvdm9sdW1lPjwvcmVjb3JkPjwvQ2l0ZT48L0Vu
ZE5vdGU+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HcmlmZmluPC9BdXRob3I+PFllYXI+MjAxMzwvWWVhcj48
SURUZXh0PkFzcGlyYXRpb24gYW5kIGFsbG9ncmFmdCBpbmp1cnkgc2Vjb25kYXJ5IHRvIGdhc3Ry
b2Vzb3BoYWdlYWwgcmVmbHV4IG9jY3VyIGluIHRoZSBpbW1lZGlhdGUgcG9zdC1sdW5nIHRyYW5z
cGxhbnRhdGlvbiBwZXJpb2QgKHByb3NwZWN0aXZlIGNsaW5pY2FsIHRyaWFsKTwvSURUZXh0PjxE
aXNwbGF5VGV4dD48c3R5bGUgZmFjZT0ic3VwZXJzY3JpcHQiPjMzLDM0LDQ1LTQ4PC9zdHlsZT48
L0Rpc3BsYXlUZXh0PjxyZWNvcmQ+PGRhdGVzPjxwdWItZGF0ZXM+PGRhdGU+Tm92PC9kYXRlPjwv
cHViLWRhdGVzPjx5ZWFyPjIwMTM8L3llYXI+PC9kYXRlcz48a2V5d29yZHM+PGtleXdvcmQ+QWR1
bHQ8L2tleXdvcmQ+PGtleXdvcmQ+QWxsb2dyYWZ0czwva2V5d29yZD48a2V5d29yZD5CaW9tYXJr
ZXJzPC9rZXl3b3JkPjxrZXl3b3JkPkJyb25jaG9hbHZlb2xhciBMYXZhZ2UgRmx1aWQ8L2tleXdv
cmQ+PGtleXdvcmQ+QnJvbmNob3Njb3B5PC9rZXl3b3JkPjxrZXl3b3JkPkVuenltZS1MaW5rZWQg
SW1tdW5vc29yYmVudCBBc3NheTwva2V5d29yZD48a2V5d29yZD5GZW1hbGU8L2tleXdvcmQ+PGtl
eXdvcmQ+R2FzdHJvZXNvcGhhZ2VhbCBSZWZsdXg8L2tleXdvcmQ+PGtleXdvcmQ+R3JhZnQgUmVq
ZWN0aW9uPC9rZXl3b3JkPjxrZXl3b3JkPkh1bWFuczwva2V5d29yZD48a2V5d29yZD5IeWRyb2dl
bi1Jb24gQ29uY2VudHJhdGlvbjwva2V5d29yZD48a2V5d29yZD5MdW5nIFRyYW5zcGxhbnRhdGlv
bjwva2V5d29yZD48a2V5d29yZD5NYWxlPC9rZXl3b3JkPjxrZXl3b3JkPk1hbm9tZXRyeTwva2V5
d29yZD48a2V5d29yZD5NaWRkbGUgQWdlZDwva2V5d29yZD48a2V5d29yZD5QaWxvdCBQcm9qZWN0
czwva2V5d29yZD48a2V5d29yZD5Qb3N0b3BlcmF0aXZlIENvbXBsaWNhdGlvbnM8L2tleXdvcmQ+
PGtleXdvcmQ+UHJvc3BlY3RpdmUgU3R1ZGllczwva2V5d29yZD48a2V5d29yZD5SZXNwaXJhdG9y
eSBBc3BpcmF0aW9uPC9rZXl3b3JkPjxrZXl3b3JkPlJlc3BpcmF0b3J5IEZ1bmN0aW9uIFRlc3Rz
PC9rZXl3b3JkPjxrZXl3b3JkPlN1cnZleXMgYW5kIFF1ZXN0aW9ubmFpcmVzPC9rZXl3b3JkPjxr
ZXl3b3JkPlRhbmRlbSBNYXNzIFNwZWN0cm9tZXRyeTwva2V5d29yZD48L2tleXdvcmRzPjx1cmxz
PjxyZWxhdGVkLXVybHM+PHVybD5odHRwOi8vd3d3Lm5jYmkubmxtLm5paC5nb3YvcHVibWVkLzI0
MTIxMjU3PC91cmw+PC9yZWxhdGVkLXVybHM+PC91cmxzPjxpc2JuPjE1MjgtMTE0MDwvaXNibj48
dGl0bGVzPjx0aXRsZT5Bc3BpcmF0aW9uIGFuZCBhbGxvZ3JhZnQgaW5qdXJ5IHNlY29uZGFyeSB0
byBnYXN0cm9lc29waGFnZWFsIHJlZmx1eCBvY2N1ciBpbiB0aGUgaW1tZWRpYXRlIHBvc3QtbHVu
ZyB0cmFuc3BsYW50YXRpb24gcGVyaW9kIChwcm9zcGVjdGl2ZSBjbGluaWNhbCB0cmlhbCk8L3Rp
dGxlPjxzZWNvbmRhcnktdGl0bGU+QW5uIFN1cmc8L3NlY29uZGFyeS10aXRsZT48L3RpdGxlcz48
cGFnZXM+NzA1LTExOyBkaXNjdXNzaW9uIDcxMS0yPC9wYWdlcz48bnVtYmVyPjU8L251bWJlcj48
Y29udHJpYnV0b3JzPjxhdXRob3JzPjxhdXRob3I+R3JpZmZpbiwgUy4gTS48L2F1dGhvcj48YXV0
aG9yPlJvYmVydHNvbiwgQS4gRy48L2F1dGhvcj48YXV0aG9yPkJyZWRlbm9vcmQsIEEuIEouPC9h
dXRob3I+PGF1dGhvcj5Ccm93bmxlZSwgSS4gQS48L2F1dGhvcj48YXV0aG9yPlN0b3ZvbGQsIFIu
PC9hdXRob3I+PGF1dGhvcj5Ccm9kbGllLCBNLjwvYXV0aG9yPjxhdXRob3I+Rm9ycmVzdCwgSS48
L2F1dGhvcj48YXV0aG9yPkRhcmssIEouIEguPC9hdXRob3I+PGF1dGhvcj5QZWFyc29uLCBKLiBQ
LjwvYXV0aG9yPjxhdXRob3I+V2FyZCwgQy48L2F1dGhvcj48L2F1dGhvcnM+PC9jb250cmlidXRv
cnM+PGxhbmd1YWdlPmVuZzwvbGFuZ3VhZ2U+PGFkZGVkLWRhdGUgZm9ybWF0PSJ1dGMiPjE0NjI4
OTA4OTI8L2FkZGVkLWRhdGU+PHJlZi10eXBlIG5hbWU9IkpvdXJuYWwgQXJ0aWNsZSI+MTc8L3Jl
Zi10eXBlPjxyZWMtbnVtYmVyPjExNjwvcmVjLW51bWJlcj48bGFzdC11cGRhdGVkLWRhdGUgZm9y
bWF0PSJ1dGMiPjE0NjI4OTA4OTI8L2xhc3QtdXBkYXRlZC1kYXRlPjxhY2Nlc3Npb24tbnVtPjI0
MTIxMjU3PC9hY2Nlc3Npb24tbnVtPjxlbGVjdHJvbmljLXJlc291cmNlLW51bT4xMC4xMDk3L1NM
QS4wYjAxM2UzMTgyYTY1ODliPC9lbGVjdHJvbmljLXJlc291cmNlLW51bT48dm9sdW1lPjI1ODwv
dm9sdW1lPjwvcmVjb3JkPjwvQ2l0ZT48Q2l0ZT48QXV0aG9yPlRvYmluPC9BdXRob3I+PFllYXI+
MTk5ODwvWWVhcj48SURUZXh0PkluY3JlYXNlZCBwcmV2YWxlbmNlIG9mIGdhc3Ryb2Vzb3BoYWdl
YWwgcmVmbHV4IGluIHBhdGllbnRzIHdpdGggaWRpb3BhdGhpYyBwdWxtb25hcnkgZmlicm9zaXM8
L0lEVGV4dD48cmVjb3JkPjxkYXRlcz48cHViLWRhdGVzPjxkYXRlPkRlYzwvZGF0ZT48L3B1Yi1k
YXRlcz48eWVhcj4xOTk4PC95ZWFyPjwvZGF0ZXM+PGtleXdvcmRzPjxrZXl3b3JkPkFkdWx0PC9r
ZXl3b3JkPjxrZXl3b3JkPkFnZSBGYWN0b3JzPC9rZXl3b3JkPjxrZXl3b3JkPkFnZWQ8L2tleXdv
cmQ+PGtleXdvcmQ+QWdlZCwgODAgYW5kIG92ZXI8L2tleXdvcmQ+PGtleXdvcmQ+QXN0aG1hPC9r
ZXl3b3JkPjxrZXl3b3JkPkJpb3BzeTwva2V5d29yZD48a2V5d29yZD5Ccm9uY2hpdGlzPC9rZXl3
b3JkPjxrZXl3b3JkPkNpcmNhZGlhbiBSaHl0aG08L2tleXdvcmQ+PGtleXdvcmQ+RXNvcGhhZ3Vz
PC9rZXl3b3JkPjxrZXl3b3JkPkZlbWFsZTwva2V5d29yZD48a2V5d29yZD5HYXN0cmljIEFjaWQ8
L2tleXdvcmQ+PGtleXdvcmQ+R2FzdHJvZXNvcGhhZ2VhbCBSZWZsdXg8L2tleXdvcmQ+PGtleXdv
cmQ+SGVhcnRidXJuPC9rZXl3b3JkPjxrZXl3b3JkPkh1bWFuczwva2V5d29yZD48a2V5d29yZD5I
eWRyb2dlbi1Jb24gQ29uY2VudHJhdGlvbjwva2V5d29yZD48a2V5d29yZD5NYWxlPC9rZXl3b3Jk
PjxrZXl3b3JkPk1pZGRsZSBBZ2VkPC9rZXl3b3JkPjxrZXl3b3JkPk1vbml0b3JpbmcsIEFtYnVs
YXRvcnk8L2tleXdvcmQ+PGtleXdvcmQ+UG5ldW1vbmlhPC9rZXl3b3JkPjxrZXl3b3JkPlBvc3R1
cmU8L2tleXdvcmQ+PGtleXdvcmQ+UHJldmFsZW5jZTwva2V5d29yZD48a2V5d29yZD5Qcm9zcGVj
dGl2ZSBTdHVkaWVzPC9rZXl3b3JkPjxrZXl3b3JkPlB1bG1vbmFyeSBEaWZmdXNpbmcgQ2FwYWNp
dHk8L2tleXdvcmQ+PGtleXdvcmQ+UHVsbW9uYXJ5IEZpYnJvc2lzPC9rZXl3b3JkPjxrZXl3b3Jk
PlNleCBGYWN0b3JzPC9rZXl3b3JkPjxrZXl3b3JkPlN1cGluZSBQb3NpdGlvbjwva2V5d29yZD48
a2V5d29yZD5UaW1lIEZhY3RvcnM8L2tleXdvcmQ+PC9rZXl3b3Jkcz48dXJscz48cmVsYXRlZC11
cmxzPjx1cmw+aHR0cDovL3d3dy5uY2JpLm5sbS5uaWguZ292L3B1Ym1lZC85ODQ3MjcxPC91cmw+
PC9yZWxhdGVkLXVybHM+PC91cmxzPjxpc2JuPjEwNzMtNDQ5WDwvaXNibj48dGl0bGVzPjx0aXRs
ZT5JbmNyZWFzZWQgcHJldmFsZW5jZSBvZiBnYXN0cm9lc29waGFnZWFsIHJlZmx1eCBpbiBwYXRp
ZW50cyB3aXRoIGlkaW9wYXRoaWMgcHVsbW9uYXJ5IGZpYnJvc2lzPC90aXRsZT48c2Vjb25kYXJ5
LXRpdGxlPkFtIEogUmVzcGlyIENyaXQgQ2FyZSBNZWQ8L3NlY29uZGFyeS10aXRsZT48L3RpdGxl
cz48cGFnZXM+MTgwNC04PC9wYWdlcz48bnVtYmVyPjY8L251bWJlcj48Y29udHJpYnV0b3JzPjxh
dXRob3JzPjxhdXRob3I+VG9iaW4sIFIuIFcuPC9hdXRob3I+PGF1dGhvcj5Qb3BlLCBDLiBFLjwv
YXV0aG9yPjxhdXRob3I+UGVsbGVncmluaSwgQy4gQS48L2F1dGhvcj48YXV0aG9yPkVtb25kLCBN
LiBKLjwvYXV0aG9yPjxhdXRob3I+U2lsbGVyeSwgSi48L2F1dGhvcj48YXV0aG9yPlJhZ2h1LCBH
LjwvYXV0aG9yPjwvYXV0aG9ycz48L2NvbnRyaWJ1dG9ycz48bGFuZ3VhZ2U+ZW5nPC9sYW5ndWFn
ZT48YWRkZWQtZGF0ZSBmb3JtYXQ9InV0YyI+MTQ2Mjg5NDg0OTwvYWRkZWQtZGF0ZT48cmVmLXR5
cGUgbmFtZT0iSm91cm5hbCBBcnRpY2xlIj4xNzwvcmVmLXR5cGU+PHJlYy1udW1iZXI+MTQ5PC9y
ZWMtbnVtYmVyPjxsYXN0LXVwZGF0ZWQtZGF0ZSBmb3JtYXQ9InV0YyI+MTQ2Mjg5NDg0OTwvbGFz
dC11cGRhdGVkLWRhdGU+PGFjY2Vzc2lvbi1udW0+OTg0NzI3MTwvYWNjZXNzaW9uLW51bT48ZWxl
Y3Ryb25pYy1yZXNvdXJjZS1udW0+MTAuMTE2NC9hanJjY20uMTU4LjYuOTgwNDEwNTwvZWxlY3Ry
b25pYy1yZXNvdXJjZS1udW0+PHZvbHVtZT4xNTg8L3ZvbHVtZT48L3JlY29yZD48L0NpdGU+PENp
dGU+PEF1dGhvcj5EJmFwb3M7T3ZpZGlvPC9BdXRob3I+PFllYXI+MjAwNTwvWWVhcj48SURUZXh0
PlByZXZhbGVuY2Ugb2YgZ2FzdHJvZXNvcGhhZ2VhbCByZWZsdXggaW4gZW5kLXN0YWdlIGx1bmcg
ZGlzZWFzZSBjYW5kaWRhdGVzIGZvciBsdW5nIHRyYW5zcGxhbnQ8L0lEVGV4dD48cmVjb3JkPjxk
YXRlcz48cHViLWRhdGVzPjxkYXRlPk9jdDwvZGF0ZT48L3B1Yi1kYXRlcz48eWVhcj4yMDA1PC95
ZWFyPjwvZGF0ZXM+PGtleXdvcmRzPjxrZXl3b3JkPkFkdWx0PC9rZXl3b3JkPjxrZXl3b3JkPkFn
ZWQ8L2tleXdvcmQ+PGtleXdvcmQ+QnJvbmNoaW9saXRpcyBPYmxpdGVyYW5zPC9rZXl3b3JkPjxr
ZXl3b3JkPkNhdXNhbGl0eTwva2V5d29yZD48a2V5d29yZD5Db21vcmJpZGl0eTwva2V5d29yZD48
a2V5d29yZD5Fc29waGFndXM8L2tleXdvcmQ+PGtleXdvcmQ+RmVtYWxlPC9rZXl3b3JkPjxrZXl3
b3JkPkdhc3RyaWMgRW1wdHlpbmc8L2tleXdvcmQ+PGtleXdvcmQ+R2FzdHJvZXNvcGhhZ2VhbCBS
ZWZsdXg8L2tleXdvcmQ+PGtleXdvcmQ+SHVtYW5zPC9rZXl3b3JkPjxrZXl3b3JkPkh5ZHJvZ2Vu
LUlvbiBDb25jZW50cmF0aW9uPC9rZXl3b3JkPjxrZXl3b3JkPkx1bmcgRGlzZWFzZXM8L2tleXdv
cmQ+PGtleXdvcmQ+THVuZyBUcmFuc3BsYW50YXRpb248L2tleXdvcmQ+PGtleXdvcmQ+TWFsZTwv
a2V5d29yZD48a2V5d29yZD5NYW5vbWV0cnk8L2tleXdvcmQ+PGtleXdvcmQ+TWlkZGxlIEFnZWQ8
L2tleXdvcmQ+PGtleXdvcmQ+T3JnYW4gU2l6ZTwva2V5d29yZD48a2V5d29yZD5Qb3N0dXJlPC9r
ZXl3b3JkPjxrZXl3b3JkPlByZXZhbGVuY2U8L2tleXdvcmQ+PGtleXdvcmQ+UmlzayBBc3Nlc3Nt
ZW50PC9rZXl3b3JkPjwva2V5d29yZHM+PHVybHM+PHJlbGF0ZWQtdXJscz48dXJsPmh0dHA6Ly93
d3cubmNiaS5ubG0ubmloLmdvdi9wdWJtZWQvMTYxODE4NDk8L3VybD48L3JlbGF0ZWQtdXJscz48
L3VybHM+PGlzYm4+MTU1Mi02MjU5PC9pc2JuPjx0aXRsZXM+PHRpdGxlPlByZXZhbGVuY2Ugb2Yg
Z2FzdHJvZXNvcGhhZ2VhbCByZWZsdXggaW4gZW5kLXN0YWdlIGx1bmcgZGlzZWFzZSBjYW5kaWRh
dGVzIGZvciBsdW5nIHRyYW5zcGxhbnQ8L3RpdGxlPjxzZWNvbmRhcnktdGl0bGU+QW5uIFRob3Jh
YyBTdXJnPC9zZWNvbmRhcnktdGl0bGU+PC90aXRsZXM+PHBhZ2VzPjEyNTQtNjA8L3BhZ2VzPjxu
dW1iZXI+NDwvbnVtYmVyPjxjb250cmlidXRvcnM+PGF1dGhvcnM+PGF1dGhvcj5EJmFwb3M7T3Zp
ZGlvLCBGLjwvYXV0aG9yPjxhdXRob3I+U2luZ2VyLCBMLiBHLjwvYXV0aG9yPjxhdXRob3I+SGFk
amlsaWFkaXMsIEQuPC9hdXRob3I+PGF1dGhvcj5QaWVycmUsIEEuPC9hdXRob3I+PGF1dGhvcj5X
YWRkZWxsLCBULiBLLjwvYXV0aG9yPjxhdXRob3I+ZGUgUGVycm90LCBNLjwvYXV0aG9yPjxhdXRo
b3I+SHV0Y2hlb24sIE0uPC9hdXRob3I+PGF1dGhvcj5NaWxsZXIsIEwuPC9hdXRob3I+PGF1dGhv
cj5EYXJsaW5nLCBHLjwvYXV0aG9yPjxhdXRob3I+S2VzaGF2amVlLCBTLjwvYXV0aG9yPjwvYXV0
aG9ycz48L2NvbnRyaWJ1dG9ycz48bGFuZ3VhZ2U+ZW5nPC9sYW5ndWFnZT48YWRkZWQtZGF0ZSBm
b3JtYXQ9InV0YyI+MTQ2MzEwODUxNDwvYWRkZWQtZGF0ZT48cmVmLXR5cGUgbmFtZT0iSm91cm5h
bCBBcnRpY2xlIj4xNzwvcmVmLXR5cGU+PHJlYy1udW1iZXI+MTg4PC9yZWMtbnVtYmVyPjxsYXN0
LXVwZGF0ZWQtZGF0ZSBmb3JtYXQ9InV0YyI+MTQ2MzEwODUxNDwvbGFzdC11cGRhdGVkLWRhdGU+
PGFjY2Vzc2lvbi1udW0+MTYxODE4NDk8L2FjY2Vzc2lvbi1udW0+PGVsZWN0cm9uaWMtcmVzb3Vy
Y2UtbnVtPjEwLjEwMTYvai5hdGhvcmFjc3VyLjIwMDUuMDMuMTA2PC9lbGVjdHJvbmljLXJlc291
cmNlLW51bT48dm9sdW1lPjgwPC92b2x1bWU+PC9yZWNvcmQ+PC9DaXRlPjxDaXRlPjxBdXRob3I+
SGFkamlsaWFkaXM8L0F1dGhvcj48WWVhcj4yMDAzPC9ZZWFyPjxJRFRleHQ+R2FzdHJvZXNvcGhh
Z2VhbCByZWZsdXggZGlzZWFzZSBpbiBsdW5nIHRyYW5zcGxhbnQgcmVjaXBpZW50czwvSURUZXh0
PjxyZWNvcmQ+PGRhdGVzPjxwdWItZGF0ZXM+PGRhdGU+QXVnPC9kYXRlPjwvcHViLWRhdGVzPjx5
ZWFyPjIwMDM8L3llYXI+PC9kYXRlcz48a2V5d29yZHM+PGtleXdvcmQ+RW52aXJvbm1lbnRhbCBN
b25pdG9yaW5nPC9rZXl3b3JkPjxrZXl3b3JkPkVwaWRlbWlvbG9naWNhbCBNb25pdG9yaW5nPC9r
ZXl3b3JkPjxrZXl3b3JkPkZlbWFsZTwva2V5d29yZD48a2V5d29yZD5HYXN0cm9lc29waGFnZWFs
IFJlZmx1eDwva2V5d29yZD48a2V5d29yZD5IdW1hbnM8L2tleXdvcmQ+PGtleXdvcmQ+SHlkcm9n
ZW4tSW9uIENvbmNlbnRyYXRpb248L2tleXdvcmQ+PGtleXdvcmQ+THVuZyBUcmFuc3BsYW50YXRp
b248L2tleXdvcmQ+PGtleXdvcmQ+TWFsZTwva2V5d29yZD48a2V5d29yZD5NaWRkbGUgQWdlZDwv
a2V5d29yZD48a2V5d29yZD5Qb3N0b3BlcmF0aXZlIENvbXBsaWNhdGlvbnM8L2tleXdvcmQ+PGtl
eXdvcmQ+UHJldmFsZW5jZTwva2V5d29yZD48a2V5d29yZD5SZXRyb3NwZWN0aXZlIFN0dWRpZXM8
L2tleXdvcmQ+PC9rZXl3b3Jkcz48dXJscz48cmVsYXRlZC11cmxzPjx1cmw+aHR0cDovL3d3dy5u
Y2JpLm5sbS5uaWguZ292L3B1Ym1lZC8xMjg2ODk5NDwvdXJsPjwvcmVsYXRlZC11cmxzPjwvdXJs
cz48aXNibj4wOTAyLTAwNjM8L2lzYm4+PHRpdGxlcz48dGl0bGU+R2FzdHJvZXNvcGhhZ2VhbCBy
ZWZsdXggZGlzZWFzZSBpbiBsdW5nIHRyYW5zcGxhbnQgcmVjaXBpZW50czwvdGl0bGU+PHNlY29u
ZGFyeS10aXRsZT5DbGluIFRyYW5zcGxhbnQ8L3NlY29uZGFyeS10aXRsZT48L3RpdGxlcz48cGFn
ZXM+MzYzLTg8L3BhZ2VzPjxudW1iZXI+NDwvbnVtYmVyPjxjb250cmlidXRvcnM+PGF1dGhvcnM+
PGF1dGhvcj5IYWRqaWxpYWRpcywgRC48L2F1dGhvcj48YXV0aG9yPkR1YW5lIERhdmlzLCBSLjwv
YXV0aG9yPjxhdXRob3I+U3RlZWxlLCBNLiBQLjwvYXV0aG9yPjxhdXRob3I+TWVzc2llciwgUi4g
SC48L2F1dGhvcj48YXV0aG9yPkxhdSwgQy4gTC48L2F1dGhvcj48YXV0aG9yPkV1YmFua3MsIFMu
IFMuPC9hdXRob3I+PGF1dGhvcj5QYWxtZXIsIFMuIE0uPC9hdXRob3I+PC9hdXRob3JzPjwvY29u
dHJpYnV0b3JzPjxsYW5ndWFnZT5lbmc8L2xhbmd1YWdlPjxhZGRlZC1kYXRlIGZvcm1hdD0idXRj
Ij4xNDYyODg5ODk0PC9hZGRlZC1kYXRlPjxyZWYtdHlwZSBuYW1lPSJKb3VybmFsIEFydGljbGUi
PjE3PC9yZWYtdHlwZT48cmVjLW51bWJlcj45ODwvcmVjLW51bWJlcj48bGFzdC11cGRhdGVkLWRh
dGUgZm9ybWF0PSJ1dGMiPjE0NjI4ODk4OTQ8L2xhc3QtdXBkYXRlZC1kYXRlPjxhY2Nlc3Npb24t
bnVtPjEyODY4OTk0PC9hY2Nlc3Npb24tbnVtPjx2b2x1bWU+MTc8L3ZvbHVtZT48L3JlY29yZD48
L0NpdGU+PENpdGU+PEF1dGhvcj5EYXZpczwvQXV0aG9yPjxZZWFyPjIwMDM8L1llYXI+PElEVGV4
dD5JbXByb3ZlZCBsdW5nIGFsbG9ncmFmdCBmdW5jdGlvbiBhZnRlciBmdW5kb3BsaWNhdGlvbiBp
biBwYXRpZW50cyB3aXRoIGdhc3Ryb2Vzb3BoYWdlYWwgcmVmbHV4IGRpc2Vhc2UgdW5kZXJnb2lu
ZyBsdW5nIHRyYW5zcGxhbnRhdGlvbjwvSURUZXh0PjxyZWNvcmQ+PGRhdGVzPjxwdWItZGF0ZXM+
PGRhdGU+TWFyPC9kYXRlPjwvcHViLWRhdGVzPjx5ZWFyPjIwMDM8L3llYXI+PC9kYXRlcz48a2V5
d29yZHM+PGtleXdvcmQ+QWN0dWFyaWFsIEFuYWx5c2lzPC9rZXl3b3JkPjxrZXl3b3JkPkFkb2xl
c2NlbnQ8L2tleXdvcmQ+PGtleXdvcmQ+QWR1bHQ8L2tleXdvcmQ+PGtleXdvcmQ+QWdlZDwva2V5
d29yZD48a2V5d29yZD5Ccm9uY2hpb2xpdGlzIE9ibGl0ZXJhbnM8L2tleXdvcmQ+PGtleXdvcmQ+
RmVtYWxlPC9rZXl3b3JkPjxrZXl3b3JkPkZvcmNlZCBFeHBpcmF0b3J5IFZvbHVtZTwva2V5d29y
ZD48a2V5d29yZD5GdW5kb3BsaWNhdGlvbjwva2V5d29yZD48a2V5d29yZD5HYXN0cmljIEFjaWRp
dHkgRGV0ZXJtaW5hdGlvbjwva2V5d29yZD48a2V5d29yZD5HYXN0cm9lc29waGFnZWFsIFJlZmx1
eDwva2V5d29yZD48a2V5d29yZD5IdW1hbnM8L2tleXdvcmQ+PGtleXdvcmQ+SHlkcm9nZW4tSW9u
IENvbmNlbnRyYXRpb248L2tleXdvcmQ+PGtleXdvcmQ+THVuZyBUcmFuc3BsYW50YXRpb248L2tl
eXdvcmQ+PGtleXdvcmQ+TWFsZTwva2V5d29yZD48a2V5d29yZD5NYXhpbWFsIEV4cGlyYXRvcnkg
RmxvdyBSYXRlPC9rZXl3b3JkPjxrZXl3b3JkPk1pZGRsZSBBZ2VkPC9rZXl3b3JkPjxrZXl3b3Jk
PlByb3BvcnRpb25hbCBIYXphcmRzIE1vZGVsczwva2V5d29yZD48a2V5d29yZD5SZXRyb3NwZWN0
aXZlIFN0dWRpZXM8L2tleXdvcmQ+PGtleXdvcmQ+U2V2ZXJpdHkgb2YgSWxsbmVzcyBJbmRleDwv
a2V5d29yZD48a2V5d29yZD5TdXJ2aXZhbCBBbmFseXNpczwva2V5d29yZD48a2V5d29yZD5UcmFu
c3BsYW50YXRpb24sIEhvbW9sb2dvdXM8L2tleXdvcmQ+PGtleXdvcmQ+VHJlYXRtZW50IE91dGNv
bWU8L2tleXdvcmQ+PC9rZXl3b3Jkcz48dXJscz48cmVsYXRlZC11cmxzPjx1cmw+aHR0cDovL3d3
dy5uY2JpLm5sbS5uaWguZ292L3B1Ym1lZC8xMjY1ODE5NTwvdXJsPjwvcmVsYXRlZC11cmxzPjwv
dXJscz48aXNibj4wMDIyLTUyMjM8L2lzYm4+PHRpdGxlcz48dGl0bGU+SW1wcm92ZWQgbHVuZyBh
bGxvZ3JhZnQgZnVuY3Rpb24gYWZ0ZXIgZnVuZG9wbGljYXRpb24gaW4gcGF0aWVudHMgd2l0aCBn
YXN0cm9lc29waGFnZWFsIHJlZmx1eCBkaXNlYXNlIHVuZGVyZ29pbmcgbHVuZyB0cmFuc3BsYW50
YXRpb248L3RpdGxlPjxzZWNvbmRhcnktdGl0bGU+SiBUaG9yYWMgQ2FyZGlvdmFzYyBTdXJnPC9z
ZWNvbmRhcnktdGl0bGU+PC90aXRsZXM+PHBhZ2VzPjUzMy00MjwvcGFnZXM+PG51bWJlcj4zPC9u
dW1iZXI+PGNvbnRyaWJ1dG9ycz48YXV0aG9ycz48YXV0aG9yPkRhdmlzLCBSLiBELjwvYXV0aG9y
PjxhdXRob3I+TGF1LCBDLiBMLjwvYXV0aG9yPjxhdXRob3I+RXViYW5rcywgUy48L2F1dGhvcj48
YXV0aG9yPk1lc3NpZXIsIFIuIEguPC9hdXRob3I+PGF1dGhvcj5IYWRqaWxpYWRpcywgRC48L2F1
dGhvcj48YXV0aG9yPlN0ZWVsZSwgTS4gUC48L2F1dGhvcj48YXV0aG9yPlBhbG1lciwgUy4gTS48
L2F1dGhvcj48L2F1dGhvcnM+PC9jb250cmlidXRvcnM+PGxhbmd1YWdlPmVuZzwvbGFuZ3VhZ2U+
PGFkZGVkLWRhdGUgZm9ybWF0PSJ1dGMiPjE0NjI4OTA0ODM8L2FkZGVkLWRhdGU+PHJlZi10eXBl
IG5hbWU9IkpvdXJuYWwgQXJ0aWNsZSI+MTc8L3JlZi10eXBlPjxyZWMtbnVtYmVyPjEwNzwvcmVj
LW51bWJlcj48bGFzdC11cGRhdGVkLWRhdGUgZm9ybWF0PSJ1dGMiPjE0NjI4OTA0ODM8L2xhc3Qt
dXBkYXRlZC1kYXRlPjxhY2Nlc3Npb24tbnVtPjEyNjU4MTk1PC9hY2Nlc3Npb24tbnVtPjxlbGVj
dHJvbmljLXJlc291cmNlLW51bT4xMC4xMDY3L210Yy4yMDAzLjE2NjwvZWxlY3Ryb25pYy1yZXNv
dXJjZS1udW0+PHZvbHVtZT4xMjU8L3ZvbHVtZT48L3JlY29yZD48L0NpdGU+PENpdGU+PEF1dGhv
cj5EYXZpczwvQXV0aG9yPjxZZWFyPjIwMTA8L1llYXI+PElEVGV4dD5HYXN0cm9lc29waGFnZWFs
IHJlZmx1eCBkaXNlYXNlIGFmdGVyIGx1bmcgdHJhbnNwbGFudGF0aW9uOiBwYXRob3BoeXNpb2xv
Z3kgYW5kIGltcGxpY2F0aW9ucyBmb3IgdHJlYXRtZW50PC9JRFRleHQ+PHJlY29yZD48ZGF0ZXM+
PHB1Yi1kYXRlcz48ZGF0ZT5PY3Q8L2RhdGU+PC9wdWItZGF0ZXM+PHllYXI+MjAxMDwveWVhcj48
L2RhdGVzPjxrZXl3b3Jkcz48a2V5d29yZD5BZHVsdDwva2V5d29yZD48a2V5d29yZD5CYXJyZXR0
IEVzb3BoYWd1czwva2V5d29yZD48a2V5d29yZD5GZW1hbGU8L2tleXdvcmQ+PGtleXdvcmQ+R2Fz
dHJvZXNvcGhhZ2VhbCBSZWZsdXg8L2tleXdvcmQ+PGtleXdvcmQ+SHVtYW5zPC9rZXl3b3JkPjxr
ZXl3b3JkPkx1bmcgVHJhbnNwbGFudGF0aW9uPC9rZXl3b3JkPjxrZXl3b3JkPk1hbGU8L2tleXdv
cmQ+PGtleXdvcmQ+TWlkZGxlIEFnZWQ8L2tleXdvcmQ+PGtleXdvcmQ+UHJldmFsZW5jZTwva2V5
d29yZD48a2V5d29yZD5SaXNrIEZhY3RvcnM8L2tleXdvcmQ+PGtleXdvcmQ+WW91bmcgQWR1bHQ8
L2tleXdvcmQ+PC9rZXl3b3Jkcz48dXJscz48cmVsYXRlZC11cmxzPjx1cmw+aHR0cDovL3d3dy5u
Y2JpLm5sbS5uaWguZ292L3B1Ym1lZC8yMDcyNzU2NDwvdXJsPjwvcmVsYXRlZC11cmxzPjwvdXJs
cz48aXNibj4xNTMyLTczNjE8L2lzYm4+PGN1c3RvbTI+UE1DMzA2NjI1ODwvY3VzdG9tMj48dGl0
bGVzPjx0aXRsZT5HYXN0cm9lc29waGFnZWFsIHJlZmx1eCBkaXNlYXNlIGFmdGVyIGx1bmcgdHJh
bnNwbGFudGF0aW9uOiBwYXRob3BoeXNpb2xvZ3kgYW5kIGltcGxpY2F0aW9ucyBmb3IgdHJlYXRt
ZW50PC90aXRsZT48c2Vjb25kYXJ5LXRpdGxlPlN1cmdlcnk8L3NlY29uZGFyeS10aXRsZT48L3Rp
dGxlcz48cGFnZXM+NzM3LTQ0OyBkaXNjdXNzaW9uIDc0NC01PC9wYWdlcz48bnVtYmVyPjQ8L251
bWJlcj48Y29udHJpYnV0b3JzPjxhdXRob3JzPjxhdXRob3I+RGF2aXMsIEMuIFMuPC9hdXRob3I+
PGF1dGhvcj5TaGFua2FyYW4sIFYuPC9hdXRob3I+PGF1dGhvcj5Lb3ZhY3MsIEUuIEouPC9hdXRo
b3I+PGF1dGhvcj5HYWdlcm1laWVyLCBKLjwvYXV0aG9yPjxhdXRob3I+RGlsbGluZywgRC48L2F1
dGhvcj48YXV0aG9yPkFsZXgsIEMuIEcuPC9hdXRob3I+PGF1dGhvcj5Mb3ZlLCBSLiBCLjwvYXV0
aG9yPjxhdXRob3I+U2luYWNvcmUsIEouPC9hdXRob3I+PGF1dGhvcj5GaXNpY2hlbGxhLCBQLiBN
LjwvYXV0aG9yPjwvYXV0aG9ycz48L2NvbnRyaWJ1dG9ycz48bGFuZ3VhZ2U+ZW5nPC9sYW5ndWFn
ZT48YWRkZWQtZGF0ZSBmb3JtYXQ9InV0YyI+MTQ2Mjg5MTMwMzwvYWRkZWQtZGF0ZT48cmVmLXR5
cGUgbmFtZT0iSm91cm5hbCBBcnRpY2xlIj4xNzwvcmVmLXR5cGU+PHJlYy1udW1iZXI+MTIzPC9y
ZWMtbnVtYmVyPjxsYXN0LXVwZGF0ZWQtZGF0ZSBmb3JtYXQ9InV0YyI+MTQ2Mjg5MTMwMzwvbGFz
dC11cGRhdGVkLWRhdGU+PGFjY2Vzc2lvbi1udW0+MjA3Mjc1NjQ8L2FjY2Vzc2lvbi1udW0+PGVs
ZWN0cm9uaWMtcmVzb3VyY2UtbnVtPjEwLjEwMTYvai5zdXJnLjIwMTAuMDcuMDExPC9lbGVjdHJv
bmljLXJlc291cmNlLW51bT48dm9sdW1lPjE0ODwvdm9sdW1lPjwvcmVjb3JkPjwvQ2l0ZT48L0Vu
ZE5vdGU+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491DC0" w:rsidRPr="00B6576B">
        <w:rPr>
          <w:rFonts w:ascii="Book Antiqua" w:hAnsi="Book Antiqua" w:cs="Times New Roman"/>
        </w:rPr>
      </w:r>
      <w:r w:rsidR="00491DC0" w:rsidRPr="00B6576B">
        <w:rPr>
          <w:rFonts w:ascii="Book Antiqua" w:hAnsi="Book Antiqua" w:cs="Times New Roman"/>
        </w:rPr>
        <w:fldChar w:fldCharType="separate"/>
      </w:r>
      <w:r w:rsidR="008A3031" w:rsidRPr="00B6576B">
        <w:rPr>
          <w:rFonts w:ascii="Book Antiqua" w:hAnsi="Book Antiqua" w:cs="Times New Roman"/>
          <w:noProof/>
          <w:vertAlign w:val="superscript"/>
        </w:rPr>
        <w:t>33,34,45-48</w:t>
      </w:r>
      <w:r w:rsidR="00491DC0" w:rsidRPr="00B6576B">
        <w:rPr>
          <w:rFonts w:ascii="Book Antiqua" w:hAnsi="Book Antiqua" w:cs="Times New Roman"/>
        </w:rPr>
        <w:fldChar w:fldCharType="end"/>
      </w:r>
      <w:r w:rsidR="00EE2840" w:rsidRPr="00B6576B">
        <w:rPr>
          <w:rFonts w:ascii="Book Antiqua" w:hAnsi="Book Antiqua" w:cs="Times New Roman"/>
          <w:vertAlign w:val="superscript"/>
        </w:rPr>
        <w:t>]</w:t>
      </w:r>
      <w:r w:rsidR="00EE2840" w:rsidRPr="00B6576B">
        <w:rPr>
          <w:rFonts w:ascii="Book Antiqua" w:hAnsi="Book Antiqua" w:cs="Times New Roman"/>
        </w:rPr>
        <w:t>.</w:t>
      </w:r>
      <w:r w:rsidR="00491DC0" w:rsidRPr="00B6576B">
        <w:rPr>
          <w:rFonts w:ascii="Book Antiqua" w:hAnsi="Book Antiqua" w:cs="Times New Roman"/>
        </w:rPr>
        <w:t xml:space="preserve"> </w:t>
      </w:r>
      <w:r w:rsidR="000A29D4" w:rsidRPr="00B6576B">
        <w:rPr>
          <w:rFonts w:ascii="Book Antiqua" w:hAnsi="Book Antiqua" w:cs="Times New Roman"/>
        </w:rPr>
        <w:t xml:space="preserve">For example, </w:t>
      </w:r>
      <w:proofErr w:type="spellStart"/>
      <w:r w:rsidR="00491DC0" w:rsidRPr="00B6576B">
        <w:rPr>
          <w:rFonts w:ascii="Book Antiqua" w:hAnsi="Book Antiqua" w:cs="Times New Roman"/>
        </w:rPr>
        <w:t>D’Ovidio</w:t>
      </w:r>
      <w:proofErr w:type="spellEnd"/>
      <w:r w:rsidR="00491DC0" w:rsidRPr="00B6576B">
        <w:rPr>
          <w:rFonts w:ascii="Book Antiqua" w:hAnsi="Book Antiqua" w:cs="Times New Roman"/>
        </w:rPr>
        <w:t xml:space="preserve"> and </w:t>
      </w:r>
      <w:r w:rsidR="008D2691" w:rsidRPr="00B6576B">
        <w:rPr>
          <w:rFonts w:ascii="Book Antiqua" w:hAnsi="Book Antiqua" w:cs="Times New Roman"/>
        </w:rPr>
        <w:t>colleagues</w:t>
      </w:r>
      <w:r w:rsidR="00491DC0" w:rsidRPr="00B6576B">
        <w:rPr>
          <w:rFonts w:ascii="Book Antiqua" w:hAnsi="Book Antiqua" w:cs="Times New Roman"/>
        </w:rPr>
        <w:t xml:space="preserve"> </w:t>
      </w:r>
      <w:r w:rsidR="004F6A97" w:rsidRPr="00B6576B">
        <w:rPr>
          <w:rFonts w:ascii="Book Antiqua" w:hAnsi="Book Antiqua" w:cs="Times New Roman"/>
        </w:rPr>
        <w:t>described</w:t>
      </w:r>
      <w:r w:rsidR="00491DC0" w:rsidRPr="00B6576B">
        <w:rPr>
          <w:rFonts w:ascii="Book Antiqua" w:hAnsi="Book Antiqua" w:cs="Times New Roman"/>
        </w:rPr>
        <w:t xml:space="preserve"> a 63% (49 of 78 patients) prevalence of gastroesophageal reflux-related symptoms in end-stage lung disease, 38% with documented significant acid reflux</w:t>
      </w:r>
      <w:r w:rsidR="004F6A97" w:rsidRPr="00B6576B">
        <w:rPr>
          <w:rFonts w:ascii="Book Antiqua" w:hAnsi="Book Antiqua" w:cs="Times New Roman"/>
        </w:rPr>
        <w:t xml:space="preserve"> on objective testing</w:t>
      </w:r>
      <w:r w:rsidR="00491DC0" w:rsidRPr="00B6576B">
        <w:rPr>
          <w:rFonts w:ascii="Book Antiqua" w:hAnsi="Book Antiqua" w:cs="Times New Roman"/>
        </w:rPr>
        <w:t>, which was often asymptomatic</w:t>
      </w:r>
      <w:r w:rsidR="00490690" w:rsidRPr="00B6576B">
        <w:rPr>
          <w:rFonts w:ascii="Book Antiqua" w:hAnsi="Book Antiqua" w:cs="Times New Roman"/>
          <w:vertAlign w:val="superscript"/>
        </w:rPr>
        <w:t>[</w:t>
      </w:r>
      <w:r w:rsidR="00F04207" w:rsidRPr="00B6576B">
        <w:rPr>
          <w:rFonts w:ascii="Book Antiqua" w:hAnsi="Book Antiqua" w:cs="Times New Roman"/>
        </w:rPr>
        <w:fldChar w:fldCharType="begin">
          <w:fldData xml:space="preserve">PEVuZE5vdGU+PENpdGU+PEF1dGhvcj5EJmFwb3M7T3ZpZGlvPC9BdXRob3I+PFllYXI+MjAwNTwv
WWVhcj48SURUZXh0PlByZXZhbGVuY2Ugb2YgZ2FzdHJvZXNvcGhhZ2VhbCByZWZsdXggaW4gZW5k
LXN0YWdlIGx1bmcgZGlzZWFzZSBjYW5kaWRhdGVzIGZvciBsdW5nIHRyYW5zcGxhbnQ8L0lEVGV4
dD48RGlzcGxheVRleHQ+PHN0eWxlIGZhY2U9InN1cGVyc2NyaXB0Ij40Nyw0OTwvc3R5bGU+PC9E
aXNwbGF5VGV4dD48cmVjb3JkPjxkYXRlcz48cHViLWRhdGVzPjxkYXRlPk9jdDwvZGF0ZT48L3B1
Yi1kYXRlcz48eWVhcj4yMDA1PC95ZWFyPjwvZGF0ZXM+PGtleXdvcmRzPjxrZXl3b3JkPkFkdWx0
PC9rZXl3b3JkPjxrZXl3b3JkPkFnZWQ8L2tleXdvcmQ+PGtleXdvcmQ+QnJvbmNoaW9saXRpcyBP
YmxpdGVyYW5zPC9rZXl3b3JkPjxrZXl3b3JkPkNhdXNhbGl0eTwva2V5d29yZD48a2V5d29yZD5D
b21vcmJpZGl0eTwva2V5d29yZD48a2V5d29yZD5Fc29waGFndXM8L2tleXdvcmQ+PGtleXdvcmQ+
RmVtYWxlPC9rZXl3b3JkPjxrZXl3b3JkPkdhc3RyaWMgRW1wdHlpbmc8L2tleXdvcmQ+PGtleXdv
cmQ+R2FzdHJvZXNvcGhhZ2VhbCBSZWZsdXg8L2tleXdvcmQ+PGtleXdvcmQ+SHVtYW5zPC9rZXl3
b3JkPjxrZXl3b3JkPkh5ZHJvZ2VuLUlvbiBDb25jZW50cmF0aW9uPC9rZXl3b3JkPjxrZXl3b3Jk
Pkx1bmcgRGlzZWFzZXM8L2tleXdvcmQ+PGtleXdvcmQ+THVuZyBUcmFuc3BsYW50YXRpb248L2tl
eXdvcmQ+PGtleXdvcmQ+TWFsZTwva2V5d29yZD48a2V5d29yZD5NYW5vbWV0cnk8L2tleXdvcmQ+
PGtleXdvcmQ+TWlkZGxlIEFnZWQ8L2tleXdvcmQ+PGtleXdvcmQ+T3JnYW4gU2l6ZTwva2V5d29y
ZD48a2V5d29yZD5Qb3N0dXJlPC9rZXl3b3JkPjxrZXl3b3JkPlByZXZhbGVuY2U8L2tleXdvcmQ+
PGtleXdvcmQ+UmlzayBBc3Nlc3NtZW50PC9rZXl3b3JkPjwva2V5d29yZHM+PHVybHM+PHJlbGF0
ZWQtdXJscz48dXJsPmh0dHA6Ly93d3cubmNiaS5ubG0ubmloLmdvdi9wdWJtZWQvMTYxODE4NDk8
L3VybD48L3JlbGF0ZWQtdXJscz48L3VybHM+PGlzYm4+MTU1Mi02MjU5PC9pc2JuPjx0aXRsZXM+
PHRpdGxlPlByZXZhbGVuY2Ugb2YgZ2FzdHJvZXNvcGhhZ2VhbCByZWZsdXggaW4gZW5kLXN0YWdl
IGx1bmcgZGlzZWFzZSBjYW5kaWRhdGVzIGZvciBsdW5nIHRyYW5zcGxhbnQ8L3RpdGxlPjxzZWNv
bmRhcnktdGl0bGU+QW5uIFRob3JhYyBTdXJnPC9zZWNvbmRhcnktdGl0bGU+PC90aXRsZXM+PHBh
Z2VzPjEyNTQtNjA8L3BhZ2VzPjxudW1iZXI+NDwvbnVtYmVyPjxjb250cmlidXRvcnM+PGF1dGhv
cnM+PGF1dGhvcj5EJmFwb3M7T3ZpZGlvLCBGLjwvYXV0aG9yPjxhdXRob3I+U2luZ2VyLCBMLiBH
LjwvYXV0aG9yPjxhdXRob3I+SGFkamlsaWFkaXMsIEQuPC9hdXRob3I+PGF1dGhvcj5QaWVycmUs
IEEuPC9hdXRob3I+PGF1dGhvcj5XYWRkZWxsLCBULiBLLjwvYXV0aG9yPjxhdXRob3I+ZGUgUGVy
cm90LCBNLjwvYXV0aG9yPjxhdXRob3I+SHV0Y2hlb24sIE0uPC9hdXRob3I+PGF1dGhvcj5NaWxs
ZXIsIEwuPC9hdXRob3I+PGF1dGhvcj5EYXJsaW5nLCBHLjwvYXV0aG9yPjxhdXRob3I+S2VzaGF2
amVlLCBTLjwvYXV0aG9yPjwvYXV0aG9ycz48L2NvbnRyaWJ1dG9ycz48bGFuZ3VhZ2U+ZW5nPC9s
YW5ndWFnZT48YWRkZWQtZGF0ZSBmb3JtYXQ9InV0YyI+MTQ2MzEwODUxNDwvYWRkZWQtZGF0ZT48
cmVmLXR5cGUgbmFtZT0iSm91cm5hbCBBcnRpY2xlIj4xNzwvcmVmLXR5cGU+PHJlYy1udW1iZXI+
MTg4PC9yZWMtbnVtYmVyPjxsYXN0LXVwZGF0ZWQtZGF0ZSBmb3JtYXQ9InV0YyI+MTQ2MzEwODUx
NDwvbGFzdC11cGRhdGVkLWRhdGU+PGFjY2Vzc2lvbi1udW0+MTYxODE4NDk8L2FjY2Vzc2lvbi1u
dW0+PGVsZWN0cm9uaWMtcmVzb3VyY2UtbnVtPjEwLjEwMTYvai5hdGhvcmFjc3VyLjIwMDUuMDMu
MTA2PC9lbGVjdHJvbmljLXJlc291cmNlLW51bT48dm9sdW1lPjgwPC92b2x1bWU+PC9yZWNvcmQ+
PC9DaXRlPjxDaXRlPjxBdXRob3I+U3dlZXQ8L0F1dGhvcj48WWVhcj4yMDA2PC9ZZWFyPjxJRFRl
eHQ+VGhlIHByZXZhbGVuY2Ugb2YgZGlzdGFsIGFuZCBwcm94aW1hbCBnYXN0cm9lc29waGFnZWFs
IHJlZmx1eCBpbiBwYXRpZW50cyBhd2FpdGluZyBsdW5nIHRyYW5zcGxhbnRhdGlvbjwvSURUZXh0
PjxyZWNvcmQ+PGRhdGVzPjxwdWItZGF0ZXM+PGRhdGU+T2N0PC9kYXRlPjwvcHViLWRhdGVzPjx5
ZWFyPjIwMDY8L3llYXI+PC9kYXRlcz48a2V5d29yZHM+PGtleXdvcmQ+QWR1bHQ8L2tleXdvcmQ+
PGtleXdvcmQ+QWdlZDwva2V5d29yZD48a2V5d29yZD5GZW1hbGU8L2tleXdvcmQ+PGtleXdvcmQ+
R2FzdHJvZXNvcGhhZ2VhbCBSZWZsdXg8L2tleXdvcmQ+PGtleXdvcmQ+SHVtYW5zPC9rZXl3b3Jk
PjxrZXl3b3JkPkx1bmcgRGlzZWFzZXM8L2tleXdvcmQ+PGtleXdvcmQ+THVuZyBUcmFuc3BsYW50
YXRpb248L2tleXdvcmQ+PGtleXdvcmQ+TWFsZTwva2V5d29yZD48a2V5d29yZD5NaWRkbGUgQWdl
ZDwva2V5d29yZD48a2V5d29yZD5QcmV2YWxlbmNlPC9rZXl3b3JkPjxrZXl3b3JkPldhaXRpbmcg
TGlzdHM8L2tleXdvcmQ+PC9rZXl3b3Jkcz48dXJscz48cmVsYXRlZC11cmxzPjx1cmw+aHR0cDov
L3d3dy5uY2JpLm5sbS5uaWguZ292L3B1Ym1lZC8xNjk5ODM1NzwvdXJsPjwvcmVsYXRlZC11cmxz
PjwvdXJscz48aXNibj4wMDAzLTQ5MzI8L2lzYm4+PGN1c3RvbTI+UE1DMTg1NjU2NDwvY3VzdG9t
Mj48dGl0bGVzPjx0aXRsZT5UaGUgcHJldmFsZW5jZSBvZiBkaXN0YWwgYW5kIHByb3hpbWFsIGdh
c3Ryb2Vzb3BoYWdlYWwgcmVmbHV4IGluIHBhdGllbnRzIGF3YWl0aW5nIGx1bmcgdHJhbnNwbGFu
dGF0aW9uPC90aXRsZT48c2Vjb25kYXJ5LXRpdGxlPkFubiBTdXJnPC9zZWNvbmRhcnktdGl0bGU+
PC90aXRsZXM+PHBhZ2VzPjQ5MS03PC9wYWdlcz48bnVtYmVyPjQ8L251bWJlcj48Y29udHJpYnV0
b3JzPjxhdXRob3JzPjxhdXRob3I+U3dlZXQsIE0uIFAuPC9hdXRob3I+PGF1dGhvcj5IZXJiZWxs
YSwgRi4gQS48L2F1dGhvcj48YXV0aG9yPkxlYXJkLCBMLjwvYXV0aG9yPjxhdXRob3I+SG9vcGVz
LCBDLjwvYXV0aG9yPjxhdXRob3I+R29sZGVuLCBKLjwvYXV0aG9yPjxhdXRob3I+SGF5cywgUy48
L2F1dGhvcj48YXV0aG9yPlBhdHRpLCBNLiBHLjwvYXV0aG9yPjwvYXV0aG9ycz48L2NvbnRyaWJ1
dG9ycz48bGFuZ3VhZ2U+ZW5nPC9sYW5ndWFnZT48YWRkZWQtZGF0ZSBmb3JtYXQ9InV0YyI+MTQ2
MzE2OTA0NTwvYWRkZWQtZGF0ZT48cmVmLXR5cGUgbmFtZT0iSm91cm5hbCBBcnRpY2xlIj4xNzwv
cmVmLXR5cGU+PHJlYy1udW1iZXI+MjA3PC9yZWMtbnVtYmVyPjxsYXN0LXVwZGF0ZWQtZGF0ZSBm
b3JtYXQ9InV0YyI+MTQ2MzE2OTA0NTwvbGFzdC11cGRhdGVkLWRhdGU+PGFjY2Vzc2lvbi1udW0+
MTY5OTgzNTc8L2FjY2Vzc2lvbi1udW0+PGVsZWN0cm9uaWMtcmVzb3VyY2UtbnVtPjEwLjEwOTcv
MDEuc2xhLjAwMDAyMzc3NTcuNDk2ODcuMDM8L2VsZWN0cm9uaWMtcmVzb3VyY2UtbnVtPjx2b2x1
bWU+MjQ0PC92b2x1bWU+PC9yZWNvcmQ+PC9DaXRlPjwvRW5kTm90ZT4A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Twv
WWVhcj48SURUZXh0PlByZXZhbGVuY2Ugb2YgZ2FzdHJvZXNvcGhhZ2VhbCByZWZsdXggaW4gZW5k
LXN0YWdlIGx1bmcgZGlzZWFzZSBjYW5kaWRhdGVzIGZvciBsdW5nIHRyYW5zcGxhbnQ8L0lEVGV4
dD48RGlzcGxheVRleHQ+PHN0eWxlIGZhY2U9InN1cGVyc2NyaXB0Ij40Nyw0OTwvc3R5bGU+PC9E
aXNwbGF5VGV4dD48cmVjb3JkPjxkYXRlcz48cHViLWRhdGVzPjxkYXRlPk9jdDwvZGF0ZT48L3B1
Yi1kYXRlcz48eWVhcj4yMDA1PC95ZWFyPjwvZGF0ZXM+PGtleXdvcmRzPjxrZXl3b3JkPkFkdWx0
PC9rZXl3b3JkPjxrZXl3b3JkPkFnZWQ8L2tleXdvcmQ+PGtleXdvcmQ+QnJvbmNoaW9saXRpcyBP
YmxpdGVyYW5zPC9rZXl3b3JkPjxrZXl3b3JkPkNhdXNhbGl0eTwva2V5d29yZD48a2V5d29yZD5D
b21vcmJpZGl0eTwva2V5d29yZD48a2V5d29yZD5Fc29waGFndXM8L2tleXdvcmQ+PGtleXdvcmQ+
RmVtYWxlPC9rZXl3b3JkPjxrZXl3b3JkPkdhc3RyaWMgRW1wdHlpbmc8L2tleXdvcmQ+PGtleXdv
cmQ+R2FzdHJvZXNvcGhhZ2VhbCBSZWZsdXg8L2tleXdvcmQ+PGtleXdvcmQ+SHVtYW5zPC9rZXl3
b3JkPjxrZXl3b3JkPkh5ZHJvZ2VuLUlvbiBDb25jZW50cmF0aW9uPC9rZXl3b3JkPjxrZXl3b3Jk
Pkx1bmcgRGlzZWFzZXM8L2tleXdvcmQ+PGtleXdvcmQ+THVuZyBUcmFuc3BsYW50YXRpb248L2tl
eXdvcmQ+PGtleXdvcmQ+TWFsZTwva2V5d29yZD48a2V5d29yZD5NYW5vbWV0cnk8L2tleXdvcmQ+
PGtleXdvcmQ+TWlkZGxlIEFnZWQ8L2tleXdvcmQ+PGtleXdvcmQ+T3JnYW4gU2l6ZTwva2V5d29y
ZD48a2V5d29yZD5Qb3N0dXJlPC9rZXl3b3JkPjxrZXl3b3JkPlByZXZhbGVuY2U8L2tleXdvcmQ+
PGtleXdvcmQ+UmlzayBBc3Nlc3NtZW50PC9rZXl3b3JkPjwva2V5d29yZHM+PHVybHM+PHJlbGF0
ZWQtdXJscz48dXJsPmh0dHA6Ly93d3cubmNiaS5ubG0ubmloLmdvdi9wdWJtZWQvMTYxODE4NDk8
L3VybD48L3JlbGF0ZWQtdXJscz48L3VybHM+PGlzYm4+MTU1Mi02MjU5PC9pc2JuPjx0aXRsZXM+
PHRpdGxlPlByZXZhbGVuY2Ugb2YgZ2FzdHJvZXNvcGhhZ2VhbCByZWZsdXggaW4gZW5kLXN0YWdl
IGx1bmcgZGlzZWFzZSBjYW5kaWRhdGVzIGZvciBsdW5nIHRyYW5zcGxhbnQ8L3RpdGxlPjxzZWNv
bmRhcnktdGl0bGU+QW5uIFRob3JhYyBTdXJnPC9zZWNvbmRhcnktdGl0bGU+PC90aXRsZXM+PHBh
Z2VzPjEyNTQtNjA8L3BhZ2VzPjxudW1iZXI+NDwvbnVtYmVyPjxjb250cmlidXRvcnM+PGF1dGhv
cnM+PGF1dGhvcj5EJmFwb3M7T3ZpZGlvLCBGLjwvYXV0aG9yPjxhdXRob3I+U2luZ2VyLCBMLiBH
LjwvYXV0aG9yPjxhdXRob3I+SGFkamlsaWFkaXMsIEQuPC9hdXRob3I+PGF1dGhvcj5QaWVycmUs
IEEuPC9hdXRob3I+PGF1dGhvcj5XYWRkZWxsLCBULiBLLjwvYXV0aG9yPjxhdXRob3I+ZGUgUGVy
cm90LCBNLjwvYXV0aG9yPjxhdXRob3I+SHV0Y2hlb24sIE0uPC9hdXRob3I+PGF1dGhvcj5NaWxs
ZXIsIEwuPC9hdXRob3I+PGF1dGhvcj5EYXJsaW5nLCBHLjwvYXV0aG9yPjxhdXRob3I+S2VzaGF2
amVlLCBTLjwvYXV0aG9yPjwvYXV0aG9ycz48L2NvbnRyaWJ1dG9ycz48bGFuZ3VhZ2U+ZW5nPC9s
YW5ndWFnZT48YWRkZWQtZGF0ZSBmb3JtYXQ9InV0YyI+MTQ2MzEwODUxNDwvYWRkZWQtZGF0ZT48
cmVmLXR5cGUgbmFtZT0iSm91cm5hbCBBcnRpY2xlIj4xNzwvcmVmLXR5cGU+PHJlYy1udW1iZXI+
MTg4PC9yZWMtbnVtYmVyPjxsYXN0LXVwZGF0ZWQtZGF0ZSBmb3JtYXQ9InV0YyI+MTQ2MzEwODUx
NDwvbGFzdC11cGRhdGVkLWRhdGU+PGFjY2Vzc2lvbi1udW0+MTYxODE4NDk8L2FjY2Vzc2lvbi1u
dW0+PGVsZWN0cm9uaWMtcmVzb3VyY2UtbnVtPjEwLjEwMTYvai5hdGhvcmFjc3VyLjIwMDUuMDMu
MTA2PC9lbGVjdHJvbmljLXJlc291cmNlLW51bT48dm9sdW1lPjgwPC92b2x1bWU+PC9yZWNvcmQ+
PC9DaXRlPjxDaXRlPjxBdXRob3I+U3dlZXQ8L0F1dGhvcj48WWVhcj4yMDA2PC9ZZWFyPjxJRFRl
eHQ+VGhlIHByZXZhbGVuY2Ugb2YgZGlzdGFsIGFuZCBwcm94aW1hbCBnYXN0cm9lc29waGFnZWFs
IHJlZmx1eCBpbiBwYXRpZW50cyBhd2FpdGluZyBsdW5nIHRyYW5zcGxhbnRhdGlvbjwvSURUZXh0
PjxyZWNvcmQ+PGRhdGVzPjxwdWItZGF0ZXM+PGRhdGU+T2N0PC9kYXRlPjwvcHViLWRhdGVzPjx5
ZWFyPjIwMDY8L3llYXI+PC9kYXRlcz48a2V5d29yZHM+PGtleXdvcmQ+QWR1bHQ8L2tleXdvcmQ+
PGtleXdvcmQ+QWdlZDwva2V5d29yZD48a2V5d29yZD5GZW1hbGU8L2tleXdvcmQ+PGtleXdvcmQ+
R2FzdHJvZXNvcGhhZ2VhbCBSZWZsdXg8L2tleXdvcmQ+PGtleXdvcmQ+SHVtYW5zPC9rZXl3b3Jk
PjxrZXl3b3JkPkx1bmcgRGlzZWFzZXM8L2tleXdvcmQ+PGtleXdvcmQ+THVuZyBUcmFuc3BsYW50
YXRpb248L2tleXdvcmQ+PGtleXdvcmQ+TWFsZTwva2V5d29yZD48a2V5d29yZD5NaWRkbGUgQWdl
ZDwva2V5d29yZD48a2V5d29yZD5QcmV2YWxlbmNlPC9rZXl3b3JkPjxrZXl3b3JkPldhaXRpbmcg
TGlzdHM8L2tleXdvcmQ+PC9rZXl3b3Jkcz48dXJscz48cmVsYXRlZC11cmxzPjx1cmw+aHR0cDov
L3d3dy5uY2JpLm5sbS5uaWguZ292L3B1Ym1lZC8xNjk5ODM1NzwvdXJsPjwvcmVsYXRlZC11cmxz
PjwvdXJscz48aXNibj4wMDAzLTQ5MzI8L2lzYm4+PGN1c3RvbTI+UE1DMTg1NjU2NDwvY3VzdG9t
Mj48dGl0bGVzPjx0aXRsZT5UaGUgcHJldmFsZW5jZSBvZiBkaXN0YWwgYW5kIHByb3hpbWFsIGdh
c3Ryb2Vzb3BoYWdlYWwgcmVmbHV4IGluIHBhdGllbnRzIGF3YWl0aW5nIGx1bmcgdHJhbnNwbGFu
dGF0aW9uPC90aXRsZT48c2Vjb25kYXJ5LXRpdGxlPkFubiBTdXJnPC9zZWNvbmRhcnktdGl0bGU+
PC90aXRsZXM+PHBhZ2VzPjQ5MS03PC9wYWdlcz48bnVtYmVyPjQ8L251bWJlcj48Y29udHJpYnV0
b3JzPjxhdXRob3JzPjxhdXRob3I+U3dlZXQsIE0uIFAuPC9hdXRob3I+PGF1dGhvcj5IZXJiZWxs
YSwgRi4gQS48L2F1dGhvcj48YXV0aG9yPkxlYXJkLCBMLjwvYXV0aG9yPjxhdXRob3I+SG9vcGVz
LCBDLjwvYXV0aG9yPjxhdXRob3I+R29sZGVuLCBKLjwvYXV0aG9yPjxhdXRob3I+SGF5cywgUy48
L2F1dGhvcj48YXV0aG9yPlBhdHRpLCBNLiBHLjwvYXV0aG9yPjwvYXV0aG9ycz48L2NvbnRyaWJ1
dG9ycz48bGFuZ3VhZ2U+ZW5nPC9sYW5ndWFnZT48YWRkZWQtZGF0ZSBmb3JtYXQ9InV0YyI+MTQ2
MzE2OTA0NTwvYWRkZWQtZGF0ZT48cmVmLXR5cGUgbmFtZT0iSm91cm5hbCBBcnRpY2xlIj4xNzwv
cmVmLXR5cGU+PHJlYy1udW1iZXI+MjA3PC9yZWMtbnVtYmVyPjxsYXN0LXVwZGF0ZWQtZGF0ZSBm
b3JtYXQ9InV0YyI+MTQ2MzE2OTA0NTwvbGFzdC11cGRhdGVkLWRhdGU+PGFjY2Vzc2lvbi1udW0+
MTY5OTgzNTc8L2FjY2Vzc2lvbi1udW0+PGVsZWN0cm9uaWMtcmVzb3VyY2UtbnVtPjEwLjEwOTcv
MDEuc2xhLjAwMDAyMzc3NTcuNDk2ODcuMDM8L2VsZWN0cm9uaWMtcmVzb3VyY2UtbnVtPjx2b2x1
bWU+MjQ0PC92b2x1bWU+PC9yZWNvcmQ+PC9DaXRlPjwvRW5kTm90ZT4A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F04207" w:rsidRPr="00B6576B">
        <w:rPr>
          <w:rFonts w:ascii="Book Antiqua" w:hAnsi="Book Antiqua" w:cs="Times New Roman"/>
        </w:rPr>
      </w:r>
      <w:r w:rsidR="00F04207" w:rsidRPr="00B6576B">
        <w:rPr>
          <w:rFonts w:ascii="Book Antiqua" w:hAnsi="Book Antiqua" w:cs="Times New Roman"/>
        </w:rPr>
        <w:fldChar w:fldCharType="separate"/>
      </w:r>
      <w:r w:rsidR="008A3031" w:rsidRPr="00B6576B">
        <w:rPr>
          <w:rFonts w:ascii="Book Antiqua" w:hAnsi="Book Antiqua" w:cs="Times New Roman"/>
          <w:noProof/>
          <w:vertAlign w:val="superscript"/>
        </w:rPr>
        <w:t>47,49</w:t>
      </w:r>
      <w:r w:rsidR="00F04207" w:rsidRPr="00B6576B">
        <w:rPr>
          <w:rFonts w:ascii="Book Antiqua" w:hAnsi="Book Antiqua" w:cs="Times New Roman"/>
        </w:rPr>
        <w:fldChar w:fldCharType="end"/>
      </w:r>
      <w:r w:rsidR="00490690" w:rsidRPr="00B6576B">
        <w:rPr>
          <w:rFonts w:ascii="Book Antiqua" w:hAnsi="Book Antiqua" w:cs="Times New Roman"/>
          <w:vertAlign w:val="superscript"/>
        </w:rPr>
        <w:t>]</w:t>
      </w:r>
      <w:r w:rsidR="00490690" w:rsidRPr="00B6576B">
        <w:rPr>
          <w:rFonts w:ascii="Book Antiqua" w:hAnsi="Book Antiqua" w:cs="Times New Roman"/>
        </w:rPr>
        <w:t>.</w:t>
      </w:r>
      <w:r w:rsidR="00F04207" w:rsidRPr="00B6576B">
        <w:rPr>
          <w:rFonts w:ascii="Book Antiqua" w:hAnsi="Book Antiqua" w:cs="Times New Roman"/>
        </w:rPr>
        <w:t xml:space="preserve"> Additionally, in patients with idiopathic pulmonary fibrosis (IPF), GERD has been shown to have increased prevalence in comparison </w:t>
      </w:r>
      <w:r w:rsidR="004F6A97" w:rsidRPr="00B6576B">
        <w:rPr>
          <w:rFonts w:ascii="Book Antiqua" w:hAnsi="Book Antiqua" w:cs="Times New Roman"/>
        </w:rPr>
        <w:t>to</w:t>
      </w:r>
      <w:r w:rsidR="00F04207" w:rsidRPr="00B6576B">
        <w:rPr>
          <w:rFonts w:ascii="Book Antiqua" w:hAnsi="Book Antiqua" w:cs="Times New Roman"/>
        </w:rPr>
        <w:t xml:space="preserve"> other chronic lung </w:t>
      </w:r>
      <w:proofErr w:type="gramStart"/>
      <w:r w:rsidR="00F04207" w:rsidRPr="00B6576B">
        <w:rPr>
          <w:rFonts w:ascii="Book Antiqua" w:hAnsi="Book Antiqua" w:cs="Times New Roman"/>
        </w:rPr>
        <w:t>diseases</w:t>
      </w:r>
      <w:r w:rsidR="00154161" w:rsidRPr="00B6576B">
        <w:rPr>
          <w:rFonts w:ascii="Book Antiqua" w:hAnsi="Book Antiqua" w:cs="Times New Roman"/>
          <w:vertAlign w:val="superscript"/>
        </w:rPr>
        <w:t>[</w:t>
      </w:r>
      <w:proofErr w:type="gramEnd"/>
      <w:r w:rsidR="00F04207" w:rsidRPr="00B6576B">
        <w:rPr>
          <w:rFonts w:ascii="Book Antiqua" w:hAnsi="Book Antiqua" w:cs="Times New Roman"/>
        </w:rPr>
        <w:fldChar w:fldCharType="begin">
          <w:fldData xml:space="preserve">PEVuZE5vdGU+PENpdGU+PEF1dGhvcj5Td2VldDwvQXV0aG9yPjxZZWFyPjIwMDc8L1llYXI+PElE
VGV4dD5HYXN0cm9lc29waGFnZWFsIHJlZmx1eCBpbiBwYXRpZW50cyB3aXRoIGlkaW9wYXRoaWMg
cHVsbW9uYXJ5IGZpYnJvc2lzIHJlZmVycmVkIGZvciBsdW5nIHRyYW5zcGxhbnRhdGlvbjwvSURU
ZXh0PjxEaXNwbGF5VGV4dD48c3R5bGUgZmFjZT0ic3VwZXJzY3JpcHQiPjQ2LDUwLDUxPC9zdHls
ZT48L0Rpc3BsYXlUZXh0PjxyZWNvcmQ+PGRhdGVzPjxwdWItZGF0ZXM+PGRhdGU+QXByPC9kYXRl
PjwvcHViLWRhdGVzPjx5ZWFyPjIwMDc8L3llYXI+PC9kYXRlcz48a2V5d29yZHM+PGtleXdvcmQ+
Q29tb3JiaWRpdHk8L2tleXdvcmQ+PGtleXdvcmQ+RmVtYWxlPC9rZXl3b3JkPjxrZXl3b3JkPkdh
c3Ryb2Vzb3BoYWdlYWwgUmVmbHV4PC9rZXl3b3JkPjxrZXl3b3JkPkh1bWFuczwva2V5d29yZD48
a2V5d29yZD5MdW5nIFRyYW5zcGxhbnRhdGlvbjwva2V5d29yZD48a2V5d29yZD5NYWxlPC9rZXl3
b3JkPjxrZXl3b3JkPk1hbm9tZXRyeTwva2V5d29yZD48a2V5d29yZD5NYXNzIFNjcmVlbmluZzwv
a2V5d29yZD48a2V5d29yZD5NaWRkbGUgQWdlZDwva2V5d29yZD48a2V5d29yZD5QcmV2YWxlbmNl
PC9rZXl3b3JkPjxrZXl3b3JkPlB1bG1vbmFyeSBGaWJyb3Npczwva2V5d29yZD48a2V5d29yZD5S
ZXRyb3NwZWN0aXZlIFN0dWRpZXM8L2tleXdvcmQ+PC9rZXl3b3Jkcz48dXJscz48cmVsYXRlZC11
cmxzPjx1cmw+aHR0cDovL3d3dy5uY2JpLm5sbS5uaWguZ292L3B1Ym1lZC8xNzM4MjY1NjwvdXJs
PjwvcmVsYXRlZC11cmxzPjwvdXJscz48aXNibj4xMDk3LTY4NVg8L2lzYm4+PHRpdGxlcz48dGl0
bGU+R2FzdHJvZXNvcGhhZ2VhbCByZWZsdXggaW4gcGF0aWVudHMgd2l0aCBpZGlvcGF0aGljIHB1
bG1vbmFyeSBmaWJyb3NpcyByZWZlcnJlZCBmb3IgbHVuZyB0cmFuc3BsYW50YXRpb248L3RpdGxl
PjxzZWNvbmRhcnktdGl0bGU+SiBUaG9yYWMgQ2FyZGlvdmFzYyBTdXJnPC9zZWNvbmRhcnktdGl0
bGU+PC90aXRsZXM+PHBhZ2VzPjEwNzgtODQ8L3BhZ2VzPjxudW1iZXI+NDwvbnVtYmVyPjxjb250
cmlidXRvcnM+PGF1dGhvcnM+PGF1dGhvcj5Td2VldCwgTS4gUC48L2F1dGhvcj48YXV0aG9yPlBh
dHRpLCBNLiBHLjwvYXV0aG9yPjxhdXRob3I+TGVhcmQsIEwuIEUuPC9hdXRob3I+PGF1dGhvcj5H
b2xkZW4sIEouIEEuPC9hdXRob3I+PGF1dGhvcj5IYXlzLCBTLiBSLjwvYXV0aG9yPjxhdXRob3I+
SG9vcGVzLCBDLjwvYXV0aG9yPjxhdXRob3I+VGhlb2RvcmUsIFAuIFIuPC9hdXRob3I+PC9hdXRo
b3JzPjwvY29udHJpYnV0b3JzPjxsYW5ndWFnZT5lbmc8L2xhbmd1YWdlPjxhZGRlZC1kYXRlIGZv
cm1hdD0idXRjIj4xNDYyODk0OTA3PC9hZGRlZC1kYXRlPjxyZWYtdHlwZSBuYW1lPSJKb3VybmFs
IEFydGljbGUiPjE3PC9yZWYtdHlwZT48cmVjLW51bWJlcj4xNTA8L3JlYy1udW1iZXI+PGxhc3Qt
dXBkYXRlZC1kYXRlIGZvcm1hdD0idXRjIj4xNDYyODk0OTA3PC9sYXN0LXVwZGF0ZWQtZGF0ZT48
YWNjZXNzaW9uLW51bT4xNzM4MjY1NjwvYWNjZXNzaW9uLW51bT48ZWxlY3Ryb25pYy1yZXNvdXJj
ZS1udW0+MTAuMTAxNi9qLmp0Y3ZzLjIwMDYuMDkuMDg1PC9lbGVjdHJvbmljLXJlc291cmNlLW51
bT48dm9sdW1lPjEzMzwvdm9sdW1lPjwvcmVjb3JkPjwvQ2l0ZT48Q2l0ZT48QXV0aG9yPlRvYmlu
PC9BdXRob3I+PFllYXI+MTk5ODwvWWVhcj48SURUZXh0PkluY3JlYXNlZCBwcmV2YWxlbmNlIG9m
IGdhc3Ryb2Vzb3BoYWdlYWwgcmVmbHV4IGluIHBhdGllbnRzIHdpdGggaWRpb3BhdGhpYyBwdWxt
b25hcnkgZmlicm9zaXM8L0lEVGV4dD48cmVjb3JkPjxkYXRlcz48cHViLWRhdGVzPjxkYXRlPkRl
YzwvZGF0ZT48L3B1Yi1kYXRlcz48eWVhcj4xOTk4PC95ZWFyPjwvZGF0ZXM+PGtleXdvcmRzPjxr
ZXl3b3JkPkFkdWx0PC9rZXl3b3JkPjxrZXl3b3JkPkFnZSBGYWN0b3JzPC9rZXl3b3JkPjxrZXl3
b3JkPkFnZWQ8L2tleXdvcmQ+PGtleXdvcmQ+QWdlZCwgODAgYW5kIG92ZXI8L2tleXdvcmQ+PGtl
eXdvcmQ+QXN0aG1hPC9rZXl3b3JkPjxrZXl3b3JkPkJpb3BzeTwva2V5d29yZD48a2V5d29yZD5C
cm9uY2hpdGlzPC9rZXl3b3JkPjxrZXl3b3JkPkNpcmNhZGlhbiBSaHl0aG08L2tleXdvcmQ+PGtl
eXdvcmQ+RXNvcGhhZ3VzPC9rZXl3b3JkPjxrZXl3b3JkPkZlbWFsZTwva2V5d29yZD48a2V5d29y
ZD5HYXN0cmljIEFjaWQ8L2tleXdvcmQ+PGtleXdvcmQ+R2FzdHJvZXNvcGhhZ2VhbCBSZWZsdXg8
L2tleXdvcmQ+PGtleXdvcmQ+SGVhcnRidXJuPC9rZXl3b3JkPjxrZXl3b3JkPkh1bWFuczwva2V5
d29yZD48a2V5d29yZD5IeWRyb2dlbi1Jb24gQ29uY2VudHJhdGlvbjwva2V5d29yZD48a2V5d29y
ZD5NYWxlPC9rZXl3b3JkPjxrZXl3b3JkPk1pZGRsZSBBZ2VkPC9rZXl3b3JkPjxrZXl3b3JkPk1v
bml0b3JpbmcsIEFtYnVsYXRvcnk8L2tleXdvcmQ+PGtleXdvcmQ+UG5ldW1vbmlhPC9rZXl3b3Jk
PjxrZXl3b3JkPlBvc3R1cmU8L2tleXdvcmQ+PGtleXdvcmQ+UHJldmFsZW5jZTwva2V5d29yZD48
a2V5d29yZD5Qcm9zcGVjdGl2ZSBTdHVkaWVzPC9rZXl3b3JkPjxrZXl3b3JkPlB1bG1vbmFyeSBE
aWZmdXNpbmcgQ2FwYWNpdHk8L2tleXdvcmQ+PGtleXdvcmQ+UHVsbW9uYXJ5IEZpYnJvc2lzPC9r
ZXl3b3JkPjxrZXl3b3JkPlNleCBGYWN0b3JzPC9rZXl3b3JkPjxrZXl3b3JkPlN1cGluZSBQb3Np
dGlvbjwva2V5d29yZD48a2V5d29yZD5UaW1lIEZhY3RvcnM8L2tleXdvcmQ+PC9rZXl3b3Jkcz48
dXJscz48cmVsYXRlZC11cmxzPjx1cmw+aHR0cDovL3d3dy5uY2JpLm5sbS5uaWguZ292L3B1Ym1l
ZC85ODQ3MjcxPC91cmw+PC9yZWxhdGVkLXVybHM+PC91cmxzPjxpc2JuPjEwNzMtNDQ5WDwvaXNi
bj48dGl0bGVzPjx0aXRsZT5JbmNyZWFzZWQgcHJldmFsZW5jZSBvZiBnYXN0cm9lc29waGFnZWFs
IHJlZmx1eCBpbiBwYXRpZW50cyB3aXRoIGlkaW9wYXRoaWMgcHVsbW9uYXJ5IGZpYnJvc2lzPC90
aXRsZT48c2Vjb25kYXJ5LXRpdGxlPkFtIEogUmVzcGlyIENyaXQgQ2FyZSBNZWQ8L3NlY29uZGFy
eS10aXRsZT48L3RpdGxlcz48cGFnZXM+MTgwNC04PC9wYWdlcz48bnVtYmVyPjY8L251bWJlcj48
Y29udHJpYnV0b3JzPjxhdXRob3JzPjxhdXRob3I+VG9iaW4sIFIuIFcuPC9hdXRob3I+PGF1dGhv
cj5Qb3BlLCBDLiBFLjwvYXV0aG9yPjxhdXRob3I+UGVsbGVncmluaSwgQy4gQS48L2F1dGhvcj48
YXV0aG9yPkVtb25kLCBNLiBKLjwvYXV0aG9yPjxhdXRob3I+U2lsbGVyeSwgSi48L2F1dGhvcj48
YXV0aG9yPlJhZ2h1LCBHLjwvYXV0aG9yPjwvYXV0aG9ycz48L2NvbnRyaWJ1dG9ycz48bGFuZ3Vh
Z2U+ZW5nPC9sYW5ndWFnZT48YWRkZWQtZGF0ZSBmb3JtYXQ9InV0YyI+MTQ2Mjg5NDg0OTwvYWRk
ZWQtZGF0ZT48cmVmLXR5cGUgbmFtZT0iSm91cm5hbCBBcnRpY2xlIj4xNzwvcmVmLXR5cGU+PHJl
Yy1udW1iZXI+MTQ5PC9yZWMtbnVtYmVyPjxsYXN0LXVwZGF0ZWQtZGF0ZSBmb3JtYXQ9InV0YyI+
MTQ2Mjg5NDg0OTwvbGFzdC11cGRhdGVkLWRhdGU+PGFjY2Vzc2lvbi1udW0+OTg0NzI3MTwvYWNj
ZXNzaW9uLW51bT48ZWxlY3Ryb25pYy1yZXNvdXJjZS1udW0+MTAuMTE2NC9hanJjY20uMTU4LjYu
OTgwNDEwNTwvZWxlY3Ryb25pYy1yZXNvdXJjZS1udW0+PHZvbHVtZT4xNTg8L3ZvbHVtZT48L3Jl
Y29yZD48L0NpdGU+PENpdGU+PEF1dGhvcj5SYWdodTwvQXV0aG9yPjxZZWFyPjIwMDY8L1llYXI+
PElEVGV4dD5IaWdoIHByZXZhbGVuY2Ugb2YgYWJub3JtYWwgYWNpZCBnYXN0cm8tb2Vzb3BoYWdl
YWwgcmVmbHV4IGluIGlkaW9wYXRoaWMgcHVsbW9uYXJ5IGZpYnJvc2lzPC9JRFRleHQ+PHJlY29y
ZD48ZGF0ZXM+PHB1Yi1kYXRlcz48ZGF0ZT5KYW48L2RhdGU+PC9wdWItZGF0ZXM+PHllYXI+MjAw
NjwveWVhcj48L2RhdGVzPjxrZXl3b3Jkcz48a2V5d29yZD5BZHVsdDwva2V5d29yZD48a2V5d29y
ZD5BZ2VkPC9rZXl3b3JkPjxrZXl3b3JkPkFnZWQsIDgwIGFuZCBvdmVyPC9rZXl3b3JkPjxrZXl3
b3JkPkNoaS1TcXVhcmUgRGlzdHJpYnV0aW9uPC9rZXl3b3JkPjxrZXl3b3JkPkZlbWFsZTwva2V5
d29yZD48a2V5d29yZD5HYXN0cmljIEFjaWRpdHkgRGV0ZXJtaW5hdGlvbjwva2V5d29yZD48a2V5
d29yZD5HYXN0cm9lc29waGFnZWFsIFJlZmx1eDwva2V5d29yZD48a2V5d29yZD5IdW1hbnM8L2tl
eXdvcmQ+PGtleXdvcmQ+SHlkcm9nZW4tSW9uIENvbmNlbnRyYXRpb248L2tleXdvcmQ+PGtleXdv
cmQ+TGluZWFyIE1vZGVsczwva2V5d29yZD48a2V5d29yZD5NYWxlPC9rZXl3b3JkPjxrZXl3b3Jk
Pk1pZGRsZSBBZ2VkPC9rZXl3b3JkPjxrZXl3b3JkPk1vbml0b3JpbmcsIEFtYnVsYXRvcnk8L2tl
eXdvcmQ+PGtleXdvcmQ+UHJldmFsZW5jZTwva2V5d29yZD48a2V5d29yZD5Qcm9zcGVjdGl2ZSBT
dHVkaWVzPC9rZXl3b3JkPjxrZXl3b3JkPlByb3RvbiBQdW1wIEluaGliaXRvcnM8L2tleXdvcmQ+
PGtleXdvcmQ+UHVsbW9uYXJ5IEZpYnJvc2lzPC9rZXl3b3JkPjxrZXl3b3JkPlJlc3BpcmF0b3J5
IEZ1bmN0aW9uIFRlc3RzPC9rZXl3b3JkPjxrZXl3b3JkPlN0YXRpc3RpY3MsIE5vbnBhcmFtZXRy
aWM8L2tleXdvcmQ+PC9rZXl3b3Jkcz48dXJscz48cmVsYXRlZC11cmxzPjx1cmw+aHR0cDovL3d3
dy5uY2JpLm5sbS5uaWguZ292L3B1Ym1lZC8xNjM4Nzk0NjwvdXJsPjwvcmVsYXRlZC11cmxzPjwv
dXJscz48aXNibj4wOTAzLTE5MzY8L2lzYm4+PHRpdGxlcz48dGl0bGU+SGlnaCBwcmV2YWxlbmNl
IG9mIGFibm9ybWFsIGFjaWQgZ2FzdHJvLW9lc29waGFnZWFsIHJlZmx1eCBpbiBpZGlvcGF0aGlj
IHB1bG1vbmFyeSBmaWJyb3NpczwvdGl0bGU+PHNlY29uZGFyeS10aXRsZT5FdXIgUmVzcGlyIEo8
L3NlY29uZGFyeS10aXRsZT48L3RpdGxlcz48cGFnZXM+MTM2LTQyPC9wYWdlcz48bnVtYmVyPjE8
L251bWJlcj48Y29udHJpYnV0b3JzPjxhdXRob3JzPjxhdXRob3I+UmFnaHUsIEcuPC9hdXRob3I+
PGF1dGhvcj5GcmV1ZGVuYmVyZ2VyLCBULiBELjwvYXV0aG9yPjxhdXRob3I+WWFuZywgUy48L2F1
dGhvcj48YXV0aG9yPkN1cnRpcywgSi4gUi48L2F1dGhvcj48YXV0aG9yPlNwYWRhLCBDLjwvYXV0
aG9yPjxhdXRob3I+SGF5ZXMsIEouPC9hdXRob3I+PGF1dGhvcj5TaWxsZXJ5LCBKLiBLLjwvYXV0
aG9yPjxhdXRob3I+UG9wZSwgQy4gRS48L2F1dGhvcj48YXV0aG9yPlBlbGxlZ3JpbmksIEMuIEEu
PC9hdXRob3I+PC9hdXRob3JzPjwvY29udHJpYnV0b3JzPjxsYW5ndWFnZT5lbmc8L2xhbmd1YWdl
PjxhZGRlZC1kYXRlIGZvcm1hdD0idXRjIj4xNDYyODk0NzQ3PC9hZGRlZC1kYXRlPjxyZWYtdHlw
ZSBuYW1lPSJKb3VybmFsIEFydGljbGUiPjE3PC9yZWYtdHlwZT48cmVjLW51bWJlcj4xNDY8L3Jl
Yy1udW1iZXI+PGxhc3QtdXBkYXRlZC1kYXRlIGZvcm1hdD0idXRjIj4xNDYyODk0NzQ3PC9sYXN0
LXVwZGF0ZWQtZGF0ZT48YWNjZXNzaW9uLW51bT4xNjM4Nzk0NjwvYWNjZXNzaW9uLW51bT48ZWxl
Y3Ryb25pYy1yZXNvdXJjZS1udW0+MTAuMTE4My8wOTAzMTkzNi4wNi4wMDAzNzAwNTwvZWxlY3Ry
b25pYy1yZXNvdXJjZS1udW0+PHZvbHVtZT4yNzwvdm9sdW1lPjwvcmVjb3JkPjwvQ2l0ZT48L0Vu
ZE5vdGU+AG==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Td2VldDwvQXV0aG9yPjxZZWFyPjIwMDc8L1llYXI+PElE
VGV4dD5HYXN0cm9lc29waGFnZWFsIHJlZmx1eCBpbiBwYXRpZW50cyB3aXRoIGlkaW9wYXRoaWMg
cHVsbW9uYXJ5IGZpYnJvc2lzIHJlZmVycmVkIGZvciBsdW5nIHRyYW5zcGxhbnRhdGlvbjwvSURU
ZXh0PjxEaXNwbGF5VGV4dD48c3R5bGUgZmFjZT0ic3VwZXJzY3JpcHQiPjQ2LDUwLDUxPC9zdHls
ZT48L0Rpc3BsYXlUZXh0PjxyZWNvcmQ+PGRhdGVzPjxwdWItZGF0ZXM+PGRhdGU+QXByPC9kYXRl
PjwvcHViLWRhdGVzPjx5ZWFyPjIwMDc8L3llYXI+PC9kYXRlcz48a2V5d29yZHM+PGtleXdvcmQ+
Q29tb3JiaWRpdHk8L2tleXdvcmQ+PGtleXdvcmQ+RmVtYWxlPC9rZXl3b3JkPjxrZXl3b3JkPkdh
c3Ryb2Vzb3BoYWdlYWwgUmVmbHV4PC9rZXl3b3JkPjxrZXl3b3JkPkh1bWFuczwva2V5d29yZD48
a2V5d29yZD5MdW5nIFRyYW5zcGxhbnRhdGlvbjwva2V5d29yZD48a2V5d29yZD5NYWxlPC9rZXl3
b3JkPjxrZXl3b3JkPk1hbm9tZXRyeTwva2V5d29yZD48a2V5d29yZD5NYXNzIFNjcmVlbmluZzwv
a2V5d29yZD48a2V5d29yZD5NaWRkbGUgQWdlZDwva2V5d29yZD48a2V5d29yZD5QcmV2YWxlbmNl
PC9rZXl3b3JkPjxrZXl3b3JkPlB1bG1vbmFyeSBGaWJyb3Npczwva2V5d29yZD48a2V5d29yZD5S
ZXRyb3NwZWN0aXZlIFN0dWRpZXM8L2tleXdvcmQ+PC9rZXl3b3Jkcz48dXJscz48cmVsYXRlZC11
cmxzPjx1cmw+aHR0cDovL3d3dy5uY2JpLm5sbS5uaWguZ292L3B1Ym1lZC8xNzM4MjY1NjwvdXJs
PjwvcmVsYXRlZC11cmxzPjwvdXJscz48aXNibj4xMDk3LTY4NVg8L2lzYm4+PHRpdGxlcz48dGl0
bGU+R2FzdHJvZXNvcGhhZ2VhbCByZWZsdXggaW4gcGF0aWVudHMgd2l0aCBpZGlvcGF0aGljIHB1
bG1vbmFyeSBmaWJyb3NpcyByZWZlcnJlZCBmb3IgbHVuZyB0cmFuc3BsYW50YXRpb248L3RpdGxl
PjxzZWNvbmRhcnktdGl0bGU+SiBUaG9yYWMgQ2FyZGlvdmFzYyBTdXJnPC9zZWNvbmRhcnktdGl0
bGU+PC90aXRsZXM+PHBhZ2VzPjEwNzgtODQ8L3BhZ2VzPjxudW1iZXI+NDwvbnVtYmVyPjxjb250
cmlidXRvcnM+PGF1dGhvcnM+PGF1dGhvcj5Td2VldCwgTS4gUC48L2F1dGhvcj48YXV0aG9yPlBh
dHRpLCBNLiBHLjwvYXV0aG9yPjxhdXRob3I+TGVhcmQsIEwuIEUuPC9hdXRob3I+PGF1dGhvcj5H
b2xkZW4sIEouIEEuPC9hdXRob3I+PGF1dGhvcj5IYXlzLCBTLiBSLjwvYXV0aG9yPjxhdXRob3I+
SG9vcGVzLCBDLjwvYXV0aG9yPjxhdXRob3I+VGhlb2RvcmUsIFAuIFIuPC9hdXRob3I+PC9hdXRo
b3JzPjwvY29udHJpYnV0b3JzPjxsYW5ndWFnZT5lbmc8L2xhbmd1YWdlPjxhZGRlZC1kYXRlIGZv
cm1hdD0idXRjIj4xNDYyODk0OTA3PC9hZGRlZC1kYXRlPjxyZWYtdHlwZSBuYW1lPSJKb3VybmFs
IEFydGljbGUiPjE3PC9yZWYtdHlwZT48cmVjLW51bWJlcj4xNTA8L3JlYy1udW1iZXI+PGxhc3Qt
dXBkYXRlZC1kYXRlIGZvcm1hdD0idXRjIj4xNDYyODk0OTA3PC9sYXN0LXVwZGF0ZWQtZGF0ZT48
YWNjZXNzaW9uLW51bT4xNzM4MjY1NjwvYWNjZXNzaW9uLW51bT48ZWxlY3Ryb25pYy1yZXNvdXJj
ZS1udW0+MTAuMTAxNi9qLmp0Y3ZzLjIwMDYuMDkuMDg1PC9lbGVjdHJvbmljLXJlc291cmNlLW51
bT48dm9sdW1lPjEzMzwvdm9sdW1lPjwvcmVjb3JkPjwvQ2l0ZT48Q2l0ZT48QXV0aG9yPlRvYmlu
PC9BdXRob3I+PFllYXI+MTk5ODwvWWVhcj48SURUZXh0PkluY3JlYXNlZCBwcmV2YWxlbmNlIG9m
IGdhc3Ryb2Vzb3BoYWdlYWwgcmVmbHV4IGluIHBhdGllbnRzIHdpdGggaWRpb3BhdGhpYyBwdWxt
b25hcnkgZmlicm9zaXM8L0lEVGV4dD48cmVjb3JkPjxkYXRlcz48cHViLWRhdGVzPjxkYXRlPkRl
YzwvZGF0ZT48L3B1Yi1kYXRlcz48eWVhcj4xOTk4PC95ZWFyPjwvZGF0ZXM+PGtleXdvcmRzPjxr
ZXl3b3JkPkFkdWx0PC9rZXl3b3JkPjxrZXl3b3JkPkFnZSBGYWN0b3JzPC9rZXl3b3JkPjxrZXl3
b3JkPkFnZWQ8L2tleXdvcmQ+PGtleXdvcmQ+QWdlZCwgODAgYW5kIG92ZXI8L2tleXdvcmQ+PGtl
eXdvcmQ+QXN0aG1hPC9rZXl3b3JkPjxrZXl3b3JkPkJpb3BzeTwva2V5d29yZD48a2V5d29yZD5C
cm9uY2hpdGlzPC9rZXl3b3JkPjxrZXl3b3JkPkNpcmNhZGlhbiBSaHl0aG08L2tleXdvcmQ+PGtl
eXdvcmQ+RXNvcGhhZ3VzPC9rZXl3b3JkPjxrZXl3b3JkPkZlbWFsZTwva2V5d29yZD48a2V5d29y
ZD5HYXN0cmljIEFjaWQ8L2tleXdvcmQ+PGtleXdvcmQ+R2FzdHJvZXNvcGhhZ2VhbCBSZWZsdXg8
L2tleXdvcmQ+PGtleXdvcmQ+SGVhcnRidXJuPC9rZXl3b3JkPjxrZXl3b3JkPkh1bWFuczwva2V5
d29yZD48a2V5d29yZD5IeWRyb2dlbi1Jb24gQ29uY2VudHJhdGlvbjwva2V5d29yZD48a2V5d29y
ZD5NYWxlPC9rZXl3b3JkPjxrZXl3b3JkPk1pZGRsZSBBZ2VkPC9rZXl3b3JkPjxrZXl3b3JkPk1v
bml0b3JpbmcsIEFtYnVsYXRvcnk8L2tleXdvcmQ+PGtleXdvcmQ+UG5ldW1vbmlhPC9rZXl3b3Jk
PjxrZXl3b3JkPlBvc3R1cmU8L2tleXdvcmQ+PGtleXdvcmQ+UHJldmFsZW5jZTwva2V5d29yZD48
a2V5d29yZD5Qcm9zcGVjdGl2ZSBTdHVkaWVzPC9rZXl3b3JkPjxrZXl3b3JkPlB1bG1vbmFyeSBE
aWZmdXNpbmcgQ2FwYWNpdHk8L2tleXdvcmQ+PGtleXdvcmQ+UHVsbW9uYXJ5IEZpYnJvc2lzPC9r
ZXl3b3JkPjxrZXl3b3JkPlNleCBGYWN0b3JzPC9rZXl3b3JkPjxrZXl3b3JkPlN1cGluZSBQb3Np
dGlvbjwva2V5d29yZD48a2V5d29yZD5UaW1lIEZhY3RvcnM8L2tleXdvcmQ+PC9rZXl3b3Jkcz48
dXJscz48cmVsYXRlZC11cmxzPjx1cmw+aHR0cDovL3d3dy5uY2JpLm5sbS5uaWguZ292L3B1Ym1l
ZC85ODQ3MjcxPC91cmw+PC9yZWxhdGVkLXVybHM+PC91cmxzPjxpc2JuPjEwNzMtNDQ5WDwvaXNi
bj48dGl0bGVzPjx0aXRsZT5JbmNyZWFzZWQgcHJldmFsZW5jZSBvZiBnYXN0cm9lc29waGFnZWFs
IHJlZmx1eCBpbiBwYXRpZW50cyB3aXRoIGlkaW9wYXRoaWMgcHVsbW9uYXJ5IGZpYnJvc2lzPC90
aXRsZT48c2Vjb25kYXJ5LXRpdGxlPkFtIEogUmVzcGlyIENyaXQgQ2FyZSBNZWQ8L3NlY29uZGFy
eS10aXRsZT48L3RpdGxlcz48cGFnZXM+MTgwNC04PC9wYWdlcz48bnVtYmVyPjY8L251bWJlcj48
Y29udHJpYnV0b3JzPjxhdXRob3JzPjxhdXRob3I+VG9iaW4sIFIuIFcuPC9hdXRob3I+PGF1dGhv
cj5Qb3BlLCBDLiBFLjwvYXV0aG9yPjxhdXRob3I+UGVsbGVncmluaSwgQy4gQS48L2F1dGhvcj48
YXV0aG9yPkVtb25kLCBNLiBKLjwvYXV0aG9yPjxhdXRob3I+U2lsbGVyeSwgSi48L2F1dGhvcj48
YXV0aG9yPlJhZ2h1LCBHLjwvYXV0aG9yPjwvYXV0aG9ycz48L2NvbnRyaWJ1dG9ycz48bGFuZ3Vh
Z2U+ZW5nPC9sYW5ndWFnZT48YWRkZWQtZGF0ZSBmb3JtYXQ9InV0YyI+MTQ2Mjg5NDg0OTwvYWRk
ZWQtZGF0ZT48cmVmLXR5cGUgbmFtZT0iSm91cm5hbCBBcnRpY2xlIj4xNzwvcmVmLXR5cGU+PHJl
Yy1udW1iZXI+MTQ5PC9yZWMtbnVtYmVyPjxsYXN0LXVwZGF0ZWQtZGF0ZSBmb3JtYXQ9InV0YyI+
MTQ2Mjg5NDg0OTwvbGFzdC11cGRhdGVkLWRhdGU+PGFjY2Vzc2lvbi1udW0+OTg0NzI3MTwvYWNj
ZXNzaW9uLW51bT48ZWxlY3Ryb25pYy1yZXNvdXJjZS1udW0+MTAuMTE2NC9hanJjY20uMTU4LjYu
OTgwNDEwNTwvZWxlY3Ryb25pYy1yZXNvdXJjZS1udW0+PHZvbHVtZT4xNTg8L3ZvbHVtZT48L3Jl
Y29yZD48L0NpdGU+PENpdGU+PEF1dGhvcj5SYWdodTwvQXV0aG9yPjxZZWFyPjIwMDY8L1llYXI+
PElEVGV4dD5IaWdoIHByZXZhbGVuY2Ugb2YgYWJub3JtYWwgYWNpZCBnYXN0cm8tb2Vzb3BoYWdl
YWwgcmVmbHV4IGluIGlkaW9wYXRoaWMgcHVsbW9uYXJ5IGZpYnJvc2lzPC9JRFRleHQ+PHJlY29y
ZD48ZGF0ZXM+PHB1Yi1kYXRlcz48ZGF0ZT5KYW48L2RhdGU+PC9wdWItZGF0ZXM+PHllYXI+MjAw
NjwveWVhcj48L2RhdGVzPjxrZXl3b3Jkcz48a2V5d29yZD5BZHVsdDwva2V5d29yZD48a2V5d29y
ZD5BZ2VkPC9rZXl3b3JkPjxrZXl3b3JkPkFnZWQsIDgwIGFuZCBvdmVyPC9rZXl3b3JkPjxrZXl3
b3JkPkNoaS1TcXVhcmUgRGlzdHJpYnV0aW9uPC9rZXl3b3JkPjxrZXl3b3JkPkZlbWFsZTwva2V5
d29yZD48a2V5d29yZD5HYXN0cmljIEFjaWRpdHkgRGV0ZXJtaW5hdGlvbjwva2V5d29yZD48a2V5
d29yZD5HYXN0cm9lc29waGFnZWFsIFJlZmx1eDwva2V5d29yZD48a2V5d29yZD5IdW1hbnM8L2tl
eXdvcmQ+PGtleXdvcmQ+SHlkcm9nZW4tSW9uIENvbmNlbnRyYXRpb248L2tleXdvcmQ+PGtleXdv
cmQ+TGluZWFyIE1vZGVsczwva2V5d29yZD48a2V5d29yZD5NYWxlPC9rZXl3b3JkPjxrZXl3b3Jk
Pk1pZGRsZSBBZ2VkPC9rZXl3b3JkPjxrZXl3b3JkPk1vbml0b3JpbmcsIEFtYnVsYXRvcnk8L2tl
eXdvcmQ+PGtleXdvcmQ+UHJldmFsZW5jZTwva2V5d29yZD48a2V5d29yZD5Qcm9zcGVjdGl2ZSBT
dHVkaWVzPC9rZXl3b3JkPjxrZXl3b3JkPlByb3RvbiBQdW1wIEluaGliaXRvcnM8L2tleXdvcmQ+
PGtleXdvcmQ+UHVsbW9uYXJ5IEZpYnJvc2lzPC9rZXl3b3JkPjxrZXl3b3JkPlJlc3BpcmF0b3J5
IEZ1bmN0aW9uIFRlc3RzPC9rZXl3b3JkPjxrZXl3b3JkPlN0YXRpc3RpY3MsIE5vbnBhcmFtZXRy
aWM8L2tleXdvcmQ+PC9rZXl3b3Jkcz48dXJscz48cmVsYXRlZC11cmxzPjx1cmw+aHR0cDovL3d3
dy5uY2JpLm5sbS5uaWguZ292L3B1Ym1lZC8xNjM4Nzk0NjwvdXJsPjwvcmVsYXRlZC11cmxzPjwv
dXJscz48aXNibj4wOTAzLTE5MzY8L2lzYm4+PHRpdGxlcz48dGl0bGU+SGlnaCBwcmV2YWxlbmNl
IG9mIGFibm9ybWFsIGFjaWQgZ2FzdHJvLW9lc29waGFnZWFsIHJlZmx1eCBpbiBpZGlvcGF0aGlj
IHB1bG1vbmFyeSBmaWJyb3NpczwvdGl0bGU+PHNlY29uZGFyeS10aXRsZT5FdXIgUmVzcGlyIEo8
L3NlY29uZGFyeS10aXRsZT48L3RpdGxlcz48cGFnZXM+MTM2LTQyPC9wYWdlcz48bnVtYmVyPjE8
L251bWJlcj48Y29udHJpYnV0b3JzPjxhdXRob3JzPjxhdXRob3I+UmFnaHUsIEcuPC9hdXRob3I+
PGF1dGhvcj5GcmV1ZGVuYmVyZ2VyLCBULiBELjwvYXV0aG9yPjxhdXRob3I+WWFuZywgUy48L2F1
dGhvcj48YXV0aG9yPkN1cnRpcywgSi4gUi48L2F1dGhvcj48YXV0aG9yPlNwYWRhLCBDLjwvYXV0
aG9yPjxhdXRob3I+SGF5ZXMsIEouPC9hdXRob3I+PGF1dGhvcj5TaWxsZXJ5LCBKLiBLLjwvYXV0
aG9yPjxhdXRob3I+UG9wZSwgQy4gRS48L2F1dGhvcj48YXV0aG9yPlBlbGxlZ3JpbmksIEMuIEEu
PC9hdXRob3I+PC9hdXRob3JzPjwvY29udHJpYnV0b3JzPjxsYW5ndWFnZT5lbmc8L2xhbmd1YWdl
PjxhZGRlZC1kYXRlIGZvcm1hdD0idXRjIj4xNDYyODk0NzQ3PC9hZGRlZC1kYXRlPjxyZWYtdHlw
ZSBuYW1lPSJKb3VybmFsIEFydGljbGUiPjE3PC9yZWYtdHlwZT48cmVjLW51bWJlcj4xNDY8L3Jl
Yy1udW1iZXI+PGxhc3QtdXBkYXRlZC1kYXRlIGZvcm1hdD0idXRjIj4xNDYyODk0NzQ3PC9sYXN0
LXVwZGF0ZWQtZGF0ZT48YWNjZXNzaW9uLW51bT4xNjM4Nzk0NjwvYWNjZXNzaW9uLW51bT48ZWxl
Y3Ryb25pYy1yZXNvdXJjZS1udW0+MTAuMTE4My8wOTAzMTkzNi4wNi4wMDAzNzAwNTwvZWxlY3Ry
b25pYy1yZXNvdXJjZS1udW0+PHZvbHVtZT4yNzwvdm9sdW1lPjwvcmVjb3JkPjwvQ2l0ZT48L0Vu
ZE5vdGU+AG==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F04207" w:rsidRPr="00B6576B">
        <w:rPr>
          <w:rFonts w:ascii="Book Antiqua" w:hAnsi="Book Antiqua" w:cs="Times New Roman"/>
        </w:rPr>
      </w:r>
      <w:r w:rsidR="00F04207" w:rsidRPr="00B6576B">
        <w:rPr>
          <w:rFonts w:ascii="Book Antiqua" w:hAnsi="Book Antiqua" w:cs="Times New Roman"/>
        </w:rPr>
        <w:fldChar w:fldCharType="separate"/>
      </w:r>
      <w:r w:rsidR="008A3031" w:rsidRPr="00B6576B">
        <w:rPr>
          <w:rFonts w:ascii="Book Antiqua" w:hAnsi="Book Antiqua" w:cs="Times New Roman"/>
          <w:noProof/>
          <w:vertAlign w:val="superscript"/>
        </w:rPr>
        <w:t>46,50,51</w:t>
      </w:r>
      <w:r w:rsidR="00F04207" w:rsidRPr="00B6576B">
        <w:rPr>
          <w:rFonts w:ascii="Book Antiqua" w:hAnsi="Book Antiqua" w:cs="Times New Roman"/>
        </w:rPr>
        <w:fldChar w:fldCharType="end"/>
      </w:r>
      <w:r w:rsidR="00154161" w:rsidRPr="00B6576B">
        <w:rPr>
          <w:rFonts w:ascii="Book Antiqua" w:hAnsi="Book Antiqua" w:cs="Times New Roman"/>
          <w:vertAlign w:val="superscript"/>
        </w:rPr>
        <w:t>]</w:t>
      </w:r>
      <w:r w:rsidR="00154161" w:rsidRPr="00B6576B">
        <w:rPr>
          <w:rFonts w:ascii="Book Antiqua" w:hAnsi="Book Antiqua" w:cs="Times New Roman"/>
        </w:rPr>
        <w:t>.</w:t>
      </w:r>
      <w:r w:rsidR="00F04207" w:rsidRPr="00B6576B">
        <w:rPr>
          <w:rFonts w:ascii="Book Antiqua" w:hAnsi="Book Antiqua" w:cs="Times New Roman"/>
        </w:rPr>
        <w:t xml:space="preserve"> </w:t>
      </w:r>
      <w:proofErr w:type="spellStart"/>
      <w:r w:rsidR="00F04207" w:rsidRPr="00B6576B">
        <w:rPr>
          <w:rFonts w:ascii="Book Antiqua" w:hAnsi="Book Antiqua" w:cs="Times New Roman"/>
        </w:rPr>
        <w:t>Gavini</w:t>
      </w:r>
      <w:proofErr w:type="spellEnd"/>
      <w:r w:rsidR="00F04207" w:rsidRPr="00B6576B">
        <w:rPr>
          <w:rFonts w:ascii="Book Antiqua" w:hAnsi="Book Antiqua" w:cs="Times New Roman"/>
        </w:rPr>
        <w:t xml:space="preserve"> </w:t>
      </w:r>
      <w:r w:rsidR="00F04207" w:rsidRPr="00B6576B">
        <w:rPr>
          <w:rFonts w:ascii="Book Antiqua" w:hAnsi="Book Antiqua" w:cs="Times New Roman"/>
          <w:i/>
        </w:rPr>
        <w:t>et al</w:t>
      </w:r>
      <w:r w:rsidR="000E26E4" w:rsidRPr="00B6576B">
        <w:rPr>
          <w:rFonts w:ascii="Book Antiqua" w:hAnsi="Book Antiqua" w:cs="Times New Roman"/>
          <w:vertAlign w:val="superscript"/>
        </w:rPr>
        <w:t>[</w:t>
      </w:r>
      <w:r w:rsidR="000E26E4" w:rsidRPr="00B6576B">
        <w:rPr>
          <w:rFonts w:ascii="Book Antiqua" w:hAnsi="Book Antiqua" w:cs="Times New Roman"/>
        </w:rPr>
        <w:fldChar w:fldCharType="begin"/>
      </w:r>
      <w:r w:rsidR="000E26E4" w:rsidRPr="00B6576B">
        <w:rPr>
          <w:rFonts w:ascii="Book Antiqua" w:hAnsi="Book Antiqua" w:cs="Times New Roman"/>
        </w:rPr>
        <w:instrText xml:space="preserve"> ADDIN EN.CITE &lt;EndNote&gt;&lt;Cite&gt;&lt;Author&gt;Gavini&lt;/Author&gt;&lt;Year&gt;2015&lt;/Year&gt;&lt;IDText&gt;Idiopathic pulmonary fibrosis is associated with increased impedance measures of reflux compared to non-fibrotic disease among pre-lung transplant patients&lt;/IDText&gt;&lt;DisplayText&gt;&lt;style face="superscript"&gt;52&lt;/style&gt;&lt;/DisplayText&gt;&lt;record&gt;&lt;dates&gt;&lt;pub-dates&gt;&lt;date&gt;Sep&lt;/date&gt;&lt;/pub-dates&gt;&lt;year&gt;2015&lt;/year&gt;&lt;/dates&gt;&lt;urls&gt;&lt;related-urls&gt;&lt;url&gt;http://www.ncbi.nlm.nih.gov/pubmed/26176338&lt;/url&gt;&lt;/related-urls&gt;&lt;/urls&gt;&lt;isbn&gt;1365-2982&lt;/isbn&gt;&lt;titles&gt;&lt;title&gt;Idiopathic pulmonary fibrosis is associated with increased impedance measures of reflux compared to non-fibrotic disease among pre-lung transplant patients&lt;/title&gt;&lt;secondary-title&gt;Neurogastroenterol Motil&lt;/secondary-title&gt;&lt;/titles&gt;&lt;pages&gt;1326-32&lt;/pages&gt;&lt;number&gt;9&lt;/number&gt;&lt;contributors&gt;&lt;authors&gt;&lt;author&gt;Gavini, S.&lt;/author&gt;&lt;author&gt;Finn, R. T.&lt;/author&gt;&lt;author&gt;Lo, W. K.&lt;/author&gt;&lt;author&gt;Goldberg, H. J.&lt;/author&gt;&lt;author&gt;Burakoff, R.&lt;/author&gt;&lt;author&gt;Feldman, N.&lt;/author&gt;&lt;author&gt;Chan, W. W.&lt;/author&gt;&lt;/authors&gt;&lt;/contributors&gt;&lt;language&gt;eng&lt;/language&gt;&lt;added-date format="utc"&gt;1462889001&lt;/added-date&gt;&lt;ref-type name="Journal Article"&gt;17&lt;/ref-type&gt;&lt;rec-number&gt;94&lt;/rec-number&gt;&lt;last-updated-date format="utc"&gt;1462889001&lt;/last-updated-date&gt;&lt;accession-num&gt;26176338&lt;/accession-num&gt;&lt;electronic-resource-num&gt;10.1111/nmo.12627&lt;/electronic-resource-num&gt;&lt;volume&gt;27&lt;/volume&gt;&lt;/record&gt;&lt;/Cite&gt;&lt;/EndNote&gt;</w:instrText>
      </w:r>
      <w:r w:rsidR="000E26E4" w:rsidRPr="00B6576B">
        <w:rPr>
          <w:rFonts w:ascii="Book Antiqua" w:hAnsi="Book Antiqua" w:cs="Times New Roman"/>
        </w:rPr>
        <w:fldChar w:fldCharType="separate"/>
      </w:r>
      <w:r w:rsidR="000E26E4" w:rsidRPr="00B6576B">
        <w:rPr>
          <w:rFonts w:ascii="Book Antiqua" w:hAnsi="Book Antiqua" w:cs="Times New Roman"/>
          <w:noProof/>
          <w:vertAlign w:val="superscript"/>
        </w:rPr>
        <w:t>52</w:t>
      </w:r>
      <w:r w:rsidR="000E26E4" w:rsidRPr="00B6576B">
        <w:rPr>
          <w:rFonts w:ascii="Book Antiqua" w:hAnsi="Book Antiqua" w:cs="Times New Roman"/>
        </w:rPr>
        <w:fldChar w:fldCharType="end"/>
      </w:r>
      <w:r w:rsidR="000E26E4" w:rsidRPr="00B6576B">
        <w:rPr>
          <w:rFonts w:ascii="Book Antiqua" w:hAnsi="Book Antiqua" w:cs="Times New Roman"/>
          <w:vertAlign w:val="superscript"/>
        </w:rPr>
        <w:t>]</w:t>
      </w:r>
      <w:r w:rsidR="000E26E4">
        <w:rPr>
          <w:rFonts w:ascii="Book Antiqua" w:hAnsi="Book Antiqua" w:cs="Times New Roman" w:hint="eastAsia"/>
          <w:i/>
          <w:lang w:eastAsia="zh-CN"/>
        </w:rPr>
        <w:t xml:space="preserve"> </w:t>
      </w:r>
      <w:r w:rsidR="00E348A4" w:rsidRPr="00B6576B">
        <w:rPr>
          <w:rFonts w:ascii="Book Antiqua" w:hAnsi="Book Antiqua" w:cs="Times New Roman"/>
        </w:rPr>
        <w:t>demonstrated that patients with IPF undergoing pre-lung transplant evaluation have a significantly higher prevalence of abnormal reflux compared to those with COPD, after controlling for potential confounders such as underlying</w:t>
      </w:r>
      <w:r w:rsidR="00AD04C1" w:rsidRPr="00B6576B">
        <w:rPr>
          <w:rFonts w:ascii="Book Antiqua" w:hAnsi="Book Antiqua" w:cs="Times New Roman"/>
        </w:rPr>
        <w:t xml:space="preserve"> disease severity</w:t>
      </w:r>
      <w:r w:rsidR="00154161" w:rsidRPr="00B6576B">
        <w:rPr>
          <w:rFonts w:ascii="Book Antiqua" w:hAnsi="Book Antiqua" w:cs="Times New Roman"/>
        </w:rPr>
        <w:t>.</w:t>
      </w:r>
      <w:r w:rsidR="00E348A4" w:rsidRPr="00B6576B">
        <w:rPr>
          <w:rFonts w:ascii="Book Antiqua" w:hAnsi="Book Antiqua" w:cs="Times New Roman"/>
        </w:rPr>
        <w:t xml:space="preserve"> </w:t>
      </w:r>
      <w:r w:rsidR="00FF18C8" w:rsidRPr="00B6576B">
        <w:rPr>
          <w:rFonts w:ascii="Book Antiqua" w:hAnsi="Book Antiqua" w:cs="Times New Roman"/>
        </w:rPr>
        <w:t>Savarino</w:t>
      </w:r>
      <w:r w:rsidR="008A07B0" w:rsidRPr="00B6576B">
        <w:rPr>
          <w:rFonts w:ascii="Book Antiqua" w:hAnsi="Book Antiqua" w:cs="Times New Roman"/>
        </w:rPr>
        <w:t xml:space="preserve"> </w:t>
      </w:r>
      <w:r w:rsidR="008A07B0" w:rsidRPr="00B6576B">
        <w:rPr>
          <w:rFonts w:ascii="Book Antiqua" w:hAnsi="Book Antiqua" w:cs="Times New Roman"/>
          <w:i/>
        </w:rPr>
        <w:t xml:space="preserve">et </w:t>
      </w:r>
      <w:proofErr w:type="gramStart"/>
      <w:r w:rsidR="008A07B0" w:rsidRPr="00B6576B">
        <w:rPr>
          <w:rFonts w:ascii="Book Antiqua" w:hAnsi="Book Antiqua" w:cs="Times New Roman"/>
          <w:i/>
        </w:rPr>
        <w:t>al</w:t>
      </w:r>
      <w:r w:rsidR="000E26E4" w:rsidRPr="00B6576B">
        <w:rPr>
          <w:rFonts w:ascii="Book Antiqua" w:hAnsi="Book Antiqua" w:cs="Times New Roman"/>
          <w:vertAlign w:val="superscript"/>
        </w:rPr>
        <w:t>[</w:t>
      </w:r>
      <w:proofErr w:type="gramEnd"/>
      <w:r w:rsidR="000E26E4" w:rsidRPr="00B6576B">
        <w:rPr>
          <w:rFonts w:ascii="Book Antiqua" w:hAnsi="Book Antiqua" w:cs="Times New Roman"/>
        </w:rPr>
        <w:fldChar w:fldCharType="begin">
          <w:fldData xml:space="preserve">PEVuZE5vdGU+PENpdGU+PEF1dGhvcj5TYXZhcmlubzwvQXV0aG9yPjxZZWFyPjIwMTM8L1llYXI+
PElEVGV4dD5HYXN0cm8tb2Vzb3BoYWdlYWwgcmVmbHV4IGFuZCBnYXN0cmljIGFzcGlyYXRpb24g
aW4gaWRpb3BhdGhpYyBwdWxtb25hcnkgZmlicm9zaXMgcGF0aWVudHM8L0lEVGV4dD48RGlzcGxh
eVRleHQ+PHN0eWxlIGZhY2U9InN1cGVyc2NyaXB0Ij41Mzwvc3R5bGU+PC9EaXNwbGF5VGV4dD48
cmVjb3JkPjxkYXRlcz48cHViLWRhdGVzPjxkYXRlPk5vdjwvZGF0ZT48L3B1Yi1kYXRlcz48eWVh
cj4yMDEzPC95ZWFyPjwvZGF0ZXM+PGtleXdvcmRzPjxrZXl3b3JkPkFkdWx0PC9rZXl3b3JkPjxr
ZXl3b3JkPkFnZWQ8L2tleXdvcmQ+PGtleXdvcmQ+QWdlZCwgODAgYW5kIG92ZXI8L2tleXdvcmQ+
PGtleXdvcmQ+QmlsZSBBY2lkcyBhbmQgU2FsdHM8L2tleXdvcmQ+PGtleXdvcmQ+QnJvbmNob2Fs
dmVvbGFyIExhdmFnZSBGbHVpZDwva2V5d29yZD48a2V5d29yZD5DYXNlLUNvbnRyb2wgU3R1ZGll
czwva2V5d29yZD48a2V5d29yZD5FbGVjdHJpYyBJbXBlZGFuY2U8L2tleXdvcmQ+PGtleXdvcmQ+
RXNvcGhhZ3VzPC9rZXl3b3JkPjxrZXl3b3JkPkZlbWFsZTwva2V5d29yZD48a2V5d29yZD5HYXN0
cm9lc29waGFnZWFsIFJlZmx1eDwva2V5d29yZD48a2V5d29yZD5IdW1hbnM8L2tleXdvcmQ+PGtl
eXdvcmQ+SHlkcm9nZW4tSW9uIENvbmNlbnRyYXRpb248L2tleXdvcmQ+PGtleXdvcmQ+SWRpb3Bh
dGhpYyBQdWxtb25hcnkgRmlicm9zaXM8L2tleXdvcmQ+PGtleXdvcmQ+TWFsZTwva2V5d29yZD48
a2V5d29yZD5NYW5vbWV0cnk8L2tleXdvcmQ+PGtleXdvcmQ+TWlkZGxlIEFnZWQ8L2tleXdvcmQ+
PGtleXdvcmQ+UGVwc2luIEE8L2tleXdvcmQ+PGtleXdvcmQ+UHJldmFsZW5jZTwva2V5d29yZD48
a2V5d29yZD5SZXNwaXJhdG9yeSBBc3BpcmF0aW9uIG9mIEdhc3RyaWMgQ29udGVudHM8L2tleXdv
cmQ+PGtleXdvcmQ+U2FsaXZhPC9rZXl3b3JkPjxrZXl3b3JkPlN0b21hY2g8L2tleXdvcmQ+PGtl
eXdvcmQ+VG9tb2dyYXBoeSwgWC1SYXkgQ29tcHV0ZWQ8L2tleXdvcmQ+PC9rZXl3b3Jkcz48dXJs
cz48cmVsYXRlZC11cmxzPjx1cmw+aHR0cDovL3d3dy5uY2JpLm5sbS5uaWguZ292L3B1Ym1lZC8y
MzQ3MTM0NzwvdXJsPjwvcmVsYXRlZC11cmxzPjwvdXJscz48aXNibj4xMzk5LTMwMDM8L2lzYm4+
PHRpdGxlcz48dGl0bGU+R2FzdHJvLW9lc29waGFnZWFsIHJlZmx1eCBhbmQgZ2FzdHJpYyBhc3Bp
cmF0aW9uIGluIGlkaW9wYXRoaWMgcHVsbW9uYXJ5IGZpYnJvc2lzIHBhdGllbnRzPC90aXRsZT48
c2Vjb25kYXJ5LXRpdGxlPkV1ciBSZXNwaXIgSjwvc2Vjb25kYXJ5LXRpdGxlPjwvdGl0bGVzPjxw
YWdlcz4xMzIyLTMxPC9wYWdlcz48bnVtYmVyPjU8L251bWJlcj48Y29udHJpYnV0b3JzPjxhdXRo
b3JzPjxhdXRob3I+U2F2YXJpbm8sIEUuPC9hdXRob3I+PGF1dGhvcj5DYXJib25lLCBSLjwvYXV0
aG9yPjxhdXRob3I+TWFyYWJvdHRvLCBFLjwvYXV0aG9yPjxhdXRob3I+RnVybmFyaSwgTS48L2F1
dGhvcj48YXV0aG9yPlNjb25maWVuemEsIEwuPC9hdXRob3I+PGF1dGhvcj5HaGlvLCBNLjwvYXV0
aG9yPjxhdXRob3I+WmVudGlsaW4sIFAuPC9hdXRob3I+PGF1dGhvcj5TYXZhcmlubywgVi48L2F1
dGhvcj48L2F1dGhvcnM+PC9jb250cmlidXRvcnM+PGxhbmd1YWdlPmVuZzwvbGFuZ3VhZ2U+PGFk
ZGVkLWRhdGUgZm9ybWF0PSJ1dGMiPjE0NjI4OTUyNTM8L2FkZGVkLWRhdGU+PHJlZi10eXBlIG5h
bWU9IkpvdXJuYWwgQXJ0aWNsZSI+MTc8L3JlZi10eXBlPjxyZWMtbnVtYmVyPjE1NTwvcmVjLW51
bWJlcj48bGFzdC11cGRhdGVkLWRhdGUgZm9ybWF0PSJ1dGMiPjE0NjI4OTUyNTM8L2xhc3QtdXBk
YXRlZC1kYXRlPjxhY2Nlc3Npb24tbnVtPjIzNDcxMzQ3PC9hY2Nlc3Npb24tbnVtPjxlbGVjdHJv
bmljLXJlc291cmNlLW51bT4xMC4xMTgzLzA5MDMxOTM2LjAwMTAxMjEyPC9lbGVjdHJvbmljLXJl
c291cmNlLW51bT48dm9sdW1lPjQyPC92b2x1bWU+PC9yZWNvcmQ+PC9DaXRlPjwvRW5kTm90ZT4A
</w:fldData>
        </w:fldChar>
      </w:r>
      <w:r w:rsidR="000E26E4" w:rsidRPr="00B6576B">
        <w:rPr>
          <w:rFonts w:ascii="Book Antiqua" w:hAnsi="Book Antiqua" w:cs="Times New Roman"/>
        </w:rPr>
        <w:instrText xml:space="preserve"> ADDIN EN.CITE </w:instrText>
      </w:r>
      <w:r w:rsidR="000E26E4" w:rsidRPr="00B6576B">
        <w:rPr>
          <w:rFonts w:ascii="Book Antiqua" w:hAnsi="Book Antiqua" w:cs="Times New Roman"/>
        </w:rPr>
        <w:fldChar w:fldCharType="begin">
          <w:fldData xml:space="preserve">PEVuZE5vdGU+PENpdGU+PEF1dGhvcj5TYXZhcmlubzwvQXV0aG9yPjxZZWFyPjIwMTM8L1llYXI+
PElEVGV4dD5HYXN0cm8tb2Vzb3BoYWdlYWwgcmVmbHV4IGFuZCBnYXN0cmljIGFzcGlyYXRpb24g
aW4gaWRpb3BhdGhpYyBwdWxtb25hcnkgZmlicm9zaXMgcGF0aWVudHM8L0lEVGV4dD48RGlzcGxh
eVRleHQ+PHN0eWxlIGZhY2U9InN1cGVyc2NyaXB0Ij41Mzwvc3R5bGU+PC9EaXNwbGF5VGV4dD48
cmVjb3JkPjxkYXRlcz48cHViLWRhdGVzPjxkYXRlPk5vdjwvZGF0ZT48L3B1Yi1kYXRlcz48eWVh
cj4yMDEzPC95ZWFyPjwvZGF0ZXM+PGtleXdvcmRzPjxrZXl3b3JkPkFkdWx0PC9rZXl3b3JkPjxr
ZXl3b3JkPkFnZWQ8L2tleXdvcmQ+PGtleXdvcmQ+QWdlZCwgODAgYW5kIG92ZXI8L2tleXdvcmQ+
PGtleXdvcmQ+QmlsZSBBY2lkcyBhbmQgU2FsdHM8L2tleXdvcmQ+PGtleXdvcmQ+QnJvbmNob2Fs
dmVvbGFyIExhdmFnZSBGbHVpZDwva2V5d29yZD48a2V5d29yZD5DYXNlLUNvbnRyb2wgU3R1ZGll
czwva2V5d29yZD48a2V5d29yZD5FbGVjdHJpYyBJbXBlZGFuY2U8L2tleXdvcmQ+PGtleXdvcmQ+
RXNvcGhhZ3VzPC9rZXl3b3JkPjxrZXl3b3JkPkZlbWFsZTwva2V5d29yZD48a2V5d29yZD5HYXN0
cm9lc29waGFnZWFsIFJlZmx1eDwva2V5d29yZD48a2V5d29yZD5IdW1hbnM8L2tleXdvcmQ+PGtl
eXdvcmQ+SHlkcm9nZW4tSW9uIENvbmNlbnRyYXRpb248L2tleXdvcmQ+PGtleXdvcmQ+SWRpb3Bh
dGhpYyBQdWxtb25hcnkgRmlicm9zaXM8L2tleXdvcmQ+PGtleXdvcmQ+TWFsZTwva2V5d29yZD48
a2V5d29yZD5NYW5vbWV0cnk8L2tleXdvcmQ+PGtleXdvcmQ+TWlkZGxlIEFnZWQ8L2tleXdvcmQ+
PGtleXdvcmQ+UGVwc2luIEE8L2tleXdvcmQ+PGtleXdvcmQ+UHJldmFsZW5jZTwva2V5d29yZD48
a2V5d29yZD5SZXNwaXJhdG9yeSBBc3BpcmF0aW9uIG9mIEdhc3RyaWMgQ29udGVudHM8L2tleXdv
cmQ+PGtleXdvcmQ+U2FsaXZhPC9rZXl3b3JkPjxrZXl3b3JkPlN0b21hY2g8L2tleXdvcmQ+PGtl
eXdvcmQ+VG9tb2dyYXBoeSwgWC1SYXkgQ29tcHV0ZWQ8L2tleXdvcmQ+PC9rZXl3b3Jkcz48dXJs
cz48cmVsYXRlZC11cmxzPjx1cmw+aHR0cDovL3d3dy5uY2JpLm5sbS5uaWguZ292L3B1Ym1lZC8y
MzQ3MTM0NzwvdXJsPjwvcmVsYXRlZC11cmxzPjwvdXJscz48aXNibj4xMzk5LTMwMDM8L2lzYm4+
PHRpdGxlcz48dGl0bGU+R2FzdHJvLW9lc29waGFnZWFsIHJlZmx1eCBhbmQgZ2FzdHJpYyBhc3Bp
cmF0aW9uIGluIGlkaW9wYXRoaWMgcHVsbW9uYXJ5IGZpYnJvc2lzIHBhdGllbnRzPC90aXRsZT48
c2Vjb25kYXJ5LXRpdGxlPkV1ciBSZXNwaXIgSjwvc2Vjb25kYXJ5LXRpdGxlPjwvdGl0bGVzPjxw
YWdlcz4xMzIyLTMxPC9wYWdlcz48bnVtYmVyPjU8L251bWJlcj48Y29udHJpYnV0b3JzPjxhdXRo
b3JzPjxhdXRob3I+U2F2YXJpbm8sIEUuPC9hdXRob3I+PGF1dGhvcj5DYXJib25lLCBSLjwvYXV0
aG9yPjxhdXRob3I+TWFyYWJvdHRvLCBFLjwvYXV0aG9yPjxhdXRob3I+RnVybmFyaSwgTS48L2F1
dGhvcj48YXV0aG9yPlNjb25maWVuemEsIEwuPC9hdXRob3I+PGF1dGhvcj5HaGlvLCBNLjwvYXV0
aG9yPjxhdXRob3I+WmVudGlsaW4sIFAuPC9hdXRob3I+PGF1dGhvcj5TYXZhcmlubywgVi48L2F1
dGhvcj48L2F1dGhvcnM+PC9jb250cmlidXRvcnM+PGxhbmd1YWdlPmVuZzwvbGFuZ3VhZ2U+PGFk
ZGVkLWRhdGUgZm9ybWF0PSJ1dGMiPjE0NjI4OTUyNTM8L2FkZGVkLWRhdGU+PHJlZi10eXBlIG5h
bWU9IkpvdXJuYWwgQXJ0aWNsZSI+MTc8L3JlZi10eXBlPjxyZWMtbnVtYmVyPjE1NTwvcmVjLW51
bWJlcj48bGFzdC11cGRhdGVkLWRhdGUgZm9ybWF0PSJ1dGMiPjE0NjI4OTUyNTM8L2xhc3QtdXBk
YXRlZC1kYXRlPjxhY2Nlc3Npb24tbnVtPjIzNDcxMzQ3PC9hY2Nlc3Npb24tbnVtPjxlbGVjdHJv
bmljLXJlc291cmNlLW51bT4xMC4xMTgzLzA5MDMxOTM2LjAwMTAxMjEyPC9lbGVjdHJvbmljLXJl
c291cmNlLW51bT48dm9sdW1lPjQyPC92b2x1bWU+PC9yZWNvcmQ+PC9DaXRlPjwvRW5kTm90ZT4A
</w:fldData>
        </w:fldChar>
      </w:r>
      <w:r w:rsidR="000E26E4" w:rsidRPr="00B6576B">
        <w:rPr>
          <w:rFonts w:ascii="Book Antiqua" w:hAnsi="Book Antiqua" w:cs="Times New Roman"/>
        </w:rPr>
        <w:instrText xml:space="preserve"> ADDIN EN.CITE.DATA </w:instrText>
      </w:r>
      <w:r w:rsidR="000E26E4" w:rsidRPr="00B6576B">
        <w:rPr>
          <w:rFonts w:ascii="Book Antiqua" w:hAnsi="Book Antiqua" w:cs="Times New Roman"/>
        </w:rPr>
      </w:r>
      <w:r w:rsidR="000E26E4" w:rsidRPr="00B6576B">
        <w:rPr>
          <w:rFonts w:ascii="Book Antiqua" w:hAnsi="Book Antiqua" w:cs="Times New Roman"/>
        </w:rPr>
        <w:fldChar w:fldCharType="end"/>
      </w:r>
      <w:r w:rsidR="000E26E4" w:rsidRPr="00B6576B">
        <w:rPr>
          <w:rFonts w:ascii="Book Antiqua" w:hAnsi="Book Antiqua" w:cs="Times New Roman"/>
        </w:rPr>
      </w:r>
      <w:r w:rsidR="000E26E4" w:rsidRPr="00B6576B">
        <w:rPr>
          <w:rFonts w:ascii="Book Antiqua" w:hAnsi="Book Antiqua" w:cs="Times New Roman"/>
        </w:rPr>
        <w:fldChar w:fldCharType="separate"/>
      </w:r>
      <w:r w:rsidR="000E26E4" w:rsidRPr="00B6576B">
        <w:rPr>
          <w:rFonts w:ascii="Book Antiqua" w:hAnsi="Book Antiqua" w:cs="Times New Roman"/>
          <w:noProof/>
          <w:vertAlign w:val="superscript"/>
        </w:rPr>
        <w:t>53</w:t>
      </w:r>
      <w:r w:rsidR="000E26E4" w:rsidRPr="00B6576B">
        <w:rPr>
          <w:rFonts w:ascii="Book Antiqua" w:hAnsi="Book Antiqua" w:cs="Times New Roman"/>
        </w:rPr>
        <w:fldChar w:fldCharType="end"/>
      </w:r>
      <w:r w:rsidR="000E26E4" w:rsidRPr="00B6576B">
        <w:rPr>
          <w:rFonts w:ascii="Book Antiqua" w:hAnsi="Book Antiqua" w:cs="Times New Roman"/>
          <w:vertAlign w:val="superscript"/>
        </w:rPr>
        <w:t>]</w:t>
      </w:r>
      <w:r w:rsidR="008A07B0" w:rsidRPr="00B6576B">
        <w:rPr>
          <w:rFonts w:ascii="Book Antiqua" w:hAnsi="Book Antiqua" w:cs="Times New Roman"/>
        </w:rPr>
        <w:t xml:space="preserve"> demonstrated that IPF patients had a higher total reflux episodes and total proximal reflux episodes compared to both non-IPF chronic lung disease patients and healthy volunteers</w:t>
      </w:r>
      <w:r w:rsidR="006F18CC" w:rsidRPr="00B6576B">
        <w:rPr>
          <w:rFonts w:ascii="Book Antiqua" w:hAnsi="Book Antiqua" w:cs="Times New Roman"/>
        </w:rPr>
        <w:t>.</w:t>
      </w:r>
      <w:r w:rsidR="00BF3BBD" w:rsidRPr="00B6576B">
        <w:rPr>
          <w:rFonts w:ascii="Book Antiqua" w:hAnsi="Book Antiqua" w:cs="Times New Roman"/>
        </w:rPr>
        <w:t xml:space="preserve"> </w:t>
      </w:r>
      <w:r w:rsidR="00967D8A" w:rsidRPr="00B6576B">
        <w:rPr>
          <w:rFonts w:ascii="Book Antiqua" w:hAnsi="Book Antiqua" w:cs="Times New Roman"/>
        </w:rPr>
        <w:t xml:space="preserve">These findings support the theory that GERD may increase </w:t>
      </w:r>
      <w:proofErr w:type="spellStart"/>
      <w:r w:rsidR="00967D8A" w:rsidRPr="00B6576B">
        <w:rPr>
          <w:rFonts w:ascii="Book Antiqua" w:hAnsi="Book Antiqua" w:cs="Times New Roman"/>
        </w:rPr>
        <w:t>microaspiration</w:t>
      </w:r>
      <w:proofErr w:type="spellEnd"/>
      <w:r w:rsidR="00967D8A" w:rsidRPr="00B6576B">
        <w:rPr>
          <w:rFonts w:ascii="Book Antiqua" w:hAnsi="Book Antiqua" w:cs="Times New Roman"/>
        </w:rPr>
        <w:t xml:space="preserve"> episodes, resulting in activation of an inflammatory cascade in lung tissue, which over time, induces fibrotic changes that characterize </w:t>
      </w:r>
      <w:proofErr w:type="gramStart"/>
      <w:r w:rsidR="00967D8A" w:rsidRPr="00B6576B">
        <w:rPr>
          <w:rFonts w:ascii="Book Antiqua" w:hAnsi="Book Antiqua" w:cs="Times New Roman"/>
        </w:rPr>
        <w:t>IPF</w:t>
      </w:r>
      <w:r w:rsidR="00627C05" w:rsidRPr="00B6576B">
        <w:rPr>
          <w:rFonts w:ascii="Book Antiqua" w:hAnsi="Book Antiqua" w:cs="Times New Roman"/>
          <w:vertAlign w:val="superscript"/>
        </w:rPr>
        <w:t>[</w:t>
      </w:r>
      <w:proofErr w:type="gramEnd"/>
      <w:r w:rsidR="00967D8A" w:rsidRPr="00B6576B">
        <w:rPr>
          <w:rFonts w:ascii="Book Antiqua" w:hAnsi="Book Antiqua" w:cs="Times New Roman"/>
        </w:rPr>
        <w:fldChar w:fldCharType="begin">
          <w:fldData xml:space="preserve">PEVuZE5vdGU+PENpdGU+PEF1dGhvcj5GaXNpY2hlbGxhPC9BdXRob3I+PFllYXI+MjAxMzwvWWVh
cj48SURUZXh0PkFzcGlyYXRpb24sIGxvY2FsaXplZCBwdWxtb25hcnkgaW5mbGFtbWF0aW9uLCBh
bmQgcHJlZGljdG9ycyBvZiBlYXJseS1vbnNldCBicm9uY2hpb2xpdGlzIG9ibGl0ZXJhbnMgc3lu
ZHJvbWUgYWZ0ZXIgbHVuZyB0cmFuc3BsYW50YXRpb248L0lEVGV4dD48RGlzcGxheVRleHQ+PHN0
eWxlIGZhY2U9InN1cGVyc2NyaXB0Ij40Miw1NCw1NTwvc3R5bGU+PC9EaXNwbGF5VGV4dD48cmVj
b3JkPjxkYXRlcz48cHViLWRhdGVzPjxkYXRlPkp1bDwvZGF0ZT48L3B1Yi1kYXRlcz48eWVhcj4y
MDEzPC95ZWFyPjwvZGF0ZXM+PGtleXdvcmRzPjxrZXl3b3JkPkJpb21hcmtlcnM8L2tleXdvcmQ+
PGtleXdvcmQ+QnJvbmNoaW9saXRpcyBPYmxpdGVyYW5zPC9rZXl3b3JkPjxrZXl3b3JkPkJyb25j
aG9hbHZlb2xhciBMYXZhZ2UgRmx1aWQ8L2tleXdvcmQ+PGtleXdvcmQ+RmVtYWxlPC9rZXl3b3Jk
PjxrZXl3b3JkPkZvbGxvdy1VcCBTdHVkaWVzPC9rZXl3b3JkPjxrZXl3b3JkPkdyYWZ0IFJlamVj
dGlvbjwva2V5d29yZD48a2V5d29yZD5IdW1hbnM8L2tleXdvcmQ+PGtleXdvcmQ+TGV1a29jeXRl
IENvdW50PC9rZXl3b3JkPjxrZXl3b3JkPkxvZ2lzdGljIE1vZGVsczwva2V5d29yZD48a2V5d29y
ZD5MdW5nIFRyYW5zcGxhbnRhdGlvbjwva2V5d29yZD48a2V5d29yZD5NYWNyb3BoYWdlczwva2V5
d29yZD48a2V5d29yZD5NYWxlPC9rZXl3b3JkPjxrZXl3b3JkPk1pZGRsZSBBZ2VkPC9rZXl3b3Jk
PjxrZXl3b3JkPlBvc3RvcGVyYXRpdmUgQ29tcGxpY2F0aW9uczwva2V5d29yZD48a2V5d29yZD5Q
cm9zcGVjdGl2ZSBTdHVkaWVzPC9rZXl3b3JkPjxrZXl3b3JkPlJlc3BpcmF0b3J5IEFzcGlyYXRp
b248L2tleXdvcmQ+PGtleXdvcmQ+U3luZHJvbWU8L2tleXdvcmQ+PC9rZXl3b3Jkcz48dXJscz48
cmVsYXRlZC11cmxzPjx1cmw+aHR0cDovL3d3dy5uY2JpLm5sbS5uaWguZ292L3B1Ym1lZC8yMzYy
ODIyNTwvdXJsPjwvcmVsYXRlZC11cmxzPjwvdXJscz48aXNibj4xODc5LTExOTA8L2lzYm4+PGN1
c3RvbTI+UE1DNDEzNTQ4MjwvY3VzdG9tMj48dGl0bGVzPjx0aXRsZT5Bc3BpcmF0aW9uLCBsb2Nh
bGl6ZWQgcHVsbW9uYXJ5IGluZmxhbW1hdGlvbiwgYW5kIHByZWRpY3RvcnMgb2YgZWFybHktb25z
ZXQgYnJvbmNoaW9saXRpcyBvYmxpdGVyYW5zIHN5bmRyb21lIGFmdGVyIGx1bmcgdHJhbnNwbGFu
dGF0aW9uPC90aXRsZT48c2Vjb25kYXJ5LXRpdGxlPkogQW0gQ29sbCBTdXJnPC9zZWNvbmRhcnkt
dGl0bGU+PC90aXRsZXM+PHBhZ2VzPjkwLTEwMDsgZGlzY3Vzc2lvbiAxMDAtMTwvcGFnZXM+PG51
bWJlcj4xPC9udW1iZXI+PGNvbnRyaWJ1dG9ycz48YXV0aG9ycz48YXV0aG9yPkZpc2ljaGVsbGEs
IFAuIE0uPC9hdXRob3I+PGF1dGhvcj5EYXZpcywgQy4gUy48L2F1dGhvcj48YXV0aG9yPkxvd2Vy
eSwgRS48L2F1dGhvcj48YXV0aG9yPlJhbWlyZXosIEwuPC9hdXRob3I+PGF1dGhvcj5HYW1lbGxp
LCBSLiBMLjwvYXV0aG9yPjxhdXRob3I+S292YWNzLCBFLiBKLjwvYXV0aG9yPjwvYXV0aG9ycz48
L2NvbnRyaWJ1dG9ycz48bGFuZ3VhZ2U+ZW5nPC9sYW5ndWFnZT48YWRkZWQtZGF0ZSBmb3JtYXQ9
InV0YyI+MTQ2Mjg5MDY0NjwvYWRkZWQtZGF0ZT48cmVmLXR5cGUgbmFtZT0iSm91cm5hbCBBcnRp
Y2xlIj4xNzwvcmVmLXR5cGU+PHJlYy1udW1iZXI+MTExPC9yZWMtbnVtYmVyPjxsYXN0LXVwZGF0
ZWQtZGF0ZSBmb3JtYXQ9InV0YyI+MTQ2Mjg5MDY0NjwvbGFzdC11cGRhdGVkLWRhdGU+PGFjY2Vz
c2lvbi1udW0+MjM2MjgyMjU8L2FjY2Vzc2lvbi1udW0+PGVsZWN0cm9uaWMtcmVzb3VyY2UtbnVt
PjEwLjEwMTYvai5qYW1jb2xsc3VyZy4yMDEzLjAzLjAwODwvZWxlY3Ryb25pYy1yZXNvdXJjZS1u
dW0+PHZvbHVtZT4yMTc8L3ZvbHVtZT48L3JlY29yZD48L0NpdGU+PENpdGU+PEF1dGhvcj5QZXJu
ZzwvQXV0aG9yPjxZZWFyPjIwMDc8L1llYXI+PElEVGV4dD5FeHBvc3VyZSBvZiBhaXJ3YXkgZXBp
dGhlbGl1bSB0byBiaWxlIGFjaWRzIGFzc29jaWF0ZWQgd2l0aCBnYXN0cm9lc29waGFnZWFsIHJl
Zmx1eCBzeW1wdG9tczogYSByZWxhdGlvbiB0byB0cmFuc2Zvcm1pbmcgZ3Jvd3RoIGZhY3Rvci1i
ZXRhMSBwcm9kdWN0aW9uIGFuZCBmaWJyb2JsYXN0IHByb2xpZmVyYXRpb248L0lEVGV4dD48cmVj
b3JkPjxkYXRlcz48cHViLWRhdGVzPjxkYXRlPk5vdjwvZGF0ZT48L3B1Yi1kYXRlcz48eWVhcj4y
MDA3PC95ZWFyPjwvZGF0ZXM+PGtleXdvcmRzPjxrZXl3b3JkPkFuYWx5c2lzIG9mIFZhcmlhbmNl
PC9rZXl3b3JkPjxrZXl3b3JkPkFzdGhtYTwva2V5d29yZD48a2V5d29yZD5CaWxlIEFjaWRzIGFu
ZCBTYWx0czwva2V5d29yZD48a2V5d29yZD5CbG90dGluZywgV2VzdGVybjwva2V5d29yZD48a2V5
d29yZD5DYXNlLUNvbnRyb2wgU3R1ZGllczwva2V5d29yZD48a2V5d29yZD5DZWxsIFByb2xpZmVy
YXRpb248L2tleXdvcmQ+PGtleXdvcmQ+Q3VsdHVyZSBNZWRpYSwgQ29uZGl0aW9uZWQ8L2tleXdv
cmQ+PGtleXdvcmQ+RXBpdGhlbGlhbCBDZWxsczwva2V5d29yZD48a2V5d29yZD5GZW1hbGU8L2tl
eXdvcmQ+PGtleXdvcmQ+Rmlicm9ibGFzdHM8L2tleXdvcmQ+PGtleXdvcmQ+Rmlicm9zaXM8L2tl
eXdvcmQ+PGtleXdvcmQ+R2FzdHJvZXNvcGhhZ2VhbCBSZWZsdXg8L2tleXdvcmQ+PGtleXdvcmQ+
SHVtYW5zPC9rZXl3b3JkPjxrZXl3b3JkPk1BUCBLaW5hc2UgU2lnbmFsaW5nIFN5c3RlbTwva2V5
d29yZD48a2V5d29yZD5NYWxlPC9rZXl3b3JkPjxrZXl3b3JkPk1pZGRsZSBBZ2VkPC9rZXl3b3Jk
PjxrZXl3b3JkPlJlc3BpcmF0b3J5IE11Y29zYTwva2V5d29yZD48a2V5d29yZD5SZXZlcnNlIFRy
YW5zY3JpcHRhc2UgUG9seW1lcmFzZSBDaGFpbiBSZWFjdGlvbjwva2V5d29yZD48a2V5d29yZD5T
dGF0aXN0aWNzLCBOb25wYXJhbWV0cmljPC9rZXl3b3JkPjxrZXl3b3JkPlRyYW5zZm9ybWluZyBH
cm93dGggRmFjdG9yIGJldGExPC9rZXl3b3JkPjxrZXl3b3JkPnAzOCBNaXRvZ2VuLUFjdGl2YXRl
ZCBQcm90ZWluIEtpbmFzZXM8L2tleXdvcmQ+PC9rZXl3b3Jkcz48dXJscz48cmVsYXRlZC11cmxz
Pjx1cmw+aHR0cDovL3d3dy5uY2JpLm5sbS5uaWguZ292L3B1Ym1lZC8xNzkwODcwNDwvdXJsPjwv
cmVsYXRlZC11cmxzPjwvdXJscz48aXNibj4wMDEyLTM2OTI8L2lzYm4+PHRpdGxlcz48dGl0bGU+
RXhwb3N1cmUgb2YgYWlyd2F5IGVwaXRoZWxpdW0gdG8gYmlsZSBhY2lkcyBhc3NvY2lhdGVkIHdp
dGggZ2FzdHJvZXNvcGhhZ2VhbCByZWZsdXggc3ltcHRvbXM6IGEgcmVsYXRpb24gdG8gdHJhbnNm
b3JtaW5nIGdyb3d0aCBmYWN0b3ItYmV0YTEgcHJvZHVjdGlvbiBhbmQgZmlicm9ibGFzdCBwcm9s
aWZlcmF0aW9uPC90aXRsZT48c2Vjb25kYXJ5LXRpdGxlPkNoZXN0PC9zZWNvbmRhcnktdGl0bGU+
PC90aXRsZXM+PHBhZ2VzPjE1NDgtNTY8L3BhZ2VzPjxudW1iZXI+NTwvbnVtYmVyPjxjb250cmli
dXRvcnM+PGF1dGhvcnM+PGF1dGhvcj5QZXJuZywgRC4gVy48L2F1dGhvcj48YXV0aG9yPkNoYW5n
LCBLLiBULjwvYXV0aG9yPjxhdXRob3I+U3UsIEsuIEMuPC9hdXRob3I+PGF1dGhvcj5XdSwgWS4g
Qy48L2F1dGhvcj48YXV0aG9yPld1LCBNLiBULjwvYXV0aG9yPjxhdXRob3I+SHN1LCBXLiBILjwv
YXV0aG9yPjxhdXRob3I+VHNhaSwgQy4gTS48L2F1dGhvcj48YXV0aG9yPkxlZSwgWS4gQy48L2F1
dGhvcj48L2F1dGhvcnM+PC9jb250cmlidXRvcnM+PGxhbmd1YWdlPmVuZzwvbGFuZ3VhZ2U+PGFk
ZGVkLWRhdGUgZm9ybWF0PSJ1dGMiPjE0NjI4OTQ5NDA8L2FkZGVkLWRhdGU+PHJlZi10eXBlIG5h
bWU9IkpvdXJuYWwgQXJ0aWNsZSI+MTc8L3JlZi10eXBlPjxyZWMtbnVtYmVyPjE1MTwvcmVjLW51
bWJlcj48bGFzdC11cGRhdGVkLWRhdGUgZm9ybWF0PSJ1dGMiPjE0NjI4OTQ5NDA8L2xhc3QtdXBk
YXRlZC1kYXRlPjxhY2Nlc3Npb24tbnVtPjE3OTA4NzA0PC9hY2Nlc3Npb24tbnVtPjxlbGVjdHJv
bmljLXJlc291cmNlLW51bT4xMC4xMzc4L2NoZXN0LjA3LTEzNzM8L2VsZWN0cm9uaWMtcmVzb3Vy
Y2UtbnVtPjx2b2x1bWU+MTMyPC92b2x1bWU+PC9yZWNvcmQ+PC9DaXRlPjxDaXRlPjxBdXRob3I+
QXBwZWw8L0F1dGhvcj48WWVhcj4yMDA3PC9ZZWFyPjxJRFRleHQ+Q2hhcmFjdGVyaXphdGlvbiBv
ZiB0aGUgaW5uYXRlIGltbXVuZSByZXNwb25zZSB0byBjaHJvbmljIGFzcGlyYXRpb24gaW4gYSBu
b3ZlbCByb2RlbnQgbW9kZWw8L0lEVGV4dD48cmVjb3JkPjxrZXl3b3Jkcz48a2V5d29yZD5Bbmlt
YWxzPC9rZXl3b3JkPjxrZXl3b3JkPkJyb25jaGlvbGl0aXM8L2tleXdvcmQ+PGtleXdvcmQ+QnJv
bmNob2FsdmVvbGFyIExhdmFnZSBGbHVpZDwva2V5d29yZD48a2V5d29yZD5DRDQtUG9zaXRpdmUg
VC1MeW1waG9jeXRlczwva2V5d29yZD48a2V5d29yZD5DRDgtUG9zaXRpdmUgVC1MeW1waG9jeXRl
czwva2V5d29yZD48a2V5d29yZD5DeXRva2luZXM8L2tleXdvcmQ+PGtleXdvcmQ+RGlzZWFzZSBN
b2RlbHMsIEFuaW1hbDwva2V5d29yZD48a2V5d29yZD5Fbnp5bWUtTGlua2VkIEltbXVub3NvcmJl
bnQgQXNzYXk8L2tleXdvcmQ+PGtleXdvcmQ+RmxvdyBDeXRvbWV0cnk8L2tleXdvcmQ+PGtleXdv
cmQ+R2FzdHJpYyBBY2lkPC9rZXl3b3JkPjxrZXl3b3JkPkdhc3Ryb2Vzb3BoYWdlYWwgUmVmbHV4
PC9rZXl3b3JkPjxrZXl3b3JkPkltbXVuaXR5LCBJbm5hdGU8L2tleXdvcmQ+PGtleXdvcmQ+TWFj
cm9waGFnZXMsIEFsdmVvbGFyPC9rZXl3b3JkPjxrZXl3b3JkPk1hbGU8L2tleXdvcmQ+PGtleXdv
cmQ+UHVsbW9uYXJ5IEZpYnJvc2lzPC9rZXl3b3JkPjxrZXl3b3JkPlJhdHM8L2tleXdvcmQ+PGtl
eXdvcmQ+UmF0cywgSW5icmVkIEYzNDQ8L2tleXdvcmQ+PGtleXdvcmQ+UmVzcGlyYXRvcnkgQXNw
aXJhdGlvbjwva2V5d29yZD48L2tleXdvcmRzPjx1cmxzPjxyZWxhdGVkLXVybHM+PHVybD5odHRw
Oi8vd3d3Lm5jYmkubmxtLm5paC5nb3YvcHVibWVkLzE4MDQyMjgyPC91cmw+PC9yZWxhdGVkLXVy
bHM+PC91cmxzPjxpc2JuPjE0NjUtOTkzWDwvaXNibj48Y3VzdG9tMj5QTUMyMjEzNjU1PC9jdXN0
b20yPjx0aXRsZXM+PHRpdGxlPkNoYXJhY3Rlcml6YXRpb24gb2YgdGhlIGlubmF0ZSBpbW11bmUg
cmVzcG9uc2UgdG8gY2hyb25pYyBhc3BpcmF0aW9uIGluIGEgbm92ZWwgcm9kZW50IG1vZGVsPC90
aXRsZT48c2Vjb25kYXJ5LXRpdGxlPlJlc3BpciBSZXM8L3NlY29uZGFyeS10aXRsZT48L3RpdGxl
cz48cGFnZXM+ODc8L3BhZ2VzPjxjb250cmlidXRvcnM+PGF1dGhvcnM+PGF1dGhvcj5BcHBlbCwg
Si4gWi48L2F1dGhvcj48YXV0aG9yPkxlZSwgUy4gTS48L2F1dGhvcj48YXV0aG9yPkhhcnR3aWcs
IE0uIEcuPC9hdXRob3I+PGF1dGhvcj5MaSwgQi48L2F1dGhvcj48YXV0aG9yPkhzaWVoLCBDLiBD
LjwvYXV0aG9yPjxhdXRob3I+Q2FudHUsIEUuPC9hdXRob3I+PGF1dGhvcj5Zb29uLCBZLjwvYXV0
aG9yPjxhdXRob3I+TGluLCBTLiBTLjwvYXV0aG9yPjxhdXRob3I+UGFya2VyLCBXLjwvYXV0aG9y
PjxhdXRob3I+RGF2aXMsIFIuIEQuPC9hdXRob3I+PC9hdXRob3JzPjwvY29udHJpYnV0b3JzPjxs
YW5ndWFnZT5lbmc8L2xhbmd1YWdlPjxhZGRlZC1kYXRlIGZvcm1hdD0idXRjIj4xNDYyODk0OTcw
PC9hZGRlZC1kYXRlPjxyZWYtdHlwZSBuYW1lPSJKb3VybmFsIEFydGljbGUiPjE3PC9yZWYtdHlw
ZT48ZGF0ZXM+PHllYXI+MjAwNzwveWVhcj48L2RhdGVzPjxyZWMtbnVtYmVyPjE1MjwvcmVjLW51
bWJlcj48bGFzdC11cGRhdGVkLWRhdGUgZm9ybWF0PSJ1dGMiPjE0NjI4OTQ5NzA8L2xhc3QtdXBk
YXRlZC1kYXRlPjxhY2Nlc3Npb24tbnVtPjE4MDQyMjgyPC9hY2Nlc3Npb24tbnVtPjxlbGVjdHJv
bmljLXJlc291cmNlLW51bT4xMC4xMTg2LzE0NjUtOTkyMS04LTg3PC9lbGVjdHJvbmljLXJlc291
cmNlLW51bT48dm9sdW1lPjg8L3ZvbHVtZT48L3JlY29yZD48L0NpdGU+PC9FbmROb3RlPgB=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GaXNpY2hlbGxhPC9BdXRob3I+PFllYXI+MjAxMzwvWWVh
cj48SURUZXh0PkFzcGlyYXRpb24sIGxvY2FsaXplZCBwdWxtb25hcnkgaW5mbGFtbWF0aW9uLCBh
bmQgcHJlZGljdG9ycyBvZiBlYXJseS1vbnNldCBicm9uY2hpb2xpdGlzIG9ibGl0ZXJhbnMgc3lu
ZHJvbWUgYWZ0ZXIgbHVuZyB0cmFuc3BsYW50YXRpb248L0lEVGV4dD48RGlzcGxheVRleHQ+PHN0
eWxlIGZhY2U9InN1cGVyc2NyaXB0Ij40Miw1NCw1NTwvc3R5bGU+PC9EaXNwbGF5VGV4dD48cmVj
b3JkPjxkYXRlcz48cHViLWRhdGVzPjxkYXRlPkp1bDwvZGF0ZT48L3B1Yi1kYXRlcz48eWVhcj4y
MDEzPC95ZWFyPjwvZGF0ZXM+PGtleXdvcmRzPjxrZXl3b3JkPkJpb21hcmtlcnM8L2tleXdvcmQ+
PGtleXdvcmQ+QnJvbmNoaW9saXRpcyBPYmxpdGVyYW5zPC9rZXl3b3JkPjxrZXl3b3JkPkJyb25j
aG9hbHZlb2xhciBMYXZhZ2UgRmx1aWQ8L2tleXdvcmQ+PGtleXdvcmQ+RmVtYWxlPC9rZXl3b3Jk
PjxrZXl3b3JkPkZvbGxvdy1VcCBTdHVkaWVzPC9rZXl3b3JkPjxrZXl3b3JkPkdyYWZ0IFJlamVj
dGlvbjwva2V5d29yZD48a2V5d29yZD5IdW1hbnM8L2tleXdvcmQ+PGtleXdvcmQ+TGV1a29jeXRl
IENvdW50PC9rZXl3b3JkPjxrZXl3b3JkPkxvZ2lzdGljIE1vZGVsczwva2V5d29yZD48a2V5d29y
ZD5MdW5nIFRyYW5zcGxhbnRhdGlvbjwva2V5d29yZD48a2V5d29yZD5NYWNyb3BoYWdlczwva2V5
d29yZD48a2V5d29yZD5NYWxlPC9rZXl3b3JkPjxrZXl3b3JkPk1pZGRsZSBBZ2VkPC9rZXl3b3Jk
PjxrZXl3b3JkPlBvc3RvcGVyYXRpdmUgQ29tcGxpY2F0aW9uczwva2V5d29yZD48a2V5d29yZD5Q
cm9zcGVjdGl2ZSBTdHVkaWVzPC9rZXl3b3JkPjxrZXl3b3JkPlJlc3BpcmF0b3J5IEFzcGlyYXRp
b248L2tleXdvcmQ+PGtleXdvcmQ+U3luZHJvbWU8L2tleXdvcmQ+PC9rZXl3b3Jkcz48dXJscz48
cmVsYXRlZC11cmxzPjx1cmw+aHR0cDovL3d3dy5uY2JpLm5sbS5uaWguZ292L3B1Ym1lZC8yMzYy
ODIyNTwvdXJsPjwvcmVsYXRlZC11cmxzPjwvdXJscz48aXNibj4xODc5LTExOTA8L2lzYm4+PGN1
c3RvbTI+UE1DNDEzNTQ4MjwvY3VzdG9tMj48dGl0bGVzPjx0aXRsZT5Bc3BpcmF0aW9uLCBsb2Nh
bGl6ZWQgcHVsbW9uYXJ5IGluZmxhbW1hdGlvbiwgYW5kIHByZWRpY3RvcnMgb2YgZWFybHktb25z
ZXQgYnJvbmNoaW9saXRpcyBvYmxpdGVyYW5zIHN5bmRyb21lIGFmdGVyIGx1bmcgdHJhbnNwbGFu
dGF0aW9uPC90aXRsZT48c2Vjb25kYXJ5LXRpdGxlPkogQW0gQ29sbCBTdXJnPC9zZWNvbmRhcnkt
dGl0bGU+PC90aXRsZXM+PHBhZ2VzPjkwLTEwMDsgZGlzY3Vzc2lvbiAxMDAtMTwvcGFnZXM+PG51
bWJlcj4xPC9udW1iZXI+PGNvbnRyaWJ1dG9ycz48YXV0aG9ycz48YXV0aG9yPkZpc2ljaGVsbGEs
IFAuIE0uPC9hdXRob3I+PGF1dGhvcj5EYXZpcywgQy4gUy48L2F1dGhvcj48YXV0aG9yPkxvd2Vy
eSwgRS48L2F1dGhvcj48YXV0aG9yPlJhbWlyZXosIEwuPC9hdXRob3I+PGF1dGhvcj5HYW1lbGxp
LCBSLiBMLjwvYXV0aG9yPjxhdXRob3I+S292YWNzLCBFLiBKLjwvYXV0aG9yPjwvYXV0aG9ycz48
L2NvbnRyaWJ1dG9ycz48bGFuZ3VhZ2U+ZW5nPC9sYW5ndWFnZT48YWRkZWQtZGF0ZSBmb3JtYXQ9
InV0YyI+MTQ2Mjg5MDY0NjwvYWRkZWQtZGF0ZT48cmVmLXR5cGUgbmFtZT0iSm91cm5hbCBBcnRp
Y2xlIj4xNzwvcmVmLXR5cGU+PHJlYy1udW1iZXI+MTExPC9yZWMtbnVtYmVyPjxsYXN0LXVwZGF0
ZWQtZGF0ZSBmb3JtYXQ9InV0YyI+MTQ2Mjg5MDY0NjwvbGFzdC11cGRhdGVkLWRhdGU+PGFjY2Vz
c2lvbi1udW0+MjM2MjgyMjU8L2FjY2Vzc2lvbi1udW0+PGVsZWN0cm9uaWMtcmVzb3VyY2UtbnVt
PjEwLjEwMTYvai5qYW1jb2xsc3VyZy4yMDEzLjAzLjAwODwvZWxlY3Ryb25pYy1yZXNvdXJjZS1u
dW0+PHZvbHVtZT4yMTc8L3ZvbHVtZT48L3JlY29yZD48L0NpdGU+PENpdGU+PEF1dGhvcj5QZXJu
ZzwvQXV0aG9yPjxZZWFyPjIwMDc8L1llYXI+PElEVGV4dD5FeHBvc3VyZSBvZiBhaXJ3YXkgZXBp
dGhlbGl1bSB0byBiaWxlIGFjaWRzIGFzc29jaWF0ZWQgd2l0aCBnYXN0cm9lc29waGFnZWFsIHJl
Zmx1eCBzeW1wdG9tczogYSByZWxhdGlvbiB0byB0cmFuc2Zvcm1pbmcgZ3Jvd3RoIGZhY3Rvci1i
ZXRhMSBwcm9kdWN0aW9uIGFuZCBmaWJyb2JsYXN0IHByb2xpZmVyYXRpb248L0lEVGV4dD48cmVj
b3JkPjxkYXRlcz48cHViLWRhdGVzPjxkYXRlPk5vdjwvZGF0ZT48L3B1Yi1kYXRlcz48eWVhcj4y
MDA3PC95ZWFyPjwvZGF0ZXM+PGtleXdvcmRzPjxrZXl3b3JkPkFuYWx5c2lzIG9mIFZhcmlhbmNl
PC9rZXl3b3JkPjxrZXl3b3JkPkFzdGhtYTwva2V5d29yZD48a2V5d29yZD5CaWxlIEFjaWRzIGFu
ZCBTYWx0czwva2V5d29yZD48a2V5d29yZD5CbG90dGluZywgV2VzdGVybjwva2V5d29yZD48a2V5
d29yZD5DYXNlLUNvbnRyb2wgU3R1ZGllczwva2V5d29yZD48a2V5d29yZD5DZWxsIFByb2xpZmVy
YXRpb248L2tleXdvcmQ+PGtleXdvcmQ+Q3VsdHVyZSBNZWRpYSwgQ29uZGl0aW9uZWQ8L2tleXdv
cmQ+PGtleXdvcmQ+RXBpdGhlbGlhbCBDZWxsczwva2V5d29yZD48a2V5d29yZD5GZW1hbGU8L2tl
eXdvcmQ+PGtleXdvcmQ+Rmlicm9ibGFzdHM8L2tleXdvcmQ+PGtleXdvcmQ+Rmlicm9zaXM8L2tl
eXdvcmQ+PGtleXdvcmQ+R2FzdHJvZXNvcGhhZ2VhbCBSZWZsdXg8L2tleXdvcmQ+PGtleXdvcmQ+
SHVtYW5zPC9rZXl3b3JkPjxrZXl3b3JkPk1BUCBLaW5hc2UgU2lnbmFsaW5nIFN5c3RlbTwva2V5
d29yZD48a2V5d29yZD5NYWxlPC9rZXl3b3JkPjxrZXl3b3JkPk1pZGRsZSBBZ2VkPC9rZXl3b3Jk
PjxrZXl3b3JkPlJlc3BpcmF0b3J5IE11Y29zYTwva2V5d29yZD48a2V5d29yZD5SZXZlcnNlIFRy
YW5zY3JpcHRhc2UgUG9seW1lcmFzZSBDaGFpbiBSZWFjdGlvbjwva2V5d29yZD48a2V5d29yZD5T
dGF0aXN0aWNzLCBOb25wYXJhbWV0cmljPC9rZXl3b3JkPjxrZXl3b3JkPlRyYW5zZm9ybWluZyBH
cm93dGggRmFjdG9yIGJldGExPC9rZXl3b3JkPjxrZXl3b3JkPnAzOCBNaXRvZ2VuLUFjdGl2YXRl
ZCBQcm90ZWluIEtpbmFzZXM8L2tleXdvcmQ+PC9rZXl3b3Jkcz48dXJscz48cmVsYXRlZC11cmxz
Pjx1cmw+aHR0cDovL3d3dy5uY2JpLm5sbS5uaWguZ292L3B1Ym1lZC8xNzkwODcwNDwvdXJsPjwv
cmVsYXRlZC11cmxzPjwvdXJscz48aXNibj4wMDEyLTM2OTI8L2lzYm4+PHRpdGxlcz48dGl0bGU+
RXhwb3N1cmUgb2YgYWlyd2F5IGVwaXRoZWxpdW0gdG8gYmlsZSBhY2lkcyBhc3NvY2lhdGVkIHdp
dGggZ2FzdHJvZXNvcGhhZ2VhbCByZWZsdXggc3ltcHRvbXM6IGEgcmVsYXRpb24gdG8gdHJhbnNm
b3JtaW5nIGdyb3d0aCBmYWN0b3ItYmV0YTEgcHJvZHVjdGlvbiBhbmQgZmlicm9ibGFzdCBwcm9s
aWZlcmF0aW9uPC90aXRsZT48c2Vjb25kYXJ5LXRpdGxlPkNoZXN0PC9zZWNvbmRhcnktdGl0bGU+
PC90aXRsZXM+PHBhZ2VzPjE1NDgtNTY8L3BhZ2VzPjxudW1iZXI+NTwvbnVtYmVyPjxjb250cmli
dXRvcnM+PGF1dGhvcnM+PGF1dGhvcj5QZXJuZywgRC4gVy48L2F1dGhvcj48YXV0aG9yPkNoYW5n
LCBLLiBULjwvYXV0aG9yPjxhdXRob3I+U3UsIEsuIEMuPC9hdXRob3I+PGF1dGhvcj5XdSwgWS4g
Qy48L2F1dGhvcj48YXV0aG9yPld1LCBNLiBULjwvYXV0aG9yPjxhdXRob3I+SHN1LCBXLiBILjwv
YXV0aG9yPjxhdXRob3I+VHNhaSwgQy4gTS48L2F1dGhvcj48YXV0aG9yPkxlZSwgWS4gQy48L2F1
dGhvcj48L2F1dGhvcnM+PC9jb250cmlidXRvcnM+PGxhbmd1YWdlPmVuZzwvbGFuZ3VhZ2U+PGFk
ZGVkLWRhdGUgZm9ybWF0PSJ1dGMiPjE0NjI4OTQ5NDA8L2FkZGVkLWRhdGU+PHJlZi10eXBlIG5h
bWU9IkpvdXJuYWwgQXJ0aWNsZSI+MTc8L3JlZi10eXBlPjxyZWMtbnVtYmVyPjE1MTwvcmVjLW51
bWJlcj48bGFzdC11cGRhdGVkLWRhdGUgZm9ybWF0PSJ1dGMiPjE0NjI4OTQ5NDA8L2xhc3QtdXBk
YXRlZC1kYXRlPjxhY2Nlc3Npb24tbnVtPjE3OTA4NzA0PC9hY2Nlc3Npb24tbnVtPjxlbGVjdHJv
bmljLXJlc291cmNlLW51bT4xMC4xMzc4L2NoZXN0LjA3LTEzNzM8L2VsZWN0cm9uaWMtcmVzb3Vy
Y2UtbnVtPjx2b2x1bWU+MTMyPC92b2x1bWU+PC9yZWNvcmQ+PC9DaXRlPjxDaXRlPjxBdXRob3I+
QXBwZWw8L0F1dGhvcj48WWVhcj4yMDA3PC9ZZWFyPjxJRFRleHQ+Q2hhcmFjdGVyaXphdGlvbiBv
ZiB0aGUgaW5uYXRlIGltbXVuZSByZXNwb25zZSB0byBjaHJvbmljIGFzcGlyYXRpb24gaW4gYSBu
b3ZlbCByb2RlbnQgbW9kZWw8L0lEVGV4dD48cmVjb3JkPjxrZXl3b3Jkcz48a2V5d29yZD5Bbmlt
YWxzPC9rZXl3b3JkPjxrZXl3b3JkPkJyb25jaGlvbGl0aXM8L2tleXdvcmQ+PGtleXdvcmQ+QnJv
bmNob2FsdmVvbGFyIExhdmFnZSBGbHVpZDwva2V5d29yZD48a2V5d29yZD5DRDQtUG9zaXRpdmUg
VC1MeW1waG9jeXRlczwva2V5d29yZD48a2V5d29yZD5DRDgtUG9zaXRpdmUgVC1MeW1waG9jeXRl
czwva2V5d29yZD48a2V5d29yZD5DeXRva2luZXM8L2tleXdvcmQ+PGtleXdvcmQ+RGlzZWFzZSBN
b2RlbHMsIEFuaW1hbDwva2V5d29yZD48a2V5d29yZD5Fbnp5bWUtTGlua2VkIEltbXVub3NvcmJl
bnQgQXNzYXk8L2tleXdvcmQ+PGtleXdvcmQ+RmxvdyBDeXRvbWV0cnk8L2tleXdvcmQ+PGtleXdv
cmQ+R2FzdHJpYyBBY2lkPC9rZXl3b3JkPjxrZXl3b3JkPkdhc3Ryb2Vzb3BoYWdlYWwgUmVmbHV4
PC9rZXl3b3JkPjxrZXl3b3JkPkltbXVuaXR5LCBJbm5hdGU8L2tleXdvcmQ+PGtleXdvcmQ+TWFj
cm9waGFnZXMsIEFsdmVvbGFyPC9rZXl3b3JkPjxrZXl3b3JkPk1hbGU8L2tleXdvcmQ+PGtleXdv
cmQ+UHVsbW9uYXJ5IEZpYnJvc2lzPC9rZXl3b3JkPjxrZXl3b3JkPlJhdHM8L2tleXdvcmQ+PGtl
eXdvcmQ+UmF0cywgSW5icmVkIEYzNDQ8L2tleXdvcmQ+PGtleXdvcmQ+UmVzcGlyYXRvcnkgQXNw
aXJhdGlvbjwva2V5d29yZD48L2tleXdvcmRzPjx1cmxzPjxyZWxhdGVkLXVybHM+PHVybD5odHRw
Oi8vd3d3Lm5jYmkubmxtLm5paC5nb3YvcHVibWVkLzE4MDQyMjgyPC91cmw+PC9yZWxhdGVkLXVy
bHM+PC91cmxzPjxpc2JuPjE0NjUtOTkzWDwvaXNibj48Y3VzdG9tMj5QTUMyMjEzNjU1PC9jdXN0
b20yPjx0aXRsZXM+PHRpdGxlPkNoYXJhY3Rlcml6YXRpb24gb2YgdGhlIGlubmF0ZSBpbW11bmUg
cmVzcG9uc2UgdG8gY2hyb25pYyBhc3BpcmF0aW9uIGluIGEgbm92ZWwgcm9kZW50IG1vZGVsPC90
aXRsZT48c2Vjb25kYXJ5LXRpdGxlPlJlc3BpciBSZXM8L3NlY29uZGFyeS10aXRsZT48L3RpdGxl
cz48cGFnZXM+ODc8L3BhZ2VzPjxjb250cmlidXRvcnM+PGF1dGhvcnM+PGF1dGhvcj5BcHBlbCwg
Si4gWi48L2F1dGhvcj48YXV0aG9yPkxlZSwgUy4gTS48L2F1dGhvcj48YXV0aG9yPkhhcnR3aWcs
IE0uIEcuPC9hdXRob3I+PGF1dGhvcj5MaSwgQi48L2F1dGhvcj48YXV0aG9yPkhzaWVoLCBDLiBD
LjwvYXV0aG9yPjxhdXRob3I+Q2FudHUsIEUuPC9hdXRob3I+PGF1dGhvcj5Zb29uLCBZLjwvYXV0
aG9yPjxhdXRob3I+TGluLCBTLiBTLjwvYXV0aG9yPjxhdXRob3I+UGFya2VyLCBXLjwvYXV0aG9y
PjxhdXRob3I+RGF2aXMsIFIuIEQuPC9hdXRob3I+PC9hdXRob3JzPjwvY29udHJpYnV0b3JzPjxs
YW5ndWFnZT5lbmc8L2xhbmd1YWdlPjxhZGRlZC1kYXRlIGZvcm1hdD0idXRjIj4xNDYyODk0OTcw
PC9hZGRlZC1kYXRlPjxyZWYtdHlwZSBuYW1lPSJKb3VybmFsIEFydGljbGUiPjE3PC9yZWYtdHlw
ZT48ZGF0ZXM+PHllYXI+MjAwNzwveWVhcj48L2RhdGVzPjxyZWMtbnVtYmVyPjE1MjwvcmVjLW51
bWJlcj48bGFzdC11cGRhdGVkLWRhdGUgZm9ybWF0PSJ1dGMiPjE0NjI4OTQ5NzA8L2xhc3QtdXBk
YXRlZC1kYXRlPjxhY2Nlc3Npb24tbnVtPjE4MDQyMjgyPC9hY2Nlc3Npb24tbnVtPjxlbGVjdHJv
bmljLXJlc291cmNlLW51bT4xMC4xMTg2LzE0NjUtOTkyMS04LTg3PC9lbGVjdHJvbmljLXJlc291
cmNlLW51bT48dm9sdW1lPjg8L3ZvbHVtZT48L3JlY29yZD48L0NpdGU+PC9FbmROb3RlPgB=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967D8A" w:rsidRPr="00B6576B">
        <w:rPr>
          <w:rFonts w:ascii="Book Antiqua" w:hAnsi="Book Antiqua" w:cs="Times New Roman"/>
        </w:rPr>
      </w:r>
      <w:r w:rsidR="00967D8A" w:rsidRPr="00B6576B">
        <w:rPr>
          <w:rFonts w:ascii="Book Antiqua" w:hAnsi="Book Antiqua" w:cs="Times New Roman"/>
        </w:rPr>
        <w:fldChar w:fldCharType="separate"/>
      </w:r>
      <w:r w:rsidR="008A3031" w:rsidRPr="00B6576B">
        <w:rPr>
          <w:rFonts w:ascii="Book Antiqua" w:hAnsi="Book Antiqua" w:cs="Times New Roman"/>
          <w:noProof/>
          <w:vertAlign w:val="superscript"/>
        </w:rPr>
        <w:t>42,54,55</w:t>
      </w:r>
      <w:r w:rsidR="00967D8A" w:rsidRPr="00B6576B">
        <w:rPr>
          <w:rFonts w:ascii="Book Antiqua" w:hAnsi="Book Antiqua" w:cs="Times New Roman"/>
        </w:rPr>
        <w:fldChar w:fldCharType="end"/>
      </w:r>
      <w:r w:rsidR="00627C05" w:rsidRPr="00B6576B">
        <w:rPr>
          <w:rFonts w:ascii="Book Antiqua" w:hAnsi="Book Antiqua" w:cs="Times New Roman"/>
          <w:vertAlign w:val="superscript"/>
        </w:rPr>
        <w:t>]</w:t>
      </w:r>
      <w:r w:rsidR="00627C05" w:rsidRPr="00B6576B">
        <w:rPr>
          <w:rFonts w:ascii="Book Antiqua" w:hAnsi="Book Antiqua" w:cs="Times New Roman"/>
        </w:rPr>
        <w:t>.</w:t>
      </w:r>
      <w:r w:rsidR="00CE347E" w:rsidRPr="00B6576B">
        <w:rPr>
          <w:rFonts w:ascii="Book Antiqua" w:hAnsi="Book Antiqua" w:cs="Times New Roman"/>
        </w:rPr>
        <w:t xml:space="preserve"> </w:t>
      </w:r>
    </w:p>
    <w:p w14:paraId="37D3F2D3" w14:textId="57796D0A" w:rsidR="004927F5" w:rsidRPr="00B6576B" w:rsidRDefault="00303E42" w:rsidP="00D404CB">
      <w:pPr>
        <w:spacing w:after="0" w:line="360" w:lineRule="auto"/>
        <w:jc w:val="both"/>
        <w:rPr>
          <w:rFonts w:ascii="Book Antiqua" w:hAnsi="Book Antiqua" w:cs="Times New Roman"/>
        </w:rPr>
      </w:pPr>
      <w:r w:rsidRPr="00B6576B">
        <w:rPr>
          <w:rFonts w:ascii="Book Antiqua" w:hAnsi="Book Antiqua" w:cs="Times New Roman"/>
        </w:rPr>
        <w:tab/>
      </w:r>
      <w:r w:rsidR="00C40A99" w:rsidRPr="00B6576B">
        <w:rPr>
          <w:rFonts w:ascii="Book Antiqua" w:hAnsi="Book Antiqua" w:cs="Times New Roman"/>
        </w:rPr>
        <w:t xml:space="preserve">In addition to </w:t>
      </w:r>
      <w:r w:rsidR="00967D8A" w:rsidRPr="00B6576B">
        <w:rPr>
          <w:rFonts w:ascii="Book Antiqua" w:hAnsi="Book Antiqua" w:cs="Times New Roman"/>
        </w:rPr>
        <w:t xml:space="preserve">its </w:t>
      </w:r>
      <w:r w:rsidR="00C40A99" w:rsidRPr="00B6576B">
        <w:rPr>
          <w:rFonts w:ascii="Book Antiqua" w:hAnsi="Book Antiqua" w:cs="Times New Roman"/>
        </w:rPr>
        <w:t xml:space="preserve">higher prevalence in patients with underlying lung disease prior to transplantation, </w:t>
      </w:r>
      <w:r w:rsidR="00784254" w:rsidRPr="00B6576B">
        <w:rPr>
          <w:rFonts w:ascii="Book Antiqua" w:hAnsi="Book Antiqua" w:cs="Times New Roman"/>
        </w:rPr>
        <w:t xml:space="preserve">numerous studies have </w:t>
      </w:r>
      <w:r w:rsidR="00967D8A" w:rsidRPr="00B6576B">
        <w:rPr>
          <w:rFonts w:ascii="Book Antiqua" w:hAnsi="Book Antiqua" w:cs="Times New Roman"/>
        </w:rPr>
        <w:t xml:space="preserve">also </w:t>
      </w:r>
      <w:r w:rsidR="00E560E0" w:rsidRPr="00B6576B">
        <w:rPr>
          <w:rFonts w:ascii="Book Antiqua" w:hAnsi="Book Antiqua" w:cs="Times New Roman"/>
        </w:rPr>
        <w:t>documented</w:t>
      </w:r>
      <w:r w:rsidR="00C40A99" w:rsidRPr="00B6576B">
        <w:rPr>
          <w:rFonts w:ascii="Book Antiqua" w:hAnsi="Book Antiqua" w:cs="Times New Roman"/>
        </w:rPr>
        <w:t xml:space="preserve"> that </w:t>
      </w:r>
      <w:r w:rsidR="00967D8A" w:rsidRPr="00B6576B">
        <w:rPr>
          <w:rFonts w:ascii="Book Antiqua" w:hAnsi="Book Antiqua" w:cs="Times New Roman"/>
        </w:rPr>
        <w:t xml:space="preserve">GERD </w:t>
      </w:r>
      <w:r w:rsidR="00C40A99" w:rsidRPr="00B6576B">
        <w:rPr>
          <w:rFonts w:ascii="Book Antiqua" w:hAnsi="Book Antiqua" w:cs="Times New Roman"/>
        </w:rPr>
        <w:t xml:space="preserve">is increased </w:t>
      </w:r>
      <w:r w:rsidR="00662844" w:rsidRPr="00B6576B">
        <w:rPr>
          <w:rFonts w:ascii="Book Antiqua" w:hAnsi="Book Antiqua" w:cs="Times New Roman"/>
        </w:rPr>
        <w:t xml:space="preserve">following </w:t>
      </w:r>
      <w:r w:rsidR="00967D8A" w:rsidRPr="00B6576B">
        <w:rPr>
          <w:rFonts w:ascii="Book Antiqua" w:hAnsi="Book Antiqua" w:cs="Times New Roman"/>
        </w:rPr>
        <w:t>transplant</w:t>
      </w:r>
      <w:r w:rsidR="00662844" w:rsidRPr="00B6576B">
        <w:rPr>
          <w:rFonts w:ascii="Book Antiqua" w:hAnsi="Book Antiqua" w:cs="Times New Roman"/>
        </w:rPr>
        <w:t>ation</w:t>
      </w:r>
      <w:r w:rsidR="00DD40E0" w:rsidRPr="00B6576B">
        <w:rPr>
          <w:rFonts w:ascii="Book Antiqua" w:hAnsi="Book Antiqua" w:cs="Times New Roman"/>
        </w:rPr>
        <w:t xml:space="preserve">. </w:t>
      </w:r>
      <w:r w:rsidR="00263B31" w:rsidRPr="00B6576B">
        <w:rPr>
          <w:rFonts w:ascii="Book Antiqua" w:hAnsi="Book Antiqua" w:cs="Times New Roman"/>
        </w:rPr>
        <w:t xml:space="preserve">Young </w:t>
      </w:r>
      <w:r w:rsidR="00263B31" w:rsidRPr="00B6576B">
        <w:rPr>
          <w:rFonts w:ascii="Book Antiqua" w:hAnsi="Book Antiqua" w:cs="Times New Roman"/>
          <w:i/>
        </w:rPr>
        <w:t>et al</w:t>
      </w:r>
      <w:r w:rsidR="000E26E4" w:rsidRPr="00B6576B">
        <w:rPr>
          <w:rFonts w:ascii="Book Antiqua" w:hAnsi="Book Antiqua" w:cs="Times New Roman"/>
          <w:vertAlign w:val="superscript"/>
        </w:rPr>
        <w:t>[</w:t>
      </w:r>
      <w:r w:rsidR="000E26E4" w:rsidRPr="00B6576B">
        <w:rPr>
          <w:rFonts w:ascii="Book Antiqua" w:hAnsi="Book Antiqua" w:cs="Times New Roman"/>
        </w:rPr>
        <w:fldChar w:fldCharType="begin"/>
      </w:r>
      <w:r w:rsidR="000E26E4" w:rsidRPr="00B6576B">
        <w:rPr>
          <w:rFonts w:ascii="Book Antiqua" w:hAnsi="Book Antiqua" w:cs="Times New Roman"/>
        </w:rPr>
        <w:instrText xml:space="preserve"> ADDIN EN.CITE &lt;EndNote&gt;&lt;Cite&gt;&lt;Author&gt;Young&lt;/Author&gt;&lt;Year&gt;2003&lt;/Year&gt;&lt;IDText&gt;Lung transplantation exacerbates gastroesophageal reflux disease&lt;/IDText&gt;&lt;DisplayText&gt;&lt;style face="superscript"&gt;56&lt;/style&gt;&lt;/DisplayText&gt;&lt;record&gt;&lt;dates&gt;&lt;pub-dates&gt;&lt;date&gt;Nov&lt;/date&gt;&lt;/pub-dates&gt;&lt;year&gt;2003&lt;/year&gt;&lt;/dates&gt;&lt;keywords&gt;&lt;keyword&gt;Esophagus&lt;/keyword&gt;&lt;keyword&gt;Female&lt;/keyword&gt;&lt;keyword&gt;Gastric Acidity Determination&lt;/keyword&gt;&lt;keyword&gt;Gastric Emptying&lt;/keyword&gt;&lt;keyword&gt;Gastroesophageal Reflux&lt;/keyword&gt;&lt;keyword&gt;Humans&lt;/keyword&gt;&lt;keyword&gt;Lung Transplantation&lt;/keyword&gt;&lt;keyword&gt;Male&lt;/keyword&gt;&lt;keyword&gt;Manometry&lt;/keyword&gt;&lt;keyword&gt;Middle Aged&lt;/keyword&gt;&lt;keyword&gt;Posture&lt;/keyword&gt;&lt;keyword&gt;Retrospective Studies&lt;/keyword&gt;&lt;/keywords&gt;&lt;urls&gt;&lt;related-urls&gt;&lt;url&gt;http://www.ncbi.nlm.nih.gov/pubmed/14605036&lt;/url&gt;&lt;/related-urls&gt;&lt;/urls&gt;&lt;isbn&gt;0012-3692&lt;/isbn&gt;&lt;titles&gt;&lt;title&gt;Lung transplantation exacerbates gastroesophageal reflux disease&lt;/title&gt;&lt;secondary-title&gt;Chest&lt;/secondary-title&gt;&lt;/titles&gt;&lt;pages&gt;1689-93&lt;/pages&gt;&lt;number&gt;5&lt;/number&gt;&lt;contributors&gt;&lt;authors&gt;&lt;author&gt;Young, L. R.&lt;/author&gt;&lt;author&gt;Hadjiliadis, D.&lt;/author&gt;&lt;author&gt;Davis, R. D.&lt;/author&gt;&lt;author&gt;Palmer, S. M.&lt;/author&gt;&lt;/authors&gt;&lt;/contributors&gt;&lt;language&gt;eng&lt;/language&gt;&lt;added-date format="utc"&gt;1462890000&lt;/added-date&gt;&lt;ref-type name="Journal Article"&gt;17&lt;/ref-type&gt;&lt;rec-number&gt;99&lt;/rec-number&gt;&lt;last-updated-date format="utc"&gt;1462890000&lt;/last-updated-date&gt;&lt;accession-num&gt;14605036&lt;/accession-num&gt;&lt;volume&gt;124&lt;/volume&gt;&lt;/record&gt;&lt;/Cite&gt;&lt;/EndNote&gt;</w:instrText>
      </w:r>
      <w:r w:rsidR="000E26E4" w:rsidRPr="00B6576B">
        <w:rPr>
          <w:rFonts w:ascii="Book Antiqua" w:hAnsi="Book Antiqua" w:cs="Times New Roman"/>
        </w:rPr>
        <w:fldChar w:fldCharType="separate"/>
      </w:r>
      <w:r w:rsidR="000E26E4" w:rsidRPr="00B6576B">
        <w:rPr>
          <w:rFonts w:ascii="Book Antiqua" w:hAnsi="Book Antiqua" w:cs="Times New Roman"/>
          <w:noProof/>
          <w:vertAlign w:val="superscript"/>
        </w:rPr>
        <w:t>56</w:t>
      </w:r>
      <w:r w:rsidR="000E26E4" w:rsidRPr="00B6576B">
        <w:rPr>
          <w:rFonts w:ascii="Book Antiqua" w:hAnsi="Book Antiqua" w:cs="Times New Roman"/>
        </w:rPr>
        <w:fldChar w:fldCharType="end"/>
      </w:r>
      <w:r w:rsidR="000E26E4" w:rsidRPr="00B6576B">
        <w:rPr>
          <w:rFonts w:ascii="Book Antiqua" w:hAnsi="Book Antiqua" w:cs="Times New Roman"/>
          <w:vertAlign w:val="superscript"/>
        </w:rPr>
        <w:t>]</w:t>
      </w:r>
      <w:r w:rsidR="00263B31" w:rsidRPr="00B6576B">
        <w:rPr>
          <w:rFonts w:ascii="Book Antiqua" w:hAnsi="Book Antiqua" w:cs="Times New Roman"/>
        </w:rPr>
        <w:t xml:space="preserve"> have </w:t>
      </w:r>
      <w:r w:rsidR="00B7038F" w:rsidRPr="00B6576B">
        <w:rPr>
          <w:rFonts w:ascii="Book Antiqua" w:hAnsi="Book Antiqua" w:cs="Times New Roman"/>
        </w:rPr>
        <w:t>shown</w:t>
      </w:r>
      <w:r w:rsidR="00CE347E" w:rsidRPr="00B6576B">
        <w:rPr>
          <w:rFonts w:ascii="Book Antiqua" w:hAnsi="Book Antiqua" w:cs="Times New Roman"/>
        </w:rPr>
        <w:t xml:space="preserve"> </w:t>
      </w:r>
      <w:r w:rsidR="00263B31" w:rsidRPr="00B6576B">
        <w:rPr>
          <w:rFonts w:ascii="Book Antiqua" w:hAnsi="Book Antiqua" w:cs="Times New Roman"/>
        </w:rPr>
        <w:t>that the incidence of</w:t>
      </w:r>
      <w:r w:rsidR="00CE347E" w:rsidRPr="00B6576B">
        <w:rPr>
          <w:rFonts w:ascii="Book Antiqua" w:hAnsi="Book Antiqua" w:cs="Times New Roman"/>
        </w:rPr>
        <w:t xml:space="preserve"> </w:t>
      </w:r>
      <w:r w:rsidR="00263B31" w:rsidRPr="00B6576B">
        <w:rPr>
          <w:rFonts w:ascii="Book Antiqua" w:hAnsi="Book Antiqua" w:cs="Times New Roman"/>
        </w:rPr>
        <w:t xml:space="preserve">GERD </w:t>
      </w:r>
      <w:r w:rsidR="007D6390" w:rsidRPr="00B6576B">
        <w:rPr>
          <w:rFonts w:ascii="Book Antiqua" w:hAnsi="Book Antiqua" w:cs="Times New Roman"/>
        </w:rPr>
        <w:t>rose from</w:t>
      </w:r>
      <w:r w:rsidR="00263B31" w:rsidRPr="00B6576B">
        <w:rPr>
          <w:rFonts w:ascii="Book Antiqua" w:hAnsi="Book Antiqua" w:cs="Times New Roman"/>
        </w:rPr>
        <w:t xml:space="preserve"> 35% </w:t>
      </w:r>
      <w:r w:rsidR="007D6390" w:rsidRPr="00B6576B">
        <w:rPr>
          <w:rFonts w:ascii="Book Antiqua" w:hAnsi="Book Antiqua" w:cs="Times New Roman"/>
        </w:rPr>
        <w:t xml:space="preserve">pre-transplant to 65% post-transplant </w:t>
      </w:r>
      <w:r w:rsidR="00263B31" w:rsidRPr="00B6576B">
        <w:rPr>
          <w:rFonts w:ascii="Book Antiqua" w:hAnsi="Book Antiqua" w:cs="Times New Roman"/>
        </w:rPr>
        <w:t xml:space="preserve">in their </w:t>
      </w:r>
      <w:r w:rsidR="007D6390" w:rsidRPr="00B6576B">
        <w:rPr>
          <w:rFonts w:ascii="Book Antiqua" w:hAnsi="Book Antiqua" w:cs="Times New Roman"/>
        </w:rPr>
        <w:t>cohort</w:t>
      </w:r>
      <w:r w:rsidR="00263B31" w:rsidRPr="00B6576B">
        <w:rPr>
          <w:rFonts w:ascii="Book Antiqua" w:hAnsi="Book Antiqua" w:cs="Times New Roman"/>
        </w:rPr>
        <w:t xml:space="preserve"> of patients</w:t>
      </w:r>
      <w:r w:rsidR="00AD4E2E" w:rsidRPr="00B6576B">
        <w:rPr>
          <w:rFonts w:ascii="Book Antiqua" w:hAnsi="Book Antiqua" w:cs="Times New Roman"/>
        </w:rPr>
        <w:t>.</w:t>
      </w:r>
      <w:r w:rsidR="00263B31" w:rsidRPr="00B6576B">
        <w:rPr>
          <w:rFonts w:ascii="Book Antiqua" w:hAnsi="Book Antiqua" w:cs="Times New Roman"/>
        </w:rPr>
        <w:t xml:space="preserve"> </w:t>
      </w:r>
      <w:r w:rsidR="00263B31" w:rsidRPr="00B6576B">
        <w:rPr>
          <w:rFonts w:ascii="Book Antiqua" w:hAnsi="Book Antiqua" w:cs="Times New Roman"/>
        </w:rPr>
        <w:lastRenderedPageBreak/>
        <w:t xml:space="preserve">Similarly, other groups have demonstrated a prevalence of reflux as high as 51-69% in patients </w:t>
      </w:r>
      <w:r w:rsidR="00662844" w:rsidRPr="00B6576B">
        <w:rPr>
          <w:rFonts w:ascii="Book Antiqua" w:hAnsi="Book Antiqua" w:cs="Times New Roman"/>
        </w:rPr>
        <w:t xml:space="preserve">after </w:t>
      </w:r>
      <w:proofErr w:type="gramStart"/>
      <w:r w:rsidR="00263B31" w:rsidRPr="00B6576B">
        <w:rPr>
          <w:rFonts w:ascii="Book Antiqua" w:hAnsi="Book Antiqua" w:cs="Times New Roman"/>
        </w:rPr>
        <w:t>transplant</w:t>
      </w:r>
      <w:r w:rsidR="002215ED" w:rsidRPr="00B6576B">
        <w:rPr>
          <w:rFonts w:ascii="Book Antiqua" w:hAnsi="Book Antiqua" w:cs="Times New Roman"/>
          <w:vertAlign w:val="superscript"/>
        </w:rPr>
        <w:t>[</w:t>
      </w:r>
      <w:proofErr w:type="gramEnd"/>
      <w:r w:rsidR="00263B31" w:rsidRPr="00B6576B">
        <w:rPr>
          <w:rFonts w:ascii="Book Antiqua" w:hAnsi="Book Antiqua" w:cs="Times New Roman"/>
        </w:rPr>
        <w:fldChar w:fldCharType="begin">
          <w:fldData xml:space="preserve">PEVuZE5vdGU+PENpdGU+PEF1dGhvcj5IYWRqaWxpYWRpczwvQXV0aG9yPjxZZWFyPjIwMDM8L1ll
YXI+PElEVGV4dD5HYXN0cm9lc29waGFnZWFsIHJlZmx1eCBkaXNlYXNlIGluIGx1bmcgdHJhbnNw
bGFudCByZWNpcGllbnRzPC9JRFRleHQ+PERpc3BsYXlUZXh0PjxzdHlsZSBmYWNlPSJzdXBlcnNj
cmlwdCI+MzMsNDg8L3N0eWxlPjwvRGlzcGxheVRleHQ+PHJlY29yZD48ZGF0ZXM+PHB1Yi1kYXRl
cz48ZGF0ZT5BdWc8L2RhdGU+PC9wdWItZGF0ZXM+PHllYXI+MjAwMzwveWVhcj48L2RhdGVzPjxr
ZXl3b3Jkcz48a2V5d29yZD5FbnZpcm9ubWVudGFsIE1vbml0b3Jpbmc8L2tleXdvcmQ+PGtleXdv
cmQ+RXBpZGVtaW9sb2dpY2FsIE1vbml0b3Jpbmc8L2tleXdvcmQ+PGtleXdvcmQ+RmVtYWxlPC9r
ZXl3b3JkPjxrZXl3b3JkPkdhc3Ryb2Vzb3BoYWdlYWwgUmVmbHV4PC9rZXl3b3JkPjxrZXl3b3Jk
Pkh1bWFuczwva2V5d29yZD48a2V5d29yZD5IeWRyb2dlbi1Jb24gQ29uY2VudHJhdGlvbjwva2V5
d29yZD48a2V5d29yZD5MdW5nIFRyYW5zcGxhbnRhdGlvbjwva2V5d29yZD48a2V5d29yZD5NYWxl
PC9rZXl3b3JkPjxrZXl3b3JkPk1pZGRsZSBBZ2VkPC9rZXl3b3JkPjxrZXl3b3JkPlBvc3RvcGVy
YXRpdmUgQ29tcGxpY2F0aW9uczwva2V5d29yZD48a2V5d29yZD5QcmV2YWxlbmNlPC9rZXl3b3Jk
PjxrZXl3b3JkPlJldHJvc3BlY3RpdmUgU3R1ZGllczwva2V5d29yZD48L2tleXdvcmRzPjx1cmxz
PjxyZWxhdGVkLXVybHM+PHVybD5odHRwOi8vd3d3Lm5jYmkubmxtLm5paC5nb3YvcHVibWVkLzEy
ODY4OTk0PC91cmw+PC9yZWxhdGVkLXVybHM+PC91cmxzPjxpc2JuPjA5MDItMDA2MzwvaXNibj48
dGl0bGVzPjx0aXRsZT5HYXN0cm9lc29waGFnZWFsIHJlZmx1eCBkaXNlYXNlIGluIGx1bmcgdHJh
bnNwbGFudCByZWNpcGllbnRzPC90aXRsZT48c2Vjb25kYXJ5LXRpdGxlPkNsaW4gVHJhbnNwbGFu
dDwvc2Vjb25kYXJ5LXRpdGxlPjwvdGl0bGVzPjxwYWdlcz4zNjMtODwvcGFnZXM+PG51bWJlcj40
PC9udW1iZXI+PGNvbnRyaWJ1dG9ycz48YXV0aG9ycz48YXV0aG9yPkhhZGppbGlhZGlzLCBELjwv
YXV0aG9yPjxhdXRob3I+RHVhbmUgRGF2aXMsIFIuPC9hdXRob3I+PGF1dGhvcj5TdGVlbGUsIE0u
IFAuPC9hdXRob3I+PGF1dGhvcj5NZXNzaWVyLCBSLiBILjwvYXV0aG9yPjxhdXRob3I+TGF1LCBD
LiBMLjwvYXV0aG9yPjxhdXRob3I+RXViYW5rcywgUy4gUy48L2F1dGhvcj48YXV0aG9yPlBhbG1l
ciwgUy4gTS48L2F1dGhvcj48L2F1dGhvcnM+PC9jb250cmlidXRvcnM+PGxhbmd1YWdlPmVuZzwv
bGFuZ3VhZ2U+PGFkZGVkLWRhdGUgZm9ybWF0PSJ1dGMiPjE0NjI4ODk4OTQ8L2FkZGVkLWRhdGU+
PHJlZi10eXBlIG5hbWU9IkpvdXJuYWwgQXJ0aWNsZSI+MTc8L3JlZi10eXBlPjxyZWMtbnVtYmVy
Pjk4PC9yZWMtbnVtYmVyPjxsYXN0LXVwZGF0ZWQtZGF0ZSBmb3JtYXQ9InV0YyI+MTQ2Mjg4OTg5
NDwvbGFzdC11cGRhdGVkLWRhdGU+PGFjY2Vzc2lvbi1udW0+MTI4Njg5OTQ8L2FjY2Vzc2lvbi1u
dW0+PHZvbHVtZT4xNzwvdm9sdW1lPjwvcmVjb3JkPjwvQ2l0ZT48Q2l0ZT48QXV0aG9yPkRhdmlz
PC9BdXRob3I+PFllYXI+MjAxMDwvWWVhcj48SURUZXh0Pkdhc3Ryb2Vzb3BoYWdlYWwgcmVmbHV4
IGRpc2Vhc2UgYWZ0ZXIgbHVuZyB0cmFuc3BsYW50YXRpb246IHBhdGhvcGh5c2lvbG9neSBhbmQg
aW1wbGljYXRpb25zIGZvciB0cmVhdG1lbnQ8L0lEVGV4dD48cmVjb3JkPjxkYXRlcz48cHViLWRh
dGVzPjxkYXRlPk9jdDwvZGF0ZT48L3B1Yi1kYXRlcz48eWVhcj4yMDEwPC95ZWFyPjwvZGF0ZXM+
PGtleXdvcmRzPjxrZXl3b3JkPkFkdWx0PC9rZXl3b3JkPjxrZXl3b3JkPkJhcnJldHQgRXNvcGhh
Z3VzPC9rZXl3b3JkPjxrZXl3b3JkPkZlbWFsZTwva2V5d29yZD48a2V5d29yZD5HYXN0cm9lc29w
aGFnZWFsIFJlZmx1eDwva2V5d29yZD48a2V5d29yZD5IdW1hbnM8L2tleXdvcmQ+PGtleXdvcmQ+
THVuZyBUcmFuc3BsYW50YXRpb248L2tleXdvcmQ+PGtleXdvcmQ+TWFsZTwva2V5d29yZD48a2V5
d29yZD5NaWRkbGUgQWdlZDwva2V5d29yZD48a2V5d29yZD5QcmV2YWxlbmNlPC9rZXl3b3JkPjxr
ZXl3b3JkPlJpc2sgRmFjdG9yczwva2V5d29yZD48a2V5d29yZD5Zb3VuZyBBZHVsdDwva2V5d29y
ZD48L2tleXdvcmRzPjx1cmxzPjxyZWxhdGVkLXVybHM+PHVybD5odHRwOi8vd3d3Lm5jYmkubmxt
Lm5paC5nb3YvcHVibWVkLzIwNzI3NTY0PC91cmw+PC9yZWxhdGVkLXVybHM+PC91cmxzPjxpc2Ju
PjE1MzItNzM2MTwvaXNibj48Y3VzdG9tMj5QTUMzMDY2MjU4PC9jdXN0b20yPjx0aXRsZXM+PHRp
dGxlPkdhc3Ryb2Vzb3BoYWdlYWwgcmVmbHV4IGRpc2Vhc2UgYWZ0ZXIgbHVuZyB0cmFuc3BsYW50
YXRpb246IHBhdGhvcGh5c2lvbG9neSBhbmQgaW1wbGljYXRpb25zIGZvciB0cmVhdG1lbnQ8L3Rp
dGxlPjxzZWNvbmRhcnktdGl0bGU+U3VyZ2VyeTwvc2Vjb25kYXJ5LXRpdGxlPjwvdGl0bGVzPjxw
YWdlcz43MzctNDQ7IGRpc2N1c3Npb24gNzQ0LTU8L3BhZ2VzPjxudW1iZXI+NDwvbnVtYmVyPjxj
b250cmlidXRvcnM+PGF1dGhvcnM+PGF1dGhvcj5EYXZpcywgQy4gUy48L2F1dGhvcj48YXV0aG9y
PlNoYW5rYXJhbiwgVi48L2F1dGhvcj48YXV0aG9yPktvdmFjcywgRS4gSi48L2F1dGhvcj48YXV0
aG9yPkdhZ2VybWVpZXIsIEouPC9hdXRob3I+PGF1dGhvcj5EaWxsaW5nLCBELjwvYXV0aG9yPjxh
dXRob3I+QWxleCwgQy4gRy48L2F1dGhvcj48YXV0aG9yPkxvdmUsIFIuIEIuPC9hdXRob3I+PGF1
dGhvcj5TaW5hY29yZSwgSi48L2F1dGhvcj48YXV0aG9yPkZpc2ljaGVsbGEsIFAuIE0uPC9hdXRo
b3I+PC9hdXRob3JzPjwvY29udHJpYnV0b3JzPjxsYW5ndWFnZT5lbmc8L2xhbmd1YWdlPjxhZGRl
ZC1kYXRlIGZvcm1hdD0idXRjIj4xNDYyODkxMzAzPC9hZGRlZC1kYXRlPjxyZWYtdHlwZSBuYW1l
PSJKb3VybmFsIEFydGljbGUiPjE3PC9yZWYtdHlwZT48cmVjLW51bWJlcj4xMjM8L3JlYy1udW1i
ZXI+PGxhc3QtdXBkYXRlZC1kYXRlIGZvcm1hdD0idXRjIj4xNDYyODkxMzAzPC9sYXN0LXVwZGF0
ZWQtZGF0ZT48YWNjZXNzaW9uLW51bT4yMDcyNzU2NDwvYWNjZXNzaW9uLW51bT48ZWxlY3Ryb25p
Yy1yZXNvdXJjZS1udW0+MTAuMTAxNi9qLnN1cmcuMjAxMC4wNy4wMTE8L2VsZWN0cm9uaWMtcmVz
b3VyY2UtbnVtPjx2b2x1bWU+MTQ4PC92b2x1bWU+PC9yZWNvcmQ+PC9DaXRlPjwvRW5kTm90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IYWRqaWxpYWRpczwvQXV0aG9yPjxZZWFyPjIwMDM8L1ll
YXI+PElEVGV4dD5HYXN0cm9lc29waGFnZWFsIHJlZmx1eCBkaXNlYXNlIGluIGx1bmcgdHJhbnNw
bGFudCByZWNpcGllbnRzPC9JRFRleHQ+PERpc3BsYXlUZXh0PjxzdHlsZSBmYWNlPSJzdXBlcnNj
cmlwdCI+MzMsNDg8L3N0eWxlPjwvRGlzcGxheVRleHQ+PHJlY29yZD48ZGF0ZXM+PHB1Yi1kYXRl
cz48ZGF0ZT5BdWc8L2RhdGU+PC9wdWItZGF0ZXM+PHllYXI+MjAwMzwveWVhcj48L2RhdGVzPjxr
ZXl3b3Jkcz48a2V5d29yZD5FbnZpcm9ubWVudGFsIE1vbml0b3Jpbmc8L2tleXdvcmQ+PGtleXdv
cmQ+RXBpZGVtaW9sb2dpY2FsIE1vbml0b3Jpbmc8L2tleXdvcmQ+PGtleXdvcmQ+RmVtYWxlPC9r
ZXl3b3JkPjxrZXl3b3JkPkdhc3Ryb2Vzb3BoYWdlYWwgUmVmbHV4PC9rZXl3b3JkPjxrZXl3b3Jk
Pkh1bWFuczwva2V5d29yZD48a2V5d29yZD5IeWRyb2dlbi1Jb24gQ29uY2VudHJhdGlvbjwva2V5
d29yZD48a2V5d29yZD5MdW5nIFRyYW5zcGxhbnRhdGlvbjwva2V5d29yZD48a2V5d29yZD5NYWxl
PC9rZXl3b3JkPjxrZXl3b3JkPk1pZGRsZSBBZ2VkPC9rZXl3b3JkPjxrZXl3b3JkPlBvc3RvcGVy
YXRpdmUgQ29tcGxpY2F0aW9uczwva2V5d29yZD48a2V5d29yZD5QcmV2YWxlbmNlPC9rZXl3b3Jk
PjxrZXl3b3JkPlJldHJvc3BlY3RpdmUgU3R1ZGllczwva2V5d29yZD48L2tleXdvcmRzPjx1cmxz
PjxyZWxhdGVkLXVybHM+PHVybD5odHRwOi8vd3d3Lm5jYmkubmxtLm5paC5nb3YvcHVibWVkLzEy
ODY4OTk0PC91cmw+PC9yZWxhdGVkLXVybHM+PC91cmxzPjxpc2JuPjA5MDItMDA2MzwvaXNibj48
dGl0bGVzPjx0aXRsZT5HYXN0cm9lc29waGFnZWFsIHJlZmx1eCBkaXNlYXNlIGluIGx1bmcgdHJh
bnNwbGFudCByZWNpcGllbnRzPC90aXRsZT48c2Vjb25kYXJ5LXRpdGxlPkNsaW4gVHJhbnNwbGFu
dDwvc2Vjb25kYXJ5LXRpdGxlPjwvdGl0bGVzPjxwYWdlcz4zNjMtODwvcGFnZXM+PG51bWJlcj40
PC9udW1iZXI+PGNvbnRyaWJ1dG9ycz48YXV0aG9ycz48YXV0aG9yPkhhZGppbGlhZGlzLCBELjwv
YXV0aG9yPjxhdXRob3I+RHVhbmUgRGF2aXMsIFIuPC9hdXRob3I+PGF1dGhvcj5TdGVlbGUsIE0u
IFAuPC9hdXRob3I+PGF1dGhvcj5NZXNzaWVyLCBSLiBILjwvYXV0aG9yPjxhdXRob3I+TGF1LCBD
LiBMLjwvYXV0aG9yPjxhdXRob3I+RXViYW5rcywgUy4gUy48L2F1dGhvcj48YXV0aG9yPlBhbG1l
ciwgUy4gTS48L2F1dGhvcj48L2F1dGhvcnM+PC9jb250cmlidXRvcnM+PGxhbmd1YWdlPmVuZzwv
bGFuZ3VhZ2U+PGFkZGVkLWRhdGUgZm9ybWF0PSJ1dGMiPjE0NjI4ODk4OTQ8L2FkZGVkLWRhdGU+
PHJlZi10eXBlIG5hbWU9IkpvdXJuYWwgQXJ0aWNsZSI+MTc8L3JlZi10eXBlPjxyZWMtbnVtYmVy
Pjk4PC9yZWMtbnVtYmVyPjxsYXN0LXVwZGF0ZWQtZGF0ZSBmb3JtYXQ9InV0YyI+MTQ2Mjg4OTg5
NDwvbGFzdC11cGRhdGVkLWRhdGU+PGFjY2Vzc2lvbi1udW0+MTI4Njg5OTQ8L2FjY2Vzc2lvbi1u
dW0+PHZvbHVtZT4xNzwvdm9sdW1lPjwvcmVjb3JkPjwvQ2l0ZT48Q2l0ZT48QXV0aG9yPkRhdmlz
PC9BdXRob3I+PFllYXI+MjAxMDwvWWVhcj48SURUZXh0Pkdhc3Ryb2Vzb3BoYWdlYWwgcmVmbHV4
IGRpc2Vhc2UgYWZ0ZXIgbHVuZyB0cmFuc3BsYW50YXRpb246IHBhdGhvcGh5c2lvbG9neSBhbmQg
aW1wbGljYXRpb25zIGZvciB0cmVhdG1lbnQ8L0lEVGV4dD48cmVjb3JkPjxkYXRlcz48cHViLWRh
dGVzPjxkYXRlPk9jdDwvZGF0ZT48L3B1Yi1kYXRlcz48eWVhcj4yMDEwPC95ZWFyPjwvZGF0ZXM+
PGtleXdvcmRzPjxrZXl3b3JkPkFkdWx0PC9rZXl3b3JkPjxrZXl3b3JkPkJhcnJldHQgRXNvcGhh
Z3VzPC9rZXl3b3JkPjxrZXl3b3JkPkZlbWFsZTwva2V5d29yZD48a2V5d29yZD5HYXN0cm9lc29w
aGFnZWFsIFJlZmx1eDwva2V5d29yZD48a2V5d29yZD5IdW1hbnM8L2tleXdvcmQ+PGtleXdvcmQ+
THVuZyBUcmFuc3BsYW50YXRpb248L2tleXdvcmQ+PGtleXdvcmQ+TWFsZTwva2V5d29yZD48a2V5
d29yZD5NaWRkbGUgQWdlZDwva2V5d29yZD48a2V5d29yZD5QcmV2YWxlbmNlPC9rZXl3b3JkPjxr
ZXl3b3JkPlJpc2sgRmFjdG9yczwva2V5d29yZD48a2V5d29yZD5Zb3VuZyBBZHVsdDwva2V5d29y
ZD48L2tleXdvcmRzPjx1cmxzPjxyZWxhdGVkLXVybHM+PHVybD5odHRwOi8vd3d3Lm5jYmkubmxt
Lm5paC5nb3YvcHVibWVkLzIwNzI3NTY0PC91cmw+PC9yZWxhdGVkLXVybHM+PC91cmxzPjxpc2Ju
PjE1MzItNzM2MTwvaXNibj48Y3VzdG9tMj5QTUMzMDY2MjU4PC9jdXN0b20yPjx0aXRsZXM+PHRp
dGxlPkdhc3Ryb2Vzb3BoYWdlYWwgcmVmbHV4IGRpc2Vhc2UgYWZ0ZXIgbHVuZyB0cmFuc3BsYW50
YXRpb246IHBhdGhvcGh5c2lvbG9neSBhbmQgaW1wbGljYXRpb25zIGZvciB0cmVhdG1lbnQ8L3Rp
dGxlPjxzZWNvbmRhcnktdGl0bGU+U3VyZ2VyeTwvc2Vjb25kYXJ5LXRpdGxlPjwvdGl0bGVzPjxw
YWdlcz43MzctNDQ7IGRpc2N1c3Npb24gNzQ0LTU8L3BhZ2VzPjxudW1iZXI+NDwvbnVtYmVyPjxj
b250cmlidXRvcnM+PGF1dGhvcnM+PGF1dGhvcj5EYXZpcywgQy4gUy48L2F1dGhvcj48YXV0aG9y
PlNoYW5rYXJhbiwgVi48L2F1dGhvcj48YXV0aG9yPktvdmFjcywgRS4gSi48L2F1dGhvcj48YXV0
aG9yPkdhZ2VybWVpZXIsIEouPC9hdXRob3I+PGF1dGhvcj5EaWxsaW5nLCBELjwvYXV0aG9yPjxh
dXRob3I+QWxleCwgQy4gRy48L2F1dGhvcj48YXV0aG9yPkxvdmUsIFIuIEIuPC9hdXRob3I+PGF1
dGhvcj5TaW5hY29yZSwgSi48L2F1dGhvcj48YXV0aG9yPkZpc2ljaGVsbGEsIFAuIE0uPC9hdXRo
b3I+PC9hdXRob3JzPjwvY29udHJpYnV0b3JzPjxsYW5ndWFnZT5lbmc8L2xhbmd1YWdlPjxhZGRl
ZC1kYXRlIGZvcm1hdD0idXRjIj4xNDYyODkxMzAzPC9hZGRlZC1kYXRlPjxyZWYtdHlwZSBuYW1l
PSJKb3VybmFsIEFydGljbGUiPjE3PC9yZWYtdHlwZT48cmVjLW51bWJlcj4xMjM8L3JlYy1udW1i
ZXI+PGxhc3QtdXBkYXRlZC1kYXRlIGZvcm1hdD0idXRjIj4xNDYyODkxMzAzPC9sYXN0LXVwZGF0
ZWQtZGF0ZT48YWNjZXNzaW9uLW51bT4yMDcyNzU2NDwvYWNjZXNzaW9uLW51bT48ZWxlY3Ryb25p
Yy1yZXNvdXJjZS1udW0+MTAuMTAxNi9qLnN1cmcuMjAxMC4wNy4wMTE8L2VsZWN0cm9uaWMtcmVz
b3VyY2UtbnVtPjx2b2x1bWU+MTQ4PC92b2x1bWU+PC9yZWNvcmQ+PC9DaXRlPjwvRW5kTm90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263B31" w:rsidRPr="00B6576B">
        <w:rPr>
          <w:rFonts w:ascii="Book Antiqua" w:hAnsi="Book Antiqua" w:cs="Times New Roman"/>
        </w:rPr>
      </w:r>
      <w:r w:rsidR="00263B31" w:rsidRPr="00B6576B">
        <w:rPr>
          <w:rFonts w:ascii="Book Antiqua" w:hAnsi="Book Antiqua" w:cs="Times New Roman"/>
        </w:rPr>
        <w:fldChar w:fldCharType="separate"/>
      </w:r>
      <w:r w:rsidR="008A3031" w:rsidRPr="00B6576B">
        <w:rPr>
          <w:rFonts w:ascii="Book Antiqua" w:hAnsi="Book Antiqua" w:cs="Times New Roman"/>
          <w:noProof/>
          <w:vertAlign w:val="superscript"/>
        </w:rPr>
        <w:t>33,48</w:t>
      </w:r>
      <w:r w:rsidR="00263B31" w:rsidRPr="00B6576B">
        <w:rPr>
          <w:rFonts w:ascii="Book Antiqua" w:hAnsi="Book Antiqua" w:cs="Times New Roman"/>
        </w:rPr>
        <w:fldChar w:fldCharType="end"/>
      </w:r>
      <w:r w:rsidR="002215ED" w:rsidRPr="00B6576B">
        <w:rPr>
          <w:rFonts w:ascii="Book Antiqua" w:hAnsi="Book Antiqua" w:cs="Times New Roman"/>
          <w:vertAlign w:val="superscript"/>
        </w:rPr>
        <w:t>]</w:t>
      </w:r>
      <w:r w:rsidR="002215ED" w:rsidRPr="00B6576B">
        <w:rPr>
          <w:rFonts w:ascii="Book Antiqua" w:hAnsi="Book Antiqua" w:cs="Times New Roman"/>
        </w:rPr>
        <w:t>.</w:t>
      </w:r>
      <w:r w:rsidR="00263B31" w:rsidRPr="00B6576B">
        <w:rPr>
          <w:rFonts w:ascii="Book Antiqua" w:hAnsi="Book Antiqua" w:cs="Times New Roman"/>
        </w:rPr>
        <w:t xml:space="preserve"> </w:t>
      </w:r>
      <w:proofErr w:type="spellStart"/>
      <w:r w:rsidR="00263B31" w:rsidRPr="00B6576B">
        <w:rPr>
          <w:rFonts w:ascii="Book Antiqua" w:hAnsi="Book Antiqua" w:cs="Times New Roman"/>
        </w:rPr>
        <w:t>D’Ovidio</w:t>
      </w:r>
      <w:proofErr w:type="spellEnd"/>
      <w:r w:rsidR="00263B31" w:rsidRPr="00B6576B">
        <w:rPr>
          <w:rFonts w:ascii="Book Antiqua" w:hAnsi="Book Antiqua" w:cs="Times New Roman"/>
        </w:rPr>
        <w:t xml:space="preserve"> and colleagues have investigated the prevalence of reflux at 3- and 12-month</w:t>
      </w:r>
      <w:r w:rsidR="00662844" w:rsidRPr="00B6576B">
        <w:rPr>
          <w:rFonts w:ascii="Book Antiqua" w:hAnsi="Book Antiqua" w:cs="Times New Roman"/>
        </w:rPr>
        <w:t>s</w:t>
      </w:r>
      <w:r w:rsidR="00263B31" w:rsidRPr="00B6576B">
        <w:rPr>
          <w:rFonts w:ascii="Book Antiqua" w:hAnsi="Book Antiqua" w:cs="Times New Roman"/>
        </w:rPr>
        <w:t xml:space="preserve"> post-transplant, and found that </w:t>
      </w:r>
      <w:r w:rsidR="007D6390" w:rsidRPr="00B6576B">
        <w:rPr>
          <w:rFonts w:ascii="Book Antiqua" w:hAnsi="Book Antiqua" w:cs="Times New Roman"/>
        </w:rPr>
        <w:t>it</w:t>
      </w:r>
      <w:r w:rsidR="00263B31" w:rsidRPr="00B6576B">
        <w:rPr>
          <w:rFonts w:ascii="Book Antiqua" w:hAnsi="Book Antiqua" w:cs="Times New Roman"/>
        </w:rPr>
        <w:t xml:space="preserve"> increased from 32% to 53%</w:t>
      </w:r>
      <w:r w:rsidR="00662844" w:rsidRPr="00B6576B">
        <w:rPr>
          <w:rFonts w:ascii="Book Antiqua" w:hAnsi="Book Antiqua" w:cs="Times New Roman"/>
        </w:rPr>
        <w:t xml:space="preserve">, suggesting that transplantation may itself induce worsened </w:t>
      </w:r>
      <w:proofErr w:type="gramStart"/>
      <w:r w:rsidR="00662844" w:rsidRPr="00B6576B">
        <w:rPr>
          <w:rFonts w:ascii="Book Antiqua" w:hAnsi="Book Antiqua" w:cs="Times New Roman"/>
        </w:rPr>
        <w:t>reflux</w:t>
      </w:r>
      <w:r w:rsidR="00E01A98" w:rsidRPr="00B6576B">
        <w:rPr>
          <w:rFonts w:ascii="Book Antiqua" w:hAnsi="Book Antiqua" w:cs="Times New Roman"/>
          <w:vertAlign w:val="superscript"/>
        </w:rPr>
        <w:t>[</w:t>
      </w:r>
      <w:proofErr w:type="gramEnd"/>
      <w:r w:rsidR="00263B31"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1Niw1Nzwvc3R5bGU+PC9EaXNwbGF5VGV4dD48cmVjb3JkPjxk
YXRlcz48cHViLWRhdGVzPjxkYXRlPkF1ZzwvZGF0ZT48L3B1Yi1kYXRlcz48eWVhcj4yMDA2PC95
ZWFyPjwvZGF0ZXM+PGtleXdvcmRzPjxrZXl3b3JkPkJpbGUgQWNpZHMgYW5kIFNhbHRzPC9rZXl3
b3JkPjxrZXl3b3JkPkJyb25jaG9hbHZlb2xhciBMYXZhZ2UgRmx1aWQ8L2tleXdvcmQ+PGtleXdv
cmQ+Rm9sbG93LVVwIFN0dWRpZXM8L2tleXdvcmQ+PGtleXdvcmQ+SHVtYW5zPC9rZXl3b3JkPjxr
ZXl3b3JkPkh5ZHJvZ2VuLUlvbiBDb25jZW50cmF0aW9uPC9rZXl3b3JkPjxrZXl3b3JkPkltbXVu
aXR5LCBJbm5hdGU8L2tleXdvcmQ+PGtleXdvcmQ+THVuZyBUcmFuc3BsYW50YXRpb248L2tleXdv
cmQ+PGtleXdvcmQ+UGhvc3BoYXRpZHlsZ2x5Y2Vyb2xzPC9rZXl3b3JkPjxrZXl3b3JkPlB1bG1v
bmFyeSBTdXJmYWN0YW50LUFzc29jaWF0ZWQgUHJvdGVpbiBBPC9rZXl3b3JkPjxrZXl3b3JkPlB1
bG1vbmFyeSBTdXJmYWN0YW50LUFzc29jaWF0ZWQgUHJvdGVpbiBEPC9rZXl3b3JkPjxrZXl3b3Jk
PlJlc3BpcmF0b3J5IEFzcGlyYXRpb248L2tleXdvcmQ+PGtleXdvcmQ+U3BoaW5nb215ZWxpbnM8
L2tleXdvcmQ+PGtleXdvcmQ+VHJhbnNwbGFudGF0aW9uLCBIb21vbG9nb3VzPC9rZXl3b3JkPjwv
a2V5d29yZHM+PHVybHM+PHJlbGF0ZWQtdXJscz48dXJsPmh0dHA6Ly93d3cubmNiaS5ubG0ubmlo
Lmdvdi9wdWJtZWQvMTY4ODk1NDc8L3VybD48L3JlbGF0ZWQtdXJscz48L3VybHM+PGlzYm4+MTYw
MC02MTM1PC9pc2JuPjx0aXRsZXM+PHRpdGxlPlRoZSBlZmZlY3Qgb2YgcmVmbHV4IGFuZCBiaWxl
IGFjaWQgYXNwaXJhdGlvbiBvbiB0aGUgbHVuZyBhbGxvZ3JhZnQgYW5kIGl0cyBzdXJmYWN0YW50
IGFuZCBpbm5hdGUgaW1tdW5pdHkgbW9sZWN1bGVzIFNQLUEgYW5kIFNQLUQ8L3RpdGxlPjxzZWNv
bmRhcnktdGl0bGU+QW0gSiBUcmFuc3BsYW50PC9zZWNvbmRhcnktdGl0bGU+PC90aXRsZXM+PHBh
Z2VzPjE5MzAtODwvcGFnZXM+PG51bWJlcj44PC9udW1iZXI+PGNvbnRyaWJ1dG9ycz48YXV0aG9y
cz48YXV0aG9yPkQmYXBvcztPdmlkaW8sIEYuPC9hdXRob3I+PGF1dGhvcj5NdXJhLCBNLjwvYXV0
aG9yPjxhdXRob3I+Umlkc2RhbGUsIFIuPC9hdXRob3I+PGF1dGhvcj5UYWthaGFzaGksIEguPC9h
dXRob3I+PGF1dGhvcj5XYWRkZWxsLCBULiBLLjwvYXV0aG9yPjxhdXRob3I+SHV0Y2hlb24sIE0u
PC9hdXRob3I+PGF1dGhvcj5IYWRqaWxpYWRpcywgRC48L2F1dGhvcj48YXV0aG9yPlNpbmdlciwg
TC4gRy48L2F1dGhvcj48YXV0aG9yPlBpZXJyZSwgQS48L2F1dGhvcj48YXV0aG9yPkNoYXBhcnJv
LCBDLjwvYXV0aG9yPjxhdXRob3I+R3V0aWVycmV6LCBDLjwvYXV0aG9yPjxhdXRob3I+TWlsbGVy
LCBMLjwvYXV0aG9yPjxhdXRob3I+RGFybGluZywgRy48L2F1dGhvcj48YXV0aG9yPkxpdSwgTS48
L2F1dGhvcj48YXV0aG9yPlBvc3QsIE0uPC9hdXRob3I+PGF1dGhvcj5LZXNoYXZqZWUsIFMuPC9h
dXRob3I+PC9hdXRob3JzPjwvY29udHJpYnV0b3JzPjxsYW5ndWFnZT5lbmc8L2xhbmd1YWdlPjxh
ZGRlZC1kYXRlIGZvcm1hdD0idXRjIj4xNDYzMDk3MzE4PC9hZGRlZC1kYXRlPjxyZWYtdHlwZSBu
YW1lPSJKb3VybmFsIEFydGljbGUiPjE3PC9yZWYtdHlwZT48cmVjLW51bWJlcj4xNTk8L3JlYy1u
dW1iZXI+PGxhc3QtdXBkYXRlZC1kYXRlIGZvcm1hdD0idXRjIj4xNDYzMDk3MzE4PC9sYXN0LXVw
ZGF0ZWQtZGF0ZT48YWNjZXNzaW9uLW51bT4xNjg4OTU0NzwvYWNjZXNzaW9uLW51bT48ZWxlY3Ry
b25pYy1yZXNvdXJjZS1udW0+MTAuMTExMS9qLjE2MDAtNjE0My4yMDA2LjAxMzU3Lng8L2VsZWN0
cm9uaWMtcmVzb3VyY2UtbnVtPjx2b2x1bWU+Njwvdm9sdW1lPjwvcmVjb3JkPjwvQ2l0ZT48Q2l0
ZT48QXV0aG9yPllvdW5nPC9BdXRob3I+PFllYXI+MjAwMzwvWWVhcj48SURUZXh0Pkx1bmcgdHJh
bnNwbGFudGF0aW9uIGV4YWNlcmJhdGVzIGdhc3Ryb2Vzb3BoYWdlYWwgcmVmbHV4IGRpc2Vhc2U8
L0lEVGV4dD48cmVjb3JkPjxkYXRlcz48cHViLWRhdGVzPjxkYXRlPk5vdjwvZGF0ZT48L3B1Yi1k
YXRlcz48eWVhcj4yMDAzPC95ZWFyPjwvZGF0ZXM+PGtleXdvcmRzPjxrZXl3b3JkPkVzb3BoYWd1
czwva2V5d29yZD48a2V5d29yZD5GZW1hbGU8L2tleXdvcmQ+PGtleXdvcmQ+R2FzdHJpYyBBY2lk
aXR5IERldGVybWluYXRpb248L2tleXdvcmQ+PGtleXdvcmQ+R2FzdHJpYyBFbXB0eWluZzwva2V5
d29yZD48a2V5d29yZD5HYXN0cm9lc29waGFnZWFsIFJlZmx1eDwva2V5d29yZD48a2V5d29yZD5I
dW1hbnM8L2tleXdvcmQ+PGtleXdvcmQ+THVuZyBUcmFuc3BsYW50YXRpb248L2tleXdvcmQ+PGtl
eXdvcmQ+TWFsZTwva2V5d29yZD48a2V5d29yZD5NYW5vbWV0cnk8L2tleXdvcmQ+PGtleXdvcmQ+
TWlkZGxlIEFnZWQ8L2tleXdvcmQ+PGtleXdvcmQ+UG9zdHVyZTwva2V5d29yZD48a2V5d29yZD5S
ZXRyb3NwZWN0aXZlIFN0dWRpZXM8L2tleXdvcmQ+PC9rZXl3b3Jkcz48dXJscz48cmVsYXRlZC11
cmxzPjx1cmw+aHR0cDovL3d3dy5uY2JpLm5sbS5uaWguZ292L3B1Ym1lZC8xNDYwNTAzNjwvdXJs
PjwvcmVsYXRlZC11cmxzPjwvdXJscz48aXNibj4wMDEyLTM2OTI8L2lzYm4+PHRpdGxlcz48dGl0
bGU+THVuZyB0cmFuc3BsYW50YXRpb24gZXhhY2VyYmF0ZXMgZ2FzdHJvZXNvcGhhZ2VhbCByZWZs
dXggZGlzZWFzZTwvdGl0bGU+PHNlY29uZGFyeS10aXRsZT5DaGVzdDwvc2Vjb25kYXJ5LXRpdGxl
PjwvdGl0bGVzPjxwYWdlcz4xNjg5LTkzPC9wYWdlcz48bnVtYmVyPjU8L251bWJlcj48Y29udHJp
YnV0b3JzPjxhdXRob3JzPjxhdXRob3I+WW91bmcsIEwuIFIuPC9hdXRob3I+PGF1dGhvcj5IYWRq
aWxpYWRpcywgRC48L2F1dGhvcj48YXV0aG9yPkRhdmlzLCBSLiBELjwvYXV0aG9yPjxhdXRob3I+
UGFsbWVyLCBTLiBNLjwvYXV0aG9yPjwvYXV0aG9ycz48L2NvbnRyaWJ1dG9ycz48bGFuZ3VhZ2U+
ZW5nPC9sYW5ndWFnZT48YWRkZWQtZGF0ZSBmb3JtYXQ9InV0YyI+MTQ2Mjg5MDAwMDwvYWRkZWQt
ZGF0ZT48cmVmLXR5cGUgbmFtZT0iSm91cm5hbCBBcnRpY2xlIj4xNzwvcmVmLXR5cGU+PHJlYy1u
dW1iZXI+OTk8L3JlYy1udW1iZXI+PGxhc3QtdXBkYXRlZC1kYXRlIGZvcm1hdD0idXRjIj4xNDYy
ODkwMDAwPC9sYXN0LXVwZGF0ZWQtZGF0ZT48YWNjZXNzaW9uLW51bT4xNDYwNTAzNjwvYWNjZXNz
aW9uLW51bT48dm9sdW1lPjEyNDwvdm9sdW1lPjwvcmVjb3JkPjwvQ2l0ZT48L0VuZE5vdGU+AG==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1Niw1Nzwvc3R5bGU+PC9EaXNwbGF5VGV4dD48cmVjb3JkPjxk
YXRlcz48cHViLWRhdGVzPjxkYXRlPkF1ZzwvZGF0ZT48L3B1Yi1kYXRlcz48eWVhcj4yMDA2PC95
ZWFyPjwvZGF0ZXM+PGtleXdvcmRzPjxrZXl3b3JkPkJpbGUgQWNpZHMgYW5kIFNhbHRzPC9rZXl3
b3JkPjxrZXl3b3JkPkJyb25jaG9hbHZlb2xhciBMYXZhZ2UgRmx1aWQ8L2tleXdvcmQ+PGtleXdv
cmQ+Rm9sbG93LVVwIFN0dWRpZXM8L2tleXdvcmQ+PGtleXdvcmQ+SHVtYW5zPC9rZXl3b3JkPjxr
ZXl3b3JkPkh5ZHJvZ2VuLUlvbiBDb25jZW50cmF0aW9uPC9rZXl3b3JkPjxrZXl3b3JkPkltbXVu
aXR5LCBJbm5hdGU8L2tleXdvcmQ+PGtleXdvcmQ+THVuZyBUcmFuc3BsYW50YXRpb248L2tleXdv
cmQ+PGtleXdvcmQ+UGhvc3BoYXRpZHlsZ2x5Y2Vyb2xzPC9rZXl3b3JkPjxrZXl3b3JkPlB1bG1v
bmFyeSBTdXJmYWN0YW50LUFzc29jaWF0ZWQgUHJvdGVpbiBBPC9rZXl3b3JkPjxrZXl3b3JkPlB1
bG1vbmFyeSBTdXJmYWN0YW50LUFzc29jaWF0ZWQgUHJvdGVpbiBEPC9rZXl3b3JkPjxrZXl3b3Jk
PlJlc3BpcmF0b3J5IEFzcGlyYXRpb248L2tleXdvcmQ+PGtleXdvcmQ+U3BoaW5nb215ZWxpbnM8
L2tleXdvcmQ+PGtleXdvcmQ+VHJhbnNwbGFudGF0aW9uLCBIb21vbG9nb3VzPC9rZXl3b3JkPjwv
a2V5d29yZHM+PHVybHM+PHJlbGF0ZWQtdXJscz48dXJsPmh0dHA6Ly93d3cubmNiaS5ubG0ubmlo
Lmdvdi9wdWJtZWQvMTY4ODk1NDc8L3VybD48L3JlbGF0ZWQtdXJscz48L3VybHM+PGlzYm4+MTYw
MC02MTM1PC9pc2JuPjx0aXRsZXM+PHRpdGxlPlRoZSBlZmZlY3Qgb2YgcmVmbHV4IGFuZCBiaWxl
IGFjaWQgYXNwaXJhdGlvbiBvbiB0aGUgbHVuZyBhbGxvZ3JhZnQgYW5kIGl0cyBzdXJmYWN0YW50
IGFuZCBpbm5hdGUgaW1tdW5pdHkgbW9sZWN1bGVzIFNQLUEgYW5kIFNQLUQ8L3RpdGxlPjxzZWNv
bmRhcnktdGl0bGU+QW0gSiBUcmFuc3BsYW50PC9zZWNvbmRhcnktdGl0bGU+PC90aXRsZXM+PHBh
Z2VzPjE5MzAtODwvcGFnZXM+PG51bWJlcj44PC9udW1iZXI+PGNvbnRyaWJ1dG9ycz48YXV0aG9y
cz48YXV0aG9yPkQmYXBvcztPdmlkaW8sIEYuPC9hdXRob3I+PGF1dGhvcj5NdXJhLCBNLjwvYXV0
aG9yPjxhdXRob3I+Umlkc2RhbGUsIFIuPC9hdXRob3I+PGF1dGhvcj5UYWthaGFzaGksIEguPC9h
dXRob3I+PGF1dGhvcj5XYWRkZWxsLCBULiBLLjwvYXV0aG9yPjxhdXRob3I+SHV0Y2hlb24sIE0u
PC9hdXRob3I+PGF1dGhvcj5IYWRqaWxpYWRpcywgRC48L2F1dGhvcj48YXV0aG9yPlNpbmdlciwg
TC4gRy48L2F1dGhvcj48YXV0aG9yPlBpZXJyZSwgQS48L2F1dGhvcj48YXV0aG9yPkNoYXBhcnJv
LCBDLjwvYXV0aG9yPjxhdXRob3I+R3V0aWVycmV6LCBDLjwvYXV0aG9yPjxhdXRob3I+TWlsbGVy
LCBMLjwvYXV0aG9yPjxhdXRob3I+RGFybGluZywgRy48L2F1dGhvcj48YXV0aG9yPkxpdSwgTS48
L2F1dGhvcj48YXV0aG9yPlBvc3QsIE0uPC9hdXRob3I+PGF1dGhvcj5LZXNoYXZqZWUsIFMuPC9h
dXRob3I+PC9hdXRob3JzPjwvY29udHJpYnV0b3JzPjxsYW5ndWFnZT5lbmc8L2xhbmd1YWdlPjxh
ZGRlZC1kYXRlIGZvcm1hdD0idXRjIj4xNDYzMDk3MzE4PC9hZGRlZC1kYXRlPjxyZWYtdHlwZSBu
YW1lPSJKb3VybmFsIEFydGljbGUiPjE3PC9yZWYtdHlwZT48cmVjLW51bWJlcj4xNTk8L3JlYy1u
dW1iZXI+PGxhc3QtdXBkYXRlZC1kYXRlIGZvcm1hdD0idXRjIj4xNDYzMDk3MzE4PC9sYXN0LXVw
ZGF0ZWQtZGF0ZT48YWNjZXNzaW9uLW51bT4xNjg4OTU0NzwvYWNjZXNzaW9uLW51bT48ZWxlY3Ry
b25pYy1yZXNvdXJjZS1udW0+MTAuMTExMS9qLjE2MDAtNjE0My4yMDA2LjAxMzU3Lng8L2VsZWN0
cm9uaWMtcmVzb3VyY2UtbnVtPjx2b2x1bWU+Njwvdm9sdW1lPjwvcmVjb3JkPjwvQ2l0ZT48Q2l0
ZT48QXV0aG9yPllvdW5nPC9BdXRob3I+PFllYXI+MjAwMzwvWWVhcj48SURUZXh0Pkx1bmcgdHJh
bnNwbGFudGF0aW9uIGV4YWNlcmJhdGVzIGdhc3Ryb2Vzb3BoYWdlYWwgcmVmbHV4IGRpc2Vhc2U8
L0lEVGV4dD48cmVjb3JkPjxkYXRlcz48cHViLWRhdGVzPjxkYXRlPk5vdjwvZGF0ZT48L3B1Yi1k
YXRlcz48eWVhcj4yMDAzPC95ZWFyPjwvZGF0ZXM+PGtleXdvcmRzPjxrZXl3b3JkPkVzb3BoYWd1
czwva2V5d29yZD48a2V5d29yZD5GZW1hbGU8L2tleXdvcmQ+PGtleXdvcmQ+R2FzdHJpYyBBY2lk
aXR5IERldGVybWluYXRpb248L2tleXdvcmQ+PGtleXdvcmQ+R2FzdHJpYyBFbXB0eWluZzwva2V5
d29yZD48a2V5d29yZD5HYXN0cm9lc29waGFnZWFsIFJlZmx1eDwva2V5d29yZD48a2V5d29yZD5I
dW1hbnM8L2tleXdvcmQ+PGtleXdvcmQ+THVuZyBUcmFuc3BsYW50YXRpb248L2tleXdvcmQ+PGtl
eXdvcmQ+TWFsZTwva2V5d29yZD48a2V5d29yZD5NYW5vbWV0cnk8L2tleXdvcmQ+PGtleXdvcmQ+
TWlkZGxlIEFnZWQ8L2tleXdvcmQ+PGtleXdvcmQ+UG9zdHVyZTwva2V5d29yZD48a2V5d29yZD5S
ZXRyb3NwZWN0aXZlIFN0dWRpZXM8L2tleXdvcmQ+PC9rZXl3b3Jkcz48dXJscz48cmVsYXRlZC11
cmxzPjx1cmw+aHR0cDovL3d3dy5uY2JpLm5sbS5uaWguZ292L3B1Ym1lZC8xNDYwNTAzNjwvdXJs
PjwvcmVsYXRlZC11cmxzPjwvdXJscz48aXNibj4wMDEyLTM2OTI8L2lzYm4+PHRpdGxlcz48dGl0
bGU+THVuZyB0cmFuc3BsYW50YXRpb24gZXhhY2VyYmF0ZXMgZ2FzdHJvZXNvcGhhZ2VhbCByZWZs
dXggZGlzZWFzZTwvdGl0bGU+PHNlY29uZGFyeS10aXRsZT5DaGVzdDwvc2Vjb25kYXJ5LXRpdGxl
PjwvdGl0bGVzPjxwYWdlcz4xNjg5LTkzPC9wYWdlcz48bnVtYmVyPjU8L251bWJlcj48Y29udHJp
YnV0b3JzPjxhdXRob3JzPjxhdXRob3I+WW91bmcsIEwuIFIuPC9hdXRob3I+PGF1dGhvcj5IYWRq
aWxpYWRpcywgRC48L2F1dGhvcj48YXV0aG9yPkRhdmlzLCBSLiBELjwvYXV0aG9yPjxhdXRob3I+
UGFsbWVyLCBTLiBNLjwvYXV0aG9yPjwvYXV0aG9ycz48L2NvbnRyaWJ1dG9ycz48bGFuZ3VhZ2U+
ZW5nPC9sYW5ndWFnZT48YWRkZWQtZGF0ZSBmb3JtYXQ9InV0YyI+MTQ2Mjg5MDAwMDwvYWRkZWQt
ZGF0ZT48cmVmLXR5cGUgbmFtZT0iSm91cm5hbCBBcnRpY2xlIj4xNzwvcmVmLXR5cGU+PHJlYy1u
dW1iZXI+OTk8L3JlYy1udW1iZXI+PGxhc3QtdXBkYXRlZC1kYXRlIGZvcm1hdD0idXRjIj4xNDYy
ODkwMDAwPC9sYXN0LXVwZGF0ZWQtZGF0ZT48YWNjZXNzaW9uLW51bT4xNDYwNTAzNjwvYWNjZXNz
aW9uLW51bT48dm9sdW1lPjEyNDwvdm9sdW1lPjwvcmVjb3JkPjwvQ2l0ZT48L0VuZE5vdGU+AG==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263B31" w:rsidRPr="00B6576B">
        <w:rPr>
          <w:rFonts w:ascii="Book Antiqua" w:hAnsi="Book Antiqua" w:cs="Times New Roman"/>
        </w:rPr>
      </w:r>
      <w:r w:rsidR="00263B31" w:rsidRPr="00B6576B">
        <w:rPr>
          <w:rFonts w:ascii="Book Antiqua" w:hAnsi="Book Antiqua" w:cs="Times New Roman"/>
        </w:rPr>
        <w:fldChar w:fldCharType="separate"/>
      </w:r>
      <w:r w:rsidR="008A3031" w:rsidRPr="00B6576B">
        <w:rPr>
          <w:rFonts w:ascii="Book Antiqua" w:hAnsi="Book Antiqua" w:cs="Times New Roman"/>
          <w:noProof/>
          <w:vertAlign w:val="superscript"/>
        </w:rPr>
        <w:t>56,57</w:t>
      </w:r>
      <w:r w:rsidR="00263B31" w:rsidRPr="00B6576B">
        <w:rPr>
          <w:rFonts w:ascii="Book Antiqua" w:hAnsi="Book Antiqua" w:cs="Times New Roman"/>
        </w:rPr>
        <w:fldChar w:fldCharType="end"/>
      </w:r>
      <w:r w:rsidR="00E01A98" w:rsidRPr="00B6576B">
        <w:rPr>
          <w:rFonts w:ascii="Book Antiqua" w:hAnsi="Book Antiqua" w:cs="Times New Roman"/>
          <w:vertAlign w:val="superscript"/>
        </w:rPr>
        <w:t>]</w:t>
      </w:r>
      <w:r w:rsidR="00E01A98" w:rsidRPr="00B6576B">
        <w:rPr>
          <w:rFonts w:ascii="Book Antiqua" w:hAnsi="Book Antiqua" w:cs="Times New Roman"/>
        </w:rPr>
        <w:t>.</w:t>
      </w:r>
      <w:r w:rsidR="00CE347E" w:rsidRPr="00B6576B">
        <w:rPr>
          <w:rFonts w:ascii="Book Antiqua" w:hAnsi="Book Antiqua" w:cs="Times New Roman"/>
        </w:rPr>
        <w:t xml:space="preserve"> </w:t>
      </w:r>
      <w:proofErr w:type="spellStart"/>
      <w:r w:rsidR="00263B31" w:rsidRPr="00B6576B">
        <w:rPr>
          <w:rFonts w:ascii="Book Antiqua" w:hAnsi="Book Antiqua" w:cs="Times New Roman"/>
        </w:rPr>
        <w:t>Fisichella</w:t>
      </w:r>
      <w:proofErr w:type="spellEnd"/>
      <w:r w:rsidR="00263B31" w:rsidRPr="00B6576B">
        <w:rPr>
          <w:rFonts w:ascii="Book Antiqua" w:hAnsi="Book Antiqua" w:cs="Times New Roman"/>
        </w:rPr>
        <w:t xml:space="preserve"> </w:t>
      </w:r>
      <w:r w:rsidR="00263B31" w:rsidRPr="00B6576B">
        <w:rPr>
          <w:rFonts w:ascii="Book Antiqua" w:hAnsi="Book Antiqua" w:cs="Times New Roman"/>
          <w:i/>
        </w:rPr>
        <w:t xml:space="preserve">et </w:t>
      </w:r>
      <w:proofErr w:type="gramStart"/>
      <w:r w:rsidR="00263B31" w:rsidRPr="00B6576B">
        <w:rPr>
          <w:rFonts w:ascii="Book Antiqua" w:hAnsi="Book Antiqua" w:cs="Times New Roman"/>
          <w:i/>
        </w:rPr>
        <w:t>al</w:t>
      </w:r>
      <w:r w:rsidR="000E26E4" w:rsidRPr="00B6576B">
        <w:rPr>
          <w:rFonts w:ascii="Book Antiqua" w:hAnsi="Book Antiqua" w:cs="Times New Roman"/>
          <w:vertAlign w:val="superscript"/>
        </w:rPr>
        <w:t>[</w:t>
      </w:r>
      <w:proofErr w:type="gramEnd"/>
      <w:r w:rsidR="000E26E4" w:rsidRPr="00B6576B">
        <w:rPr>
          <w:rFonts w:ascii="Book Antiqua" w:hAnsi="Book Antiqua" w:cs="Times New Roman"/>
        </w:rPr>
        <w:fldChar w:fldCharType="begin">
          <w:fldData xml:space="preserve">PEVuZE5vdGU+PENpdGU+PEF1dGhvcj5GaXNpY2hlbGxhPC9BdXRob3I+PFllYXI+MjAxMjwvWWVh
cj48SURUZXh0PlRoZSBwcmV2YWxlbmNlIGFuZCBleHRlbnQgb2YgZ2FzdHJvZXNvcGhhZ2VhbCBy
ZWZsdXggZGlzZWFzZSBjb3JyZWxhdGVzIHRvIHRoZSB0eXBlIG9mIGx1bmcgdHJhbnNwbGFudGF0
aW9uPC9JRFRleHQ+PERpc3BsYXlUZXh0PjxzdHlsZSBmYWNlPSJzdXBlcnNjcmlwdCI+NTg8L3N0
eWxlPjwvRGlzcGxheVRleHQ+PHJlY29yZD48ZGF0ZXM+PHB1Yi1kYXRlcz48ZGF0ZT5GZWI8L2Rh
dGU+PC9wdWItZGF0ZXM+PHllYXI+MjAxMjwveWVhcj48L2RhdGVzPjxrZXl3b3Jkcz48a2V5d29y
ZD5BZHVsdDwva2V5d29yZD48a2V5d29yZD5BZ2VkPC9rZXl3b3JkPjxrZXl3b3JkPkJhcml1bSBT
dWxmYXRlPC9rZXl3b3JkPjxrZXl3b3JkPkJhcnJldHQgRXNvcGhhZ3VzPC9rZXl3b3JkPjxrZXl3
b3JkPkNvbnRyYXN0IE1lZGlhPC9rZXl3b3JkPjxrZXl3b3JkPkZlbWFsZTwva2V5d29yZD48a2V5
d29yZD5HYXN0cmljIEVtcHR5aW5nPC9rZXl3b3JkPjxrZXl3b3JkPkdhc3Ryb2Vzb3BoYWdlYWwg
UmVmbHV4PC9rZXl3b3JkPjxrZXl3b3JkPkhlcm5pYSwgSGlhdGFsPC9rZXl3b3JkPjxrZXl3b3Jk
Pkh1bWFuczwva2V5d29yZD48a2V5d29yZD5IeWRyb2dlbi1Jb24gQ29uY2VudHJhdGlvbjwva2V5
d29yZD48a2V5d29yZD5MdW5nIFRyYW5zcGxhbnRhdGlvbjwva2V5d29yZD48a2V5d29yZD5NYWxl
PC9rZXl3b3JkPjxrZXl3b3JkPk1hbm9tZXRyeTwva2V5d29yZD48a2V5d29yZD5NaWRkbGUgQWdl
ZDwva2V5d29yZD48a2V5d29yZD5Nb25pdG9yaW5nLCBBbWJ1bGF0b3J5PC9rZXl3b3JkPjxrZXl3
b3JkPlJhZGlvcGhhcm1hY2V1dGljYWxzPC9rZXl3b3JkPjxrZXl3b3JkPlJlb3BlcmF0aW9uPC9r
ZXl3b3JkPjxrZXl3b3JkPlJldHJvc3BlY3RpdmUgU3R1ZGllczwva2V5d29yZD48a2V5d29yZD5U
ZWNobmV0aXVtIFRjIDk5bSBTdWxmdXIgQ29sbG9pZDwva2V5d29yZD48L2tleXdvcmRzPjx1cmxz
PjxyZWxhdGVkLXVybHM+PHVybD5odHRwOi8vd3d3Lm5jYmkubmxtLm5paC5nb3YvcHVibWVkLzIy
MzE4MDU5PC91cmw+PC9yZWxhdGVkLXVybHM+PC91cmxzPjxpc2JuPjE1MzQtNDkwODwvaXNibj48
Y3VzdG9tMj5QTUMzNzA5MjUyPC9jdXN0b20yPjx0aXRsZXM+PHRpdGxlPlRoZSBwcmV2YWxlbmNl
IGFuZCBleHRlbnQgb2YgZ2FzdHJvZXNvcGhhZ2VhbCByZWZsdXggZGlzZWFzZSBjb3JyZWxhdGVz
IHRvIHRoZSB0eXBlIG9mIGx1bmcgdHJhbnNwbGFudGF0aW9uPC90aXRsZT48c2Vjb25kYXJ5LXRp
dGxlPlN1cmcgTGFwYXJvc2MgRW5kb3NjIFBlcmN1dGFuIFRlY2g8L3NlY29uZGFyeS10aXRsZT48
L3RpdGxlcz48cGFnZXM+NDYtNTE8L3BhZ2VzPjxudW1iZXI+MTwvbnVtYmVyPjxjb250cmlidXRv
cnM+PGF1dGhvcnM+PGF1dGhvcj5GaXNpY2hlbGxhLCBQLiBNLjwvYXV0aG9yPjxhdXRob3I+RGF2
aXMsIEMuIFMuPC9hdXRob3I+PGF1dGhvcj5TaGFua2FyYW4sIFYuPC9hdXRob3I+PGF1dGhvcj5H
YWdlcm1laWVyLCBKLjwvYXV0aG9yPjxhdXRob3I+RGlsbGluZywgRC48L2F1dGhvcj48YXV0aG9y
PkFsZXgsIEMuIEcuPC9hdXRob3I+PGF1dGhvcj5Lb3ZhY3MsIEUuIEouPC9hdXRob3I+PGF1dGhv
cj5Kb2VobCwgUi4gSi48L2F1dGhvcj48YXV0aG9yPkxvdmUsIFIuIEIuPC9hdXRob3I+PC9hdXRo
b3JzPjwvY29udHJpYnV0b3JzPjxsYW5ndWFnZT5lbmc8L2xhbmd1YWdlPjxhZGRlZC1kYXRlIGZv
cm1hdD0idXRjIj4xNDYzMjY5MjY1PC9hZGRlZC1kYXRlPjxyZWYtdHlwZSBuYW1lPSJKb3VybmFs
IEFydGljbGUiPjE3PC9yZWYtdHlwZT48cmVjLW51bWJlcj4yNjA8L3JlYy1udW1iZXI+PGxhc3Qt
dXBkYXRlZC1kYXRlIGZvcm1hdD0idXRjIj4xNDYzMjY5MjY1PC9sYXN0LXVwZGF0ZWQtZGF0ZT48
YWNjZXNzaW9uLW51bT4yMjMxODA1OTwvYWNjZXNzaW9uLW51bT48ZWxlY3Ryb25pYy1yZXNvdXJj
ZS1udW0+MTAuMTA5Ny9TTEUuMGIwMTNlMzE4MjQwMTdkNDwvZWxlY3Ryb25pYy1yZXNvdXJjZS1u
dW0+PHZvbHVtZT4yMjwvdm9sdW1lPjwvcmVjb3JkPjwvQ2l0ZT48L0VuZE5vdGU+
</w:fldData>
        </w:fldChar>
      </w:r>
      <w:r w:rsidR="000E26E4" w:rsidRPr="00B6576B">
        <w:rPr>
          <w:rFonts w:ascii="Book Antiqua" w:hAnsi="Book Antiqua" w:cs="Times New Roman"/>
        </w:rPr>
        <w:instrText xml:space="preserve"> ADDIN EN.CITE </w:instrText>
      </w:r>
      <w:r w:rsidR="000E26E4" w:rsidRPr="00B6576B">
        <w:rPr>
          <w:rFonts w:ascii="Book Antiqua" w:hAnsi="Book Antiqua" w:cs="Times New Roman"/>
        </w:rPr>
        <w:fldChar w:fldCharType="begin">
          <w:fldData xml:space="preserve">PEVuZE5vdGU+PENpdGU+PEF1dGhvcj5GaXNpY2hlbGxhPC9BdXRob3I+PFllYXI+MjAxMjwvWWVh
cj48SURUZXh0PlRoZSBwcmV2YWxlbmNlIGFuZCBleHRlbnQgb2YgZ2FzdHJvZXNvcGhhZ2VhbCBy
ZWZsdXggZGlzZWFzZSBjb3JyZWxhdGVzIHRvIHRoZSB0eXBlIG9mIGx1bmcgdHJhbnNwbGFudGF0
aW9uPC9JRFRleHQ+PERpc3BsYXlUZXh0PjxzdHlsZSBmYWNlPSJzdXBlcnNjcmlwdCI+NTg8L3N0
eWxlPjwvRGlzcGxheVRleHQ+PHJlY29yZD48ZGF0ZXM+PHB1Yi1kYXRlcz48ZGF0ZT5GZWI8L2Rh
dGU+PC9wdWItZGF0ZXM+PHllYXI+MjAxMjwveWVhcj48L2RhdGVzPjxrZXl3b3Jkcz48a2V5d29y
ZD5BZHVsdDwva2V5d29yZD48a2V5d29yZD5BZ2VkPC9rZXl3b3JkPjxrZXl3b3JkPkJhcml1bSBT
dWxmYXRlPC9rZXl3b3JkPjxrZXl3b3JkPkJhcnJldHQgRXNvcGhhZ3VzPC9rZXl3b3JkPjxrZXl3
b3JkPkNvbnRyYXN0IE1lZGlhPC9rZXl3b3JkPjxrZXl3b3JkPkZlbWFsZTwva2V5d29yZD48a2V5
d29yZD5HYXN0cmljIEVtcHR5aW5nPC9rZXl3b3JkPjxrZXl3b3JkPkdhc3Ryb2Vzb3BoYWdlYWwg
UmVmbHV4PC9rZXl3b3JkPjxrZXl3b3JkPkhlcm5pYSwgSGlhdGFsPC9rZXl3b3JkPjxrZXl3b3Jk
Pkh1bWFuczwva2V5d29yZD48a2V5d29yZD5IeWRyb2dlbi1Jb24gQ29uY2VudHJhdGlvbjwva2V5
d29yZD48a2V5d29yZD5MdW5nIFRyYW5zcGxhbnRhdGlvbjwva2V5d29yZD48a2V5d29yZD5NYWxl
PC9rZXl3b3JkPjxrZXl3b3JkPk1hbm9tZXRyeTwva2V5d29yZD48a2V5d29yZD5NaWRkbGUgQWdl
ZDwva2V5d29yZD48a2V5d29yZD5Nb25pdG9yaW5nLCBBbWJ1bGF0b3J5PC9rZXl3b3JkPjxrZXl3
b3JkPlJhZGlvcGhhcm1hY2V1dGljYWxzPC9rZXl3b3JkPjxrZXl3b3JkPlJlb3BlcmF0aW9uPC9r
ZXl3b3JkPjxrZXl3b3JkPlJldHJvc3BlY3RpdmUgU3R1ZGllczwva2V5d29yZD48a2V5d29yZD5U
ZWNobmV0aXVtIFRjIDk5bSBTdWxmdXIgQ29sbG9pZDwva2V5d29yZD48L2tleXdvcmRzPjx1cmxz
PjxyZWxhdGVkLXVybHM+PHVybD5odHRwOi8vd3d3Lm5jYmkubmxtLm5paC5nb3YvcHVibWVkLzIy
MzE4MDU5PC91cmw+PC9yZWxhdGVkLXVybHM+PC91cmxzPjxpc2JuPjE1MzQtNDkwODwvaXNibj48
Y3VzdG9tMj5QTUMzNzA5MjUyPC9jdXN0b20yPjx0aXRsZXM+PHRpdGxlPlRoZSBwcmV2YWxlbmNl
IGFuZCBleHRlbnQgb2YgZ2FzdHJvZXNvcGhhZ2VhbCByZWZsdXggZGlzZWFzZSBjb3JyZWxhdGVz
IHRvIHRoZSB0eXBlIG9mIGx1bmcgdHJhbnNwbGFudGF0aW9uPC90aXRsZT48c2Vjb25kYXJ5LXRp
dGxlPlN1cmcgTGFwYXJvc2MgRW5kb3NjIFBlcmN1dGFuIFRlY2g8L3NlY29uZGFyeS10aXRsZT48
L3RpdGxlcz48cGFnZXM+NDYtNTE8L3BhZ2VzPjxudW1iZXI+MTwvbnVtYmVyPjxjb250cmlidXRv
cnM+PGF1dGhvcnM+PGF1dGhvcj5GaXNpY2hlbGxhLCBQLiBNLjwvYXV0aG9yPjxhdXRob3I+RGF2
aXMsIEMuIFMuPC9hdXRob3I+PGF1dGhvcj5TaGFua2FyYW4sIFYuPC9hdXRob3I+PGF1dGhvcj5H
YWdlcm1laWVyLCBKLjwvYXV0aG9yPjxhdXRob3I+RGlsbGluZywgRC48L2F1dGhvcj48YXV0aG9y
PkFsZXgsIEMuIEcuPC9hdXRob3I+PGF1dGhvcj5Lb3ZhY3MsIEUuIEouPC9hdXRob3I+PGF1dGhv
cj5Kb2VobCwgUi4gSi48L2F1dGhvcj48YXV0aG9yPkxvdmUsIFIuIEIuPC9hdXRob3I+PC9hdXRo
b3JzPjwvY29udHJpYnV0b3JzPjxsYW5ndWFnZT5lbmc8L2xhbmd1YWdlPjxhZGRlZC1kYXRlIGZv
cm1hdD0idXRjIj4xNDYzMjY5MjY1PC9hZGRlZC1kYXRlPjxyZWYtdHlwZSBuYW1lPSJKb3VybmFs
IEFydGljbGUiPjE3PC9yZWYtdHlwZT48cmVjLW51bWJlcj4yNjA8L3JlYy1udW1iZXI+PGxhc3Qt
dXBkYXRlZC1kYXRlIGZvcm1hdD0idXRjIj4xNDYzMjY5MjY1PC9sYXN0LXVwZGF0ZWQtZGF0ZT48
YWNjZXNzaW9uLW51bT4yMjMxODA1OTwvYWNjZXNzaW9uLW51bT48ZWxlY3Ryb25pYy1yZXNvdXJj
ZS1udW0+MTAuMTA5Ny9TTEUuMGIwMTNlMzE4MjQwMTdkNDwvZWxlY3Ryb25pYy1yZXNvdXJjZS1u
dW0+PHZvbHVtZT4yMjwvdm9sdW1lPjwvcmVjb3JkPjwvQ2l0ZT48L0VuZE5vdGU+
</w:fldData>
        </w:fldChar>
      </w:r>
      <w:r w:rsidR="000E26E4" w:rsidRPr="00B6576B">
        <w:rPr>
          <w:rFonts w:ascii="Book Antiqua" w:hAnsi="Book Antiqua" w:cs="Times New Roman"/>
        </w:rPr>
        <w:instrText xml:space="preserve"> ADDIN EN.CITE.DATA </w:instrText>
      </w:r>
      <w:r w:rsidR="000E26E4" w:rsidRPr="00B6576B">
        <w:rPr>
          <w:rFonts w:ascii="Book Antiqua" w:hAnsi="Book Antiqua" w:cs="Times New Roman"/>
        </w:rPr>
      </w:r>
      <w:r w:rsidR="000E26E4" w:rsidRPr="00B6576B">
        <w:rPr>
          <w:rFonts w:ascii="Book Antiqua" w:hAnsi="Book Antiqua" w:cs="Times New Roman"/>
        </w:rPr>
        <w:fldChar w:fldCharType="end"/>
      </w:r>
      <w:r w:rsidR="000E26E4" w:rsidRPr="00B6576B">
        <w:rPr>
          <w:rFonts w:ascii="Book Antiqua" w:hAnsi="Book Antiqua" w:cs="Times New Roman"/>
        </w:rPr>
      </w:r>
      <w:r w:rsidR="000E26E4" w:rsidRPr="00B6576B">
        <w:rPr>
          <w:rFonts w:ascii="Book Antiqua" w:hAnsi="Book Antiqua" w:cs="Times New Roman"/>
        </w:rPr>
        <w:fldChar w:fldCharType="separate"/>
      </w:r>
      <w:r w:rsidR="000E26E4" w:rsidRPr="00B6576B">
        <w:rPr>
          <w:rFonts w:ascii="Book Antiqua" w:hAnsi="Book Antiqua" w:cs="Times New Roman"/>
          <w:noProof/>
          <w:vertAlign w:val="superscript"/>
        </w:rPr>
        <w:t>58</w:t>
      </w:r>
      <w:r w:rsidR="000E26E4" w:rsidRPr="00B6576B">
        <w:rPr>
          <w:rFonts w:ascii="Book Antiqua" w:hAnsi="Book Antiqua" w:cs="Times New Roman"/>
        </w:rPr>
        <w:fldChar w:fldCharType="end"/>
      </w:r>
      <w:r w:rsidR="000E26E4" w:rsidRPr="00B6576B">
        <w:rPr>
          <w:rFonts w:ascii="Book Antiqua" w:hAnsi="Book Antiqua" w:cs="Times New Roman"/>
          <w:vertAlign w:val="superscript"/>
        </w:rPr>
        <w:t>]</w:t>
      </w:r>
      <w:r w:rsidR="00263B31" w:rsidRPr="00B6576B">
        <w:rPr>
          <w:rFonts w:ascii="Book Antiqua" w:hAnsi="Book Antiqua" w:cs="Times New Roman"/>
        </w:rPr>
        <w:t xml:space="preserve"> have demonstrated that distal and proximal reflux were more prevalent in patients with bilateral </w:t>
      </w:r>
      <w:r w:rsidR="00662844" w:rsidRPr="00B6576B">
        <w:rPr>
          <w:rFonts w:ascii="Book Antiqua" w:hAnsi="Book Antiqua" w:cs="Times New Roman"/>
        </w:rPr>
        <w:t xml:space="preserve">lung </w:t>
      </w:r>
      <w:r w:rsidR="00263B31" w:rsidRPr="00B6576B">
        <w:rPr>
          <w:rFonts w:ascii="Book Antiqua" w:hAnsi="Book Antiqua" w:cs="Times New Roman"/>
        </w:rPr>
        <w:t>transplant or re-transplant, and less prevalent in patients after unilateral transplant, regardless of the cause of their lung disease, suggesting not only the importance of screening for reflux in the post-transplant population, but</w:t>
      </w:r>
      <w:r w:rsidR="00967D8A" w:rsidRPr="00B6576B">
        <w:rPr>
          <w:rFonts w:ascii="Book Antiqua" w:hAnsi="Book Antiqua" w:cs="Times New Roman"/>
        </w:rPr>
        <w:t xml:space="preserve"> also</w:t>
      </w:r>
      <w:r w:rsidR="00263B31" w:rsidRPr="00B6576B">
        <w:rPr>
          <w:rFonts w:ascii="Book Antiqua" w:hAnsi="Book Antiqua" w:cs="Times New Roman"/>
        </w:rPr>
        <w:t xml:space="preserve"> the necessity for higher vigilance in patients </w:t>
      </w:r>
      <w:r w:rsidR="00662844" w:rsidRPr="00B6576B">
        <w:rPr>
          <w:rFonts w:ascii="Book Antiqua" w:hAnsi="Book Antiqua" w:cs="Times New Roman"/>
        </w:rPr>
        <w:t>following double lung transplantation</w:t>
      </w:r>
      <w:r w:rsidR="00544921" w:rsidRPr="00B6576B">
        <w:rPr>
          <w:rFonts w:ascii="Book Antiqua" w:hAnsi="Book Antiqua" w:cs="Times New Roman"/>
        </w:rPr>
        <w:t>.</w:t>
      </w:r>
      <w:r w:rsidR="00CE347E" w:rsidRPr="00B6576B">
        <w:rPr>
          <w:rFonts w:ascii="Book Antiqua" w:hAnsi="Book Antiqua" w:cs="Times New Roman"/>
        </w:rPr>
        <w:t xml:space="preserve"> </w:t>
      </w:r>
      <w:r w:rsidR="00263B31" w:rsidRPr="00B6576B">
        <w:rPr>
          <w:rFonts w:ascii="Book Antiqua" w:hAnsi="Book Antiqua" w:cs="Times New Roman"/>
        </w:rPr>
        <w:t xml:space="preserve">Various factors have been implicated, including intraoperative vagal </w:t>
      </w:r>
      <w:r w:rsidR="00662844" w:rsidRPr="00B6576B">
        <w:rPr>
          <w:rFonts w:ascii="Book Antiqua" w:hAnsi="Book Antiqua" w:cs="Times New Roman"/>
        </w:rPr>
        <w:t xml:space="preserve">nerve </w:t>
      </w:r>
      <w:r w:rsidR="00263B31" w:rsidRPr="00B6576B">
        <w:rPr>
          <w:rFonts w:ascii="Book Antiqua" w:hAnsi="Book Antiqua" w:cs="Times New Roman"/>
        </w:rPr>
        <w:t xml:space="preserve">damage, loss of cough reflex, impaired </w:t>
      </w:r>
      <w:proofErr w:type="spellStart"/>
      <w:r w:rsidR="00263B31" w:rsidRPr="00B6576B">
        <w:rPr>
          <w:rFonts w:ascii="Book Antiqua" w:hAnsi="Book Antiqua" w:cs="Times New Roman"/>
        </w:rPr>
        <w:t>mucociliary</w:t>
      </w:r>
      <w:proofErr w:type="spellEnd"/>
      <w:r w:rsidR="00263B31" w:rsidRPr="00B6576B">
        <w:rPr>
          <w:rFonts w:ascii="Book Antiqua" w:hAnsi="Book Antiqua" w:cs="Times New Roman"/>
        </w:rPr>
        <w:t xml:space="preserve"> clearance, </w:t>
      </w:r>
      <w:r w:rsidR="00011BC4" w:rsidRPr="00B6576B">
        <w:rPr>
          <w:rFonts w:ascii="Book Antiqua" w:hAnsi="Book Antiqua" w:cs="Times New Roman"/>
        </w:rPr>
        <w:t xml:space="preserve">and </w:t>
      </w:r>
      <w:r w:rsidR="00263B31" w:rsidRPr="00B6576B">
        <w:rPr>
          <w:rFonts w:ascii="Book Antiqua" w:hAnsi="Book Antiqua" w:cs="Times New Roman"/>
        </w:rPr>
        <w:t xml:space="preserve">development of gastroparesis as a side effect of </w:t>
      </w:r>
      <w:proofErr w:type="spellStart"/>
      <w:r w:rsidR="00263B31" w:rsidRPr="00B6576B">
        <w:rPr>
          <w:rFonts w:ascii="Book Antiqua" w:hAnsi="Book Antiqua" w:cs="Times New Roman"/>
        </w:rPr>
        <w:t>calcineurin</w:t>
      </w:r>
      <w:proofErr w:type="spellEnd"/>
      <w:r w:rsidR="00263B31" w:rsidRPr="00B6576B">
        <w:rPr>
          <w:rFonts w:ascii="Book Antiqua" w:hAnsi="Book Antiqua" w:cs="Times New Roman"/>
        </w:rPr>
        <w:t xml:space="preserve"> inhibitors, steroids, mycophenolate </w:t>
      </w:r>
      <w:proofErr w:type="spellStart"/>
      <w:r w:rsidR="00263B31" w:rsidRPr="00B6576B">
        <w:rPr>
          <w:rFonts w:ascii="Book Antiqua" w:hAnsi="Book Antiqua" w:cs="Times New Roman"/>
        </w:rPr>
        <w:t>mofetil</w:t>
      </w:r>
      <w:proofErr w:type="spellEnd"/>
      <w:r w:rsidR="000437ED" w:rsidRPr="00B6576B">
        <w:rPr>
          <w:rFonts w:ascii="Book Antiqua" w:hAnsi="Book Antiqua" w:cs="Times New Roman"/>
        </w:rPr>
        <w:t>,</w:t>
      </w:r>
      <w:r w:rsidR="00011BC4" w:rsidRPr="00B6576B">
        <w:rPr>
          <w:rFonts w:ascii="Book Antiqua" w:hAnsi="Book Antiqua" w:cs="Times New Roman"/>
        </w:rPr>
        <w:t xml:space="preserve"> and other post-transplant immunosuppress</w:t>
      </w:r>
      <w:r w:rsidR="00296D01" w:rsidRPr="00B6576B">
        <w:rPr>
          <w:rFonts w:ascii="Book Antiqua" w:hAnsi="Book Antiqua" w:cs="Times New Roman"/>
        </w:rPr>
        <w:t>ion</w:t>
      </w:r>
      <w:r w:rsidR="00662844" w:rsidRPr="00B6576B">
        <w:rPr>
          <w:rFonts w:ascii="Book Antiqua" w:hAnsi="Book Antiqua" w:cs="Times New Roman"/>
        </w:rPr>
        <w:t xml:space="preserve"> </w:t>
      </w:r>
      <w:proofErr w:type="gramStart"/>
      <w:r w:rsidR="00662844" w:rsidRPr="00B6576B">
        <w:rPr>
          <w:rFonts w:ascii="Book Antiqua" w:hAnsi="Book Antiqua" w:cs="Times New Roman"/>
        </w:rPr>
        <w:t>treatments</w:t>
      </w:r>
      <w:r w:rsidR="009D1E88" w:rsidRPr="00B6576B">
        <w:rPr>
          <w:rFonts w:ascii="Book Antiqua" w:hAnsi="Book Antiqua" w:cs="Times New Roman"/>
          <w:vertAlign w:val="superscript"/>
        </w:rPr>
        <w:t>[</w:t>
      </w:r>
      <w:proofErr w:type="gramEnd"/>
      <w:r w:rsidR="00263B31" w:rsidRPr="00B6576B">
        <w:rPr>
          <w:rFonts w:ascii="Book Antiqua" w:hAnsi="Book Antiqua" w:cs="Times New Roman"/>
        </w:rPr>
        <w:fldChar w:fldCharType="begin">
          <w:fldData xml:space="preserve">PEVuZE5vdGU+PENpdGU+PEF1dGhvcj5Sb2JlcnRzb248L0F1dGhvcj48WWVhcj4yMDEwPC9ZZWFy
PjxJRFRleHQ+THVuZyB0cmFuc3BsYW50YXRpb24sIGdhc3Ryb2Vzb3BoYWdlYWwgcmVmbHV4LCBh
bmQgZnVuZG9wbGljYXRpb248L0lEVGV4dD48RGlzcGxheVRleHQ+PHN0eWxlIGZhY2U9InN1cGVy
c2NyaXB0Ij4xNiwzOSw1Niw1Nyw1OS03MDwvc3R5bGU+PC9EaXNwbGF5VGV4dD48cmVjb3JkPjxk
YXRlcz48cHViLWRhdGVzPjxkYXRlPkZlYjwvZGF0ZT48L3B1Yi1kYXRlcz48eWVhcj4yMDEwPC95
ZWFyPjwvZGF0ZXM+PGtleXdvcmRzPjxrZXl3b3JkPkFkdWx0PC9rZXl3b3JkPjxrZXl3b3JkPkJy
b25jaGlvbGl0aXMgT2JsaXRlcmFuczwva2V5d29yZD48a2V5d29yZD5DaGlsZDwva2V5d29yZD48
a2V5d29yZD5GdW5kb3BsaWNhdGlvbjwva2V5d29yZD48a2V5d29yZD5HYXN0cm9lc29waGFnZWFs
IFJlZmx1eDwva2V5d29yZD48a2V5d29yZD5IdW1hbnM8L2tleXdvcmQ+PGtleXdvcmQ+THVuZyBU
cmFuc3BsYW50YXRpb248L2tleXdvcmQ+PGtleXdvcmQ+UG5ldW1vbmlhLCBBc3BpcmF0aW9uPC9r
ZXl3b3JkPjxrZXl3b3JkPlBvc3RvcGVyYXRpdmUgQ29tcGxpY2F0aW9uczwva2V5d29yZD48L2tl
eXdvcmRzPjx1cmxzPjxyZWxhdGVkLXVybHM+PHVybD5odHRwOi8vd3d3Lm5jYmkubmxtLm5paC5n
b3YvcHVibWVkLzIwMTAzMzc3PC91cmw+PC9yZWxhdGVkLXVybHM+PC91cmxzPjxpc2JuPjE1NTIt
NjI1OTwvaXNibj48dGl0bGVzPjx0aXRsZT5MdW5nIHRyYW5zcGxhbnRhdGlvbiwgZ2FzdHJvZXNv
cGhhZ2VhbCByZWZsdXgsIGFuZCBmdW5kb3BsaWNhdGlvbjwvdGl0bGU+PHNlY29uZGFyeS10aXRs
ZT5Bbm4gVGhvcmFjIFN1cmc8L3NlY29uZGFyeS10aXRsZT48L3RpdGxlcz48cGFnZXM+NjUzLTYw
PC9wYWdlcz48bnVtYmVyPjI8L251bWJlcj48Y29udHJpYnV0b3JzPjxhdXRob3JzPjxhdXRob3I+
Um9iZXJ0c29uLCBBLiBHLjwvYXV0aG9yPjxhdXRob3I+V2FyZCwgQy48L2F1dGhvcj48YXV0aG9y
PlBlYXJzb24sIEouIFAuPC9hdXRob3I+PGF1dGhvcj5Db3JyaXMsIFAuIEEuPC9hdXRob3I+PGF1
dGhvcj5EYXJrLCBKLiBILjwvYXV0aG9yPjxhdXRob3I+R3JpZmZpbiwgUy4gTS48L2F1dGhvcj48
L2F1dGhvcnM+PC9jb250cmlidXRvcnM+PGxhbmd1YWdlPmVuZzwvbGFuZ3VhZ2U+PGFkZGVkLWRh
dGUgZm9ybWF0PSJ1dGMiPjE0NjI4OTA4OTI8L2FkZGVkLWRhdGU+PHJlZi10eXBlIG5hbWU9Ikpv
dXJuYWwgQXJ0aWNsZSI+MTc8L3JlZi10eXBlPjxyZWMtbnVtYmVyPjExODwvcmVjLW51bWJlcj48
bGFzdC11cGRhdGVkLWRhdGUgZm9ybWF0PSJ1dGMiPjE0NjI4OTA4OTI8L2xhc3QtdXBkYXRlZC1k
YXRlPjxhY2Nlc3Npb24tbnVtPjIwMTAzMzc3PC9hY2Nlc3Npb24tbnVtPjxlbGVjdHJvbmljLXJl
c291cmNlLW51bT4xMC4xMDE2L2ouYXRob3JhY3N1ci4yMDA5LjA5LjAwMTwvZWxlY3Ryb25pYy1y
ZXNvdXJjZS1udW0+PHZvbHVtZT44OTwvdm9sdW1lPjwvcmVjb3JkPjwvQ2l0ZT48Q2l0ZT48QXV0
aG9yPkQmYXBvcztPdmlkaW88L0F1dGhvcj48WWVhcj4yMDA2PC9ZZWFyPjxJRFRleHQ+VGhlIGVm
ZmVjdCBvZiByZWZsdXggYW5kIGJpbGUgYWNpZCBhc3BpcmF0aW9uIG9uIHRoZSBsdW5nIGFsbG9n
cmFmdCBhbmQgaXRzIHN1cmZhY3RhbnQgYW5kIGlubmF0ZSBpbW11bml0eSBtb2xlY3VsZXMgU1At
QSBhbmQgU1AtRDwvSURUZXh0PjxyZWNvcmQ+PGRhdGVzPjxwdWItZGF0ZXM+PGRhdGU+QXVnPC9k
YXRlPjwvcHViLWRhdGVzPjx5ZWFyPjIwMDY8L3llYXI+PC9kYXRlcz48a2V5d29yZHM+PGtleXdv
cmQ+QmlsZSBBY2lkcyBhbmQgU2FsdHM8L2tleXdvcmQ+PGtleXdvcmQ+QnJvbmNob2FsdmVvbGFy
IExhdmFnZSBGbHVpZDwva2V5d29yZD48a2V5d29yZD5Gb2xsb3ctVXAgU3R1ZGllczwva2V5d29y
ZD48a2V5d29yZD5IdW1hbnM8L2tleXdvcmQ+PGtleXdvcmQ+SHlkcm9nZW4tSW9uIENvbmNlbnRy
YXRpb248L2tleXdvcmQ+PGtleXdvcmQ+SW1tdW5pdHksIElubmF0ZTwva2V5d29yZD48a2V5d29y
ZD5MdW5nIFRyYW5zcGxhbnRhdGlvbjwva2V5d29yZD48a2V5d29yZD5QaG9zcGhhdGlkeWxnbHlj
ZXJvbHM8L2tleXdvcmQ+PGtleXdvcmQ+UHVsbW9uYXJ5IFN1cmZhY3RhbnQtQXNzb2NpYXRlZCBQ
cm90ZWluIEE8L2tleXdvcmQ+PGtleXdvcmQ+UHVsbW9uYXJ5IFN1cmZhY3RhbnQtQXNzb2NpYXRl
ZCBQcm90ZWluIEQ8L2tleXdvcmQ+PGtleXdvcmQ+UmVzcGlyYXRvcnkgQXNwaXJhdGlvbjwva2V5
d29yZD48a2V5d29yZD5TcGhpbmdvbXllbGluczwva2V5d29yZD48a2V5d29yZD5UcmFuc3BsYW50
YXRpb24sIEhvbW9sb2dvdXM8L2tleXdvcmQ+PC9rZXl3b3Jkcz48dXJscz48cmVsYXRlZC11cmxz
Pjx1cmw+aHR0cDovL3d3dy5uY2JpLm5sbS5uaWguZ292L3B1Ym1lZC8xNjg4OTU0NzwvdXJsPjwv
cmVsYXRlZC11cmxzPjwvdXJscz48aXNibj4xNjAwLTYxMzU8L2lzYm4+PHRpdGxlcz48dGl0bGU+
VGhlIGVmZmVjdCBvZiByZWZsdXggYW5kIGJpbGUgYWNpZCBhc3BpcmF0aW9uIG9uIHRoZSBsdW5n
IGFsbG9ncmFmdCBhbmQgaXRzIHN1cmZhY3RhbnQgYW5kIGlubmF0ZSBpbW11bml0eSBtb2xlY3Vs
ZXMgU1AtQSBhbmQgU1AtRDwvdGl0bGU+PHNlY29uZGFyeS10aXRsZT5BbSBKIFRyYW5zcGxhbnQ8
L3NlY29uZGFyeS10aXRsZT48L3RpdGxlcz48cGFnZXM+MTkzMC04PC9wYWdlcz48bnVtYmVyPjg8
L251bWJlcj48Y29udHJpYnV0b3JzPjxhdXRob3JzPjxhdXRob3I+RCZhcG9zO092aWRpbywgRi48
L2F1dGhvcj48YXV0aG9yPk11cmEsIE0uPC9hdXRob3I+PGF1dGhvcj5SaWRzZGFsZSwgUi48L2F1
dGhvcj48YXV0aG9yPlRha2FoYXNoaSwgSC48L2F1dGhvcj48YXV0aG9yPldhZGRlbGwsIFQuIEsu
PC9hdXRob3I+PGF1dGhvcj5IdXRjaGVvbiwgTS48L2F1dGhvcj48YXV0aG9yPkhhZGppbGlhZGlz
LCBELjwvYXV0aG9yPjxhdXRob3I+U2luZ2VyLCBMLiBHLjwvYXV0aG9yPjxhdXRob3I+UGllcnJl
LCBBLjwvYXV0aG9yPjxhdXRob3I+Q2hhcGFycm8sIEMuPC9hdXRob3I+PGF1dGhvcj5HdXRpZXJy
ZXosIEMuPC9hdXRob3I+PGF1dGhvcj5NaWxsZXIsIEwuPC9hdXRob3I+PGF1dGhvcj5EYXJsaW5n
LCBHLjwvYXV0aG9yPjxhdXRob3I+TGl1LCBNLjwvYXV0aG9yPjxhdXRob3I+UG9zdCwgTS48L2F1
dGhvcj48YXV0aG9yPktlc2hhdmplZSwgUy48L2F1dGhvcj48L2F1dGhvcnM+PC9jb250cmlidXRv
cnM+PGxhbmd1YWdlPmVuZzwvbGFuZ3VhZ2U+PGFkZGVkLWRhdGUgZm9ybWF0PSJ1dGMiPjE0NjMw
OTczMTg8L2FkZGVkLWRhdGU+PHJlZi10eXBlIG5hbWU9IkpvdXJuYWwgQXJ0aWNsZSI+MTc8L3Jl
Zi10eXBlPjxyZWMtbnVtYmVyPjE1OTwvcmVjLW51bWJlcj48bGFzdC11cGRhdGVkLWRhdGUgZm9y
bWF0PSJ1dGMiPjE0NjMwOTczMTg8L2xhc3QtdXBkYXRlZC1kYXRlPjxhY2Nlc3Npb24tbnVtPjE2
ODg5NTQ3PC9hY2Nlc3Npb24tbnVtPjxlbGVjdHJvbmljLXJlc291cmNlLW51bT4xMC4xMTExL2ou
MTYwMC02MTQzLjIwMDYuMDEzNTcueDwvZWxlY3Ryb25pYy1yZXNvdXJjZS1udW0+PHZvbHVtZT42
PC92b2x1bWU+PC9yZWNvcmQ+PC9DaXRlPjxDaXRlPjxBdXRob3I+WW91bmc8L0F1dGhvcj48WWVh
cj4yMDAzPC9ZZWFyPjxJRFRleHQ+THVuZyB0cmFuc3BsYW50YXRpb24gZXhhY2VyYmF0ZXMgZ2Fz
dHJvZXNvcGhhZ2VhbCByZWZsdXggZGlzZWFzZTwvSURUZXh0PjxyZWNvcmQ+PGRhdGVzPjxwdWIt
ZGF0ZXM+PGRhdGU+Tm92PC9kYXRlPjwvcHViLWRhdGVzPjx5ZWFyPjIwMDM8L3llYXI+PC9kYXRl
cz48a2V5d29yZHM+PGtleXdvcmQ+RXNvcGhhZ3VzPC9rZXl3b3JkPjxrZXl3b3JkPkZlbWFsZTwv
a2V5d29yZD48a2V5d29yZD5HYXN0cmljIEFjaWRpdHkgRGV0ZXJtaW5hdGlvbjwva2V5d29yZD48
a2V5d29yZD5HYXN0cmljIEVtcHR5aW5nPC9rZXl3b3JkPjxrZXl3b3JkPkdhc3Ryb2Vzb3BoYWdl
YWwgUmVmbHV4PC9rZXl3b3JkPjxrZXl3b3JkPkh1bWFuczwva2V5d29yZD48a2V5d29yZD5MdW5n
IFRyYW5zcGxhbnRhdGlvbjwva2V5d29yZD48a2V5d29yZD5NYWxlPC9rZXl3b3JkPjxrZXl3b3Jk
Pk1hbm9tZXRyeTwva2V5d29yZD48a2V5d29yZD5NaWRkbGUgQWdlZDwva2V5d29yZD48a2V5d29y
ZD5Qb3N0dXJlPC9rZXl3b3JkPjxrZXl3b3JkPlJldHJvc3BlY3RpdmUgU3R1ZGllczwva2V5d29y
ZD48L2tleXdvcmRzPjx1cmxzPjxyZWxhdGVkLXVybHM+PHVybD5odHRwOi8vd3d3Lm5jYmkubmxt
Lm5paC5nb3YvcHVibWVkLzE0NjA1MDM2PC91cmw+PC9yZWxhdGVkLXVybHM+PC91cmxzPjxpc2Ju
PjAwMTItMzY5MjwvaXNibj48dGl0bGVzPjx0aXRsZT5MdW5nIHRyYW5zcGxhbnRhdGlvbiBleGFj
ZXJiYXRlcyBnYXN0cm9lc29waGFnZWFsIHJlZmx1eCBkaXNlYXNlPC90aXRsZT48c2Vjb25kYXJ5
LXRpdGxlPkNoZXN0PC9zZWNvbmRhcnktdGl0bGU+PC90aXRsZXM+PHBhZ2VzPjE2ODktOTM8L3Bh
Z2VzPjxudW1iZXI+NTwvbnVtYmVyPjxjb250cmlidXRvcnM+PGF1dGhvcnM+PGF1dGhvcj5Zb3Vu
ZywgTC4gUi48L2F1dGhvcj48YXV0aG9yPkhhZGppbGlhZGlzLCBELjwvYXV0aG9yPjxhdXRob3I+
RGF2aXMsIFIuIEQuPC9hdXRob3I+PGF1dGhvcj5QYWxtZXIsIFMuIE0uPC9hdXRob3I+PC9hdXRo
b3JzPjwvY29udHJpYnV0b3JzPjxsYW5ndWFnZT5lbmc8L2xhbmd1YWdlPjxhZGRlZC1kYXRlIGZv
cm1hdD0idXRjIj4xNDYyODkwMDAwPC9hZGRlZC1kYXRlPjxyZWYtdHlwZSBuYW1lPSJKb3VybmFs
IEFydGljbGUiPjE3PC9yZWYtdHlwZT48cmVjLW51bWJlcj45OTwvcmVjLW51bWJlcj48bGFzdC11
cGRhdGVkLWRhdGUgZm9ybWF0PSJ1dGMiPjE0NjI4OTAwMDA8L2xhc3QtdXBkYXRlZC1kYXRlPjxh
Y2Nlc3Npb24tbnVtPjE0NjA1MDM2PC9hY2Nlc3Npb24tbnVtPjx2b2x1bWU+MTI0PC92b2x1bWU+
PC9yZWNvcmQ+PC9DaXRlPjxDaXRlPjxBdXRob3I+SG9wcG88L0F1dGhvcj48WWVhcj4yMDExPC9Z
ZWFyPjxJRFRleHQ+QW50aXJlZmx1eCBzdXJnZXJ5IHByZXNlcnZlcyBsdW5nIGZ1bmN0aW9uIGlu
IHBhdGllbnRzIHdpdGggZ2FzdHJvZXNvcGhhZ2VhbCByZWZsdXggZGlzZWFzZSBhbmQgZW5kLXN0
YWdlIGx1bmcgZGlzZWFzZSBiZWZvcmUgYW5kIGFmdGVyIGx1bmcgdHJhbnNwbGFudGF0aW9uPC9J
RFRleHQ+PHJlY29yZD48ZGF0ZXM+PHB1Yi1kYXRlcz48ZGF0ZT5TZXA8L2RhdGU+PC9wdWItZGF0
ZXM+PHllYXI+MjAxMTwveWVhcj48L2RhdGVzPjxrZXl3b3Jkcz48a2V5d29yZD5BZHVsdDwva2V5
d29yZD48a2V5d29yZD5BZ2VkPC9rZXl3b3JkPjxrZXl3b3JkPkJyb25jaGlvbGl0aXMgT2JsaXRl
cmFuczwva2V5d29yZD48a2V5d29yZD5Db21vcmJpZGl0eTwva2V5d29yZD48a2V5d29yZD5DeXN0
aWMgRmlicm9zaXM8L2tleXdvcmQ+PGtleXdvcmQ+RmVtYWxlPC9rZXl3b3JkPjxrZXl3b3JkPkZv
cmNlZCBFeHBpcmF0b3J5IFZvbHVtZTwva2V5d29yZD48a2V5d29yZD5HYXN0cm9lc29waGFnZWFs
IFJlZmx1eDwva2V5d29yZD48a2V5d29yZD5IdW1hbnM8L2tleXdvcmQ+PGtleXdvcmQ+THVuZyBE
aXNlYXNlczwva2V5d29yZD48a2V5d29yZD5MdW5nIFRyYW5zcGxhbnRhdGlvbjwva2V5d29yZD48
a2V5d29yZD5NaWRkbGUgQWdlZDwva2V5d29yZD48a2V5d29yZD5QdWxtb25hcnkgRGlzZWFzZSwg
Q2hyb25pYyBPYnN0cnVjdGl2ZTwva2V5d29yZD48a2V5d29yZD5QdWxtb25hcnkgRmlicm9zaXM8
L2tleXdvcmQ+PGtleXdvcmQ+UmVzcGlyYXRvcnkgRnVuY3Rpb24gVGVzdHM8L2tleXdvcmQ+PGtl
eXdvcmQ+UmV0cm9zcGVjdGl2ZSBTdHVkaWVzPC9rZXl3b3JkPjxrZXl3b3JkPlNjbGVyb2Rlcm1h
LCBTeXN0ZW1pYzwva2V5d29yZD48L2tleXdvcmRzPjx1cmxzPjxyZWxhdGVkLXVybHM+PHVybD5o
dHRwOi8vd3d3Lm5jYmkubmxtLm5paC5nb3YvcHVibWVkLzIxOTMxMDAxPC91cmw+PC9yZWxhdGVk
LXVybHM+PC91cmxzPjxpc2JuPjE1MzgtMzY0NDwvaXNibj48dGl0bGVzPjx0aXRsZT5BbnRpcmVm
bHV4IHN1cmdlcnkgcHJlc2VydmVzIGx1bmcgZnVuY3Rpb24gaW4gcGF0aWVudHMgd2l0aCBnYXN0
cm9lc29waGFnZWFsIHJlZmx1eCBkaXNlYXNlIGFuZCBlbmQtc3RhZ2UgbHVuZyBkaXNlYXNlIGJl
Zm9yZSBhbmQgYWZ0ZXIgbHVuZyB0cmFuc3BsYW50YXRpb248L3RpdGxlPjxzZWNvbmRhcnktdGl0
bGU+QXJjaCBTdXJnPC9zZWNvbmRhcnktdGl0bGU+PC90aXRsZXM+PHBhZ2VzPjEwNDEtNzwvcGFn
ZXM+PG51bWJlcj45PC9udW1iZXI+PGNvbnRyaWJ1dG9ycz48YXV0aG9ycz48YXV0aG9yPkhvcHBv
LCBULjwvYXV0aG9yPjxhdXRob3I+SmFyaWRvLCBWLjwvYXV0aG9yPjxhdXRob3I+UGVubmF0aHVy
LCBBLjwvYXV0aG9yPjxhdXRob3I+TW9ycmVsbCwgTS48L2F1dGhvcj48YXV0aG9yPkNyZXNwbywg
TS48L2F1dGhvcj48YXV0aG9yPlNoaWdlbXVyYSwgTi48L2F1dGhvcj48YXV0aG9yPkJlcm11ZGV6
LCBDLjwvYXV0aG9yPjxhdXRob3I+SHVudGVyLCBKLiBHLjwvYXV0aG9yPjxhdXRob3I+VG95b2Rh
LCBZLjwvYXV0aG9yPjxhdXRob3I+UGlsZXdza2ksIEouPC9hdXRob3I+PGF1dGhvcj5MdWtldGlj
aCwgSi4gRC48L2F1dGhvcj48YXV0aG9yPkpvYmUsIEIuIEEuPC9hdXRob3I+PC9hdXRob3JzPjwv
Y29udHJpYnV0b3JzPjxsYW5ndWFnZT5lbmc8L2xhbmd1YWdlPjxhZGRlZC1kYXRlIGZvcm1hdD0i
dXRjIj4xNDYyODkwNDU3PC9hZGRlZC1kYXRlPjxyZWYtdHlwZSBuYW1lPSJKb3VybmFsIEFydGlj
bGUiPjE3PC9yZWYtdHlwZT48cmVjLW51bWJlcj4xMDY8L3JlYy1udW1iZXI+PGxhc3QtdXBkYXRl
ZC1kYXRlIGZvcm1hdD0idXRjIj4xNDYyODkwNDU3PC9sYXN0LXVwZGF0ZWQtZGF0ZT48YWNjZXNz
aW9uLW51bT4yMTkzMTAwMTwvYWNjZXNzaW9uLW51bT48ZWxlY3Ryb25pYy1yZXNvdXJjZS1udW0+
MTAuMTAwMS9hcmNoc3VyZy4yMDExLjIxNjwvZWxlY3Ryb25pYy1yZXNvdXJjZS1udW0+PHZvbHVt
ZT4xNDY8L3ZvbHVtZT48L3JlY29yZD48L0NpdGU+PENpdGU+PEF1dGhvcj5EYXZpczwvQXV0aG9y
PjxZZWFyPjIwMTA8L1llYXI+PElEVGV4dD5BIHJldmlldyBvZiB0aGUgcG90ZW50aWFsIGFwcGxp
Y2F0aW9ucyBhbmQgY29udHJvdmVyc2llcyBvZiBub24taW52YXNpdmUgdGVzdGluZyBmb3IgYmlv
bWFya2VycyBvZiBhc3BpcmF0aW9uIGluIHRoZSBsdW5nIHRyYW5zcGxhbnQgcG9wdWxhdGlvbjwv
SURUZXh0PjxyZWNvcmQ+PGRhdGVzPjxwdWItZGF0ZXM+PGRhdGU+MjAxMCBNYXktSnVuPC9kYXRl
PjwvcHViLWRhdGVzPjx5ZWFyPjIwMTA8L3llYXI+PC9kYXRlcz48a2V5d29yZHM+PGtleXdvcmQ+
QmlvbWFya2Vyczwva2V5d29yZD48a2V5d29yZD5Ccm9uY2hpb2xpdGlzIE9ibGl0ZXJhbnM8L2tl
eXdvcmQ+PGtleXdvcmQ+QnJvbmNob2FsdmVvbGFyIExhdmFnZSBGbHVpZDwva2V5d29yZD48a2V5
d29yZD5HYXN0cm9lc29waGFnZWFsIFJlZmx1eDwva2V5d29yZD48a2V5d29yZD5IdW1hbnM8L2tl
eXdvcmQ+PGtleXdvcmQ+THVuZyBUcmFuc3BsYW50YXRpb248L2tleXdvcmQ+PGtleXdvcmQ+UmVz
cGlyYXRpb24gRGlzb3JkZXJzPC9rZXl3b3JkPjxrZXl3b3JkPlJlc3BpcmF0b3J5IEFzcGlyYXRp
b248L2tleXdvcmQ+PC9rZXl3b3Jkcz48dXJscz48cmVsYXRlZC11cmxzPjx1cmw+aHR0cDovL3d3
dy5uY2JpLm5sbS5uaWguZ292L3B1Ym1lZC8yMDMzMTY4ODwvdXJsPjwvcmVsYXRlZC11cmxzPjwv
dXJscz48aXNibj4xMzk5LTAwMTI8L2lzYm4+PGN1c3RvbTI+UE1DMzA2NjA2NjwvY3VzdG9tMj48
dGl0bGVzPjx0aXRsZT5BIHJldmlldyBvZiB0aGUgcG90ZW50aWFsIGFwcGxpY2F0aW9ucyBhbmQg
Y29udHJvdmVyc2llcyBvZiBub24taW52YXNpdmUgdGVzdGluZyBmb3IgYmlvbWFya2VycyBvZiBh
c3BpcmF0aW9uIGluIHRoZSBsdW5nIHRyYW5zcGxhbnQgcG9wdWxhdGlvbjwvdGl0bGU+PHNlY29u
ZGFyeS10aXRsZT5DbGluIFRyYW5zcGxhbnQ8L3NlY29uZGFyeS10aXRsZT48L3RpdGxlcz48cGFn
ZXM+RTU0LTYxPC9wYWdlcz48bnVtYmVyPjM8L251bWJlcj48Y29udHJpYnV0b3JzPjxhdXRob3Jz
PjxhdXRob3I+RGF2aXMsIEMuIFMuPC9hdXRob3I+PGF1dGhvcj5HYWdlcm1laWVyLCBKLjwvYXV0
aG9yPjxhdXRob3I+RGlsbGluZywgRC48L2F1dGhvcj48YXV0aG9yPkFsZXgsIEMuPC9hdXRob3I+
PGF1dGhvcj5Mb3dlcnksIEUuPC9hdXRob3I+PGF1dGhvcj5Lb3ZhY3MsIEUuIEouPC9hdXRob3I+
PGF1dGhvcj5Mb3ZlLCBSLiBCLjwvYXV0aG9yPjxhdXRob3I+RmlzaWNoZWxsYSwgUC4gTS48L2F1
dGhvcj48L2F1dGhvcnM+PC9jb250cmlidXRvcnM+PGxhbmd1YWdlPmVuZzwvbGFuZ3VhZ2U+PGFk
ZGVkLWRhdGUgZm9ybWF0PSJ1dGMiPjE0NjMxNjY4NDg8L2FkZGVkLWRhdGU+PHJlZi10eXBlIG5h
bWU9IkpvdXJuYWwgQXJ0aWNsZSI+MTc8L3JlZi10eXBlPjxyZWMtbnVtYmVyPjIwMDwvcmVjLW51
bWJlcj48bGFzdC11cGRhdGVkLWRhdGUgZm9ybWF0PSJ1dGMiPjE0NjMxNjY4NDg8L2xhc3QtdXBk
YXRlZC1kYXRlPjxhY2Nlc3Npb24tbnVtPjIwMzMxNjg4PC9hY2Nlc3Npb24tbnVtPjxlbGVjdHJv
bmljLXJlc291cmNlLW51bT4xMC4xMTExL2ouMTM5OS0wMDEyLjIwMTAuMDEyNDMueDwvZWxlY3Ry
b25pYy1yZXNvdXJjZS1udW0+PHZvbHVtZT4yNDwvdm9sdW1lPjwvcmVjb3JkPjwvQ2l0ZT48Q2l0
ZT48QXV0aG9yPkJlcmtvd2l0ejwvQXV0aG9yPjxZZWFyPjE5OTU8L1llYXI+PElEVGV4dD5HYXN0
cm9wYXJlc2lzIGFmdGVyIGx1bmcgdHJhbnNwbGFudGF0aW9uLiBQb3RlbnRpYWwgcm9sZSBpbiBw
b3N0b3BlcmF0aXZlIHJlc3BpcmF0b3J5IGNvbXBsaWNhdGlvbnM8L0lEVGV4dD48cmVjb3JkPjxk
YXRlcz48cHViLWRhdGVzPjxkYXRlPkRlYzwvZGF0ZT48L3B1Yi1kYXRlcz48eWVhcj4xOTk1PC95
ZWFyPjwvZGF0ZXM+PGtleXdvcmRzPjxrZXl3b3JkPkFkdWx0PC9rZXl3b3JkPjxrZXl3b3JkPkZl
bWFsZTwva2V5d29yZD48a2V5d29yZD5HYXN0cm9wYXJlc2lzPC9rZXl3b3JkPjxrZXl3b3JkPkhl
YXJ0LUx1bmcgVHJhbnNwbGFudGF0aW9uPC9rZXl3b3JkPjxrZXl3b3JkPkh1bWFuczwva2V5d29y
ZD48a2V5d29yZD5MdW5nIFRyYW5zcGxhbnRhdGlvbjwva2V5d29yZD48a2V5d29yZD5NYWxlPC9r
ZXl3b3JkPjxrZXl3b3JkPk1pZGRsZSBBZ2VkPC9rZXl3b3JkPjxrZXl3b3JkPlBuZXVtb25pYTwv
a2V5d29yZD48a2V5d29yZD5Qb3N0b3BlcmF0aXZlIENvbXBsaWNhdGlvbnM8L2tleXdvcmQ+PGtl
eXdvcmQ+UmV0cm9zcGVjdGl2ZSBTdHVkaWVzPC9rZXl3b3JkPjwva2V5d29yZHM+PHVybHM+PHJl
bGF0ZWQtdXJscz48dXJsPmh0dHA6Ly93d3cubmNiaS5ubG0ubmloLmdvdi9wdWJtZWQvNzQ5Nzc2
ODwvdXJsPjwvcmVsYXRlZC11cmxzPjwvdXJscz48aXNibj4wMDEyLTM2OTI8L2lzYm4+PHRpdGxl
cz48dGl0bGU+R2FzdHJvcGFyZXNpcyBhZnRlciBsdW5nIHRyYW5zcGxhbnRhdGlvbi4gUG90ZW50
aWFsIHJvbGUgaW4gcG9zdG9wZXJhdGl2ZSByZXNwaXJhdG9yeSBjb21wbGljYXRpb25zPC90aXRs
ZT48c2Vjb25kYXJ5LXRpdGxlPkNoZXN0PC9zZWNvbmRhcnktdGl0bGU+PC90aXRsZXM+PHBhZ2Vz
PjE2MDItNzwvcGFnZXM+PG51bWJlcj42PC9udW1iZXI+PGNvbnRyaWJ1dG9ycz48YXV0aG9ycz48
YXV0aG9yPkJlcmtvd2l0eiwgTi48L2F1dGhvcj48YXV0aG9yPlNjaHVsbWFuLCBMLiBMLjwvYXV0
aG9yPjxhdXRob3I+TWNHcmVnb3IsIEMuPC9hdXRob3I+PGF1dGhvcj5NYXJrb3dpdHosIEQuPC9h
dXRob3I+PC9hdXRob3JzPjwvY29udHJpYnV0b3JzPjxsYW5ndWFnZT5lbmc8L2xhbmd1YWdlPjxh
ZGRlZC1kYXRlIGZvcm1hdD0idXRjIj4xNDYzMTAwMjg4PC9hZGRlZC1kYXRlPjxyZWYtdHlwZSBu
YW1lPSJKb3VybmFsIEFydGljbGUiPjE3PC9yZWYtdHlwZT48cmVjLW51bWJlcj4xNjQ8L3JlYy1u
dW1iZXI+PGxhc3QtdXBkYXRlZC1kYXRlIGZvcm1hdD0idXRjIj4xNDYzMTAwMjg4PC9sYXN0LXVw
ZGF0ZWQtZGF0ZT48YWNjZXNzaW9uLW51bT43NDk3NzY4PC9hY2Nlc3Npb24tbnVtPjx2b2x1bWU+
MTA4PC92b2x1bWU+PC9yZWNvcmQ+PC9DaXRlPjxDaXRlPjxBdXRob3I+RHVhcnRlPC9BdXRob3I+
PFllYXI+MjAwODwvWWVhcj48SURUZXh0PlJlc3RvcmF0aW9uIG9mIGNvdWdoIHJlZmxleCBpbiBs
dW5nIHRyYW5zcGxhbnQgcmVjaXBpZW50czwvSURUZXh0PjxyZWNvcmQ+PGRhdGVzPjxwdWItZGF0
ZXM+PGRhdGU+QXVnPC9kYXRlPjwvcHViLWRhdGVzPjx5ZWFyPjIwMDg8L3llYXI+PC9kYXRlcz48
a2V5d29yZHM+PGtleXdvcmQ+QWR1bHQ8L2tleXdvcmQ+PGtleXdvcmQ+QWZmZXJlbnQgUGF0aHdh
eXM8L2tleXdvcmQ+PGtleXdvcmQ+QWdlZDwva2V5d29yZD48a2V5d29yZD5Ccm9uY2hvc2NvcHk8
L2tleXdvcmQ+PGtleXdvcmQ+Q291Z2g8L2tleXdvcmQ+PGtleXdvcmQ+Q3Jvc3MtU2VjdGlvbmFs
IFN0dWRpZXM8L2tleXdvcmQ+PGtleXdvcmQ+RmVtYWxlPC9rZXl3b3JkPjxrZXl3b3JkPkh1bWFu
czwva2V5d29yZD48a2V5d29yZD5Mb25naXR1ZGluYWwgU3R1ZGllczwva2V5d29yZD48a2V5d29y
ZD5MdW5nIERpc2Vhc2VzPC9rZXl3b3JkPjxrZXl3b3JkPkx1bmcgVHJhbnNwbGFudGF0aW9uPC9r
ZXl3b3JkPjxrZXl3b3JkPk1hbGU8L2tleXdvcmQ+PGtleXdvcmQ+TWlkZGxlIEFnZWQ8L2tleXdv
cmQ+PGtleXdvcmQ+UmVjb3Zlcnkgb2YgRnVuY3Rpb248L2tleXdvcmQ+PGtleXdvcmQ+UmVmbGV4
PC9rZXl3b3JkPjxrZXl3b3JkPlRpbWUgRmFjdG9yczwva2V5d29yZD48L2tleXdvcmRzPjx1cmxz
PjxyZWxhdGVkLXVybHM+PHVybD5odHRwOi8vd3d3Lm5jYmkubmxtLm5paC5nb3YvcHVibWVkLzE4
MzM5Nzc4PC91cmw+PC9yZWxhdGVkLXVybHM+PC91cmxzPjxpc2JuPjAwMTItMzY5MjwvaXNibj48
dGl0bGVzPjx0aXRsZT5SZXN0b3JhdGlvbiBvZiBjb3VnaCByZWZsZXggaW4gbHVuZyB0cmFuc3Bs
YW50IHJlY2lwaWVudHM8L3RpdGxlPjxzZWNvbmRhcnktdGl0bGU+Q2hlc3Q8L3NlY29uZGFyeS10
aXRsZT48L3RpdGxlcz48cGFnZXM+MzEwLTY8L3BhZ2VzPjxudW1iZXI+MjwvbnVtYmVyPjxjb250
cmlidXRvcnM+PGF1dGhvcnM+PGF1dGhvcj5EdWFydGUsIEEuIEcuPC9hdXRob3I+PGF1dGhvcj5U
ZXJtaW5lbGxhLCBMLjwvYXV0aG9yPjxhdXRob3I+U21pdGgsIEouIFQuPC9hdXRob3I+PGF1dGhv
cj5NeWVycywgQS4gQy48L2F1dGhvcj48YXV0aG9yPkNhbXBiZWxsLCBHLjwvYXV0aG9yPjxhdXRo
b3I+TGljaywgUy48L2F1dGhvcj48L2F1dGhvcnM+PC9jb250cmlidXRvcnM+PGxhbmd1YWdlPmVu
ZzwvbGFuZ3VhZ2U+PGFkZGVkLWRhdGUgZm9ybWF0PSJ1dGMiPjE0NjMxMDAzNDA8L2FkZGVkLWRh
dGU+PHJlZi10eXBlIG5hbWU9IkpvdXJuYWwgQXJ0aWNsZSI+MTc8L3JlZi10eXBlPjxyZWMtbnVt
YmVyPjE2NTwvcmVjLW51bWJlcj48bGFzdC11cGRhdGVkLWRhdGUgZm9ybWF0PSJ1dGMiPjE0NjMx
MDAzNDA8L2xhc3QtdXBkYXRlZC1kYXRlPjxhY2Nlc3Npb24tbnVtPjE4MzM5Nzc4PC9hY2Nlc3Np
b24tbnVtPjxlbGVjdHJvbmljLXJlc291cmNlLW51bT4xMC4xMzc4L2NoZXN0LjA3LTI5MzQ8L2Vs
ZWN0cm9uaWMtcmVzb3VyY2UtbnVtPjx2b2x1bWU+MTM0PC92b2x1bWU+PC9yZWNvcmQ+PC9DaXRl
PjxDaXRlPjxBdXRob3I+UmVpZDwvQXV0aG9yPjxZZWFyPjE5OTA8L1llYXI+PElEVGV4dD5JbXBv
cnRhbmNlIG9mIGNocm9uaWMgYXNwaXJhdGlvbiBpbiByZWNpcGllbnRzIG9mIGhlYXJ0LWx1bmcg
dHJhbnNwbGFudHM8L0lEVGV4dD48cmVjb3JkPjxkYXRlcz48cHViLWRhdGVzPjxkYXRlPkp1bDwv
ZGF0ZT48L3B1Yi1kYXRlcz48eWVhcj4xOTkwPC95ZWFyPjwvZGF0ZXM+PGtleXdvcmRzPjxrZXl3
b3JkPkFkdWx0PC9rZXl3b3JkPjxrZXl3b3JkPkJlem9hcnM8L2tleXdvcmQ+PGtleXdvcmQ+QnJv
bmNoaWVjdGFzaXM8L2tleXdvcmQ+PGtleXdvcmQ+QnJvbmNoaW9saXRpczwva2V5d29yZD48a2V5
d29yZD5Ccm9uY2hpdGlzPC9rZXl3b3JkPjxrZXl3b3JkPkNoaWxkPC9rZXl3b3JkPjxrZXl3b3Jk
PkNocm9uaWMgRGlzZWFzZTwva2V5d29yZD48a2V5d29yZD5Db21iaW5lZCBNb2RhbGl0eSBUaGVy
YXB5PC9rZXl3b3JkPjxrZXl3b3JkPkNvdWdoPC9rZXl3b3JkPjxrZXl3b3JkPkZlbWFsZTwva2V5
d29yZD48a2V5d29yZD5Gb2xsb3ctVXAgU3R1ZGllczwva2V5d29yZD48a2V5d29yZD5HYXN0cmlj
IEVtcHR5aW5nPC9rZXl3b3JkPjxrZXl3b3JkPkdhc3Ryb2Vzb3BoYWdlYWwgUmVmbHV4PC9rZXl3
b3JkPjxrZXl3b3JkPkdhc3Ryb2ludGVzdGluYWwgTW90aWxpdHk8L2tleXdvcmQ+PGtleXdvcmQ+
R3JhZnQgUmVqZWN0aW9uPC9rZXl3b3JkPjxrZXl3b3JkPkhlYXJ0LUx1bmcgVHJhbnNwbGFudGF0
aW9uPC9rZXl3b3JkPjxrZXl3b3JkPkh1bWFuczwva2V5d29yZD48a2V5d29yZD5NaWRkbGUgQWdl
ZDwva2V5d29yZD48a2V5d29yZD5QbmV1bW9uaWEsIEFzcGlyYXRpb248L2tleXdvcmQ+PGtleXdv
cmQ+U3RvbWFjaDwva2V5d29yZD48a2V5d29yZD5WYWd1cyBOZXJ2ZSBJbmp1cmllczwva2V5d29y
ZD48L2tleXdvcmRzPjx1cmxzPjxyZWxhdGVkLXVybHM+PHVybD5odHRwOi8vd3d3Lm5jYmkubmxt
Lm5paC5nb3YvcHVibWVkLzE5NzM3NzE8L3VybD48L3JlbGF0ZWQtdXJscz48L3VybHM+PGlzYm4+
MDE0MC02NzM2PC9pc2JuPjx0aXRsZXM+PHRpdGxlPkltcG9ydGFuY2Ugb2YgY2hyb25pYyBhc3Bp
cmF0aW9uIGluIHJlY2lwaWVudHMgb2YgaGVhcnQtbHVuZyB0cmFuc3BsYW50czwvdGl0bGU+PHNl
Y29uZGFyeS10aXRsZT5MYW5jZXQ8L3NlY29uZGFyeS10aXRsZT48L3RpdGxlcz48cGFnZXM+MjA2
LTg8L3BhZ2VzPjxudW1iZXI+ODcwOTwvbnVtYmVyPjxjb250cmlidXRvcnM+PGF1dGhvcnM+PGF1
dGhvcj5SZWlkLCBLLiBSLjwvYXV0aG9yPjxhdXRob3I+TWNLZW56aWUsIEYuIE4uPC9hdXRob3I+
PGF1dGhvcj5NZW5raXMsIEEuIEguPC9hdXRob3I+PGF1dGhvcj5Ob3ZpY2ssIFIuIEouPC9hdXRo
b3I+PGF1dGhvcj5QZmx1Z2ZlbGRlciwgUC4gVy48L2F1dGhvcj48YXV0aG9yPktvc3R1aywgVy4g
Si48L2F1dGhvcj48YXV0aG9yPkFobWFkLCBELjwvYXV0aG9yPjwvYXV0aG9ycz48L2NvbnRyaWJ1
dG9ycz48bGFuZ3VhZ2U+ZW5nPC9sYW5ndWFnZT48YWRkZWQtZGF0ZSBmb3JtYXQ9InV0YyI+MTQ2
MzEwMzYzMzwvYWRkZWQtZGF0ZT48cmVmLXR5cGUgbmFtZT0iSm91cm5hbCBBcnRpY2xlIj4xNzwv
cmVmLXR5cGU+PHJlYy1udW1iZXI+MTc3PC9yZWMtbnVtYmVyPjxsYXN0LXVwZGF0ZWQtZGF0ZSBm
b3JtYXQ9InV0YyI+MTQ2MzEwMzYzMzwvbGFzdC11cGRhdGVkLWRhdGU+PGFjY2Vzc2lvbi1udW0+
MTk3Mzc3MTwvYWNjZXNzaW9uLW51bT48dm9sdW1lPjMzNjwvdm9sdW1lPjwvcmVjb3JkPjwvQ2l0
ZT48Q2l0ZT48QXV0aG9yPkF1PC9BdXRob3I+PFllYXI+MTk5MzwvWWVhcj48SURUZXh0PlVwcGVy
IGdhc3Ryb2ludGVzdGluYWwgZHlzbW90aWxpdHkgaW4gaGVhcnQtbHVuZyB0cmFuc3BsYW50IHJl
Y2lwaWVudHM8L0lEVGV4dD48cmVjb3JkPjxkYXRlcz48cHViLWRhdGVzPjxkYXRlPkphbjwvZGF0
ZT48L3B1Yi1kYXRlcz48eWVhcj4xOTkzPC95ZWFyPjwvZGF0ZXM+PGtleXdvcmRzPjxrZXl3b3Jk
PkFkdWx0PC9rZXl3b3JkPjxrZXl3b3JkPkVzb3BoYWdvZ2FzdHJpYyBKdW5jdGlvbjwva2V5d29y
ZD48a2V5d29yZD5Fc29waGFndXM8L2tleXdvcmQ+PGtleXdvcmQ+RmVtYWxlPC9rZXl3b3JkPjxr
ZXl3b3JkPkZvbGxvdy1VcCBTdHVkaWVzPC9rZXl3b3JkPjxrZXl3b3JkPkdhc3RyaWMgQWNpZGl0
eSBEZXRlcm1pbmF0aW9uPC9rZXl3b3JkPjxrZXl3b3JkPkdhc3RyaWMgRW1wdHlpbmc8L2tleXdv
cmQ+PGtleXdvcmQ+R2FzdHJvZXNvcGhhZ2VhbCBSZWZsdXg8L2tleXdvcmQ+PGtleXdvcmQ+SGVh
cnQtTHVuZyBUcmFuc3BsYW50YXRpb248L2tleXdvcmQ+PGtleXdvcmQ+SHVtYW5zPC9rZXl3b3Jk
PjxrZXl3b3JkPk1hbGU8L2tleXdvcmQ+PGtleXdvcmQ+TWFub21ldHJ5PC9rZXl3b3JkPjxrZXl3
b3JkPlBvc3RvcGVyYXRpdmUgQ29tcGxpY2F0aW9uczwva2V5d29yZD48a2V5d29yZD5TdG9tYWNo
PC9rZXl3b3JkPjxrZXl3b3JkPlZhZ3VzIE5lcnZlPC9rZXl3b3JkPjxrZXl3b3JkPlZhZ3VzIE5l
cnZlIEluanVyaWVzPC9rZXl3b3JkPjwva2V5d29yZHM+PHVybHM+PHJlbGF0ZWQtdXJscz48dXJs
Pmh0dHA6Ly93d3cubmNiaS5ubG0ubmloLmdvdi9wdWJtZWQvODQxNzcxODwvdXJsPjwvcmVsYXRl
ZC11cmxzPjwvdXJscz48aXNibj4wMDAzLTQ5NzU8L2lzYm4+PHRpdGxlcz48dGl0bGU+VXBwZXIg
Z2FzdHJvaW50ZXN0aW5hbCBkeXNtb3RpbGl0eSBpbiBoZWFydC1sdW5nIHRyYW5zcGxhbnQgcmVj
aXBpZW50czwvdGl0bGU+PHNlY29uZGFyeS10aXRsZT5Bbm4gVGhvcmFjIFN1cmc8L3NlY29uZGFy
eS10aXRsZT48L3RpdGxlcz48cGFnZXM+OTQtNzwvcGFnZXM+PG51bWJlcj4xPC9udW1iZXI+PGNv
bnRyaWJ1dG9ycz48YXV0aG9ycz48YXV0aG9yPkF1LCBKLjwvYXV0aG9yPjxhdXRob3I+SGF3a2lu
cywgVC48L2F1dGhvcj48YXV0aG9yPlZlbmFibGVzLCBDLjwvYXV0aG9yPjxhdXRob3I+TW9ycml0
dCwgRy48L2F1dGhvcj48YXV0aG9yPlNjb3R0LCBDLiBELjwvYXV0aG9yPjxhdXRob3I+R2FzY29p
Z25lLCBBLiBELjwvYXV0aG9yPjxhdXRob3I+Q29ycmlzLCBQLiBBLjwvYXV0aG9yPjxhdXRob3I+
SGlsdG9uLCBDLiBKLjwvYXV0aG9yPjxhdXRob3I+RGFyaywgSi4gSC48L2F1dGhvcj48L2F1dGhv
cnM+PC9jb250cmlidXRvcnM+PGxhbmd1YWdlPmVuZzwvbGFuZ3VhZ2U+PGFkZGVkLWRhdGUgZm9y
bWF0PSJ1dGMiPjE0NjMxNjc2NDM8L2FkZGVkLWRhdGU+PHJlZi10eXBlIG5hbWU9IkpvdXJuYWwg
QXJ0aWNsZSI+MTc8L3JlZi10eXBlPjxyZWMtbnVtYmVyPjIwMTwvcmVjLW51bWJlcj48bGFzdC11
cGRhdGVkLWRhdGUgZm9ybWF0PSJ1dGMiPjE0NjMxNjc2NDM8L2xhc3QtdXBkYXRlZC1kYXRlPjxh
Y2Nlc3Npb24tbnVtPjg0MTc3MTg8L2FjY2Vzc2lvbi1udW0+PHZvbHVtZT41NTwvdm9sdW1lPjwv
cmVjb3JkPjwvQ2l0ZT48Q2l0ZT48QXV0aG9yPkJvZGV0LU1pbGluPC9BdXRob3I+PFllYXI+MjAw
NjwvWWVhcj48SURUZXh0PkRlbGF5ZWQgZ2FzdHJpYyBlbXB0eWluZyBzY2ludGlncmFwaHkgaW4g
Y3lzdGljIGZpYnJvc2lzIHBhdGllbnRzIGJlZm9yZSBhbmQgYWZ0ZXIgbHVuZyB0cmFuc3BsYW50
YXRpb248L0lEVGV4dD48cmVjb3JkPjxkYXRlcz48cHViLWRhdGVzPjxkYXRlPlNlcDwvZGF0ZT48
L3B1Yi1kYXRlcz48eWVhcj4yMDA2PC95ZWFyPjwvZGF0ZXM+PGtleXdvcmRzPjxrZXl3b3JkPkFk
b2xlc2NlbnQ8L2tleXdvcmQ+PGtleXdvcmQ+QWR1bHQ8L2tleXdvcmQ+PGtleXdvcmQ+Q3lzdGlj
IEZpYnJvc2lzPC9rZXl3b3JkPjxrZXl3b3JkPkRpZXQgVGhlcmFweTwva2V5d29yZD48a2V5d29y
ZD5GZW1hbGU8L2tleXdvcmQ+PGtleXdvcmQ+R2FzdHJpYyBFbXB0eWluZzwva2V5d29yZD48a2V5
d29yZD5HYXN0cm9wYXJlc2lzPC9rZXl3b3JkPjxrZXl3b3JkPkhlYXJ0LUx1bmcgVHJhbnNwbGFu
dGF0aW9uPC9rZXl3b3JkPjxrZXl3b3JkPkh1bWFuczwva2V5d29yZD48a2V5d29yZD5MdW5nIFRy
YW5zcGxhbnRhdGlvbjwva2V5d29yZD48a2V5d29yZD5NYWxlPC9rZXl3b3JkPjxrZXl3b3JkPlBv
c3RvcGVyYXRpdmUgQ29tcGxpY2F0aW9uczwva2V5d29yZD48a2V5d29yZD5Qcm9nbm9zaXM8L2tl
eXdvcmQ+PGtleXdvcmQ+UmFkaW9udWNsaWRlIEltYWdpbmc8L2tleXdvcmQ+PC9rZXl3b3Jkcz48
dXJscz48cmVsYXRlZC11cmxzPjx1cmw+aHR0cDovL3d3dy5uY2JpLm5sbS5uaWguZ292L3B1Ym1l
ZC8xNjk2MjQ2OTwvdXJsPjwvcmVsYXRlZC11cmxzPjwvdXJscz48aXNibj4xNTU3LTMxMTc8L2lz
Ym4+PHRpdGxlcz48dGl0bGU+RGVsYXllZCBnYXN0cmljIGVtcHR5aW5nIHNjaW50aWdyYXBoeSBp
biBjeXN0aWMgZmlicm9zaXMgcGF0aWVudHMgYmVmb3JlIGFuZCBhZnRlciBsdW5nIHRyYW5zcGxh
bnRhdGlvbjwvdGl0bGU+PHNlY29uZGFyeS10aXRsZT5KIEhlYXJ0IEx1bmcgVHJhbnNwbGFudDwv
c2Vjb25kYXJ5LXRpdGxlPjwvdGl0bGVzPjxwYWdlcz4xMDc3LTgzPC9wYWdlcz48bnVtYmVyPjk8
L251bWJlcj48Y29udHJpYnV0b3JzPjxhdXRob3JzPjxhdXRob3I+Qm9kZXQtTWlsaW4sIEMuPC9h
dXRob3I+PGF1dGhvcj5RdWVyZWxsb3UsIFMuPC9hdXRob3I+PGF1dGhvcj5PdWRvdXgsIEEuPC9h
dXRob3I+PGF1dGhvcj5IYWxvdW4sIEEuPC9hdXRob3I+PGF1dGhvcj5Ib3JlYXUtTGxhbmdsYXJk
LCBELjwvYXV0aG9yPjxhdXRob3I+Q2FybGllciwgVC48L2F1dGhvcj48YXV0aG9yPkJpemFpcywg
WS48L2F1dGhvcj48YXV0aG9yPkNvdXR1cmllciwgTy48L2F1dGhvcj48L2F1dGhvcnM+PC9jb250
cmlidXRvcnM+PGxhbmd1YWdlPmVuZzwvbGFuZ3VhZ2U+PGFkZGVkLWRhdGUgZm9ybWF0PSJ1dGMi
PjE0NjMxNjc2NjE8L2FkZGVkLWRhdGU+PHJlZi10eXBlIG5hbWU9IkpvdXJuYWwgQXJ0aWNsZSI+
MTc8L3JlZi10eXBlPjxyZWMtbnVtYmVyPjIwMjwvcmVjLW51bWJlcj48bGFzdC11cGRhdGVkLWRh
dGUgZm9ybWF0PSJ1dGMiPjE0NjMxNjc2NjE8L2xhc3QtdXBkYXRlZC1kYXRlPjxhY2Nlc3Npb24t
bnVtPjE2OTYyNDY5PC9hY2Nlc3Npb24tbnVtPjxlbGVjdHJvbmljLXJlc291cmNlLW51bT4xMC4x
MDE2L2ouaGVhbHVuLjIwMDYuMDQuMDEzPC9lbGVjdHJvbmljLXJlc291cmNlLW51bT48dm9sdW1l
PjI1PC92b2x1bWU+PC9yZWNvcmQ+PC9DaXRlPjxDaXRlPjxBdXRob3I+U3VlbjwvQXV0aG9yPjxZ
ZWFyPjE5OTk8L1llYXI+PElEVGV4dD5QaHlzaW9sb2dpYyBjb25zZXF1ZW5jZXMgb2YgcG5ldW1v
bmVjdG9teS4gQ29uc2VxdWVuY2VzIG9uIHRoZSBlc29waGFnZWFsIGZ1bmN0aW9uPC9JRFRleHQ+
PHJlY29yZD48ZGF0ZXM+PHB1Yi1kYXRlcz48ZGF0ZT5NYXk8L2RhdGU+PC9wdWItZGF0ZXM+PHll
YXI+MTk5OTwveWVhcj48L2RhdGVzPjxrZXl3b3Jkcz48a2V5d29yZD5Fc29waGFnZWFsIE1vdGls
aXR5IERpc29yZGVyczwva2V5d29yZD48a2V5d29yZD5Fc29waGFndXM8L2tleXdvcmQ+PGtleXdv
cmQ+R2FzdHJvaW50ZXN0aW5hbCBNb3RpbGl0eTwva2V5d29yZD48a2V5d29yZD5IdW1hbnM8L2tl
eXdvcmQ+PGtleXdvcmQ+THVuZyBEaXNlYXNlczwva2V5d29yZD48a2V5d29yZD5QbmV1bW9uZWN0
b215PC9rZXl3b3JkPjwva2V5d29yZHM+PHVybHM+PHJlbGF0ZWQtdXJscz48dXJsPmh0dHA6Ly93
d3cubmNiaS5ubG0ubmloLmdvdi9wdWJtZWQvMTAzNjUyNzc8L3VybD48L3JlbGF0ZWQtdXJscz48
L3VybHM+PGlzYm4+MTA1Mi0zMzU5PC9pc2JuPjx0aXRsZXM+PHRpdGxlPlBoeXNpb2xvZ2ljIGNv
bnNlcXVlbmNlcyBvZiBwbmV1bW9uZWN0b215LiBDb25zZXF1ZW5jZXMgb24gdGhlIGVzb3BoYWdl
YWwgZnVuY3Rpb248L3RpdGxlPjxzZWNvbmRhcnktdGl0bGU+Q2hlc3QgU3VyZyBDbGluIE4gQW08
L3NlY29uZGFyeS10aXRsZT48L3RpdGxlcz48cGFnZXM+NDc1LTgzLCB4aWlpPC9wYWdlcz48bnVt
YmVyPjI8L251bWJlcj48Y29udHJpYnV0b3JzPjxhdXRob3JzPjxhdXRob3I+U3VlbiwgSC4gQy48
L2F1dGhvcj48YXV0aG9yPkhlbmRyaXgsIEguPC9hdXRob3I+PGF1dGhvcj5QYXR0ZXJzb24sIEcu
IEEuPC9hdXRob3I+PC9hdXRob3JzPjwvY29udHJpYnV0b3JzPjxsYW5ndWFnZT5lbmc8L2xhbmd1
YWdlPjxhZGRlZC1kYXRlIGZvcm1hdD0idXRjIj4xNDYzMTc1ODc1PC9hZGRlZC1kYXRlPjxyZWYt
dHlwZSBuYW1lPSJKb3VybmFsIEFydGljbGUiPjE3PC9yZWYtdHlwZT48cmVjLW51bWJlcj4yMTk8
L3JlYy1udW1iZXI+PGxhc3QtdXBkYXRlZC1kYXRlIGZvcm1hdD0idXRjIj4xNDYzMTc1ODc1PC9s
YXN0LXVwZGF0ZWQtZGF0ZT48YWNjZXNzaW9uLW51bT4xMDM2NTI3NzwvYWNjZXNzaW9uLW51bT48
dm9sdW1lPjk8L3ZvbHVtZT48L3JlY29yZD48L0NpdGU+PENpdGU+PEF1dGhvcj5Lb3BlYzwvQXV0
aG9yPjxZZWFyPjE5OTg8L1llYXI+PElEVGV4dD5UaGUgcG9zdHBuZXVtb25lY3RvbXkgc3RhdGU8
L0lEVGV4dD48cmVjb3JkPjxkYXRlcz48cHViLWRhdGVzPjxkYXRlPk9jdDwvZGF0ZT48L3B1Yi1k
YXRlcz48eWVhcj4xOTk4PC95ZWFyPjwvZGF0ZXM+PGtleXdvcmRzPjxrZXl3b3JkPkFuaW1hbHM8
L2tleXdvcmQ+PGtleXdvcmQ+Rm9sbG93LVVwIFN0dWRpZXM8L2tleXdvcmQ+PGtleXdvcmQ+SHVt
YW5zPC9rZXl3b3JkPjxrZXl3b3JkPkx1bmcgRGlzZWFzZXM8L2tleXdvcmQ+PGtleXdvcmQ+UG5l
dW1vbmVjdG9teTwva2V5d29yZD48a2V5d29yZD5Qb3N0b3BlcmF0aXZlIENvbXBsaWNhdGlvbnM8
L2tleXdvcmQ+PGtleXdvcmQ+UmFkaW9ncmFwaHksIFRob3JhY2ljPC9rZXl3b3JkPjxrZXl3b3Jk
PlJlc3BpcmF0b3J5IEZ1bmN0aW9uIFRlc3RzPC9rZXl3b3JkPjxrZXl3b3JkPlJldHJvc3BlY3Rp
dmUgU3R1ZGllczwva2V5d29yZD48a2V5d29yZD5SaXNrIEZhY3RvcnM8L2tleXdvcmQ+PGtleXdv
cmQ+VG9tb2dyYXBoeSwgWC1SYXkgQ29tcHV0ZWQ8L2tleXdvcmQ+PC9rZXl3b3Jkcz48dXJscz48
cmVsYXRlZC11cmxzPjx1cmw+aHR0cDovL3d3dy5uY2JpLm5sbS5uaWguZ292L3B1Ym1lZC85Nzky
NTkyPC91cmw+PC9yZWxhdGVkLXVybHM+PC91cmxzPjxpc2JuPjAwMTItMzY5MjwvaXNibj48dGl0
bGVzPjx0aXRsZT5UaGUgcG9zdHBuZXVtb25lY3RvbXkgc3RhdGU8L3RpdGxlPjxzZWNvbmRhcnkt
dGl0bGU+Q2hlc3Q8L3NlY29uZGFyeS10aXRsZT48L3RpdGxlcz48cGFnZXM+MTE1OC04NDwvcGFn
ZXM+PG51bWJlcj40PC9udW1iZXI+PGNvbnRyaWJ1dG9ycz48YXV0aG9ycz48YXV0aG9yPktvcGVj
LCBTLiBFLjwvYXV0aG9yPjxhdXRob3I+SXJ3aW4sIFIuIFMuPC9hdXRob3I+PGF1dGhvcj5VbWFs
aS1Ub3JyZXMsIEMuIEIuPC9hdXRob3I+PGF1dGhvcj5CYWxpa2lhbiwgSi4gUC48L2F1dGhvcj48
YXV0aG9yPkNvbmxhbiwgQS4gQS48L2F1dGhvcj48L2F1dGhvcnM+PC9jb250cmlidXRvcnM+PGxh
bmd1YWdlPmVuZzwvbGFuZ3VhZ2U+PGFkZGVkLWRhdGUgZm9ybWF0PSJ1dGMiPjE0NjMxNzU4NTQ8
L2FkZGVkLWRhdGU+PHJlZi10eXBlIG5hbWU9IkpvdXJuYWwgQXJ0aWNsZSI+MTc8L3JlZi10eXBl
PjxyZWMtbnVtYmVyPjIxODwvcmVjLW51bWJlcj48bGFzdC11cGRhdGVkLWRhdGUgZm9ybWF0PSJ1
dGMiPjE0NjMxNzU4NTQ8L2xhc3QtdXBkYXRlZC1kYXRlPjxhY2Nlc3Npb24tbnVtPjk3OTI1OTI8
L2FjY2Vzc2lvbi1udW0+PHZvbHVtZT4xMTQ8L3ZvbHVtZT48L3JlY29yZD48L0NpdGU+PENpdGU+
PEF1dGhvcj5WZWFsZTwvQXV0aG9yPjxZZWFyPjE5OTM8L1llYXI+PElEVGV4dD5DaWxpYXJ5IGJl
YXQgZnJlcXVlbmN5IGluIHRyYW5zcGxhbnRlZCBsdW5nczwvSURUZXh0PjxyZWNvcmQ+PGRhdGVz
PjxwdWItZGF0ZXM+PGRhdGU+SnVuPC9kYXRlPjwvcHViLWRhdGVzPjx5ZWFyPjE5OTM8L3llYXI+
PC9kYXRlcz48a2V5d29yZHM+PGtleXdvcmQ+QWR1bHQ8L2tleXdvcmQ+PGtleXdvcmQ+QnJvbmNo
aTwva2V5d29yZD48a2V5d29yZD5Ccm9uY2hvc2NvcHk8L2tleXdvcmQ+PGtleXdvcmQ+Q2lsaWE8
L2tleXdvcmQ+PGtleXdvcmQ+RmVtYWxlPC9rZXl3b3JkPjxrZXl3b3JkPkh1bWFuczwva2V5d29y
ZD48a2V5d29yZD5MdW5nIFRyYW5zcGxhbnRhdGlvbjwva2V5d29yZD48a2V5d29yZD5NYWxlPC9r
ZXl3b3JkPjxrZXl3b3JkPk1pZGRsZSBBZ2VkPC9rZXl3b3JkPjxrZXl3b3JkPk11Y29jaWxpYXJ5
IENsZWFyYW5jZTwva2V5d29yZD48a2V5d29yZD5UaW1lIEZhY3RvcnM8L2tleXdvcmQ+PC9rZXl3
b3Jkcz48dXJscz48cmVsYXRlZC11cmxzPjx1cmw+aHR0cDovL3d3dy5uY2JpLm5sbS5uaWguZ292
L3B1Ym1lZC84MzQ2NDkzPC91cmw+PC9yZWxhdGVkLXVybHM+PC91cmxzPjxpc2JuPjAwNDAtNjM3
NjwvaXNibj48Y3VzdG9tMj5QTUM0NjQ1OTA8L2N1c3RvbTI+PHRpdGxlcz48dGl0bGU+Q2lsaWFy
eSBiZWF0IGZyZXF1ZW5jeSBpbiB0cmFuc3BsYW50ZWQgbHVuZ3M8L3RpdGxlPjxzZWNvbmRhcnkt
dGl0bGU+VGhvcmF4PC9zZWNvbmRhcnktdGl0bGU+PC90aXRsZXM+PHBhZ2VzPjYyOS0zMTwvcGFn
ZXM+PG51bWJlcj42PC9udW1iZXI+PGNvbnRyaWJ1dG9ycz48YXV0aG9ycz48YXV0aG9yPlZlYWxl
LCBELjwvYXV0aG9yPjxhdXRob3I+R2xhc3BlciwgUC4gTi48L2F1dGhvcj48YXV0aG9yPkdhc2Nv
aWduZSwgQS48L2F1dGhvcj48YXV0aG9yPkRhcmssIEouIEguPC9hdXRob3I+PGF1dGhvcj5HaWJz
b24sIEcuIEouPC9hdXRob3I+PGF1dGhvcj5Db3JyaXMsIFAuIEEuPC9hdXRob3I+PC9hdXRob3Jz
PjwvY29udHJpYnV0b3JzPjxsYW5ndWFnZT5lbmc8L2xhbmd1YWdlPjxhZGRlZC1kYXRlIGZvcm1h
dD0idXRjIj4xNDYzMjM3NDc2PC9hZGRlZC1kYXRlPjxyZWYtdHlwZSBuYW1lPSJKb3VybmFsIEFy
dGljbGUiPjE3PC9yZWYtdHlwZT48cmVjLW51bWJlcj4yMzI8L3JlYy1udW1iZXI+PGxhc3QtdXBk
YXRlZC1kYXRlIGZvcm1hdD0idXRjIj4xNDYzMjM3NDc2PC9sYXN0LXVwZGF0ZWQtZGF0ZT48YWNj
ZXNzaW9uLW51bT44MzQ2NDkzPC9hY2Nlc3Npb24tbnVtPjx2b2x1bWU+NDg8L3ZvbHVtZT48L3Jl
Y29yZD48L0NpdGU+PENpdGU+PEF1dGhvcj5LaXJrPC9BdXRob3I+PFllYXI+MTk5MDwvWWVhcj48
SURUZXh0PkltcGFpcmVkIGdhc3Ryb2ludGVzdGluYWwgbW90aWxpdHkgaW4gcHVsbW9uYXJ5IHRy
YW5zcGxhbnRhdGlvbjwvSURUZXh0PjxyZWNvcmQ+PGRhdGVzPjxwdWItZGF0ZXM+PGRhdGU+U2Vw
PC9kYXRlPjwvcHViLWRhdGVzPjx5ZWFyPjE5OTA8L3llYXI+PC9kYXRlcz48a2V5d29yZHM+PGtl
eXdvcmQ+Q3ljbG9zcG9yaW5zPC9rZXl3b3JkPjxrZXl3b3JkPkdhc3RyaWMgRW1wdHlpbmc8L2tl
eXdvcmQ+PGtleXdvcmQ+R2FzdHJvaW50ZXN0aW5hbCBNb3RpbGl0eTwva2V5d29yZD48a2V5d29y
ZD5IdW1hbnM8L2tleXdvcmQ+PGtleXdvcmQ+SW50ZXN0aW5hbCBBYnNvcnB0aW9uPC9rZXl3b3Jk
PjxrZXl3b3JkPkx1bmcgVHJhbnNwbGFudGF0aW9uPC9rZXl3b3JkPjxrZXl3b3JkPlBhcmVudGVy
YWwgTnV0cml0aW9uPC9rZXl3b3JkPjxrZXl3b3JkPlBvc3RvcGVyYXRpdmUgQ29tcGxpY2F0aW9u
czwva2V5d29yZD48L2tleXdvcmRzPjx1cmxzPjxyZWxhdGVkLXVybHM+PHVybD5odHRwOi8vd3d3
Lm5jYmkubmxtLm5paC5nb3YvcHVibWVkLzE5NzU5MjM8L3VybD48L3JlbGF0ZWQtdXJscz48L3Vy
bHM+PGlzYm4+MDE0MC02NzM2PC9pc2JuPjx0aXRsZXM+PHRpdGxlPkltcGFpcmVkIGdhc3Ryb2lu
dGVzdGluYWwgbW90aWxpdHkgaW4gcHVsbW9uYXJ5IHRyYW5zcGxhbnRhdGlvbjwvdGl0bGU+PHNl
Y29uZGFyeS10aXRsZT5MYW5jZXQ8L3NlY29uZGFyeS10aXRsZT48L3RpdGxlcz48cGFnZXM+NzUy
PC9wYWdlcz48bnVtYmVyPjg3MTc8L251bWJlcj48Y29udHJpYnV0b3JzPjxhdXRob3JzPjxhdXRo
b3I+S2lyaywgQS4gSi48L2F1dGhvcj48YXV0aG9yPkNvbHF1aG91biwgSS4gVy48L2F1dGhvcj48
YXV0aG9yPkNvcnJpcywgUC4gQS48L2F1dGhvcj48YXV0aG9yPkhpbHRvbiwgQy4gSi48L2F1dGhv
cj48YXV0aG9yPkRhcmssIEouIEguPC9hdXRob3I+PC9hdXRob3JzPjwvY29udHJpYnV0b3JzPjxs
YW5ndWFnZT5lbmc8L2xhbmd1YWdlPjxhZGRlZC1kYXRlIGZvcm1hdD0idXRjIj4xNDYzMjM3NTM4
PC9hZGRlZC1kYXRlPjxyZWYtdHlwZSBuYW1lPSJKb3VybmFsIEFydGljbGUiPjE3PC9yZWYtdHlw
ZT48cmVjLW51bWJlcj4yMzM8L3JlYy1udW1iZXI+PGxhc3QtdXBkYXRlZC1kYXRlIGZvcm1hdD0i
dXRjIj4xNDYzMjM3NTM4PC9sYXN0LXVwZGF0ZWQtZGF0ZT48YWNjZXNzaW9uLW51bT4xOTc1OTIz
PC9hY2Nlc3Npb24tbnVtPjx2b2x1bWU+MzM2PC92b2x1bWU+PC9yZWNvcmQ+PC9DaXRlPjxDaXRl
PjxBdXRob3I+SGVydmU8L0F1dGhvcj48WWVhcj4xOTkzPC9ZZWFyPjxJRFRleHQ+SW1wYWlybWVu
dCBvZiBicm9uY2hpYWwgbXVjb2NpbGlhcnkgY2xlYXJhbmNlIGluIGxvbmctdGVybSBzdXJ2aXZv
cnMgb2YgaGVhcnQvbHVuZyBhbmQgZG91YmxlLWx1bmcgdHJhbnNwbGFudGF0aW9uLiBUaGUgUGFy
aXMtU3VkIEx1bmcgVHJhbnNwbGFudCBHcm91cDwvSURUZXh0PjxyZWNvcmQ+PGRhdGVzPjxwdWIt
ZGF0ZXM+PGRhdGU+SmFuPC9kYXRlPjwvcHViLWRhdGVzPjx5ZWFyPjE5OTM8L3llYXI+PC9kYXRl
cz48a2V5d29yZHM+PGtleXdvcmQ+QWR1bHQ8L2tleXdvcmQ+PGtleXdvcmQ+QWVyb3NvbHM8L2tl
eXdvcmQ+PGtleXdvcmQ+QnJvbmNoaTwva2V5d29yZD48a2V5d29yZD5GZW1hbGU8L2tleXdvcmQ+
PGtleXdvcmQ+Rm9yY2VkIEV4cGlyYXRvcnkgVm9sdW1lPC9rZXl3b3JkPjxrZXl3b3JkPkhlYXJ0
LUx1bmcgVHJhbnNwbGFudGF0aW9uPC9rZXl3b3JkPjxrZXl3b3JkPkh1bWFuczwva2V5d29yZD48
a2V5d29yZD5MdW5nIFRyYW5zcGxhbnRhdGlvbjwva2V5d29yZD48a2V5d29yZD5NYWxlPC9rZXl3
b3JkPjxrZXl3b3JkPk1heGltYWwgTWlkZXhwaXJhdG9yeSBGbG93IFJhdGU8L2tleXdvcmQ+PGtl
eXdvcmQ+TXVjb2NpbGlhcnkgQ2xlYXJhbmNlPC9rZXl3b3JkPjxrZXl3b3JkPlNvZGl1bSBQZXJ0
ZWNobmV0YXRlIFRjIDk5bTwva2V5d29yZD48a2V5d29yZD5UaW1lIEZhY3RvcnM8L2tleXdvcmQ+
PGtleXdvcmQ+Vml0YWwgQ2FwYWNpdHk8L2tleXdvcmQ+PGtleXdvcmQ+WGVub24gUmFkaW9pc290
b3Blczwva2V5d29yZD48L2tleXdvcmRzPjx1cmxzPjxyZWxhdGVkLXVybHM+PHVybD5odHRwOi8v
d3d3Lm5jYmkubmxtLm5paC5nb3YvcHVibWVkLzgzODAyNjg8L3VybD48L3JlbGF0ZWQtdXJscz48
L3VybHM+PGlzYm4+MDAxMi0zNjkyPC9pc2JuPjx0aXRsZXM+PHRpdGxlPkltcGFpcm1lbnQgb2Yg
YnJvbmNoaWFsIG11Y29jaWxpYXJ5IGNsZWFyYW5jZSBpbiBsb25nLXRlcm0gc3Vydml2b3JzIG9m
IGhlYXJ0L2x1bmcgYW5kIGRvdWJsZS1sdW5nIHRyYW5zcGxhbnRhdGlvbi4gVGhlIFBhcmlzLVN1
ZCBMdW5nIFRyYW5zcGxhbnQgR3JvdXA8L3RpdGxlPjxzZWNvbmRhcnktdGl0bGU+Q2hlc3Q8L3Nl
Y29uZGFyeS10aXRsZT48L3RpdGxlcz48cGFnZXM+NTktNjM8L3BhZ2VzPjxudW1iZXI+MTwvbnVt
YmVyPjxjb250cmlidXRvcnM+PGF1dGhvcnM+PGF1dGhvcj5IZXJ2ZSwgUC48L2F1dGhvcj48YXV0
aG9yPlNpbGJlcnQsIEQuPC9hdXRob3I+PGF1dGhvcj5DZXJyaW5hLCBKLjwvYXV0aG9yPjxhdXRo
b3I+U2ltb25uZWF1LCBHLjwvYXV0aG9yPjxhdXRob3I+RGFydGV2ZWxsZSwgUC48L2F1dGhvcj48
L2F1dGhvcnM+PC9jb250cmlidXRvcnM+PGxhbmd1YWdlPmVuZzwvbGFuZ3VhZ2U+PGFkZGVkLWRh
dGUgZm9ybWF0PSJ1dGMiPjE0NjMyMzc1NTc8L2FkZGVkLWRhdGU+PHJlZi10eXBlIG5hbWU9Ikpv
dXJuYWwgQXJ0aWNsZSI+MTc8L3JlZi10eXBlPjxyZWMtbnVtYmVyPjIzNDwvcmVjLW51bWJlcj48
bGFzdC11cGRhdGVkLWRhdGUgZm9ybWF0PSJ1dGMiPjE0NjMyMzc1NTc8L2xhc3QtdXBkYXRlZC1k
YXRlPjxhY2Nlc3Npb24tbnVtPjgzODAyNjg8L2FjY2Vzc2lvbi1udW0+PHZvbHVtZT4xMDM8L3Zv
bHVtZT48L3JlY29yZD48L0NpdGU+PENpdGU+PEF1dGhvcj5Tb2RoaTwvQXV0aG9yPjxZZWFyPjIw
MDI8L1llYXI+PElEVGV4dD5HYXN0cm9wYXJlc2lzIGFmdGVyIGNvbWJpbmVkIGhlYXJ0IGFuZCBs
dW5nIHRyYW5zcGxhbnRhdGlvbjwvSURUZXh0PjxyZWNvcmQ+PGRhdGVzPjxwdWItZGF0ZXM+PGRh
dGU+SmFuPC9kYXRlPjwvcHViLWRhdGVzPjx5ZWFyPjIwMDI8L3llYXI+PC9kYXRlcz48a2V5d29y
ZHM+PGtleXdvcmQ+QWR1bHQ8L2tleXdvcmQ+PGtleXdvcmQ+RmVtYWxlPC9rZXl3b3JkPjxrZXl3
b3JkPkdhc3RyaWMgRW1wdHlpbmc8L2tleXdvcmQ+PGtleXdvcmQ+R2FzdHJvcGFyZXNpczwva2V5
d29yZD48a2V5d29yZD5IZWFydC1MdW5nIFRyYW5zcGxhbnRhdGlvbjwva2V5d29yZD48a2V5d29y
ZD5IdW1hbnM8L2tleXdvcmQ+PGtleXdvcmQ+TWFsZTwva2V5d29yZD48a2V5d29yZD5NaWRkbGUg
QWdlZDwva2V5d29yZD48a2V5d29yZD5Qb3N0b3BlcmF0aXZlIENvbXBsaWNhdGlvbnM8L2tleXdv
cmQ+PGtleXdvcmQ+UHJldmFsZW5jZTwva2V5d29yZD48a2V5d29yZD5SZXRyb3NwZWN0aXZlIFN0
dWRpZXM8L2tleXdvcmQ+PGtleXdvcmQ+U2V2ZXJpdHkgb2YgSWxsbmVzcyBJbmRleDwva2V5d29y
ZD48a2V5d29yZD5TdXJ2ZXlzIGFuZCBRdWVzdGlvbm5haXJlczwva2V5d29yZD48L2tleXdvcmRz
Pjx1cmxzPjxyZWxhdGVkLXVybHM+PHVybD5odHRwOi8vd3d3Lm5jYmkubmxtLm5paC5nb3YvcHVi
bWVkLzExNzQzMjQzPC91cmw+PC9yZWxhdGVkLXVybHM+PC91cmxzPjxpc2JuPjAxOTItMDc5MDwv
aXNibj48dGl0bGVzPjx0aXRsZT5HYXN0cm9wYXJlc2lzIGFmdGVyIGNvbWJpbmVkIGhlYXJ0IGFu
ZCBsdW5nIHRyYW5zcGxhbnRhdGlvbjwvdGl0bGU+PHNlY29uZGFyeS10aXRsZT5KIENsaW4gR2Fz
dHJvZW50ZXJvbDwvc2Vjb25kYXJ5LXRpdGxlPjwvdGl0bGVzPjxwYWdlcz4zNC05PC9wYWdlcz48
bnVtYmVyPjE8L251bWJlcj48Y29udHJpYnV0b3JzPjxhdXRob3JzPjxhdXRob3I+U29kaGksIFMu
IFMuPC9hdXRob3I+PGF1dGhvcj5HdW8sIEouIFAuPC9hdXRob3I+PGF1dGhvcj5NYXVyZXIsIEEu
IEguPC9hdXRob3I+PGF1dGhvcj5PJmFwb3M7QnJpZW4sIEcuPC9hdXRob3I+PGF1dGhvcj5Tcmlu
aXZhc2FuLCBSLjwvYXV0aG9yPjxhdXRob3I+UGFya21hbiwgSC4gUC48L2F1dGhvcj48L2F1dGhv
cnM+PC9jb250cmlidXRvcnM+PGxhbmd1YWdlPmVuZzwvbGFuZ3VhZ2U+PGFkZGVkLWRhdGUgZm9y
bWF0PSJ1dGMiPjE0NjMyMzc3Mzc8L2FkZGVkLWRhdGU+PHJlZi10eXBlIG5hbWU9IkpvdXJuYWwg
QXJ0aWNsZSI+MTc8L3JlZi10eXBlPjxyZWMtbnVtYmVyPjIzNTwvcmVjLW51bWJlcj48bGFzdC11
cGRhdGVkLWRhdGUgZm9ybWF0PSJ1dGMiPjE0NjMyMzc3Mzc8L2xhc3QtdXBkYXRlZC1kYXRlPjxh
Y2Nlc3Npb24tbnVtPjExNzQzMjQzPC9hY2Nlc3Npb24tbnVtPjx2b2x1bWU+MzQ8L3ZvbHVtZT48
L3JlY29yZD48L0NpdGU+PC9FbmROb3RlPn==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Sb2JlcnRzb248L0F1dGhvcj48WWVhcj4yMDEwPC9ZZWFy
PjxJRFRleHQ+THVuZyB0cmFuc3BsYW50YXRpb24sIGdhc3Ryb2Vzb3BoYWdlYWwgcmVmbHV4LCBh
bmQgZnVuZG9wbGljYXRpb248L0lEVGV4dD48RGlzcGxheVRleHQ+PHN0eWxlIGZhY2U9InN1cGVy
c2NyaXB0Ij4xNiwzOSw1Niw1Nyw1OS03MDwvc3R5bGU+PC9EaXNwbGF5VGV4dD48cmVjb3JkPjxk
YXRlcz48cHViLWRhdGVzPjxkYXRlPkZlYjwvZGF0ZT48L3B1Yi1kYXRlcz48eWVhcj4yMDEwPC95
ZWFyPjwvZGF0ZXM+PGtleXdvcmRzPjxrZXl3b3JkPkFkdWx0PC9rZXl3b3JkPjxrZXl3b3JkPkJy
b25jaGlvbGl0aXMgT2JsaXRlcmFuczwva2V5d29yZD48a2V5d29yZD5DaGlsZDwva2V5d29yZD48
a2V5d29yZD5GdW5kb3BsaWNhdGlvbjwva2V5d29yZD48a2V5d29yZD5HYXN0cm9lc29waGFnZWFs
IFJlZmx1eDwva2V5d29yZD48a2V5d29yZD5IdW1hbnM8L2tleXdvcmQ+PGtleXdvcmQ+THVuZyBU
cmFuc3BsYW50YXRpb248L2tleXdvcmQ+PGtleXdvcmQ+UG5ldW1vbmlhLCBBc3BpcmF0aW9uPC9r
ZXl3b3JkPjxrZXl3b3JkPlBvc3RvcGVyYXRpdmUgQ29tcGxpY2F0aW9uczwva2V5d29yZD48L2tl
eXdvcmRzPjx1cmxzPjxyZWxhdGVkLXVybHM+PHVybD5odHRwOi8vd3d3Lm5jYmkubmxtLm5paC5n
b3YvcHVibWVkLzIwMTAzMzc3PC91cmw+PC9yZWxhdGVkLXVybHM+PC91cmxzPjxpc2JuPjE1NTIt
NjI1OTwvaXNibj48dGl0bGVzPjx0aXRsZT5MdW5nIHRyYW5zcGxhbnRhdGlvbiwgZ2FzdHJvZXNv
cGhhZ2VhbCByZWZsdXgsIGFuZCBmdW5kb3BsaWNhdGlvbjwvdGl0bGU+PHNlY29uZGFyeS10aXRs
ZT5Bbm4gVGhvcmFjIFN1cmc8L3NlY29uZGFyeS10aXRsZT48L3RpdGxlcz48cGFnZXM+NjUzLTYw
PC9wYWdlcz48bnVtYmVyPjI8L251bWJlcj48Y29udHJpYnV0b3JzPjxhdXRob3JzPjxhdXRob3I+
Um9iZXJ0c29uLCBBLiBHLjwvYXV0aG9yPjxhdXRob3I+V2FyZCwgQy48L2F1dGhvcj48YXV0aG9y
PlBlYXJzb24sIEouIFAuPC9hdXRob3I+PGF1dGhvcj5Db3JyaXMsIFAuIEEuPC9hdXRob3I+PGF1
dGhvcj5EYXJrLCBKLiBILjwvYXV0aG9yPjxhdXRob3I+R3JpZmZpbiwgUy4gTS48L2F1dGhvcj48
L2F1dGhvcnM+PC9jb250cmlidXRvcnM+PGxhbmd1YWdlPmVuZzwvbGFuZ3VhZ2U+PGFkZGVkLWRh
dGUgZm9ybWF0PSJ1dGMiPjE0NjI4OTA4OTI8L2FkZGVkLWRhdGU+PHJlZi10eXBlIG5hbWU9Ikpv
dXJuYWwgQXJ0aWNsZSI+MTc8L3JlZi10eXBlPjxyZWMtbnVtYmVyPjExODwvcmVjLW51bWJlcj48
bGFzdC11cGRhdGVkLWRhdGUgZm9ybWF0PSJ1dGMiPjE0NjI4OTA4OTI8L2xhc3QtdXBkYXRlZC1k
YXRlPjxhY2Nlc3Npb24tbnVtPjIwMTAzMzc3PC9hY2Nlc3Npb24tbnVtPjxlbGVjdHJvbmljLXJl
c291cmNlLW51bT4xMC4xMDE2L2ouYXRob3JhY3N1ci4yMDA5LjA5LjAwMTwvZWxlY3Ryb25pYy1y
ZXNvdXJjZS1udW0+PHZvbHVtZT44OTwvdm9sdW1lPjwvcmVjb3JkPjwvQ2l0ZT48Q2l0ZT48QXV0
aG9yPkQmYXBvcztPdmlkaW88L0F1dGhvcj48WWVhcj4yMDA2PC9ZZWFyPjxJRFRleHQ+VGhlIGVm
ZmVjdCBvZiByZWZsdXggYW5kIGJpbGUgYWNpZCBhc3BpcmF0aW9uIG9uIHRoZSBsdW5nIGFsbG9n
cmFmdCBhbmQgaXRzIHN1cmZhY3RhbnQgYW5kIGlubmF0ZSBpbW11bml0eSBtb2xlY3VsZXMgU1At
QSBhbmQgU1AtRDwvSURUZXh0PjxyZWNvcmQ+PGRhdGVzPjxwdWItZGF0ZXM+PGRhdGU+QXVnPC9k
YXRlPjwvcHViLWRhdGVzPjx5ZWFyPjIwMDY8L3llYXI+PC9kYXRlcz48a2V5d29yZHM+PGtleXdv
cmQ+QmlsZSBBY2lkcyBhbmQgU2FsdHM8L2tleXdvcmQ+PGtleXdvcmQ+QnJvbmNob2FsdmVvbGFy
IExhdmFnZSBGbHVpZDwva2V5d29yZD48a2V5d29yZD5Gb2xsb3ctVXAgU3R1ZGllczwva2V5d29y
ZD48a2V5d29yZD5IdW1hbnM8L2tleXdvcmQ+PGtleXdvcmQ+SHlkcm9nZW4tSW9uIENvbmNlbnRy
YXRpb248L2tleXdvcmQ+PGtleXdvcmQ+SW1tdW5pdHksIElubmF0ZTwva2V5d29yZD48a2V5d29y
ZD5MdW5nIFRyYW5zcGxhbnRhdGlvbjwva2V5d29yZD48a2V5d29yZD5QaG9zcGhhdGlkeWxnbHlj
ZXJvbHM8L2tleXdvcmQ+PGtleXdvcmQ+UHVsbW9uYXJ5IFN1cmZhY3RhbnQtQXNzb2NpYXRlZCBQ
cm90ZWluIEE8L2tleXdvcmQ+PGtleXdvcmQ+UHVsbW9uYXJ5IFN1cmZhY3RhbnQtQXNzb2NpYXRl
ZCBQcm90ZWluIEQ8L2tleXdvcmQ+PGtleXdvcmQ+UmVzcGlyYXRvcnkgQXNwaXJhdGlvbjwva2V5
d29yZD48a2V5d29yZD5TcGhpbmdvbXllbGluczwva2V5d29yZD48a2V5d29yZD5UcmFuc3BsYW50
YXRpb24sIEhvbW9sb2dvdXM8L2tleXdvcmQ+PC9rZXl3b3Jkcz48dXJscz48cmVsYXRlZC11cmxz
Pjx1cmw+aHR0cDovL3d3dy5uY2JpLm5sbS5uaWguZ292L3B1Ym1lZC8xNjg4OTU0NzwvdXJsPjwv
cmVsYXRlZC11cmxzPjwvdXJscz48aXNibj4xNjAwLTYxMzU8L2lzYm4+PHRpdGxlcz48dGl0bGU+
VGhlIGVmZmVjdCBvZiByZWZsdXggYW5kIGJpbGUgYWNpZCBhc3BpcmF0aW9uIG9uIHRoZSBsdW5n
IGFsbG9ncmFmdCBhbmQgaXRzIHN1cmZhY3RhbnQgYW5kIGlubmF0ZSBpbW11bml0eSBtb2xlY3Vs
ZXMgU1AtQSBhbmQgU1AtRDwvdGl0bGU+PHNlY29uZGFyeS10aXRsZT5BbSBKIFRyYW5zcGxhbnQ8
L3NlY29uZGFyeS10aXRsZT48L3RpdGxlcz48cGFnZXM+MTkzMC04PC9wYWdlcz48bnVtYmVyPjg8
L251bWJlcj48Y29udHJpYnV0b3JzPjxhdXRob3JzPjxhdXRob3I+RCZhcG9zO092aWRpbywgRi48
L2F1dGhvcj48YXV0aG9yPk11cmEsIE0uPC9hdXRob3I+PGF1dGhvcj5SaWRzZGFsZSwgUi48L2F1
dGhvcj48YXV0aG9yPlRha2FoYXNoaSwgSC48L2F1dGhvcj48YXV0aG9yPldhZGRlbGwsIFQuIEsu
PC9hdXRob3I+PGF1dGhvcj5IdXRjaGVvbiwgTS48L2F1dGhvcj48YXV0aG9yPkhhZGppbGlhZGlz
LCBELjwvYXV0aG9yPjxhdXRob3I+U2luZ2VyLCBMLiBHLjwvYXV0aG9yPjxhdXRob3I+UGllcnJl
LCBBLjwvYXV0aG9yPjxhdXRob3I+Q2hhcGFycm8sIEMuPC9hdXRob3I+PGF1dGhvcj5HdXRpZXJy
ZXosIEMuPC9hdXRob3I+PGF1dGhvcj5NaWxsZXIsIEwuPC9hdXRob3I+PGF1dGhvcj5EYXJsaW5n
LCBHLjwvYXV0aG9yPjxhdXRob3I+TGl1LCBNLjwvYXV0aG9yPjxhdXRob3I+UG9zdCwgTS48L2F1
dGhvcj48YXV0aG9yPktlc2hhdmplZSwgUy48L2F1dGhvcj48L2F1dGhvcnM+PC9jb250cmlidXRv
cnM+PGxhbmd1YWdlPmVuZzwvbGFuZ3VhZ2U+PGFkZGVkLWRhdGUgZm9ybWF0PSJ1dGMiPjE0NjMw
OTczMTg8L2FkZGVkLWRhdGU+PHJlZi10eXBlIG5hbWU9IkpvdXJuYWwgQXJ0aWNsZSI+MTc8L3Jl
Zi10eXBlPjxyZWMtbnVtYmVyPjE1OTwvcmVjLW51bWJlcj48bGFzdC11cGRhdGVkLWRhdGUgZm9y
bWF0PSJ1dGMiPjE0NjMwOTczMTg8L2xhc3QtdXBkYXRlZC1kYXRlPjxhY2Nlc3Npb24tbnVtPjE2
ODg5NTQ3PC9hY2Nlc3Npb24tbnVtPjxlbGVjdHJvbmljLXJlc291cmNlLW51bT4xMC4xMTExL2ou
MTYwMC02MTQzLjIwMDYuMDEzNTcueDwvZWxlY3Ryb25pYy1yZXNvdXJjZS1udW0+PHZvbHVtZT42
PC92b2x1bWU+PC9yZWNvcmQ+PC9DaXRlPjxDaXRlPjxBdXRob3I+WW91bmc8L0F1dGhvcj48WWVh
cj4yMDAzPC9ZZWFyPjxJRFRleHQ+THVuZyB0cmFuc3BsYW50YXRpb24gZXhhY2VyYmF0ZXMgZ2Fz
dHJvZXNvcGhhZ2VhbCByZWZsdXggZGlzZWFzZTwvSURUZXh0PjxyZWNvcmQ+PGRhdGVzPjxwdWIt
ZGF0ZXM+PGRhdGU+Tm92PC9kYXRlPjwvcHViLWRhdGVzPjx5ZWFyPjIwMDM8L3llYXI+PC9kYXRl
cz48a2V5d29yZHM+PGtleXdvcmQ+RXNvcGhhZ3VzPC9rZXl3b3JkPjxrZXl3b3JkPkZlbWFsZTwv
a2V5d29yZD48a2V5d29yZD5HYXN0cmljIEFjaWRpdHkgRGV0ZXJtaW5hdGlvbjwva2V5d29yZD48
a2V5d29yZD5HYXN0cmljIEVtcHR5aW5nPC9rZXl3b3JkPjxrZXl3b3JkPkdhc3Ryb2Vzb3BoYWdl
YWwgUmVmbHV4PC9rZXl3b3JkPjxrZXl3b3JkPkh1bWFuczwva2V5d29yZD48a2V5d29yZD5MdW5n
IFRyYW5zcGxhbnRhdGlvbjwva2V5d29yZD48a2V5d29yZD5NYWxlPC9rZXl3b3JkPjxrZXl3b3Jk
Pk1hbm9tZXRyeTwva2V5d29yZD48a2V5d29yZD5NaWRkbGUgQWdlZDwva2V5d29yZD48a2V5d29y
ZD5Qb3N0dXJlPC9rZXl3b3JkPjxrZXl3b3JkPlJldHJvc3BlY3RpdmUgU3R1ZGllczwva2V5d29y
ZD48L2tleXdvcmRzPjx1cmxzPjxyZWxhdGVkLXVybHM+PHVybD5odHRwOi8vd3d3Lm5jYmkubmxt
Lm5paC5nb3YvcHVibWVkLzE0NjA1MDM2PC91cmw+PC9yZWxhdGVkLXVybHM+PC91cmxzPjxpc2Ju
PjAwMTItMzY5MjwvaXNibj48dGl0bGVzPjx0aXRsZT5MdW5nIHRyYW5zcGxhbnRhdGlvbiBleGFj
ZXJiYXRlcyBnYXN0cm9lc29waGFnZWFsIHJlZmx1eCBkaXNlYXNlPC90aXRsZT48c2Vjb25kYXJ5
LXRpdGxlPkNoZXN0PC9zZWNvbmRhcnktdGl0bGU+PC90aXRsZXM+PHBhZ2VzPjE2ODktOTM8L3Bh
Z2VzPjxudW1iZXI+NTwvbnVtYmVyPjxjb250cmlidXRvcnM+PGF1dGhvcnM+PGF1dGhvcj5Zb3Vu
ZywgTC4gUi48L2F1dGhvcj48YXV0aG9yPkhhZGppbGlhZGlzLCBELjwvYXV0aG9yPjxhdXRob3I+
RGF2aXMsIFIuIEQuPC9hdXRob3I+PGF1dGhvcj5QYWxtZXIsIFMuIE0uPC9hdXRob3I+PC9hdXRo
b3JzPjwvY29udHJpYnV0b3JzPjxsYW5ndWFnZT5lbmc8L2xhbmd1YWdlPjxhZGRlZC1kYXRlIGZv
cm1hdD0idXRjIj4xNDYyODkwMDAwPC9hZGRlZC1kYXRlPjxyZWYtdHlwZSBuYW1lPSJKb3VybmFs
IEFydGljbGUiPjE3PC9yZWYtdHlwZT48cmVjLW51bWJlcj45OTwvcmVjLW51bWJlcj48bGFzdC11
cGRhdGVkLWRhdGUgZm9ybWF0PSJ1dGMiPjE0NjI4OTAwMDA8L2xhc3QtdXBkYXRlZC1kYXRlPjxh
Y2Nlc3Npb24tbnVtPjE0NjA1MDM2PC9hY2Nlc3Npb24tbnVtPjx2b2x1bWU+MTI0PC92b2x1bWU+
PC9yZWNvcmQ+PC9DaXRlPjxDaXRlPjxBdXRob3I+SG9wcG88L0F1dGhvcj48WWVhcj4yMDExPC9Z
ZWFyPjxJRFRleHQ+QW50aXJlZmx1eCBzdXJnZXJ5IHByZXNlcnZlcyBsdW5nIGZ1bmN0aW9uIGlu
IHBhdGllbnRzIHdpdGggZ2FzdHJvZXNvcGhhZ2VhbCByZWZsdXggZGlzZWFzZSBhbmQgZW5kLXN0
YWdlIGx1bmcgZGlzZWFzZSBiZWZvcmUgYW5kIGFmdGVyIGx1bmcgdHJhbnNwbGFudGF0aW9uPC9J
RFRleHQ+PHJlY29yZD48ZGF0ZXM+PHB1Yi1kYXRlcz48ZGF0ZT5TZXA8L2RhdGU+PC9wdWItZGF0
ZXM+PHllYXI+MjAxMTwveWVhcj48L2RhdGVzPjxrZXl3b3Jkcz48a2V5d29yZD5BZHVsdDwva2V5
d29yZD48a2V5d29yZD5BZ2VkPC9rZXl3b3JkPjxrZXl3b3JkPkJyb25jaGlvbGl0aXMgT2JsaXRl
cmFuczwva2V5d29yZD48a2V5d29yZD5Db21vcmJpZGl0eTwva2V5d29yZD48a2V5d29yZD5DeXN0
aWMgRmlicm9zaXM8L2tleXdvcmQ+PGtleXdvcmQ+RmVtYWxlPC9rZXl3b3JkPjxrZXl3b3JkPkZv
cmNlZCBFeHBpcmF0b3J5IFZvbHVtZTwva2V5d29yZD48a2V5d29yZD5HYXN0cm9lc29waGFnZWFs
IFJlZmx1eDwva2V5d29yZD48a2V5d29yZD5IdW1hbnM8L2tleXdvcmQ+PGtleXdvcmQ+THVuZyBE
aXNlYXNlczwva2V5d29yZD48a2V5d29yZD5MdW5nIFRyYW5zcGxhbnRhdGlvbjwva2V5d29yZD48
a2V5d29yZD5NaWRkbGUgQWdlZDwva2V5d29yZD48a2V5d29yZD5QdWxtb25hcnkgRGlzZWFzZSwg
Q2hyb25pYyBPYnN0cnVjdGl2ZTwva2V5d29yZD48a2V5d29yZD5QdWxtb25hcnkgRmlicm9zaXM8
L2tleXdvcmQ+PGtleXdvcmQ+UmVzcGlyYXRvcnkgRnVuY3Rpb24gVGVzdHM8L2tleXdvcmQ+PGtl
eXdvcmQ+UmV0cm9zcGVjdGl2ZSBTdHVkaWVzPC9rZXl3b3JkPjxrZXl3b3JkPlNjbGVyb2Rlcm1h
LCBTeXN0ZW1pYzwva2V5d29yZD48L2tleXdvcmRzPjx1cmxzPjxyZWxhdGVkLXVybHM+PHVybD5o
dHRwOi8vd3d3Lm5jYmkubmxtLm5paC5nb3YvcHVibWVkLzIxOTMxMDAxPC91cmw+PC9yZWxhdGVk
LXVybHM+PC91cmxzPjxpc2JuPjE1MzgtMzY0NDwvaXNibj48dGl0bGVzPjx0aXRsZT5BbnRpcmVm
bHV4IHN1cmdlcnkgcHJlc2VydmVzIGx1bmcgZnVuY3Rpb24gaW4gcGF0aWVudHMgd2l0aCBnYXN0
cm9lc29waGFnZWFsIHJlZmx1eCBkaXNlYXNlIGFuZCBlbmQtc3RhZ2UgbHVuZyBkaXNlYXNlIGJl
Zm9yZSBhbmQgYWZ0ZXIgbHVuZyB0cmFuc3BsYW50YXRpb248L3RpdGxlPjxzZWNvbmRhcnktdGl0
bGU+QXJjaCBTdXJnPC9zZWNvbmRhcnktdGl0bGU+PC90aXRsZXM+PHBhZ2VzPjEwNDEtNzwvcGFn
ZXM+PG51bWJlcj45PC9udW1iZXI+PGNvbnRyaWJ1dG9ycz48YXV0aG9ycz48YXV0aG9yPkhvcHBv
LCBULjwvYXV0aG9yPjxhdXRob3I+SmFyaWRvLCBWLjwvYXV0aG9yPjxhdXRob3I+UGVubmF0aHVy
LCBBLjwvYXV0aG9yPjxhdXRob3I+TW9ycmVsbCwgTS48L2F1dGhvcj48YXV0aG9yPkNyZXNwbywg
TS48L2F1dGhvcj48YXV0aG9yPlNoaWdlbXVyYSwgTi48L2F1dGhvcj48YXV0aG9yPkJlcm11ZGV6
LCBDLjwvYXV0aG9yPjxhdXRob3I+SHVudGVyLCBKLiBHLjwvYXV0aG9yPjxhdXRob3I+VG95b2Rh
LCBZLjwvYXV0aG9yPjxhdXRob3I+UGlsZXdza2ksIEouPC9hdXRob3I+PGF1dGhvcj5MdWtldGlj
aCwgSi4gRC48L2F1dGhvcj48YXV0aG9yPkpvYmUsIEIuIEEuPC9hdXRob3I+PC9hdXRob3JzPjwv
Y29udHJpYnV0b3JzPjxsYW5ndWFnZT5lbmc8L2xhbmd1YWdlPjxhZGRlZC1kYXRlIGZvcm1hdD0i
dXRjIj4xNDYyODkwNDU3PC9hZGRlZC1kYXRlPjxyZWYtdHlwZSBuYW1lPSJKb3VybmFsIEFydGlj
bGUiPjE3PC9yZWYtdHlwZT48cmVjLW51bWJlcj4xMDY8L3JlYy1udW1iZXI+PGxhc3QtdXBkYXRl
ZC1kYXRlIGZvcm1hdD0idXRjIj4xNDYyODkwNDU3PC9sYXN0LXVwZGF0ZWQtZGF0ZT48YWNjZXNz
aW9uLW51bT4yMTkzMTAwMTwvYWNjZXNzaW9uLW51bT48ZWxlY3Ryb25pYy1yZXNvdXJjZS1udW0+
MTAuMTAwMS9hcmNoc3VyZy4yMDExLjIxNjwvZWxlY3Ryb25pYy1yZXNvdXJjZS1udW0+PHZvbHVt
ZT4xNDY8L3ZvbHVtZT48L3JlY29yZD48L0NpdGU+PENpdGU+PEF1dGhvcj5EYXZpczwvQXV0aG9y
PjxZZWFyPjIwMTA8L1llYXI+PElEVGV4dD5BIHJldmlldyBvZiB0aGUgcG90ZW50aWFsIGFwcGxp
Y2F0aW9ucyBhbmQgY29udHJvdmVyc2llcyBvZiBub24taW52YXNpdmUgdGVzdGluZyBmb3IgYmlv
bWFya2VycyBvZiBhc3BpcmF0aW9uIGluIHRoZSBsdW5nIHRyYW5zcGxhbnQgcG9wdWxhdGlvbjwv
SURUZXh0PjxyZWNvcmQ+PGRhdGVzPjxwdWItZGF0ZXM+PGRhdGU+MjAxMCBNYXktSnVuPC9kYXRl
PjwvcHViLWRhdGVzPjx5ZWFyPjIwMTA8L3llYXI+PC9kYXRlcz48a2V5d29yZHM+PGtleXdvcmQ+
QmlvbWFya2Vyczwva2V5d29yZD48a2V5d29yZD5Ccm9uY2hpb2xpdGlzIE9ibGl0ZXJhbnM8L2tl
eXdvcmQ+PGtleXdvcmQ+QnJvbmNob2FsdmVvbGFyIExhdmFnZSBGbHVpZDwva2V5d29yZD48a2V5
d29yZD5HYXN0cm9lc29waGFnZWFsIFJlZmx1eDwva2V5d29yZD48a2V5d29yZD5IdW1hbnM8L2tl
eXdvcmQ+PGtleXdvcmQ+THVuZyBUcmFuc3BsYW50YXRpb248L2tleXdvcmQ+PGtleXdvcmQ+UmVz
cGlyYXRpb24gRGlzb3JkZXJzPC9rZXl3b3JkPjxrZXl3b3JkPlJlc3BpcmF0b3J5IEFzcGlyYXRp
b248L2tleXdvcmQ+PC9rZXl3b3Jkcz48dXJscz48cmVsYXRlZC11cmxzPjx1cmw+aHR0cDovL3d3
dy5uY2JpLm5sbS5uaWguZ292L3B1Ym1lZC8yMDMzMTY4ODwvdXJsPjwvcmVsYXRlZC11cmxzPjwv
dXJscz48aXNibj4xMzk5LTAwMTI8L2lzYm4+PGN1c3RvbTI+UE1DMzA2NjA2NjwvY3VzdG9tMj48
dGl0bGVzPjx0aXRsZT5BIHJldmlldyBvZiB0aGUgcG90ZW50aWFsIGFwcGxpY2F0aW9ucyBhbmQg
Y29udHJvdmVyc2llcyBvZiBub24taW52YXNpdmUgdGVzdGluZyBmb3IgYmlvbWFya2VycyBvZiBh
c3BpcmF0aW9uIGluIHRoZSBsdW5nIHRyYW5zcGxhbnQgcG9wdWxhdGlvbjwvdGl0bGU+PHNlY29u
ZGFyeS10aXRsZT5DbGluIFRyYW5zcGxhbnQ8L3NlY29uZGFyeS10aXRsZT48L3RpdGxlcz48cGFn
ZXM+RTU0LTYxPC9wYWdlcz48bnVtYmVyPjM8L251bWJlcj48Y29udHJpYnV0b3JzPjxhdXRob3Jz
PjxhdXRob3I+RGF2aXMsIEMuIFMuPC9hdXRob3I+PGF1dGhvcj5HYWdlcm1laWVyLCBKLjwvYXV0
aG9yPjxhdXRob3I+RGlsbGluZywgRC48L2F1dGhvcj48YXV0aG9yPkFsZXgsIEMuPC9hdXRob3I+
PGF1dGhvcj5Mb3dlcnksIEUuPC9hdXRob3I+PGF1dGhvcj5Lb3ZhY3MsIEUuIEouPC9hdXRob3I+
PGF1dGhvcj5Mb3ZlLCBSLiBCLjwvYXV0aG9yPjxhdXRob3I+RmlzaWNoZWxsYSwgUC4gTS48L2F1
dGhvcj48L2F1dGhvcnM+PC9jb250cmlidXRvcnM+PGxhbmd1YWdlPmVuZzwvbGFuZ3VhZ2U+PGFk
ZGVkLWRhdGUgZm9ybWF0PSJ1dGMiPjE0NjMxNjY4NDg8L2FkZGVkLWRhdGU+PHJlZi10eXBlIG5h
bWU9IkpvdXJuYWwgQXJ0aWNsZSI+MTc8L3JlZi10eXBlPjxyZWMtbnVtYmVyPjIwMDwvcmVjLW51
bWJlcj48bGFzdC11cGRhdGVkLWRhdGUgZm9ybWF0PSJ1dGMiPjE0NjMxNjY4NDg8L2xhc3QtdXBk
YXRlZC1kYXRlPjxhY2Nlc3Npb24tbnVtPjIwMzMxNjg4PC9hY2Nlc3Npb24tbnVtPjxlbGVjdHJv
bmljLXJlc291cmNlLW51bT4xMC4xMTExL2ouMTM5OS0wMDEyLjIwMTAuMDEyNDMueDwvZWxlY3Ry
b25pYy1yZXNvdXJjZS1udW0+PHZvbHVtZT4yNDwvdm9sdW1lPjwvcmVjb3JkPjwvQ2l0ZT48Q2l0
ZT48QXV0aG9yPkJlcmtvd2l0ejwvQXV0aG9yPjxZZWFyPjE5OTU8L1llYXI+PElEVGV4dD5HYXN0
cm9wYXJlc2lzIGFmdGVyIGx1bmcgdHJhbnNwbGFudGF0aW9uLiBQb3RlbnRpYWwgcm9sZSBpbiBw
b3N0b3BlcmF0aXZlIHJlc3BpcmF0b3J5IGNvbXBsaWNhdGlvbnM8L0lEVGV4dD48cmVjb3JkPjxk
YXRlcz48cHViLWRhdGVzPjxkYXRlPkRlYzwvZGF0ZT48L3B1Yi1kYXRlcz48eWVhcj4xOTk1PC95
ZWFyPjwvZGF0ZXM+PGtleXdvcmRzPjxrZXl3b3JkPkFkdWx0PC9rZXl3b3JkPjxrZXl3b3JkPkZl
bWFsZTwva2V5d29yZD48a2V5d29yZD5HYXN0cm9wYXJlc2lzPC9rZXl3b3JkPjxrZXl3b3JkPkhl
YXJ0LUx1bmcgVHJhbnNwbGFudGF0aW9uPC9rZXl3b3JkPjxrZXl3b3JkPkh1bWFuczwva2V5d29y
ZD48a2V5d29yZD5MdW5nIFRyYW5zcGxhbnRhdGlvbjwva2V5d29yZD48a2V5d29yZD5NYWxlPC9r
ZXl3b3JkPjxrZXl3b3JkPk1pZGRsZSBBZ2VkPC9rZXl3b3JkPjxrZXl3b3JkPlBuZXVtb25pYTwv
a2V5d29yZD48a2V5d29yZD5Qb3N0b3BlcmF0aXZlIENvbXBsaWNhdGlvbnM8L2tleXdvcmQ+PGtl
eXdvcmQ+UmV0cm9zcGVjdGl2ZSBTdHVkaWVzPC9rZXl3b3JkPjwva2V5d29yZHM+PHVybHM+PHJl
bGF0ZWQtdXJscz48dXJsPmh0dHA6Ly93d3cubmNiaS5ubG0ubmloLmdvdi9wdWJtZWQvNzQ5Nzc2
ODwvdXJsPjwvcmVsYXRlZC11cmxzPjwvdXJscz48aXNibj4wMDEyLTM2OTI8L2lzYm4+PHRpdGxl
cz48dGl0bGU+R2FzdHJvcGFyZXNpcyBhZnRlciBsdW5nIHRyYW5zcGxhbnRhdGlvbi4gUG90ZW50
aWFsIHJvbGUgaW4gcG9zdG9wZXJhdGl2ZSByZXNwaXJhdG9yeSBjb21wbGljYXRpb25zPC90aXRs
ZT48c2Vjb25kYXJ5LXRpdGxlPkNoZXN0PC9zZWNvbmRhcnktdGl0bGU+PC90aXRsZXM+PHBhZ2Vz
PjE2MDItNzwvcGFnZXM+PG51bWJlcj42PC9udW1iZXI+PGNvbnRyaWJ1dG9ycz48YXV0aG9ycz48
YXV0aG9yPkJlcmtvd2l0eiwgTi48L2F1dGhvcj48YXV0aG9yPlNjaHVsbWFuLCBMLiBMLjwvYXV0
aG9yPjxhdXRob3I+TWNHcmVnb3IsIEMuPC9hdXRob3I+PGF1dGhvcj5NYXJrb3dpdHosIEQuPC9h
dXRob3I+PC9hdXRob3JzPjwvY29udHJpYnV0b3JzPjxsYW5ndWFnZT5lbmc8L2xhbmd1YWdlPjxh
ZGRlZC1kYXRlIGZvcm1hdD0idXRjIj4xNDYzMTAwMjg4PC9hZGRlZC1kYXRlPjxyZWYtdHlwZSBu
YW1lPSJKb3VybmFsIEFydGljbGUiPjE3PC9yZWYtdHlwZT48cmVjLW51bWJlcj4xNjQ8L3JlYy1u
dW1iZXI+PGxhc3QtdXBkYXRlZC1kYXRlIGZvcm1hdD0idXRjIj4xNDYzMTAwMjg4PC9sYXN0LXVw
ZGF0ZWQtZGF0ZT48YWNjZXNzaW9uLW51bT43NDk3NzY4PC9hY2Nlc3Npb24tbnVtPjx2b2x1bWU+
MTA4PC92b2x1bWU+PC9yZWNvcmQ+PC9DaXRlPjxDaXRlPjxBdXRob3I+RHVhcnRlPC9BdXRob3I+
PFllYXI+MjAwODwvWWVhcj48SURUZXh0PlJlc3RvcmF0aW9uIG9mIGNvdWdoIHJlZmxleCBpbiBs
dW5nIHRyYW5zcGxhbnQgcmVjaXBpZW50czwvSURUZXh0PjxyZWNvcmQ+PGRhdGVzPjxwdWItZGF0
ZXM+PGRhdGU+QXVnPC9kYXRlPjwvcHViLWRhdGVzPjx5ZWFyPjIwMDg8L3llYXI+PC9kYXRlcz48
a2V5d29yZHM+PGtleXdvcmQ+QWR1bHQ8L2tleXdvcmQ+PGtleXdvcmQ+QWZmZXJlbnQgUGF0aHdh
eXM8L2tleXdvcmQ+PGtleXdvcmQ+QWdlZDwva2V5d29yZD48a2V5d29yZD5Ccm9uY2hvc2NvcHk8
L2tleXdvcmQ+PGtleXdvcmQ+Q291Z2g8L2tleXdvcmQ+PGtleXdvcmQ+Q3Jvc3MtU2VjdGlvbmFs
IFN0dWRpZXM8L2tleXdvcmQ+PGtleXdvcmQ+RmVtYWxlPC9rZXl3b3JkPjxrZXl3b3JkPkh1bWFu
czwva2V5d29yZD48a2V5d29yZD5Mb25naXR1ZGluYWwgU3R1ZGllczwva2V5d29yZD48a2V5d29y
ZD5MdW5nIERpc2Vhc2VzPC9rZXl3b3JkPjxrZXl3b3JkPkx1bmcgVHJhbnNwbGFudGF0aW9uPC9r
ZXl3b3JkPjxrZXl3b3JkPk1hbGU8L2tleXdvcmQ+PGtleXdvcmQ+TWlkZGxlIEFnZWQ8L2tleXdv
cmQ+PGtleXdvcmQ+UmVjb3Zlcnkgb2YgRnVuY3Rpb248L2tleXdvcmQ+PGtleXdvcmQ+UmVmbGV4
PC9rZXl3b3JkPjxrZXl3b3JkPlRpbWUgRmFjdG9yczwva2V5d29yZD48L2tleXdvcmRzPjx1cmxz
PjxyZWxhdGVkLXVybHM+PHVybD5odHRwOi8vd3d3Lm5jYmkubmxtLm5paC5nb3YvcHVibWVkLzE4
MzM5Nzc4PC91cmw+PC9yZWxhdGVkLXVybHM+PC91cmxzPjxpc2JuPjAwMTItMzY5MjwvaXNibj48
dGl0bGVzPjx0aXRsZT5SZXN0b3JhdGlvbiBvZiBjb3VnaCByZWZsZXggaW4gbHVuZyB0cmFuc3Bs
YW50IHJlY2lwaWVudHM8L3RpdGxlPjxzZWNvbmRhcnktdGl0bGU+Q2hlc3Q8L3NlY29uZGFyeS10
aXRsZT48L3RpdGxlcz48cGFnZXM+MzEwLTY8L3BhZ2VzPjxudW1iZXI+MjwvbnVtYmVyPjxjb250
cmlidXRvcnM+PGF1dGhvcnM+PGF1dGhvcj5EdWFydGUsIEEuIEcuPC9hdXRob3I+PGF1dGhvcj5U
ZXJtaW5lbGxhLCBMLjwvYXV0aG9yPjxhdXRob3I+U21pdGgsIEouIFQuPC9hdXRob3I+PGF1dGhv
cj5NeWVycywgQS4gQy48L2F1dGhvcj48YXV0aG9yPkNhbXBiZWxsLCBHLjwvYXV0aG9yPjxhdXRo
b3I+TGljaywgUy48L2F1dGhvcj48L2F1dGhvcnM+PC9jb250cmlidXRvcnM+PGxhbmd1YWdlPmVu
ZzwvbGFuZ3VhZ2U+PGFkZGVkLWRhdGUgZm9ybWF0PSJ1dGMiPjE0NjMxMDAzNDA8L2FkZGVkLWRh
dGU+PHJlZi10eXBlIG5hbWU9IkpvdXJuYWwgQXJ0aWNsZSI+MTc8L3JlZi10eXBlPjxyZWMtbnVt
YmVyPjE2NTwvcmVjLW51bWJlcj48bGFzdC11cGRhdGVkLWRhdGUgZm9ybWF0PSJ1dGMiPjE0NjMx
MDAzNDA8L2xhc3QtdXBkYXRlZC1kYXRlPjxhY2Nlc3Npb24tbnVtPjE4MzM5Nzc4PC9hY2Nlc3Np
b24tbnVtPjxlbGVjdHJvbmljLXJlc291cmNlLW51bT4xMC4xMzc4L2NoZXN0LjA3LTI5MzQ8L2Vs
ZWN0cm9uaWMtcmVzb3VyY2UtbnVtPjx2b2x1bWU+MTM0PC92b2x1bWU+PC9yZWNvcmQ+PC9DaXRl
PjxDaXRlPjxBdXRob3I+UmVpZDwvQXV0aG9yPjxZZWFyPjE5OTA8L1llYXI+PElEVGV4dD5JbXBv
cnRhbmNlIG9mIGNocm9uaWMgYXNwaXJhdGlvbiBpbiByZWNpcGllbnRzIG9mIGhlYXJ0LWx1bmcg
dHJhbnNwbGFudHM8L0lEVGV4dD48cmVjb3JkPjxkYXRlcz48cHViLWRhdGVzPjxkYXRlPkp1bDwv
ZGF0ZT48L3B1Yi1kYXRlcz48eWVhcj4xOTkwPC95ZWFyPjwvZGF0ZXM+PGtleXdvcmRzPjxrZXl3
b3JkPkFkdWx0PC9rZXl3b3JkPjxrZXl3b3JkPkJlem9hcnM8L2tleXdvcmQ+PGtleXdvcmQ+QnJv
bmNoaWVjdGFzaXM8L2tleXdvcmQ+PGtleXdvcmQ+QnJvbmNoaW9saXRpczwva2V5d29yZD48a2V5
d29yZD5Ccm9uY2hpdGlzPC9rZXl3b3JkPjxrZXl3b3JkPkNoaWxkPC9rZXl3b3JkPjxrZXl3b3Jk
PkNocm9uaWMgRGlzZWFzZTwva2V5d29yZD48a2V5d29yZD5Db21iaW5lZCBNb2RhbGl0eSBUaGVy
YXB5PC9rZXl3b3JkPjxrZXl3b3JkPkNvdWdoPC9rZXl3b3JkPjxrZXl3b3JkPkZlbWFsZTwva2V5
d29yZD48a2V5d29yZD5Gb2xsb3ctVXAgU3R1ZGllczwva2V5d29yZD48a2V5d29yZD5HYXN0cmlj
IEVtcHR5aW5nPC9rZXl3b3JkPjxrZXl3b3JkPkdhc3Ryb2Vzb3BoYWdlYWwgUmVmbHV4PC9rZXl3
b3JkPjxrZXl3b3JkPkdhc3Ryb2ludGVzdGluYWwgTW90aWxpdHk8L2tleXdvcmQ+PGtleXdvcmQ+
R3JhZnQgUmVqZWN0aW9uPC9rZXl3b3JkPjxrZXl3b3JkPkhlYXJ0LUx1bmcgVHJhbnNwbGFudGF0
aW9uPC9rZXl3b3JkPjxrZXl3b3JkPkh1bWFuczwva2V5d29yZD48a2V5d29yZD5NaWRkbGUgQWdl
ZDwva2V5d29yZD48a2V5d29yZD5QbmV1bW9uaWEsIEFzcGlyYXRpb248L2tleXdvcmQ+PGtleXdv
cmQ+U3RvbWFjaDwva2V5d29yZD48a2V5d29yZD5WYWd1cyBOZXJ2ZSBJbmp1cmllczwva2V5d29y
ZD48L2tleXdvcmRzPjx1cmxzPjxyZWxhdGVkLXVybHM+PHVybD5odHRwOi8vd3d3Lm5jYmkubmxt
Lm5paC5nb3YvcHVibWVkLzE5NzM3NzE8L3VybD48L3JlbGF0ZWQtdXJscz48L3VybHM+PGlzYm4+
MDE0MC02NzM2PC9pc2JuPjx0aXRsZXM+PHRpdGxlPkltcG9ydGFuY2Ugb2YgY2hyb25pYyBhc3Bp
cmF0aW9uIGluIHJlY2lwaWVudHMgb2YgaGVhcnQtbHVuZyB0cmFuc3BsYW50czwvdGl0bGU+PHNl
Y29uZGFyeS10aXRsZT5MYW5jZXQ8L3NlY29uZGFyeS10aXRsZT48L3RpdGxlcz48cGFnZXM+MjA2
LTg8L3BhZ2VzPjxudW1iZXI+ODcwOTwvbnVtYmVyPjxjb250cmlidXRvcnM+PGF1dGhvcnM+PGF1
dGhvcj5SZWlkLCBLLiBSLjwvYXV0aG9yPjxhdXRob3I+TWNLZW56aWUsIEYuIE4uPC9hdXRob3I+
PGF1dGhvcj5NZW5raXMsIEEuIEguPC9hdXRob3I+PGF1dGhvcj5Ob3ZpY2ssIFIuIEouPC9hdXRo
b3I+PGF1dGhvcj5QZmx1Z2ZlbGRlciwgUC4gVy48L2F1dGhvcj48YXV0aG9yPktvc3R1aywgVy4g
Si48L2F1dGhvcj48YXV0aG9yPkFobWFkLCBELjwvYXV0aG9yPjwvYXV0aG9ycz48L2NvbnRyaWJ1
dG9ycz48bGFuZ3VhZ2U+ZW5nPC9sYW5ndWFnZT48YWRkZWQtZGF0ZSBmb3JtYXQ9InV0YyI+MTQ2
MzEwMzYzMzwvYWRkZWQtZGF0ZT48cmVmLXR5cGUgbmFtZT0iSm91cm5hbCBBcnRpY2xlIj4xNzwv
cmVmLXR5cGU+PHJlYy1udW1iZXI+MTc3PC9yZWMtbnVtYmVyPjxsYXN0LXVwZGF0ZWQtZGF0ZSBm
b3JtYXQ9InV0YyI+MTQ2MzEwMzYzMzwvbGFzdC11cGRhdGVkLWRhdGU+PGFjY2Vzc2lvbi1udW0+
MTk3Mzc3MTwvYWNjZXNzaW9uLW51bT48dm9sdW1lPjMzNjwvdm9sdW1lPjwvcmVjb3JkPjwvQ2l0
ZT48Q2l0ZT48QXV0aG9yPkF1PC9BdXRob3I+PFllYXI+MTk5MzwvWWVhcj48SURUZXh0PlVwcGVy
IGdhc3Ryb2ludGVzdGluYWwgZHlzbW90aWxpdHkgaW4gaGVhcnQtbHVuZyB0cmFuc3BsYW50IHJl
Y2lwaWVudHM8L0lEVGV4dD48cmVjb3JkPjxkYXRlcz48cHViLWRhdGVzPjxkYXRlPkphbjwvZGF0
ZT48L3B1Yi1kYXRlcz48eWVhcj4xOTkzPC95ZWFyPjwvZGF0ZXM+PGtleXdvcmRzPjxrZXl3b3Jk
PkFkdWx0PC9rZXl3b3JkPjxrZXl3b3JkPkVzb3BoYWdvZ2FzdHJpYyBKdW5jdGlvbjwva2V5d29y
ZD48a2V5d29yZD5Fc29waGFndXM8L2tleXdvcmQ+PGtleXdvcmQ+RmVtYWxlPC9rZXl3b3JkPjxr
ZXl3b3JkPkZvbGxvdy1VcCBTdHVkaWVzPC9rZXl3b3JkPjxrZXl3b3JkPkdhc3RyaWMgQWNpZGl0
eSBEZXRlcm1pbmF0aW9uPC9rZXl3b3JkPjxrZXl3b3JkPkdhc3RyaWMgRW1wdHlpbmc8L2tleXdv
cmQ+PGtleXdvcmQ+R2FzdHJvZXNvcGhhZ2VhbCBSZWZsdXg8L2tleXdvcmQ+PGtleXdvcmQ+SGVh
cnQtTHVuZyBUcmFuc3BsYW50YXRpb248L2tleXdvcmQ+PGtleXdvcmQ+SHVtYW5zPC9rZXl3b3Jk
PjxrZXl3b3JkPk1hbGU8L2tleXdvcmQ+PGtleXdvcmQ+TWFub21ldHJ5PC9rZXl3b3JkPjxrZXl3
b3JkPlBvc3RvcGVyYXRpdmUgQ29tcGxpY2F0aW9uczwva2V5d29yZD48a2V5d29yZD5TdG9tYWNo
PC9rZXl3b3JkPjxrZXl3b3JkPlZhZ3VzIE5lcnZlPC9rZXl3b3JkPjxrZXl3b3JkPlZhZ3VzIE5l
cnZlIEluanVyaWVzPC9rZXl3b3JkPjwva2V5d29yZHM+PHVybHM+PHJlbGF0ZWQtdXJscz48dXJs
Pmh0dHA6Ly93d3cubmNiaS5ubG0ubmloLmdvdi9wdWJtZWQvODQxNzcxODwvdXJsPjwvcmVsYXRl
ZC11cmxzPjwvdXJscz48aXNibj4wMDAzLTQ5NzU8L2lzYm4+PHRpdGxlcz48dGl0bGU+VXBwZXIg
Z2FzdHJvaW50ZXN0aW5hbCBkeXNtb3RpbGl0eSBpbiBoZWFydC1sdW5nIHRyYW5zcGxhbnQgcmVj
aXBpZW50czwvdGl0bGU+PHNlY29uZGFyeS10aXRsZT5Bbm4gVGhvcmFjIFN1cmc8L3NlY29uZGFy
eS10aXRsZT48L3RpdGxlcz48cGFnZXM+OTQtNzwvcGFnZXM+PG51bWJlcj4xPC9udW1iZXI+PGNv
bnRyaWJ1dG9ycz48YXV0aG9ycz48YXV0aG9yPkF1LCBKLjwvYXV0aG9yPjxhdXRob3I+SGF3a2lu
cywgVC48L2F1dGhvcj48YXV0aG9yPlZlbmFibGVzLCBDLjwvYXV0aG9yPjxhdXRob3I+TW9ycml0
dCwgRy48L2F1dGhvcj48YXV0aG9yPlNjb3R0LCBDLiBELjwvYXV0aG9yPjxhdXRob3I+R2FzY29p
Z25lLCBBLiBELjwvYXV0aG9yPjxhdXRob3I+Q29ycmlzLCBQLiBBLjwvYXV0aG9yPjxhdXRob3I+
SGlsdG9uLCBDLiBKLjwvYXV0aG9yPjxhdXRob3I+RGFyaywgSi4gSC48L2F1dGhvcj48L2F1dGhv
cnM+PC9jb250cmlidXRvcnM+PGxhbmd1YWdlPmVuZzwvbGFuZ3VhZ2U+PGFkZGVkLWRhdGUgZm9y
bWF0PSJ1dGMiPjE0NjMxNjc2NDM8L2FkZGVkLWRhdGU+PHJlZi10eXBlIG5hbWU9IkpvdXJuYWwg
QXJ0aWNsZSI+MTc8L3JlZi10eXBlPjxyZWMtbnVtYmVyPjIwMTwvcmVjLW51bWJlcj48bGFzdC11
cGRhdGVkLWRhdGUgZm9ybWF0PSJ1dGMiPjE0NjMxNjc2NDM8L2xhc3QtdXBkYXRlZC1kYXRlPjxh
Y2Nlc3Npb24tbnVtPjg0MTc3MTg8L2FjY2Vzc2lvbi1udW0+PHZvbHVtZT41NTwvdm9sdW1lPjwv
cmVjb3JkPjwvQ2l0ZT48Q2l0ZT48QXV0aG9yPkJvZGV0LU1pbGluPC9BdXRob3I+PFllYXI+MjAw
NjwvWWVhcj48SURUZXh0PkRlbGF5ZWQgZ2FzdHJpYyBlbXB0eWluZyBzY2ludGlncmFwaHkgaW4g
Y3lzdGljIGZpYnJvc2lzIHBhdGllbnRzIGJlZm9yZSBhbmQgYWZ0ZXIgbHVuZyB0cmFuc3BsYW50
YXRpb248L0lEVGV4dD48cmVjb3JkPjxkYXRlcz48cHViLWRhdGVzPjxkYXRlPlNlcDwvZGF0ZT48
L3B1Yi1kYXRlcz48eWVhcj4yMDA2PC95ZWFyPjwvZGF0ZXM+PGtleXdvcmRzPjxrZXl3b3JkPkFk
b2xlc2NlbnQ8L2tleXdvcmQ+PGtleXdvcmQ+QWR1bHQ8L2tleXdvcmQ+PGtleXdvcmQ+Q3lzdGlj
IEZpYnJvc2lzPC9rZXl3b3JkPjxrZXl3b3JkPkRpZXQgVGhlcmFweTwva2V5d29yZD48a2V5d29y
ZD5GZW1hbGU8L2tleXdvcmQ+PGtleXdvcmQ+R2FzdHJpYyBFbXB0eWluZzwva2V5d29yZD48a2V5
d29yZD5HYXN0cm9wYXJlc2lzPC9rZXl3b3JkPjxrZXl3b3JkPkhlYXJ0LUx1bmcgVHJhbnNwbGFu
dGF0aW9uPC9rZXl3b3JkPjxrZXl3b3JkPkh1bWFuczwva2V5d29yZD48a2V5d29yZD5MdW5nIFRy
YW5zcGxhbnRhdGlvbjwva2V5d29yZD48a2V5d29yZD5NYWxlPC9rZXl3b3JkPjxrZXl3b3JkPlBv
c3RvcGVyYXRpdmUgQ29tcGxpY2F0aW9uczwva2V5d29yZD48a2V5d29yZD5Qcm9nbm9zaXM8L2tl
eXdvcmQ+PGtleXdvcmQ+UmFkaW9udWNsaWRlIEltYWdpbmc8L2tleXdvcmQ+PC9rZXl3b3Jkcz48
dXJscz48cmVsYXRlZC11cmxzPjx1cmw+aHR0cDovL3d3dy5uY2JpLm5sbS5uaWguZ292L3B1Ym1l
ZC8xNjk2MjQ2OTwvdXJsPjwvcmVsYXRlZC11cmxzPjwvdXJscz48aXNibj4xNTU3LTMxMTc8L2lz
Ym4+PHRpdGxlcz48dGl0bGU+RGVsYXllZCBnYXN0cmljIGVtcHR5aW5nIHNjaW50aWdyYXBoeSBp
biBjeXN0aWMgZmlicm9zaXMgcGF0aWVudHMgYmVmb3JlIGFuZCBhZnRlciBsdW5nIHRyYW5zcGxh
bnRhdGlvbjwvdGl0bGU+PHNlY29uZGFyeS10aXRsZT5KIEhlYXJ0IEx1bmcgVHJhbnNwbGFudDwv
c2Vjb25kYXJ5LXRpdGxlPjwvdGl0bGVzPjxwYWdlcz4xMDc3LTgzPC9wYWdlcz48bnVtYmVyPjk8
L251bWJlcj48Y29udHJpYnV0b3JzPjxhdXRob3JzPjxhdXRob3I+Qm9kZXQtTWlsaW4sIEMuPC9h
dXRob3I+PGF1dGhvcj5RdWVyZWxsb3UsIFMuPC9hdXRob3I+PGF1dGhvcj5PdWRvdXgsIEEuPC9h
dXRob3I+PGF1dGhvcj5IYWxvdW4sIEEuPC9hdXRob3I+PGF1dGhvcj5Ib3JlYXUtTGxhbmdsYXJk
LCBELjwvYXV0aG9yPjxhdXRob3I+Q2FybGllciwgVC48L2F1dGhvcj48YXV0aG9yPkJpemFpcywg
WS48L2F1dGhvcj48YXV0aG9yPkNvdXR1cmllciwgTy48L2F1dGhvcj48L2F1dGhvcnM+PC9jb250
cmlidXRvcnM+PGxhbmd1YWdlPmVuZzwvbGFuZ3VhZ2U+PGFkZGVkLWRhdGUgZm9ybWF0PSJ1dGMi
PjE0NjMxNjc2NjE8L2FkZGVkLWRhdGU+PHJlZi10eXBlIG5hbWU9IkpvdXJuYWwgQXJ0aWNsZSI+
MTc8L3JlZi10eXBlPjxyZWMtbnVtYmVyPjIwMjwvcmVjLW51bWJlcj48bGFzdC11cGRhdGVkLWRh
dGUgZm9ybWF0PSJ1dGMiPjE0NjMxNjc2NjE8L2xhc3QtdXBkYXRlZC1kYXRlPjxhY2Nlc3Npb24t
bnVtPjE2OTYyNDY5PC9hY2Nlc3Npb24tbnVtPjxlbGVjdHJvbmljLXJlc291cmNlLW51bT4xMC4x
MDE2L2ouaGVhbHVuLjIwMDYuMDQuMDEzPC9lbGVjdHJvbmljLXJlc291cmNlLW51bT48dm9sdW1l
PjI1PC92b2x1bWU+PC9yZWNvcmQ+PC9DaXRlPjxDaXRlPjxBdXRob3I+U3VlbjwvQXV0aG9yPjxZ
ZWFyPjE5OTk8L1llYXI+PElEVGV4dD5QaHlzaW9sb2dpYyBjb25zZXF1ZW5jZXMgb2YgcG5ldW1v
bmVjdG9teS4gQ29uc2VxdWVuY2VzIG9uIHRoZSBlc29waGFnZWFsIGZ1bmN0aW9uPC9JRFRleHQ+
PHJlY29yZD48ZGF0ZXM+PHB1Yi1kYXRlcz48ZGF0ZT5NYXk8L2RhdGU+PC9wdWItZGF0ZXM+PHll
YXI+MTk5OTwveWVhcj48L2RhdGVzPjxrZXl3b3Jkcz48a2V5d29yZD5Fc29waGFnZWFsIE1vdGls
aXR5IERpc29yZGVyczwva2V5d29yZD48a2V5d29yZD5Fc29waGFndXM8L2tleXdvcmQ+PGtleXdv
cmQ+R2FzdHJvaW50ZXN0aW5hbCBNb3RpbGl0eTwva2V5d29yZD48a2V5d29yZD5IdW1hbnM8L2tl
eXdvcmQ+PGtleXdvcmQ+THVuZyBEaXNlYXNlczwva2V5d29yZD48a2V5d29yZD5QbmV1bW9uZWN0
b215PC9rZXl3b3JkPjwva2V5d29yZHM+PHVybHM+PHJlbGF0ZWQtdXJscz48dXJsPmh0dHA6Ly93
d3cubmNiaS5ubG0ubmloLmdvdi9wdWJtZWQvMTAzNjUyNzc8L3VybD48L3JlbGF0ZWQtdXJscz48
L3VybHM+PGlzYm4+MTA1Mi0zMzU5PC9pc2JuPjx0aXRsZXM+PHRpdGxlPlBoeXNpb2xvZ2ljIGNv
bnNlcXVlbmNlcyBvZiBwbmV1bW9uZWN0b215LiBDb25zZXF1ZW5jZXMgb24gdGhlIGVzb3BoYWdl
YWwgZnVuY3Rpb248L3RpdGxlPjxzZWNvbmRhcnktdGl0bGU+Q2hlc3QgU3VyZyBDbGluIE4gQW08
L3NlY29uZGFyeS10aXRsZT48L3RpdGxlcz48cGFnZXM+NDc1LTgzLCB4aWlpPC9wYWdlcz48bnVt
YmVyPjI8L251bWJlcj48Y29udHJpYnV0b3JzPjxhdXRob3JzPjxhdXRob3I+U3VlbiwgSC4gQy48
L2F1dGhvcj48YXV0aG9yPkhlbmRyaXgsIEguPC9hdXRob3I+PGF1dGhvcj5QYXR0ZXJzb24sIEcu
IEEuPC9hdXRob3I+PC9hdXRob3JzPjwvY29udHJpYnV0b3JzPjxsYW5ndWFnZT5lbmc8L2xhbmd1
YWdlPjxhZGRlZC1kYXRlIGZvcm1hdD0idXRjIj4xNDYzMTc1ODc1PC9hZGRlZC1kYXRlPjxyZWYt
dHlwZSBuYW1lPSJKb3VybmFsIEFydGljbGUiPjE3PC9yZWYtdHlwZT48cmVjLW51bWJlcj4yMTk8
L3JlYy1udW1iZXI+PGxhc3QtdXBkYXRlZC1kYXRlIGZvcm1hdD0idXRjIj4xNDYzMTc1ODc1PC9s
YXN0LXVwZGF0ZWQtZGF0ZT48YWNjZXNzaW9uLW51bT4xMDM2NTI3NzwvYWNjZXNzaW9uLW51bT48
dm9sdW1lPjk8L3ZvbHVtZT48L3JlY29yZD48L0NpdGU+PENpdGU+PEF1dGhvcj5Lb3BlYzwvQXV0
aG9yPjxZZWFyPjE5OTg8L1llYXI+PElEVGV4dD5UaGUgcG9zdHBuZXVtb25lY3RvbXkgc3RhdGU8
L0lEVGV4dD48cmVjb3JkPjxkYXRlcz48cHViLWRhdGVzPjxkYXRlPk9jdDwvZGF0ZT48L3B1Yi1k
YXRlcz48eWVhcj4xOTk4PC95ZWFyPjwvZGF0ZXM+PGtleXdvcmRzPjxrZXl3b3JkPkFuaW1hbHM8
L2tleXdvcmQ+PGtleXdvcmQ+Rm9sbG93LVVwIFN0dWRpZXM8L2tleXdvcmQ+PGtleXdvcmQ+SHVt
YW5zPC9rZXl3b3JkPjxrZXl3b3JkPkx1bmcgRGlzZWFzZXM8L2tleXdvcmQ+PGtleXdvcmQ+UG5l
dW1vbmVjdG9teTwva2V5d29yZD48a2V5d29yZD5Qb3N0b3BlcmF0aXZlIENvbXBsaWNhdGlvbnM8
L2tleXdvcmQ+PGtleXdvcmQ+UmFkaW9ncmFwaHksIFRob3JhY2ljPC9rZXl3b3JkPjxrZXl3b3Jk
PlJlc3BpcmF0b3J5IEZ1bmN0aW9uIFRlc3RzPC9rZXl3b3JkPjxrZXl3b3JkPlJldHJvc3BlY3Rp
dmUgU3R1ZGllczwva2V5d29yZD48a2V5d29yZD5SaXNrIEZhY3RvcnM8L2tleXdvcmQ+PGtleXdv
cmQ+VG9tb2dyYXBoeSwgWC1SYXkgQ29tcHV0ZWQ8L2tleXdvcmQ+PC9rZXl3b3Jkcz48dXJscz48
cmVsYXRlZC11cmxzPjx1cmw+aHR0cDovL3d3dy5uY2JpLm5sbS5uaWguZ292L3B1Ym1lZC85Nzky
NTkyPC91cmw+PC9yZWxhdGVkLXVybHM+PC91cmxzPjxpc2JuPjAwMTItMzY5MjwvaXNibj48dGl0
bGVzPjx0aXRsZT5UaGUgcG9zdHBuZXVtb25lY3RvbXkgc3RhdGU8L3RpdGxlPjxzZWNvbmRhcnkt
dGl0bGU+Q2hlc3Q8L3NlY29uZGFyeS10aXRsZT48L3RpdGxlcz48cGFnZXM+MTE1OC04NDwvcGFn
ZXM+PG51bWJlcj40PC9udW1iZXI+PGNvbnRyaWJ1dG9ycz48YXV0aG9ycz48YXV0aG9yPktvcGVj
LCBTLiBFLjwvYXV0aG9yPjxhdXRob3I+SXJ3aW4sIFIuIFMuPC9hdXRob3I+PGF1dGhvcj5VbWFs
aS1Ub3JyZXMsIEMuIEIuPC9hdXRob3I+PGF1dGhvcj5CYWxpa2lhbiwgSi4gUC48L2F1dGhvcj48
YXV0aG9yPkNvbmxhbiwgQS4gQS48L2F1dGhvcj48L2F1dGhvcnM+PC9jb250cmlidXRvcnM+PGxh
bmd1YWdlPmVuZzwvbGFuZ3VhZ2U+PGFkZGVkLWRhdGUgZm9ybWF0PSJ1dGMiPjE0NjMxNzU4NTQ8
L2FkZGVkLWRhdGU+PHJlZi10eXBlIG5hbWU9IkpvdXJuYWwgQXJ0aWNsZSI+MTc8L3JlZi10eXBl
PjxyZWMtbnVtYmVyPjIxODwvcmVjLW51bWJlcj48bGFzdC11cGRhdGVkLWRhdGUgZm9ybWF0PSJ1
dGMiPjE0NjMxNzU4NTQ8L2xhc3QtdXBkYXRlZC1kYXRlPjxhY2Nlc3Npb24tbnVtPjk3OTI1OTI8
L2FjY2Vzc2lvbi1udW0+PHZvbHVtZT4xMTQ8L3ZvbHVtZT48L3JlY29yZD48L0NpdGU+PENpdGU+
PEF1dGhvcj5WZWFsZTwvQXV0aG9yPjxZZWFyPjE5OTM8L1llYXI+PElEVGV4dD5DaWxpYXJ5IGJl
YXQgZnJlcXVlbmN5IGluIHRyYW5zcGxhbnRlZCBsdW5nczwvSURUZXh0PjxyZWNvcmQ+PGRhdGVz
PjxwdWItZGF0ZXM+PGRhdGU+SnVuPC9kYXRlPjwvcHViLWRhdGVzPjx5ZWFyPjE5OTM8L3llYXI+
PC9kYXRlcz48a2V5d29yZHM+PGtleXdvcmQ+QWR1bHQ8L2tleXdvcmQ+PGtleXdvcmQ+QnJvbmNo
aTwva2V5d29yZD48a2V5d29yZD5Ccm9uY2hvc2NvcHk8L2tleXdvcmQ+PGtleXdvcmQ+Q2lsaWE8
L2tleXdvcmQ+PGtleXdvcmQ+RmVtYWxlPC9rZXl3b3JkPjxrZXl3b3JkPkh1bWFuczwva2V5d29y
ZD48a2V5d29yZD5MdW5nIFRyYW5zcGxhbnRhdGlvbjwva2V5d29yZD48a2V5d29yZD5NYWxlPC9r
ZXl3b3JkPjxrZXl3b3JkPk1pZGRsZSBBZ2VkPC9rZXl3b3JkPjxrZXl3b3JkPk11Y29jaWxpYXJ5
IENsZWFyYW5jZTwva2V5d29yZD48a2V5d29yZD5UaW1lIEZhY3RvcnM8L2tleXdvcmQ+PC9rZXl3
b3Jkcz48dXJscz48cmVsYXRlZC11cmxzPjx1cmw+aHR0cDovL3d3dy5uY2JpLm5sbS5uaWguZ292
L3B1Ym1lZC84MzQ2NDkzPC91cmw+PC9yZWxhdGVkLXVybHM+PC91cmxzPjxpc2JuPjAwNDAtNjM3
NjwvaXNibj48Y3VzdG9tMj5QTUM0NjQ1OTA8L2N1c3RvbTI+PHRpdGxlcz48dGl0bGU+Q2lsaWFy
eSBiZWF0IGZyZXF1ZW5jeSBpbiB0cmFuc3BsYW50ZWQgbHVuZ3M8L3RpdGxlPjxzZWNvbmRhcnkt
dGl0bGU+VGhvcmF4PC9zZWNvbmRhcnktdGl0bGU+PC90aXRsZXM+PHBhZ2VzPjYyOS0zMTwvcGFn
ZXM+PG51bWJlcj42PC9udW1iZXI+PGNvbnRyaWJ1dG9ycz48YXV0aG9ycz48YXV0aG9yPlZlYWxl
LCBELjwvYXV0aG9yPjxhdXRob3I+R2xhc3BlciwgUC4gTi48L2F1dGhvcj48YXV0aG9yPkdhc2Nv
aWduZSwgQS48L2F1dGhvcj48YXV0aG9yPkRhcmssIEouIEguPC9hdXRob3I+PGF1dGhvcj5HaWJz
b24sIEcuIEouPC9hdXRob3I+PGF1dGhvcj5Db3JyaXMsIFAuIEEuPC9hdXRob3I+PC9hdXRob3Jz
PjwvY29udHJpYnV0b3JzPjxsYW5ndWFnZT5lbmc8L2xhbmd1YWdlPjxhZGRlZC1kYXRlIGZvcm1h
dD0idXRjIj4xNDYzMjM3NDc2PC9hZGRlZC1kYXRlPjxyZWYtdHlwZSBuYW1lPSJKb3VybmFsIEFy
dGljbGUiPjE3PC9yZWYtdHlwZT48cmVjLW51bWJlcj4yMzI8L3JlYy1udW1iZXI+PGxhc3QtdXBk
YXRlZC1kYXRlIGZvcm1hdD0idXRjIj4xNDYzMjM3NDc2PC9sYXN0LXVwZGF0ZWQtZGF0ZT48YWNj
ZXNzaW9uLW51bT44MzQ2NDkzPC9hY2Nlc3Npb24tbnVtPjx2b2x1bWU+NDg8L3ZvbHVtZT48L3Jl
Y29yZD48L0NpdGU+PENpdGU+PEF1dGhvcj5LaXJrPC9BdXRob3I+PFllYXI+MTk5MDwvWWVhcj48
SURUZXh0PkltcGFpcmVkIGdhc3Ryb2ludGVzdGluYWwgbW90aWxpdHkgaW4gcHVsbW9uYXJ5IHRy
YW5zcGxhbnRhdGlvbjwvSURUZXh0PjxyZWNvcmQ+PGRhdGVzPjxwdWItZGF0ZXM+PGRhdGU+U2Vw
PC9kYXRlPjwvcHViLWRhdGVzPjx5ZWFyPjE5OTA8L3llYXI+PC9kYXRlcz48a2V5d29yZHM+PGtl
eXdvcmQ+Q3ljbG9zcG9yaW5zPC9rZXl3b3JkPjxrZXl3b3JkPkdhc3RyaWMgRW1wdHlpbmc8L2tl
eXdvcmQ+PGtleXdvcmQ+R2FzdHJvaW50ZXN0aW5hbCBNb3RpbGl0eTwva2V5d29yZD48a2V5d29y
ZD5IdW1hbnM8L2tleXdvcmQ+PGtleXdvcmQ+SW50ZXN0aW5hbCBBYnNvcnB0aW9uPC9rZXl3b3Jk
PjxrZXl3b3JkPkx1bmcgVHJhbnNwbGFudGF0aW9uPC9rZXl3b3JkPjxrZXl3b3JkPlBhcmVudGVy
YWwgTnV0cml0aW9uPC9rZXl3b3JkPjxrZXl3b3JkPlBvc3RvcGVyYXRpdmUgQ29tcGxpY2F0aW9u
czwva2V5d29yZD48L2tleXdvcmRzPjx1cmxzPjxyZWxhdGVkLXVybHM+PHVybD5odHRwOi8vd3d3
Lm5jYmkubmxtLm5paC5nb3YvcHVibWVkLzE5NzU5MjM8L3VybD48L3JlbGF0ZWQtdXJscz48L3Vy
bHM+PGlzYm4+MDE0MC02NzM2PC9pc2JuPjx0aXRsZXM+PHRpdGxlPkltcGFpcmVkIGdhc3Ryb2lu
dGVzdGluYWwgbW90aWxpdHkgaW4gcHVsbW9uYXJ5IHRyYW5zcGxhbnRhdGlvbjwvdGl0bGU+PHNl
Y29uZGFyeS10aXRsZT5MYW5jZXQ8L3NlY29uZGFyeS10aXRsZT48L3RpdGxlcz48cGFnZXM+NzUy
PC9wYWdlcz48bnVtYmVyPjg3MTc8L251bWJlcj48Y29udHJpYnV0b3JzPjxhdXRob3JzPjxhdXRo
b3I+S2lyaywgQS4gSi48L2F1dGhvcj48YXV0aG9yPkNvbHF1aG91biwgSS4gVy48L2F1dGhvcj48
YXV0aG9yPkNvcnJpcywgUC4gQS48L2F1dGhvcj48YXV0aG9yPkhpbHRvbiwgQy4gSi48L2F1dGhv
cj48YXV0aG9yPkRhcmssIEouIEguPC9hdXRob3I+PC9hdXRob3JzPjwvY29udHJpYnV0b3JzPjxs
YW5ndWFnZT5lbmc8L2xhbmd1YWdlPjxhZGRlZC1kYXRlIGZvcm1hdD0idXRjIj4xNDYzMjM3NTM4
PC9hZGRlZC1kYXRlPjxyZWYtdHlwZSBuYW1lPSJKb3VybmFsIEFydGljbGUiPjE3PC9yZWYtdHlw
ZT48cmVjLW51bWJlcj4yMzM8L3JlYy1udW1iZXI+PGxhc3QtdXBkYXRlZC1kYXRlIGZvcm1hdD0i
dXRjIj4xNDYzMjM3NTM4PC9sYXN0LXVwZGF0ZWQtZGF0ZT48YWNjZXNzaW9uLW51bT4xOTc1OTIz
PC9hY2Nlc3Npb24tbnVtPjx2b2x1bWU+MzM2PC92b2x1bWU+PC9yZWNvcmQ+PC9DaXRlPjxDaXRl
PjxBdXRob3I+SGVydmU8L0F1dGhvcj48WWVhcj4xOTkzPC9ZZWFyPjxJRFRleHQ+SW1wYWlybWVu
dCBvZiBicm9uY2hpYWwgbXVjb2NpbGlhcnkgY2xlYXJhbmNlIGluIGxvbmctdGVybSBzdXJ2aXZv
cnMgb2YgaGVhcnQvbHVuZyBhbmQgZG91YmxlLWx1bmcgdHJhbnNwbGFudGF0aW9uLiBUaGUgUGFy
aXMtU3VkIEx1bmcgVHJhbnNwbGFudCBHcm91cDwvSURUZXh0PjxyZWNvcmQ+PGRhdGVzPjxwdWIt
ZGF0ZXM+PGRhdGU+SmFuPC9kYXRlPjwvcHViLWRhdGVzPjx5ZWFyPjE5OTM8L3llYXI+PC9kYXRl
cz48a2V5d29yZHM+PGtleXdvcmQ+QWR1bHQ8L2tleXdvcmQ+PGtleXdvcmQ+QWVyb3NvbHM8L2tl
eXdvcmQ+PGtleXdvcmQ+QnJvbmNoaTwva2V5d29yZD48a2V5d29yZD5GZW1hbGU8L2tleXdvcmQ+
PGtleXdvcmQ+Rm9yY2VkIEV4cGlyYXRvcnkgVm9sdW1lPC9rZXl3b3JkPjxrZXl3b3JkPkhlYXJ0
LUx1bmcgVHJhbnNwbGFudGF0aW9uPC9rZXl3b3JkPjxrZXl3b3JkPkh1bWFuczwva2V5d29yZD48
a2V5d29yZD5MdW5nIFRyYW5zcGxhbnRhdGlvbjwva2V5d29yZD48a2V5d29yZD5NYWxlPC9rZXl3
b3JkPjxrZXl3b3JkPk1heGltYWwgTWlkZXhwaXJhdG9yeSBGbG93IFJhdGU8L2tleXdvcmQ+PGtl
eXdvcmQ+TXVjb2NpbGlhcnkgQ2xlYXJhbmNlPC9rZXl3b3JkPjxrZXl3b3JkPlNvZGl1bSBQZXJ0
ZWNobmV0YXRlIFRjIDk5bTwva2V5d29yZD48a2V5d29yZD5UaW1lIEZhY3RvcnM8L2tleXdvcmQ+
PGtleXdvcmQ+Vml0YWwgQ2FwYWNpdHk8L2tleXdvcmQ+PGtleXdvcmQ+WGVub24gUmFkaW9pc290
b3Blczwva2V5d29yZD48L2tleXdvcmRzPjx1cmxzPjxyZWxhdGVkLXVybHM+PHVybD5odHRwOi8v
d3d3Lm5jYmkubmxtLm5paC5nb3YvcHVibWVkLzgzODAyNjg8L3VybD48L3JlbGF0ZWQtdXJscz48
L3VybHM+PGlzYm4+MDAxMi0zNjkyPC9pc2JuPjx0aXRsZXM+PHRpdGxlPkltcGFpcm1lbnQgb2Yg
YnJvbmNoaWFsIG11Y29jaWxpYXJ5IGNsZWFyYW5jZSBpbiBsb25nLXRlcm0gc3Vydml2b3JzIG9m
IGhlYXJ0L2x1bmcgYW5kIGRvdWJsZS1sdW5nIHRyYW5zcGxhbnRhdGlvbi4gVGhlIFBhcmlzLVN1
ZCBMdW5nIFRyYW5zcGxhbnQgR3JvdXA8L3RpdGxlPjxzZWNvbmRhcnktdGl0bGU+Q2hlc3Q8L3Nl
Y29uZGFyeS10aXRsZT48L3RpdGxlcz48cGFnZXM+NTktNjM8L3BhZ2VzPjxudW1iZXI+MTwvbnVt
YmVyPjxjb250cmlidXRvcnM+PGF1dGhvcnM+PGF1dGhvcj5IZXJ2ZSwgUC48L2F1dGhvcj48YXV0
aG9yPlNpbGJlcnQsIEQuPC9hdXRob3I+PGF1dGhvcj5DZXJyaW5hLCBKLjwvYXV0aG9yPjxhdXRo
b3I+U2ltb25uZWF1LCBHLjwvYXV0aG9yPjxhdXRob3I+RGFydGV2ZWxsZSwgUC48L2F1dGhvcj48
L2F1dGhvcnM+PC9jb250cmlidXRvcnM+PGxhbmd1YWdlPmVuZzwvbGFuZ3VhZ2U+PGFkZGVkLWRh
dGUgZm9ybWF0PSJ1dGMiPjE0NjMyMzc1NTc8L2FkZGVkLWRhdGU+PHJlZi10eXBlIG5hbWU9Ikpv
dXJuYWwgQXJ0aWNsZSI+MTc8L3JlZi10eXBlPjxyZWMtbnVtYmVyPjIzNDwvcmVjLW51bWJlcj48
bGFzdC11cGRhdGVkLWRhdGUgZm9ybWF0PSJ1dGMiPjE0NjMyMzc1NTc8L2xhc3QtdXBkYXRlZC1k
YXRlPjxhY2Nlc3Npb24tbnVtPjgzODAyNjg8L2FjY2Vzc2lvbi1udW0+PHZvbHVtZT4xMDM8L3Zv
bHVtZT48L3JlY29yZD48L0NpdGU+PENpdGU+PEF1dGhvcj5Tb2RoaTwvQXV0aG9yPjxZZWFyPjIw
MDI8L1llYXI+PElEVGV4dD5HYXN0cm9wYXJlc2lzIGFmdGVyIGNvbWJpbmVkIGhlYXJ0IGFuZCBs
dW5nIHRyYW5zcGxhbnRhdGlvbjwvSURUZXh0PjxyZWNvcmQ+PGRhdGVzPjxwdWItZGF0ZXM+PGRh
dGU+SmFuPC9kYXRlPjwvcHViLWRhdGVzPjx5ZWFyPjIwMDI8L3llYXI+PC9kYXRlcz48a2V5d29y
ZHM+PGtleXdvcmQ+QWR1bHQ8L2tleXdvcmQ+PGtleXdvcmQ+RmVtYWxlPC9rZXl3b3JkPjxrZXl3
b3JkPkdhc3RyaWMgRW1wdHlpbmc8L2tleXdvcmQ+PGtleXdvcmQ+R2FzdHJvcGFyZXNpczwva2V5
d29yZD48a2V5d29yZD5IZWFydC1MdW5nIFRyYW5zcGxhbnRhdGlvbjwva2V5d29yZD48a2V5d29y
ZD5IdW1hbnM8L2tleXdvcmQ+PGtleXdvcmQ+TWFsZTwva2V5d29yZD48a2V5d29yZD5NaWRkbGUg
QWdlZDwva2V5d29yZD48a2V5d29yZD5Qb3N0b3BlcmF0aXZlIENvbXBsaWNhdGlvbnM8L2tleXdv
cmQ+PGtleXdvcmQ+UHJldmFsZW5jZTwva2V5d29yZD48a2V5d29yZD5SZXRyb3NwZWN0aXZlIFN0
dWRpZXM8L2tleXdvcmQ+PGtleXdvcmQ+U2V2ZXJpdHkgb2YgSWxsbmVzcyBJbmRleDwva2V5d29y
ZD48a2V5d29yZD5TdXJ2ZXlzIGFuZCBRdWVzdGlvbm5haXJlczwva2V5d29yZD48L2tleXdvcmRz
Pjx1cmxzPjxyZWxhdGVkLXVybHM+PHVybD5odHRwOi8vd3d3Lm5jYmkubmxtLm5paC5nb3YvcHVi
bWVkLzExNzQzMjQzPC91cmw+PC9yZWxhdGVkLXVybHM+PC91cmxzPjxpc2JuPjAxOTItMDc5MDwv
aXNibj48dGl0bGVzPjx0aXRsZT5HYXN0cm9wYXJlc2lzIGFmdGVyIGNvbWJpbmVkIGhlYXJ0IGFu
ZCBsdW5nIHRyYW5zcGxhbnRhdGlvbjwvdGl0bGU+PHNlY29uZGFyeS10aXRsZT5KIENsaW4gR2Fz
dHJvZW50ZXJvbDwvc2Vjb25kYXJ5LXRpdGxlPjwvdGl0bGVzPjxwYWdlcz4zNC05PC9wYWdlcz48
bnVtYmVyPjE8L251bWJlcj48Y29udHJpYnV0b3JzPjxhdXRob3JzPjxhdXRob3I+U29kaGksIFMu
IFMuPC9hdXRob3I+PGF1dGhvcj5HdW8sIEouIFAuPC9hdXRob3I+PGF1dGhvcj5NYXVyZXIsIEEu
IEguPC9hdXRob3I+PGF1dGhvcj5PJmFwb3M7QnJpZW4sIEcuPC9hdXRob3I+PGF1dGhvcj5Tcmlu
aXZhc2FuLCBSLjwvYXV0aG9yPjxhdXRob3I+UGFya21hbiwgSC4gUC48L2F1dGhvcj48L2F1dGhv
cnM+PC9jb250cmlidXRvcnM+PGxhbmd1YWdlPmVuZzwvbGFuZ3VhZ2U+PGFkZGVkLWRhdGUgZm9y
bWF0PSJ1dGMiPjE0NjMyMzc3Mzc8L2FkZGVkLWRhdGU+PHJlZi10eXBlIG5hbWU9IkpvdXJuYWwg
QXJ0aWNsZSI+MTc8L3JlZi10eXBlPjxyZWMtbnVtYmVyPjIzNTwvcmVjLW51bWJlcj48bGFzdC11
cGRhdGVkLWRhdGUgZm9ybWF0PSJ1dGMiPjE0NjMyMzc3Mzc8L2xhc3QtdXBkYXRlZC1kYXRlPjxh
Y2Nlc3Npb24tbnVtPjExNzQzMjQzPC9hY2Nlc3Npb24tbnVtPjx2b2x1bWU+MzQ8L3ZvbHVtZT48
L3JlY29yZD48L0NpdGU+PC9FbmROb3RlPn==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263B31" w:rsidRPr="00B6576B">
        <w:rPr>
          <w:rFonts w:ascii="Book Antiqua" w:hAnsi="Book Antiqua" w:cs="Times New Roman"/>
        </w:rPr>
      </w:r>
      <w:r w:rsidR="00263B31" w:rsidRPr="00B6576B">
        <w:rPr>
          <w:rFonts w:ascii="Book Antiqua" w:hAnsi="Book Antiqua" w:cs="Times New Roman"/>
        </w:rPr>
        <w:fldChar w:fldCharType="separate"/>
      </w:r>
      <w:r w:rsidR="008A3031" w:rsidRPr="00B6576B">
        <w:rPr>
          <w:rFonts w:ascii="Book Antiqua" w:hAnsi="Book Antiqua" w:cs="Times New Roman"/>
          <w:noProof/>
          <w:vertAlign w:val="superscript"/>
        </w:rPr>
        <w:t>16,39,56,57,59-70</w:t>
      </w:r>
      <w:r w:rsidR="00263B31" w:rsidRPr="00B6576B">
        <w:rPr>
          <w:rFonts w:ascii="Book Antiqua" w:hAnsi="Book Antiqua" w:cs="Times New Roman"/>
        </w:rPr>
        <w:fldChar w:fldCharType="end"/>
      </w:r>
      <w:r w:rsidR="009D1E88" w:rsidRPr="00B6576B">
        <w:rPr>
          <w:rFonts w:ascii="Book Antiqua" w:hAnsi="Book Antiqua" w:cs="Times New Roman"/>
          <w:vertAlign w:val="superscript"/>
        </w:rPr>
        <w:t>]</w:t>
      </w:r>
      <w:r w:rsidR="009D1E88" w:rsidRPr="00B6576B">
        <w:rPr>
          <w:rFonts w:ascii="Book Antiqua" w:hAnsi="Book Antiqua" w:cs="Times New Roman"/>
        </w:rPr>
        <w:t>.</w:t>
      </w:r>
      <w:r w:rsidR="00263B31" w:rsidRPr="00B6576B">
        <w:rPr>
          <w:rFonts w:ascii="Book Antiqua" w:hAnsi="Book Antiqua" w:cs="Times New Roman"/>
        </w:rPr>
        <w:t xml:space="preserve"> </w:t>
      </w:r>
    </w:p>
    <w:p w14:paraId="39DDCA22" w14:textId="77777777" w:rsidR="000B4E40" w:rsidRPr="00B6576B" w:rsidRDefault="000B4E40" w:rsidP="00D404CB">
      <w:pPr>
        <w:spacing w:after="0" w:line="360" w:lineRule="auto"/>
        <w:jc w:val="both"/>
        <w:outlineLvl w:val="0"/>
        <w:rPr>
          <w:rFonts w:ascii="Book Antiqua" w:hAnsi="Book Antiqua" w:cs="Times New Roman"/>
          <w:b/>
          <w:u w:val="single"/>
        </w:rPr>
      </w:pPr>
    </w:p>
    <w:p w14:paraId="6D44DA52" w14:textId="05C441A0" w:rsidR="004927F5" w:rsidRPr="00B6576B" w:rsidRDefault="00CC23CF" w:rsidP="00D404CB">
      <w:pPr>
        <w:spacing w:after="0" w:line="360" w:lineRule="auto"/>
        <w:jc w:val="both"/>
        <w:outlineLvl w:val="0"/>
        <w:rPr>
          <w:rFonts w:ascii="Book Antiqua" w:hAnsi="Book Antiqua" w:cs="Times New Roman"/>
          <w:b/>
        </w:rPr>
      </w:pPr>
      <w:r w:rsidRPr="00B6576B">
        <w:rPr>
          <w:rFonts w:ascii="Book Antiqua" w:hAnsi="Book Antiqua" w:cs="Times New Roman"/>
          <w:b/>
        </w:rPr>
        <w:t>BACKGROUND AND PATHOPHYSIOLOGY</w:t>
      </w:r>
    </w:p>
    <w:p w14:paraId="05785FBF" w14:textId="15210B17" w:rsidR="004927F5" w:rsidRPr="00B6576B" w:rsidRDefault="004927F5" w:rsidP="00D404CB">
      <w:pPr>
        <w:spacing w:after="0" w:line="360" w:lineRule="auto"/>
        <w:jc w:val="both"/>
        <w:rPr>
          <w:rFonts w:ascii="Book Antiqua" w:hAnsi="Book Antiqua" w:cs="Times New Roman"/>
        </w:rPr>
      </w:pPr>
      <w:r w:rsidRPr="00B6576B">
        <w:rPr>
          <w:rFonts w:ascii="Book Antiqua" w:hAnsi="Book Antiqua" w:cs="Times New Roman"/>
        </w:rPr>
        <w:t xml:space="preserve">The association between reflux and rejection post-lung transplant </w:t>
      </w:r>
      <w:r w:rsidR="006F25C7" w:rsidRPr="00B6576B">
        <w:rPr>
          <w:rFonts w:ascii="Book Antiqua" w:hAnsi="Book Antiqua" w:cs="Times New Roman"/>
        </w:rPr>
        <w:t>has</w:t>
      </w:r>
      <w:r w:rsidRPr="00B6576B">
        <w:rPr>
          <w:rFonts w:ascii="Book Antiqua" w:hAnsi="Book Antiqua" w:cs="Times New Roman"/>
        </w:rPr>
        <w:t xml:space="preserve"> been investigated i</w:t>
      </w:r>
      <w:r w:rsidR="008A3C4C" w:rsidRPr="00B6576B">
        <w:rPr>
          <w:rFonts w:ascii="Book Antiqua" w:hAnsi="Book Antiqua" w:cs="Times New Roman"/>
        </w:rPr>
        <w:t>n both animal and human studies</w:t>
      </w:r>
      <w:r w:rsidR="00996745" w:rsidRPr="00B6576B">
        <w:rPr>
          <w:rFonts w:ascii="Book Antiqua" w:hAnsi="Book Antiqua" w:cs="Times New Roman"/>
        </w:rPr>
        <w:t xml:space="preserve"> (Table 1)</w:t>
      </w:r>
      <w:r w:rsidR="008A3C4C" w:rsidRPr="00B6576B">
        <w:rPr>
          <w:rFonts w:ascii="Book Antiqua" w:hAnsi="Book Antiqua" w:cs="Times New Roman"/>
        </w:rPr>
        <w:t xml:space="preserve">. </w:t>
      </w:r>
      <w:proofErr w:type="spellStart"/>
      <w:r w:rsidRPr="00B6576B">
        <w:rPr>
          <w:rFonts w:ascii="Book Antiqua" w:hAnsi="Book Antiqua" w:cs="Times New Roman"/>
        </w:rPr>
        <w:t>Stovold</w:t>
      </w:r>
      <w:proofErr w:type="spellEnd"/>
      <w:r w:rsidRPr="00B6576B">
        <w:rPr>
          <w:rFonts w:ascii="Book Antiqua" w:hAnsi="Book Antiqua" w:cs="Times New Roman"/>
        </w:rPr>
        <w:t xml:space="preserve"> </w:t>
      </w:r>
      <w:r w:rsidRPr="00B6576B">
        <w:rPr>
          <w:rFonts w:ascii="Book Antiqua" w:hAnsi="Book Antiqua" w:cs="Times New Roman"/>
          <w:i/>
        </w:rPr>
        <w:t>et al</w:t>
      </w:r>
      <w:r w:rsidR="000E26E4" w:rsidRPr="00B6576B">
        <w:rPr>
          <w:rFonts w:ascii="Book Antiqua" w:hAnsi="Book Antiqua" w:cs="Times New Roman"/>
          <w:vertAlign w:val="superscript"/>
        </w:rPr>
        <w:t>[</w:t>
      </w:r>
      <w:r w:rsidR="000E26E4" w:rsidRPr="00B6576B">
        <w:rPr>
          <w:rFonts w:ascii="Book Antiqua" w:hAnsi="Book Antiqua" w:cs="Times New Roman"/>
        </w:rPr>
        <w:fldChar w:fldCharType="begin"/>
      </w:r>
      <w:r w:rsidR="000E26E4" w:rsidRPr="00B6576B">
        <w:rPr>
          <w:rFonts w:ascii="Book Antiqua" w:hAnsi="Book Antiqua" w:cs="Times New Roman"/>
        </w:rPr>
        <w:instrText xml:space="preserve"> ADDIN EN.CITE &lt;EndNote&gt;&lt;Cite&gt;&lt;Author&gt;Stovold&lt;/Author&gt;&lt;Year&gt;2007&lt;/Year&gt;&lt;IDText&gt;Pepsin, a biomarker of gastric aspiration in lung allografts: a putative association with rejection&lt;/IDText&gt;&lt;DisplayText&gt;&lt;style face="superscript"&gt;35&lt;/style&gt;&lt;/DisplayText&gt;&lt;record&gt;&lt;dates&gt;&lt;pub-dates&gt;&lt;date&gt;Jun&lt;/date&gt;&lt;/pub-dates&gt;&lt;year&gt;2007&lt;/year&gt;&lt;/dates&gt;&lt;keywords&gt;&lt;keyword&gt;Adolescent&lt;/keyword&gt;&lt;keyword&gt;Adult&lt;/keyword&gt;&lt;keyword&gt;Bronchoalveolar Lavage Fluid&lt;/keyword&gt;&lt;keyword&gt;Bronchoscopy&lt;/keyword&gt;&lt;keyword&gt;Comorbidity&lt;/keyword&gt;&lt;keyword&gt;Confounding Factors (Epidemiology)&lt;/keyword&gt;&lt;keyword&gt;Female&lt;/keyword&gt;&lt;keyword&gt;Graft Rejection&lt;/keyword&gt;&lt;keyword&gt;Humans&lt;/keyword&gt;&lt;keyword&gt;Lung&lt;/keyword&gt;&lt;keyword&gt;Lung Transplantation&lt;/keyword&gt;&lt;keyword&gt;Male&lt;/keyword&gt;&lt;keyword&gt;Middle Aged&lt;/keyword&gt;&lt;keyword&gt;Pepsin A&lt;/keyword&gt;&lt;keyword&gt;Prospective Studies&lt;/keyword&gt;&lt;keyword&gt;Respiratory Aspiration&lt;/keyword&gt;&lt;keyword&gt;Transplantation, Homologous&lt;/keyword&gt;&lt;/keywords&gt;&lt;urls&gt;&lt;related-urls&gt;&lt;url&gt;http://www.ncbi.nlm.nih.gov/pubmed/17413126&lt;/url&gt;&lt;/related-urls&gt;&lt;/urls&gt;&lt;isbn&gt;1073-449X&lt;/isbn&gt;&lt;titles&gt;&lt;title&gt;Pepsin, a biomarker of gastric aspiration in lung allografts: a putative association with rejection&lt;/title&gt;&lt;secondary-title&gt;Am J Respir Crit Care Med&lt;/secondary-title&gt;&lt;/titles&gt;&lt;pages&gt;1298-303&lt;/pages&gt;&lt;number&gt;12&lt;/number&gt;&lt;contributors&gt;&lt;authors&gt;&lt;author&gt;Stovold, R.&lt;/author&gt;&lt;author&gt;Forrest, I. A.&lt;/author&gt;&lt;author&gt;Corris, P. A.&lt;/author&gt;&lt;author&gt;Murphy, D. M.&lt;/author&gt;&lt;author&gt;Smith, J. A.&lt;/author&gt;&lt;author&gt;Decalmer, S.&lt;/author&gt;&lt;author&gt;Johnson, G. E.&lt;/author&gt;&lt;author&gt;Dark, J. H.&lt;/author&gt;&lt;author&gt;Pearson, J. P.&lt;/author&gt;&lt;author&gt;Ward, C.&lt;/author&gt;&lt;/authors&gt;&lt;/contributors&gt;&lt;language&gt;eng&lt;/language&gt;&lt;added-date format="utc"&gt;1462890689&lt;/added-date&gt;&lt;ref-type name="Journal Article"&gt;17&lt;/ref-type&gt;&lt;rec-number&gt;112&lt;/rec-number&gt;&lt;last-updated-date format="utc"&gt;1462890689&lt;/last-updated-date&gt;&lt;accession-num&gt;17413126&lt;/accession-num&gt;&lt;electronic-resource-num&gt;10.1164/rccm.200610-1485OC&lt;/electronic-resource-num&gt;&lt;volume&gt;175&lt;/volume&gt;&lt;/record&gt;&lt;/Cite&gt;&lt;/EndNote&gt;</w:instrText>
      </w:r>
      <w:r w:rsidR="000E26E4" w:rsidRPr="00B6576B">
        <w:rPr>
          <w:rFonts w:ascii="Book Antiqua" w:hAnsi="Book Antiqua" w:cs="Times New Roman"/>
        </w:rPr>
        <w:fldChar w:fldCharType="separate"/>
      </w:r>
      <w:r w:rsidR="000E26E4" w:rsidRPr="00B6576B">
        <w:rPr>
          <w:rFonts w:ascii="Book Antiqua" w:hAnsi="Book Antiqua" w:cs="Times New Roman"/>
          <w:noProof/>
          <w:vertAlign w:val="superscript"/>
        </w:rPr>
        <w:t>35</w:t>
      </w:r>
      <w:r w:rsidR="000E26E4" w:rsidRPr="00B6576B">
        <w:rPr>
          <w:rFonts w:ascii="Book Antiqua" w:hAnsi="Book Antiqua" w:cs="Times New Roman"/>
        </w:rPr>
        <w:fldChar w:fldCharType="end"/>
      </w:r>
      <w:r w:rsidR="000E26E4" w:rsidRPr="00B6576B">
        <w:rPr>
          <w:rFonts w:ascii="Book Antiqua" w:hAnsi="Book Antiqua" w:cs="Times New Roman"/>
          <w:vertAlign w:val="superscript"/>
        </w:rPr>
        <w:t>]</w:t>
      </w:r>
      <w:r w:rsidRPr="00B6576B">
        <w:rPr>
          <w:rFonts w:ascii="Book Antiqua" w:hAnsi="Book Antiqua" w:cs="Times New Roman"/>
        </w:rPr>
        <w:t xml:space="preserve"> demonstrated that in rats, exposure of the lung allograft to gastric juice leads to </w:t>
      </w:r>
      <w:r w:rsidR="00A375B7" w:rsidRPr="00B6576B">
        <w:rPr>
          <w:rFonts w:ascii="Book Antiqua" w:hAnsi="Book Antiqua" w:cs="Times New Roman"/>
        </w:rPr>
        <w:t xml:space="preserve">high </w:t>
      </w:r>
      <w:r w:rsidRPr="00B6576B">
        <w:rPr>
          <w:rFonts w:ascii="Book Antiqua" w:hAnsi="Book Antiqua" w:cs="Times New Roman"/>
        </w:rPr>
        <w:t>grade acute rejection, which is characterized by monocyte infiltration, fibrosis, and lung destruction</w:t>
      </w:r>
      <w:r w:rsidR="00082066" w:rsidRPr="00B6576B">
        <w:rPr>
          <w:rFonts w:ascii="Book Antiqua" w:hAnsi="Book Antiqua" w:cs="Times New Roman"/>
        </w:rPr>
        <w:t>.</w:t>
      </w:r>
      <w:r w:rsidRPr="00B6576B">
        <w:rPr>
          <w:rFonts w:ascii="Book Antiqua" w:hAnsi="Book Antiqua" w:cs="Times New Roman"/>
        </w:rPr>
        <w:t xml:space="preserve"> </w:t>
      </w:r>
      <w:r w:rsidR="00E46E39" w:rsidRPr="00B6576B">
        <w:rPr>
          <w:rFonts w:ascii="Book Antiqua" w:hAnsi="Book Antiqua" w:cs="Times New Roman"/>
        </w:rPr>
        <w:t xml:space="preserve">Aspiration has also been shown to </w:t>
      </w:r>
      <w:r w:rsidRPr="00B6576B">
        <w:rPr>
          <w:rFonts w:ascii="Book Antiqua" w:hAnsi="Book Antiqua" w:cs="Times New Roman"/>
        </w:rPr>
        <w:t>increase allograft CD8+ T cells, which are involved in acute rejection</w:t>
      </w:r>
      <w:r w:rsidR="00BF5E6C" w:rsidRPr="00B6576B">
        <w:rPr>
          <w:rFonts w:ascii="Book Antiqua" w:hAnsi="Book Antiqua" w:cs="Times New Roman"/>
          <w:vertAlign w:val="superscript"/>
        </w:rPr>
        <w:t>[</w:t>
      </w:r>
      <w:r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Hartwig&lt;/Author&gt;&lt;Year&gt;2006&lt;/Year&gt;&lt;IDText&gt;Chronic aspiration of gastric fluid accelerates pulmonary allograft dysfunction in a rat model of lung transplantation&lt;/IDText&gt;&lt;DisplayText&gt;&lt;style face="superscript"&gt;71&lt;/style&gt;&lt;/DisplayText&gt;&lt;record&gt;&lt;dates&gt;&lt;pub-dates&gt;&lt;date&gt;Jan&lt;/date&gt;&lt;/pub-dates&gt;&lt;year&gt;2006&lt;/year&gt;&lt;/dates&gt;&lt;keywords&gt;&lt;keyword&gt;Animals&lt;/keyword&gt;&lt;keyword&gt;Chronic Disease&lt;/keyword&gt;&lt;keyword&gt;Disease Models, Animal&lt;/keyword&gt;&lt;keyword&gt;Lung Transplantation&lt;/keyword&gt;&lt;keyword&gt;Male&lt;/keyword&gt;&lt;keyword&gt;Pneumonia, Aspiration&lt;/keyword&gt;&lt;keyword&gt;Postoperative Complications&lt;/keyword&gt;&lt;keyword&gt;Rats&lt;/keyword&gt;&lt;keyword&gt;Rats, Inbred F344&lt;/keyword&gt;&lt;keyword&gt;Rats, Wistar&lt;/keyword&gt;&lt;/keywords&gt;&lt;urls&gt;&lt;related-urls&gt;&lt;url&gt;http://www.ncbi.nlm.nih.gov/pubmed/16399314&lt;/url&gt;&lt;/related-urls&gt;&lt;/urls&gt;&lt;isbn&gt;1097-685X&lt;/isbn&gt;&lt;titles&gt;&lt;title&gt;Chronic aspiration of gastric fluid accelerates pulmonary allograft dysfunction in a rat model of lung transplantation&lt;/title&gt;&lt;secondary-title&gt;J Thorac Cardiovasc Surg&lt;/secondary-title&gt;&lt;/titles&gt;&lt;pages&gt;209-17&lt;/pages&gt;&lt;number&gt;1&lt;/number&gt;&lt;contributors&gt;&lt;authors&gt;&lt;author&gt;Hartwig, M. G.&lt;/author&gt;&lt;author&gt;Appel, J. Z.&lt;/author&gt;&lt;author&gt;Li, B.&lt;/author&gt;&lt;author&gt;Hsieh, C. C.&lt;/author&gt;&lt;author&gt;Yoon, Y. H.&lt;/author&gt;&lt;author&gt;Lin, S. S.&lt;/author&gt;&lt;author&gt;Irish, W.&lt;/author&gt;&lt;author&gt;Parker, W.&lt;/author&gt;&lt;author&gt;Davis, R. D.&lt;/author&gt;&lt;/authors&gt;&lt;/contributors&gt;&lt;language&gt;eng&lt;/language&gt;&lt;added-date format="utc"&gt;1462890599&lt;/added-date&gt;&lt;ref-type name="Journal Article"&gt;17&lt;/ref-type&gt;&lt;rec-number&gt;110&lt;/rec-number&gt;&lt;last-updated-date format="utc"&gt;1462890599&lt;/last-updated-date&gt;&lt;accession-num&gt;16399314&lt;/accession-num&gt;&lt;electronic-resource-num&gt;10.1016/j.jtcvs.2005.06.054&lt;/electronic-resource-num&gt;&lt;volume&gt;131&lt;/volume&gt;&lt;/record&gt;&lt;/Cite&gt;&lt;/EndNote&gt;</w:instrText>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71</w:t>
      </w:r>
      <w:r w:rsidRPr="00B6576B">
        <w:rPr>
          <w:rFonts w:ascii="Book Antiqua" w:hAnsi="Book Antiqua" w:cs="Times New Roman"/>
        </w:rPr>
        <w:fldChar w:fldCharType="end"/>
      </w:r>
      <w:r w:rsidR="00BF5E6C" w:rsidRPr="00B6576B">
        <w:rPr>
          <w:rFonts w:ascii="Book Antiqua" w:hAnsi="Book Antiqua" w:cs="Times New Roman"/>
          <w:vertAlign w:val="superscript"/>
        </w:rPr>
        <w:t>]</w:t>
      </w:r>
      <w:r w:rsidR="00BF5E6C" w:rsidRPr="00B6576B">
        <w:rPr>
          <w:rFonts w:ascii="Book Antiqua" w:hAnsi="Book Antiqua" w:cs="Times New Roman"/>
        </w:rPr>
        <w:t>,</w:t>
      </w:r>
      <w:r w:rsidRPr="00B6576B">
        <w:rPr>
          <w:rFonts w:ascii="Book Antiqua" w:hAnsi="Book Antiqua" w:cs="Times New Roman"/>
        </w:rPr>
        <w:t xml:space="preserve"> and chronic aspiration </w:t>
      </w:r>
      <w:r w:rsidR="00E46E39" w:rsidRPr="00B6576B">
        <w:rPr>
          <w:rFonts w:ascii="Book Antiqua" w:hAnsi="Book Antiqua" w:cs="Times New Roman"/>
        </w:rPr>
        <w:t xml:space="preserve">has been </w:t>
      </w:r>
      <w:r w:rsidRPr="00B6576B">
        <w:rPr>
          <w:rFonts w:ascii="Book Antiqua" w:hAnsi="Book Antiqua" w:cs="Times New Roman"/>
        </w:rPr>
        <w:t>associated with bronchiolitis obliterans</w:t>
      </w:r>
      <w:r w:rsidR="00C73F16" w:rsidRPr="00B6576B">
        <w:rPr>
          <w:rFonts w:ascii="Book Antiqua" w:hAnsi="Book Antiqua" w:cs="Times New Roman"/>
          <w:vertAlign w:val="superscript"/>
        </w:rPr>
        <w:t>[72]</w:t>
      </w:r>
      <w:r w:rsidR="00C73F16" w:rsidRPr="00B6576B">
        <w:rPr>
          <w:rFonts w:ascii="Book Antiqua" w:hAnsi="Book Antiqua" w:cs="Times New Roman"/>
        </w:rPr>
        <w:t>.</w:t>
      </w:r>
      <w:r w:rsidRPr="00B6576B">
        <w:rPr>
          <w:rFonts w:ascii="Book Antiqua" w:hAnsi="Book Antiqua" w:cs="Times New Roman"/>
        </w:rPr>
        <w:t xml:space="preserve"> Meltzer </w:t>
      </w:r>
      <w:r w:rsidRPr="00B6576B">
        <w:rPr>
          <w:rFonts w:ascii="Book Antiqua" w:hAnsi="Book Antiqua" w:cs="Times New Roman"/>
          <w:i/>
        </w:rPr>
        <w:t>et a</w:t>
      </w:r>
      <w:r w:rsidR="000E26E4" w:rsidRPr="00B6576B">
        <w:rPr>
          <w:rFonts w:ascii="Book Antiqua" w:hAnsi="Book Antiqua" w:cs="Times New Roman"/>
          <w:i/>
        </w:rPr>
        <w:t>l</w:t>
      </w:r>
      <w:r w:rsidR="000E26E4" w:rsidRPr="00B6576B">
        <w:rPr>
          <w:rFonts w:ascii="Book Antiqua" w:hAnsi="Book Antiqua" w:cs="Times New Roman"/>
          <w:vertAlign w:val="superscript"/>
        </w:rPr>
        <w:t>[</w:t>
      </w:r>
      <w:r w:rsidR="000E26E4" w:rsidRPr="00B6576B">
        <w:rPr>
          <w:rFonts w:ascii="Book Antiqua" w:hAnsi="Book Antiqua" w:cs="Times New Roman"/>
        </w:rPr>
        <w:fldChar w:fldCharType="begin"/>
      </w:r>
      <w:r w:rsidR="000E26E4" w:rsidRPr="00B6576B">
        <w:rPr>
          <w:rFonts w:ascii="Book Antiqua" w:hAnsi="Book Antiqua" w:cs="Times New Roman"/>
        </w:rPr>
        <w:instrText xml:space="preserve"> ADDIN EN.CITE &lt;EndNote&gt;&lt;Cite&gt;&lt;Author&gt;Meltzer&lt;/Author&gt;&lt;Year&gt;2008&lt;/Year&gt;&lt;IDText&gt;Repetitive gastric aspiration leads to augmented indirect allorecognition after lung transplantation in miniature swine&lt;/IDText&gt;&lt;DisplayText&gt;&lt;style face="superscript"&gt;73&lt;/style&gt;&lt;/DisplayText&gt;&lt;record&gt;&lt;dates&gt;&lt;pub-dates&gt;&lt;date&gt;Dec&lt;/date&gt;&lt;/pub-dates&gt;&lt;year&gt;2008&lt;/year&gt;&lt;/dates&gt;&lt;keywords&gt;&lt;keyword&gt;Animals&lt;/keyword&gt;&lt;keyword&gt;Biopsy&lt;/keyword&gt;&lt;keyword&gt;Gastroesophageal Reflux&lt;/keyword&gt;&lt;keyword&gt;Gastrostomy&lt;/keyword&gt;&lt;keyword&gt;Graft Rejection&lt;/keyword&gt;&lt;keyword&gt;Graft Survival&lt;/keyword&gt;&lt;keyword&gt;Histocompatibility Antigens Class I&lt;/keyword&gt;&lt;keyword&gt;Lung Transplantation&lt;/keyword&gt;&lt;keyword&gt;Swine&lt;/keyword&gt;&lt;keyword&gt;Swine, Miniature&lt;/keyword&gt;&lt;keyword&gt;Transplantation, Homologous&lt;/keyword&gt;&lt;/keywords&gt;&lt;urls&gt;&lt;related-urls&gt;&lt;url&gt;http://www.ncbi.nlm.nih.gov/pubmed/19104429&lt;/url&gt;&lt;/related-urls&gt;&lt;/urls&gt;&lt;isbn&gt;1534-6080&lt;/isbn&gt;&lt;custom2&gt;PMC2717556&lt;/custom2&gt;&lt;titles&gt;&lt;title&gt;Repetitive gastric aspiration leads to augmented indirect allorecognition after lung transplantation in miniature swine&lt;/title&gt;&lt;secondary-title&gt;Transplantation&lt;/secondary-title&gt;&lt;/titles&gt;&lt;pages&gt;1824-9&lt;/pages&gt;&lt;number&gt;12&lt;/number&gt;&lt;contributors&gt;&lt;authors&gt;&lt;author&gt;Meltzer, A. J.&lt;/author&gt;&lt;author&gt;Weiss, M. J.&lt;/author&gt;&lt;author&gt;Veillette, G. R.&lt;/author&gt;&lt;author&gt;Sahara, H.&lt;/author&gt;&lt;author&gt;Ng, C. Y.&lt;/author&gt;&lt;author&gt;Cochrane, M. E.&lt;/author&gt;&lt;author&gt;Houser, S. L.&lt;/author&gt;&lt;author&gt;Sachs, D. H.&lt;/author&gt;&lt;author&gt;Rosengard, B. R.&lt;/author&gt;&lt;author&gt;Madsen, J. C.&lt;/author&gt;&lt;author&gt;Wain, J. C.&lt;/author&gt;&lt;author&gt;Allan, J. S.&lt;/author&gt;&lt;/authors&gt;&lt;/contributors&gt;&lt;language&gt;eng&lt;/language&gt;&lt;added-date format="utc"&gt;1463097786&lt;/added-date&gt;&lt;ref-type name="Journal Article"&gt;17&lt;/ref-type&gt;&lt;rec-number&gt;163&lt;/rec-number&gt;&lt;last-updated-date format="utc"&gt;1463097786&lt;/last-updated-date&gt;&lt;accession-num&gt;19104429&lt;/accession-num&gt;&lt;electronic-resource-num&gt;10.1097/TP.0b013e318190afe6&lt;/electronic-resource-num&gt;&lt;volume&gt;86&lt;/volume&gt;&lt;/record&gt;&lt;/Cite&gt;&lt;/EndNote&gt;</w:instrText>
      </w:r>
      <w:r w:rsidR="000E26E4" w:rsidRPr="00B6576B">
        <w:rPr>
          <w:rFonts w:ascii="Book Antiqua" w:hAnsi="Book Antiqua" w:cs="Times New Roman"/>
        </w:rPr>
        <w:fldChar w:fldCharType="separate"/>
      </w:r>
      <w:r w:rsidR="000E26E4" w:rsidRPr="00B6576B">
        <w:rPr>
          <w:rFonts w:ascii="Book Antiqua" w:hAnsi="Book Antiqua" w:cs="Times New Roman"/>
          <w:noProof/>
          <w:vertAlign w:val="superscript"/>
        </w:rPr>
        <w:t>73</w:t>
      </w:r>
      <w:r w:rsidR="000E26E4" w:rsidRPr="00B6576B">
        <w:rPr>
          <w:rFonts w:ascii="Book Antiqua" w:hAnsi="Book Antiqua" w:cs="Times New Roman"/>
        </w:rPr>
        <w:fldChar w:fldCharType="end"/>
      </w:r>
      <w:r w:rsidR="000E26E4" w:rsidRPr="00B6576B">
        <w:rPr>
          <w:rFonts w:ascii="Book Antiqua" w:hAnsi="Book Antiqua" w:cs="Times New Roman"/>
          <w:vertAlign w:val="superscript"/>
        </w:rPr>
        <w:t>]</w:t>
      </w:r>
      <w:r w:rsidRPr="00B6576B">
        <w:rPr>
          <w:rFonts w:ascii="Book Antiqua" w:hAnsi="Book Antiqua" w:cs="Times New Roman"/>
        </w:rPr>
        <w:t xml:space="preserve"> demonstrated similar results in a miniature swine study where chronic aspiration</w:t>
      </w:r>
      <w:r w:rsidR="00A375B7" w:rsidRPr="00B6576B">
        <w:rPr>
          <w:rFonts w:ascii="Book Antiqua" w:hAnsi="Book Antiqua" w:cs="Times New Roman"/>
        </w:rPr>
        <w:t xml:space="preserve"> was associated with</w:t>
      </w:r>
      <w:r w:rsidRPr="00B6576B">
        <w:rPr>
          <w:rFonts w:ascii="Book Antiqua" w:hAnsi="Book Antiqua" w:cs="Times New Roman"/>
        </w:rPr>
        <w:t xml:space="preserve"> increased shedding of allograft </w:t>
      </w:r>
      <w:proofErr w:type="spellStart"/>
      <w:r w:rsidRPr="00B6576B">
        <w:rPr>
          <w:rFonts w:ascii="Book Antiqua" w:hAnsi="Book Antiqua" w:cs="Times New Roman"/>
        </w:rPr>
        <w:t>alloantigens</w:t>
      </w:r>
      <w:proofErr w:type="spellEnd"/>
      <w:r w:rsidRPr="00B6576B">
        <w:rPr>
          <w:rFonts w:ascii="Book Antiqua" w:hAnsi="Book Antiqua" w:cs="Times New Roman"/>
        </w:rPr>
        <w:t xml:space="preserve"> and increased activity of the indirect </w:t>
      </w:r>
      <w:proofErr w:type="spellStart"/>
      <w:r w:rsidRPr="00B6576B">
        <w:rPr>
          <w:rFonts w:ascii="Book Antiqua" w:hAnsi="Book Antiqua" w:cs="Times New Roman"/>
        </w:rPr>
        <w:t>alloimmune</w:t>
      </w:r>
      <w:proofErr w:type="spellEnd"/>
      <w:r w:rsidRPr="00B6576B">
        <w:rPr>
          <w:rFonts w:ascii="Book Antiqua" w:hAnsi="Book Antiqua" w:cs="Times New Roman"/>
        </w:rPr>
        <w:t xml:space="preserve"> response, which may contribute to fibrosis, </w:t>
      </w:r>
      <w:proofErr w:type="spellStart"/>
      <w:r w:rsidRPr="00B6576B">
        <w:rPr>
          <w:rFonts w:ascii="Book Antiqua" w:hAnsi="Book Antiqua" w:cs="Times New Roman"/>
        </w:rPr>
        <w:t>obliterative</w:t>
      </w:r>
      <w:proofErr w:type="spellEnd"/>
      <w:r w:rsidRPr="00B6576B">
        <w:rPr>
          <w:rFonts w:ascii="Book Antiqua" w:hAnsi="Book Antiqua" w:cs="Times New Roman"/>
        </w:rPr>
        <w:t xml:space="preserve"> bronchiolitis, and infection</w:t>
      </w:r>
      <w:r w:rsidR="000875D7" w:rsidRPr="00B6576B">
        <w:rPr>
          <w:rFonts w:ascii="Book Antiqua" w:hAnsi="Book Antiqua" w:cs="Times New Roman"/>
        </w:rPr>
        <w:t>.</w:t>
      </w:r>
      <w:r w:rsidRPr="00B6576B">
        <w:rPr>
          <w:rFonts w:ascii="Book Antiqua" w:hAnsi="Book Antiqua" w:cs="Times New Roman"/>
        </w:rPr>
        <w:t xml:space="preserve"> </w:t>
      </w:r>
    </w:p>
    <w:p w14:paraId="75FDE1D9" w14:textId="198988F5" w:rsidR="004927F5" w:rsidRPr="00B6576B" w:rsidRDefault="004927F5" w:rsidP="00D404CB">
      <w:pPr>
        <w:spacing w:after="0" w:line="360" w:lineRule="auto"/>
        <w:jc w:val="both"/>
        <w:rPr>
          <w:rFonts w:ascii="Book Antiqua" w:hAnsi="Book Antiqua" w:cs="Times New Roman"/>
        </w:rPr>
      </w:pPr>
      <w:r w:rsidRPr="00B6576B">
        <w:rPr>
          <w:rFonts w:ascii="Book Antiqua" w:hAnsi="Book Antiqua" w:cs="Times New Roman"/>
        </w:rPr>
        <w:tab/>
        <w:t>The central belief is that BOS is a chronic inflammatory and fibrotic process of the small airways, marked by recurr</w:t>
      </w:r>
      <w:r w:rsidR="00A73B40" w:rsidRPr="00B6576B">
        <w:rPr>
          <w:rFonts w:ascii="Book Antiqua" w:hAnsi="Book Antiqua" w:cs="Times New Roman"/>
        </w:rPr>
        <w:t>ent</w:t>
      </w:r>
      <w:r w:rsidRPr="00B6576B">
        <w:rPr>
          <w:rFonts w:ascii="Book Antiqua" w:hAnsi="Book Antiqua" w:cs="Times New Roman"/>
        </w:rPr>
        <w:t xml:space="preserve"> injury, remodeling, and repair</w:t>
      </w:r>
      <w:r w:rsidR="001827CD" w:rsidRPr="00B6576B">
        <w:rPr>
          <w:rFonts w:ascii="Book Antiqua" w:hAnsi="Book Antiqua" w:cs="Times New Roman"/>
        </w:rPr>
        <w:t>,</w:t>
      </w:r>
      <w:r w:rsidRPr="00B6576B">
        <w:rPr>
          <w:rFonts w:ascii="Book Antiqua" w:hAnsi="Book Antiqua" w:cs="Times New Roman"/>
        </w:rPr>
        <w:t xml:space="preserve"> ultimately result</w:t>
      </w:r>
      <w:r w:rsidR="001827CD" w:rsidRPr="00B6576B">
        <w:rPr>
          <w:rFonts w:ascii="Book Antiqua" w:hAnsi="Book Antiqua" w:cs="Times New Roman"/>
        </w:rPr>
        <w:t>ing</w:t>
      </w:r>
      <w:r w:rsidRPr="00B6576B">
        <w:rPr>
          <w:rFonts w:ascii="Book Antiqua" w:hAnsi="Book Antiqua" w:cs="Times New Roman"/>
        </w:rPr>
        <w:t xml:space="preserve"> in allograft failure typified by </w:t>
      </w:r>
      <w:proofErr w:type="spellStart"/>
      <w:r w:rsidRPr="00B6576B">
        <w:rPr>
          <w:rFonts w:ascii="Book Antiqua" w:hAnsi="Book Antiqua" w:cs="Times New Roman"/>
        </w:rPr>
        <w:t>obliterative</w:t>
      </w:r>
      <w:proofErr w:type="spellEnd"/>
      <w:r w:rsidRPr="00B6576B">
        <w:rPr>
          <w:rFonts w:ascii="Book Antiqua" w:hAnsi="Book Antiqua" w:cs="Times New Roman"/>
        </w:rPr>
        <w:t xml:space="preserve"> </w:t>
      </w:r>
      <w:proofErr w:type="gramStart"/>
      <w:r w:rsidRPr="00B6576B">
        <w:rPr>
          <w:rFonts w:ascii="Book Antiqua" w:hAnsi="Book Antiqua" w:cs="Times New Roman"/>
        </w:rPr>
        <w:t>fibrosis</w:t>
      </w:r>
      <w:r w:rsidR="005035B5" w:rsidRPr="00B6576B">
        <w:rPr>
          <w:rFonts w:ascii="Book Antiqua" w:hAnsi="Book Antiqua" w:cs="Times New Roman"/>
          <w:vertAlign w:val="superscript"/>
        </w:rPr>
        <w:t>[</w:t>
      </w:r>
      <w:proofErr w:type="gramEnd"/>
      <w:r w:rsidRPr="00B6576B">
        <w:rPr>
          <w:rFonts w:ascii="Book Antiqua" w:hAnsi="Book Antiqua" w:cs="Times New Roman"/>
        </w:rPr>
        <w:fldChar w:fldCharType="begin">
          <w:fldData xml:space="preserve">PEVuZE5vdGU+PENpdGU+PEF1dGhvcj5GaXNpY2hlbGxhPC9BdXRob3I+PFllYXI+MjAxMjwvWWVh
cj48SURUZXh0PlB1bG1vbmFyeSBpbW11bmUgY2hhbmdlcyBlYXJseSBhZnRlciBsYXBhcm9zY29w
aWMgYW50aXJlZmx1eCBzdXJnZXJ5IGluIGx1bmcgdHJhbnNwbGFudCBwYXRpZW50cyB3aXRoIGdh
c3Ryb2Vzb3BoYWdlYWwgcmVmbHV4IGRpc2Vhc2U8L0lEVGV4dD48RGlzcGxheVRleHQ+PHN0eWxl
IGZhY2U9InN1cGVyc2NyaXB0Ij43NCw3NTwvc3R5bGU+PC9EaXNwbGF5VGV4dD48cmVjb3JkPjxk
YXRlcz48cHViLWRhdGVzPjxkYXRlPk9jdDwvZGF0ZT48L3B1Yi1kYXRlcz48eWVhcj4yMDEyPC95
ZWFyPjwvZGF0ZXM+PGtleXdvcmRzPjxrZXl3b3JkPkFkdWx0PC9rZXl3b3JkPjxrZXl3b3JkPkJy
b25jaGlvbGl0aXMgT2JsaXRlcmFuczwva2V5d29yZD48a2V5d29yZD5Ccm9uY2hvYWx2ZW9sYXIg
TGF2YWdlIEZsdWlkPC9rZXl3b3JkPjxrZXl3b3JkPkZlbWFsZTwva2V5d29yZD48a2V5d29yZD5G
dW5kb3BsaWNhdGlvbjwva2V5d29yZD48a2V5d29yZD5HYXN0cm9lc29waGFnZWFsIFJlZmx1eDwv
a2V5d29yZD48a2V5d29yZD5HcmFmdCBSZWplY3Rpb248L2tleXdvcmQ+PGtleXdvcmQ+SHVtYW5z
PC9rZXl3b3JkPjxrZXl3b3JkPkxhcGFyb3Njb3B5PC9rZXl3b3JkPjxrZXl3b3JkPkx1bmcgVHJh
bnNwbGFudGF0aW9uPC9rZXl3b3JkPjxrZXl3b3JkPk1hbGU8L2tleXdvcmQ+PGtleXdvcmQ+TWlk
ZGxlIEFnZWQ8L2tleXdvcmQ+PGtleXdvcmQ+UG9zdG9wZXJhdGl2ZSBDb21wbGljYXRpb25zPC9r
ZXl3b3JkPjwva2V5d29yZHM+PHVybHM+PHJlbGF0ZWQtdXJscz48dXJsPmh0dHA6Ly93d3cubmNi
aS5ubG0ubmloLmdvdi9wdWJtZWQvMjI1Mzc4NDE8L3VybD48L3JlbGF0ZWQtdXJscz48L3VybHM+
PGlzYm4+MTA5NS04NjczPC9pc2JuPjxjdXN0b20yPlBNQzM2OTQzOTY8L2N1c3RvbTI+PHRpdGxl
cz48dGl0bGU+UHVsbW9uYXJ5IGltbXVuZSBjaGFuZ2VzIGVhcmx5IGFmdGVyIGxhcGFyb3Njb3Bp
YyBhbnRpcmVmbHV4IHN1cmdlcnkgaW4gbHVuZyB0cmFuc3BsYW50IHBhdGllbnRzIHdpdGggZ2Fz
dHJvZXNvcGhhZ2VhbCByZWZsdXggZGlzZWFzZTwvdGl0bGU+PHNlY29uZGFyeS10aXRsZT5KIFN1
cmcgUmVzPC9zZWNvbmRhcnktdGl0bGU+PC90aXRsZXM+PHBhZ2VzPmU2NS03MzwvcGFnZXM+PG51
bWJlcj4yPC9udW1iZXI+PGNvbnRyaWJ1dG9ycz48YXV0aG9ycz48YXV0aG9yPkZpc2ljaGVsbGEs
IFAuIE0uPC9hdXRob3I+PGF1dGhvcj5EYXZpcywgQy4gUy48L2F1dGhvcj48YXV0aG9yPkxvd2Vy
eSwgRS48L2F1dGhvcj48YXV0aG9yPlBpdHRtYW4sIE0uPC9hdXRob3I+PGF1dGhvcj5HYWdlcm1l
aWVyLCBKLjwvYXV0aG9yPjxhdXRob3I+TG92ZSwgUi4gQi48L2F1dGhvcj48YXV0aG9yPktvdmFj
cywgRS4gSi48L2F1dGhvcj48L2F1dGhvcnM+PC9jb250cmlidXRvcnM+PGxhbmd1YWdlPmVuZzwv
bGFuZ3VhZ2U+PGFkZGVkLWRhdGUgZm9ybWF0PSJ1dGMiPjE0NjI4OTA1MTI8L2FkZGVkLWRhdGU+
PHJlZi10eXBlIG5hbWU9IkpvdXJuYWwgQXJ0aWNsZSI+MTc8L3JlZi10eXBlPjxyZWMtbnVtYmVy
PjEwODwvcmVjLW51bWJlcj48bGFzdC11cGRhdGVkLWRhdGUgZm9ybWF0PSJ1dGMiPjE0NjI4OTA1
MTI8L2xhc3QtdXBkYXRlZC1kYXRlPjxhY2Nlc3Npb24tbnVtPjIyNTM3ODQxPC9hY2Nlc3Npb24t
bnVtPjxlbGVjdHJvbmljLXJlc291cmNlLW51bT4xMC4xMDE2L2ouanNzLjIwMTIuMDMuMDY2PC9l
bGVjdHJvbmljLXJlc291cmNlLW51bT48dm9sdW1lPjE3Nzwvdm9sdW1lPjwvcmVjb3JkPjwvQ2l0
ZT48Q2l0ZT48QXV0aG9yPlJvYmVydHNvbjwvQXV0aG9yPjxZZWFyPjIwMTI8L1llYXI+PElEVGV4
dD5BbnRpLXJlZmx1eCBzdXJnZXJ5IGluIGx1bmcgdHJhbnNwbGFudCByZWNpcGllbnRzOiBvdXRj
b21lcyBhbmQgZWZmZWN0cyBvbiBxdWFsaXR5IG9mIGxpZmU8L0lEVGV4dD48cmVjb3JkPjxkYXRl
cz48cHViLWRhdGVzPjxkYXRlPk1hcjwvZGF0ZT48L3B1Yi1kYXRlcz48eWVhcj4yMDEyPC95ZWFy
PjwvZGF0ZXM+PGtleXdvcmRzPjxrZXl3b3JkPkFkdWx0PC9rZXl3b3JkPjxrZXl3b3JkPkJvZHkg
TWFzcyBJbmRleDwva2V5d29yZD48a2V5d29yZD5GZW1hbGU8L2tleXdvcmQ+PGtleXdvcmQ+RnVu
ZG9wbGljYXRpb248L2tleXdvcmQ+PGtleXdvcmQ+R2FzdHJvZXNvcGhhZ2VhbCBSZWZsdXg8L2tl
eXdvcmQ+PGtleXdvcmQ+SHVtYW5zPC9rZXl3b3JkPjxrZXl3b3JkPkxhcGFyb3Njb3B5PC9rZXl3
b3JkPjxrZXl3b3JkPkx1bmc8L2tleXdvcmQ+PGtleXdvcmQ+THVuZyBUcmFuc3BsYW50YXRpb248
L2tleXdvcmQ+PGtleXdvcmQ+TWFsZTwva2V5d29yZD48a2V5d29yZD5NaWRkbGUgQWdlZDwva2V5
d29yZD48a2V5d29yZD5QYXRpZW50IFNhdGlzZmFjdGlvbjwva2V5d29yZD48a2V5d29yZD5Qcm9z
cGVjdGl2ZSBTdHVkaWVzPC9rZXl3b3JkPjxrZXl3b3JkPlF1YWxpdHkgb2YgTGlmZTwva2V5d29y
ZD48a2V5d29yZD5SZXNwaXJhdG9yeSBGdW5jdGlvbiBUZXN0czwva2V5d29yZD48a2V5d29yZD5T
dXJ2ZXlzIGFuZCBRdWVzdGlvbm5haXJlczwva2V5d29yZD48a2V5d29yZD5UcmVhdG1lbnQgT3V0
Y29tZTwva2V5d29yZD48L2tleXdvcmRzPjx1cmxzPjxyZWxhdGVkLXVybHM+PHVybD5odHRwOi8v
d3d3Lm5jYmkubmxtLm5paC5nb3YvcHVibWVkLzIxNzc4MTY5PC91cmw+PC9yZWxhdGVkLXVybHM+
PC91cmxzPjxpc2JuPjEzOTktMzAwMzwvaXNibj48dGl0bGVzPjx0aXRsZT5BbnRpLXJlZmx1eCBz
dXJnZXJ5IGluIGx1bmcgdHJhbnNwbGFudCByZWNpcGllbnRzOiBvdXRjb21lcyBhbmQgZWZmZWN0
cyBvbiBxdWFsaXR5IG9mIGxpZmU8L3RpdGxlPjxzZWNvbmRhcnktdGl0bGU+RXVyIFJlc3BpciBK
PC9zZWNvbmRhcnktdGl0bGU+PC90aXRsZXM+PHBhZ2VzPjY5MS03PC9wYWdlcz48bnVtYmVyPjM8
L251bWJlcj48Y29udHJpYnV0b3JzPjxhdXRob3JzPjxhdXRob3I+Um9iZXJ0c29uLCBBLiBHLjwv
YXV0aG9yPjxhdXRob3I+S3Jpc2huYW4sIEEuPC9hdXRob3I+PGF1dGhvcj5XYXJkLCBDLjwvYXV0
aG9yPjxhdXRob3I+UGVhcnNvbiwgSi4gUC48L2F1dGhvcj48YXV0aG9yPlNtYWxsLCBULjwvYXV0
aG9yPjxhdXRob3I+Q29ycmlzLCBQLiBBLjwvYXV0aG9yPjxhdXRob3I+RGFyaywgSi4gSC48L2F1
dGhvcj48YXV0aG9yPkthcmF0LCBELjwvYXV0aG9yPjxhdXRob3I+U2hlbmZpbmUsIEouPC9hdXRo
b3I+PGF1dGhvcj5HcmlmZmluLCBTLiBNLjwvYXV0aG9yPjwvYXV0aG9ycz48L2NvbnRyaWJ1dG9y
cz48bGFuZ3VhZ2U+ZW5nPC9sYW5ndWFnZT48YWRkZWQtZGF0ZSBmb3JtYXQ9InV0YyI+MTQ2Mjg5
MDg5MjwvYWRkZWQtZGF0ZT48cmVmLXR5cGUgbmFtZT0iSm91cm5hbCBBcnRpY2xlIj4xNzwvcmVm
LXR5cGU+PHJlYy1udW1iZXI+MTE3PC9yZWMtbnVtYmVyPjxsYXN0LXVwZGF0ZWQtZGF0ZSBmb3Jt
YXQ9InV0YyI+MTQ2Mjg5MDg5MjwvbGFzdC11cGRhdGVkLWRhdGU+PGFjY2Vzc2lvbi1udW0+MjE3
NzgxNjk8L2FjY2Vzc2lvbi1udW0+PGVsZWN0cm9uaWMtcmVzb3VyY2UtbnVtPjEwLjExODMvMDkw
MzE5MzYuMDAwNjE4MTE8L2VsZWN0cm9uaWMtcmVzb3VyY2UtbnVtPjx2b2x1bWU+Mzk8L3ZvbHVt
ZT48L3JlY29yZD48L0NpdGU+PC9FbmROb3RlPn==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GaXNpY2hlbGxhPC9BdXRob3I+PFllYXI+MjAxMjwvWWVh
cj48SURUZXh0PlB1bG1vbmFyeSBpbW11bmUgY2hhbmdlcyBlYXJseSBhZnRlciBsYXBhcm9zY29w
aWMgYW50aXJlZmx1eCBzdXJnZXJ5IGluIGx1bmcgdHJhbnNwbGFudCBwYXRpZW50cyB3aXRoIGdh
c3Ryb2Vzb3BoYWdlYWwgcmVmbHV4IGRpc2Vhc2U8L0lEVGV4dD48RGlzcGxheVRleHQ+PHN0eWxl
IGZhY2U9InN1cGVyc2NyaXB0Ij43NCw3NTwvc3R5bGU+PC9EaXNwbGF5VGV4dD48cmVjb3JkPjxk
YXRlcz48cHViLWRhdGVzPjxkYXRlPk9jdDwvZGF0ZT48L3B1Yi1kYXRlcz48eWVhcj4yMDEyPC95
ZWFyPjwvZGF0ZXM+PGtleXdvcmRzPjxrZXl3b3JkPkFkdWx0PC9rZXl3b3JkPjxrZXl3b3JkPkJy
b25jaGlvbGl0aXMgT2JsaXRlcmFuczwva2V5d29yZD48a2V5d29yZD5Ccm9uY2hvYWx2ZW9sYXIg
TGF2YWdlIEZsdWlkPC9rZXl3b3JkPjxrZXl3b3JkPkZlbWFsZTwva2V5d29yZD48a2V5d29yZD5G
dW5kb3BsaWNhdGlvbjwva2V5d29yZD48a2V5d29yZD5HYXN0cm9lc29waGFnZWFsIFJlZmx1eDwv
a2V5d29yZD48a2V5d29yZD5HcmFmdCBSZWplY3Rpb248L2tleXdvcmQ+PGtleXdvcmQ+SHVtYW5z
PC9rZXl3b3JkPjxrZXl3b3JkPkxhcGFyb3Njb3B5PC9rZXl3b3JkPjxrZXl3b3JkPkx1bmcgVHJh
bnNwbGFudGF0aW9uPC9rZXl3b3JkPjxrZXl3b3JkPk1hbGU8L2tleXdvcmQ+PGtleXdvcmQ+TWlk
ZGxlIEFnZWQ8L2tleXdvcmQ+PGtleXdvcmQ+UG9zdG9wZXJhdGl2ZSBDb21wbGljYXRpb25zPC9r
ZXl3b3JkPjwva2V5d29yZHM+PHVybHM+PHJlbGF0ZWQtdXJscz48dXJsPmh0dHA6Ly93d3cubmNi
aS5ubG0ubmloLmdvdi9wdWJtZWQvMjI1Mzc4NDE8L3VybD48L3JlbGF0ZWQtdXJscz48L3VybHM+
PGlzYm4+MTA5NS04NjczPC9pc2JuPjxjdXN0b20yPlBNQzM2OTQzOTY8L2N1c3RvbTI+PHRpdGxl
cz48dGl0bGU+UHVsbW9uYXJ5IGltbXVuZSBjaGFuZ2VzIGVhcmx5IGFmdGVyIGxhcGFyb3Njb3Bp
YyBhbnRpcmVmbHV4IHN1cmdlcnkgaW4gbHVuZyB0cmFuc3BsYW50IHBhdGllbnRzIHdpdGggZ2Fz
dHJvZXNvcGhhZ2VhbCByZWZsdXggZGlzZWFzZTwvdGl0bGU+PHNlY29uZGFyeS10aXRsZT5KIFN1
cmcgUmVzPC9zZWNvbmRhcnktdGl0bGU+PC90aXRsZXM+PHBhZ2VzPmU2NS03MzwvcGFnZXM+PG51
bWJlcj4yPC9udW1iZXI+PGNvbnRyaWJ1dG9ycz48YXV0aG9ycz48YXV0aG9yPkZpc2ljaGVsbGEs
IFAuIE0uPC9hdXRob3I+PGF1dGhvcj5EYXZpcywgQy4gUy48L2F1dGhvcj48YXV0aG9yPkxvd2Vy
eSwgRS48L2F1dGhvcj48YXV0aG9yPlBpdHRtYW4sIE0uPC9hdXRob3I+PGF1dGhvcj5HYWdlcm1l
aWVyLCBKLjwvYXV0aG9yPjxhdXRob3I+TG92ZSwgUi4gQi48L2F1dGhvcj48YXV0aG9yPktvdmFj
cywgRS4gSi48L2F1dGhvcj48L2F1dGhvcnM+PC9jb250cmlidXRvcnM+PGxhbmd1YWdlPmVuZzwv
bGFuZ3VhZ2U+PGFkZGVkLWRhdGUgZm9ybWF0PSJ1dGMiPjE0NjI4OTA1MTI8L2FkZGVkLWRhdGU+
PHJlZi10eXBlIG5hbWU9IkpvdXJuYWwgQXJ0aWNsZSI+MTc8L3JlZi10eXBlPjxyZWMtbnVtYmVy
PjEwODwvcmVjLW51bWJlcj48bGFzdC11cGRhdGVkLWRhdGUgZm9ybWF0PSJ1dGMiPjE0NjI4OTA1
MTI8L2xhc3QtdXBkYXRlZC1kYXRlPjxhY2Nlc3Npb24tbnVtPjIyNTM3ODQxPC9hY2Nlc3Npb24t
bnVtPjxlbGVjdHJvbmljLXJlc291cmNlLW51bT4xMC4xMDE2L2ouanNzLjIwMTIuMDMuMDY2PC9l
bGVjdHJvbmljLXJlc291cmNlLW51bT48dm9sdW1lPjE3Nzwvdm9sdW1lPjwvcmVjb3JkPjwvQ2l0
ZT48Q2l0ZT48QXV0aG9yPlJvYmVydHNvbjwvQXV0aG9yPjxZZWFyPjIwMTI8L1llYXI+PElEVGV4
dD5BbnRpLXJlZmx1eCBzdXJnZXJ5IGluIGx1bmcgdHJhbnNwbGFudCByZWNpcGllbnRzOiBvdXRj
b21lcyBhbmQgZWZmZWN0cyBvbiBxdWFsaXR5IG9mIGxpZmU8L0lEVGV4dD48cmVjb3JkPjxkYXRl
cz48cHViLWRhdGVzPjxkYXRlPk1hcjwvZGF0ZT48L3B1Yi1kYXRlcz48eWVhcj4yMDEyPC95ZWFy
PjwvZGF0ZXM+PGtleXdvcmRzPjxrZXl3b3JkPkFkdWx0PC9rZXl3b3JkPjxrZXl3b3JkPkJvZHkg
TWFzcyBJbmRleDwva2V5d29yZD48a2V5d29yZD5GZW1hbGU8L2tleXdvcmQ+PGtleXdvcmQ+RnVu
ZG9wbGljYXRpb248L2tleXdvcmQ+PGtleXdvcmQ+R2FzdHJvZXNvcGhhZ2VhbCBSZWZsdXg8L2tl
eXdvcmQ+PGtleXdvcmQ+SHVtYW5zPC9rZXl3b3JkPjxrZXl3b3JkPkxhcGFyb3Njb3B5PC9rZXl3
b3JkPjxrZXl3b3JkPkx1bmc8L2tleXdvcmQ+PGtleXdvcmQ+THVuZyBUcmFuc3BsYW50YXRpb248
L2tleXdvcmQ+PGtleXdvcmQ+TWFsZTwva2V5d29yZD48a2V5d29yZD5NaWRkbGUgQWdlZDwva2V5
d29yZD48a2V5d29yZD5QYXRpZW50IFNhdGlzZmFjdGlvbjwva2V5d29yZD48a2V5d29yZD5Qcm9z
cGVjdGl2ZSBTdHVkaWVzPC9rZXl3b3JkPjxrZXl3b3JkPlF1YWxpdHkgb2YgTGlmZTwva2V5d29y
ZD48a2V5d29yZD5SZXNwaXJhdG9yeSBGdW5jdGlvbiBUZXN0czwva2V5d29yZD48a2V5d29yZD5T
dXJ2ZXlzIGFuZCBRdWVzdGlvbm5haXJlczwva2V5d29yZD48a2V5d29yZD5UcmVhdG1lbnQgT3V0
Y29tZTwva2V5d29yZD48L2tleXdvcmRzPjx1cmxzPjxyZWxhdGVkLXVybHM+PHVybD5odHRwOi8v
d3d3Lm5jYmkubmxtLm5paC5nb3YvcHVibWVkLzIxNzc4MTY5PC91cmw+PC9yZWxhdGVkLXVybHM+
PC91cmxzPjxpc2JuPjEzOTktMzAwMzwvaXNibj48dGl0bGVzPjx0aXRsZT5BbnRpLXJlZmx1eCBz
dXJnZXJ5IGluIGx1bmcgdHJhbnNwbGFudCByZWNpcGllbnRzOiBvdXRjb21lcyBhbmQgZWZmZWN0
cyBvbiBxdWFsaXR5IG9mIGxpZmU8L3RpdGxlPjxzZWNvbmRhcnktdGl0bGU+RXVyIFJlc3BpciBK
PC9zZWNvbmRhcnktdGl0bGU+PC90aXRsZXM+PHBhZ2VzPjY5MS03PC9wYWdlcz48bnVtYmVyPjM8
L251bWJlcj48Y29udHJpYnV0b3JzPjxhdXRob3JzPjxhdXRob3I+Um9iZXJ0c29uLCBBLiBHLjwv
YXV0aG9yPjxhdXRob3I+S3Jpc2huYW4sIEEuPC9hdXRob3I+PGF1dGhvcj5XYXJkLCBDLjwvYXV0
aG9yPjxhdXRob3I+UGVhcnNvbiwgSi4gUC48L2F1dGhvcj48YXV0aG9yPlNtYWxsLCBULjwvYXV0
aG9yPjxhdXRob3I+Q29ycmlzLCBQLiBBLjwvYXV0aG9yPjxhdXRob3I+RGFyaywgSi4gSC48L2F1
dGhvcj48YXV0aG9yPkthcmF0LCBELjwvYXV0aG9yPjxhdXRob3I+U2hlbmZpbmUsIEouPC9hdXRo
b3I+PGF1dGhvcj5HcmlmZmluLCBTLiBNLjwvYXV0aG9yPjwvYXV0aG9ycz48L2NvbnRyaWJ1dG9y
cz48bGFuZ3VhZ2U+ZW5nPC9sYW5ndWFnZT48YWRkZWQtZGF0ZSBmb3JtYXQ9InV0YyI+MTQ2Mjg5
MDg5MjwvYWRkZWQtZGF0ZT48cmVmLXR5cGUgbmFtZT0iSm91cm5hbCBBcnRpY2xlIj4xNzwvcmVm
LXR5cGU+PHJlYy1udW1iZXI+MTE3PC9yZWMtbnVtYmVyPjxsYXN0LXVwZGF0ZWQtZGF0ZSBmb3Jt
YXQ9InV0YyI+MTQ2Mjg5MDg5MjwvbGFzdC11cGRhdGVkLWRhdGU+PGFjY2Vzc2lvbi1udW0+MjE3
NzgxNjk8L2FjY2Vzc2lvbi1udW0+PGVsZWN0cm9uaWMtcmVzb3VyY2UtbnVtPjEwLjExODMvMDkw
MzE5MzYuMDAwNjE4MTE8L2VsZWN0cm9uaWMtcmVzb3VyY2UtbnVtPjx2b2x1bWU+Mzk8L3ZvbHVt
ZT48L3JlY29yZD48L0NpdGU+PC9FbmROb3RlPn==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Pr="00B6576B">
        <w:rPr>
          <w:rFonts w:ascii="Book Antiqua" w:hAnsi="Book Antiqua" w:cs="Times New Roman"/>
        </w:rPr>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74,75</w:t>
      </w:r>
      <w:r w:rsidRPr="00B6576B">
        <w:rPr>
          <w:rFonts w:ascii="Book Antiqua" w:hAnsi="Book Antiqua" w:cs="Times New Roman"/>
        </w:rPr>
        <w:fldChar w:fldCharType="end"/>
      </w:r>
      <w:r w:rsidR="005035B5" w:rsidRPr="00B6576B">
        <w:rPr>
          <w:rFonts w:ascii="Book Antiqua" w:hAnsi="Book Antiqua" w:cs="Times New Roman"/>
          <w:vertAlign w:val="superscript"/>
        </w:rPr>
        <w:t>]</w:t>
      </w:r>
      <w:r w:rsidR="005035B5" w:rsidRPr="00B6576B">
        <w:rPr>
          <w:rFonts w:ascii="Book Antiqua" w:hAnsi="Book Antiqua" w:cs="Times New Roman"/>
        </w:rPr>
        <w:t>.</w:t>
      </w:r>
      <w:r w:rsidRPr="00B6576B">
        <w:rPr>
          <w:rFonts w:ascii="Book Antiqua" w:hAnsi="Book Antiqua" w:cs="Times New Roman"/>
        </w:rPr>
        <w:t xml:space="preserve"> Multiple studies supporting this claim have shown that aspiration of gastroduodenal contents is linked to immunomodulat</w:t>
      </w:r>
      <w:r w:rsidR="0069219A" w:rsidRPr="00B6576B">
        <w:rPr>
          <w:rFonts w:ascii="Book Antiqua" w:hAnsi="Book Antiqua" w:cs="Times New Roman"/>
        </w:rPr>
        <w:t>ion</w:t>
      </w:r>
      <w:r w:rsidRPr="00B6576B">
        <w:rPr>
          <w:rFonts w:ascii="Book Antiqua" w:hAnsi="Book Antiqua" w:cs="Times New Roman"/>
        </w:rPr>
        <w:t>, including increased local levels of IL-1a, IL-1B, IL-6, IL-10, TNF-</w:t>
      </w:r>
      <w:r w:rsidRPr="00B6576B">
        <w:rPr>
          <w:rFonts w:ascii="Book Antiqua" w:hAnsi="Book Antiqua" w:cs="Times New Roman"/>
        </w:rPr>
        <w:lastRenderedPageBreak/>
        <w:sym w:font="Symbol" w:char="F061"/>
      </w:r>
      <w:r w:rsidRPr="00B6576B">
        <w:rPr>
          <w:rFonts w:ascii="Book Antiqua" w:hAnsi="Book Antiqua" w:cs="Times New Roman"/>
        </w:rPr>
        <w:t>, TNF-</w:t>
      </w:r>
      <w:r w:rsidRPr="00B6576B">
        <w:rPr>
          <w:rFonts w:ascii="Book Antiqua" w:hAnsi="Book Antiqua" w:cs="Times New Roman"/>
        </w:rPr>
        <w:sym w:font="Symbol" w:char="F062"/>
      </w:r>
      <w:r w:rsidR="00FA5B54" w:rsidRPr="00B6576B">
        <w:rPr>
          <w:rFonts w:ascii="Book Antiqua" w:hAnsi="Book Antiqua" w:cs="Times New Roman"/>
          <w:vertAlign w:val="superscript"/>
        </w:rPr>
        <w:t>[</w:t>
      </w:r>
      <w:r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Li&lt;/Author&gt;&lt;Year&gt;2008&lt;/Year&gt;&lt;IDText&gt;Chronic aspiration of gastric fluid induces the development of obliterative bronchiolitis in rat lung transplants&lt;/IDText&gt;&lt;DisplayText&gt;&lt;style face="superscript"&gt;72&lt;/style&gt;&lt;/DisplayText&gt;&lt;record&gt;&lt;dates&gt;&lt;pub-dates&gt;&lt;date&gt;Aug&lt;/date&gt;&lt;/pub-dates&gt;&lt;year&gt;2008&lt;/year&gt;&lt;/dates&gt;&lt;keywords&gt;&lt;keyword&gt;Animals&lt;/keyword&gt;&lt;keyword&gt;Bronchiolitis Obliterans&lt;/keyword&gt;&lt;keyword&gt;Bronchoalveolar Lavage&lt;/keyword&gt;&lt;keyword&gt;Disease Models, Animal&lt;/keyword&gt;&lt;keyword&gt;Graft Survival&lt;/keyword&gt;&lt;keyword&gt;Interleukins&lt;/keyword&gt;&lt;keyword&gt;Lung Transplantation&lt;/keyword&gt;&lt;keyword&gt;Male&lt;/keyword&gt;&lt;keyword&gt;Rats&lt;/keyword&gt;&lt;keyword&gt;Rats, Inbred F344&lt;/keyword&gt;&lt;keyword&gt;Rats, Inbred WKY&lt;/keyword&gt;&lt;keyword&gt;Respiratory Aspiration&lt;/keyword&gt;&lt;keyword&gt;Transforming Growth Factors&lt;/keyword&gt;&lt;keyword&gt;Tumor Necrosis Factor-alpha&lt;/keyword&gt;&lt;/keywords&gt;&lt;urls&gt;&lt;related-urls&gt;&lt;url&gt;http://www.ncbi.nlm.nih.gov/pubmed/18557728&lt;/url&gt;&lt;/related-urls&gt;&lt;/urls&gt;&lt;isbn&gt;1600-6143&lt;/isbn&gt;&lt;titles&gt;&lt;title&gt;Chronic aspiration of gastric fluid induces the development of obliterative bronchiolitis in rat lung transplants&lt;/title&gt;&lt;secondary-title&gt;Am J Transplant&lt;/secondary-title&gt;&lt;/titles&gt;&lt;pages&gt;1614-21&lt;/pages&gt;&lt;number&gt;8&lt;/number&gt;&lt;contributors&gt;&lt;authors&gt;&lt;author&gt;Li, B.&lt;/author&gt;&lt;author&gt;Hartwig, M. G.&lt;/author&gt;&lt;author&gt;Appel, J. Z.&lt;/author&gt;&lt;author&gt;Bush, E. L.&lt;/author&gt;&lt;author&gt;Balsara, K. R.&lt;/author&gt;&lt;author&gt;Holzknecht, Z. E.&lt;/author&gt;&lt;author&gt;Collins, B. H.&lt;/author&gt;&lt;author&gt;Howell, D. N.&lt;/author&gt;&lt;author&gt;Parker, W.&lt;/author&gt;&lt;author&gt;Lin, S. S.&lt;/author&gt;&lt;author&gt;Davis, R. D.&lt;/author&gt;&lt;/authors&gt;&lt;/contributors&gt;&lt;language&gt;eng&lt;/language&gt;&lt;added-date format="utc"&gt;1463097579&lt;/added-date&gt;&lt;ref-type name="Journal Article"&gt;17&lt;/ref-type&gt;&lt;rec-number&gt;161&lt;/rec-number&gt;&lt;last-updated-date format="utc"&gt;1463097579&lt;/last-updated-date&gt;&lt;accession-num&gt;18557728&lt;/accession-num&gt;&lt;electronic-resource-num&gt;10.1111/j.1600-6143.2008.02298.x&lt;/electronic-resource-num&gt;&lt;volume&gt;8&lt;/volume&gt;&lt;/record&gt;&lt;/Cite&gt;&lt;/EndNote&gt;</w:instrText>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72</w:t>
      </w:r>
      <w:r w:rsidRPr="00B6576B">
        <w:rPr>
          <w:rFonts w:ascii="Book Antiqua" w:hAnsi="Book Antiqua" w:cs="Times New Roman"/>
        </w:rPr>
        <w:fldChar w:fldCharType="end"/>
      </w:r>
      <w:r w:rsidR="00FA5B54" w:rsidRPr="00B6576B">
        <w:rPr>
          <w:rFonts w:ascii="Book Antiqua" w:hAnsi="Book Antiqua" w:cs="Times New Roman"/>
          <w:vertAlign w:val="superscript"/>
        </w:rPr>
        <w:t>]</w:t>
      </w:r>
      <w:r w:rsidR="00FA5B54" w:rsidRPr="00B6576B">
        <w:rPr>
          <w:rFonts w:ascii="Book Antiqua" w:hAnsi="Book Antiqua" w:cs="Times New Roman"/>
        </w:rPr>
        <w:t>,</w:t>
      </w:r>
      <w:r w:rsidRPr="00B6576B">
        <w:rPr>
          <w:rFonts w:ascii="Book Antiqua" w:hAnsi="Book Antiqua" w:cs="Times New Roman"/>
        </w:rPr>
        <w:t xml:space="preserve"> increased alveolar neutrophil</w:t>
      </w:r>
      <w:r w:rsidR="00A73B40" w:rsidRPr="00B6576B">
        <w:rPr>
          <w:rFonts w:ascii="Book Antiqua" w:hAnsi="Book Antiqua" w:cs="Times New Roman"/>
        </w:rPr>
        <w:t>s</w:t>
      </w:r>
      <w:r w:rsidR="00FA5B54" w:rsidRPr="00B6576B">
        <w:rPr>
          <w:rFonts w:ascii="Book Antiqua" w:hAnsi="Book Antiqua" w:cs="Times New Roman"/>
          <w:vertAlign w:val="superscript"/>
        </w:rPr>
        <w:t>[</w:t>
      </w:r>
      <w:r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sNzYsNzc8L3N0eWxl
PjwvRGlzcGxheVRleHQ+PHJlY29yZD48ZGF0ZXM+PHB1Yi1kYXRlcz48ZGF0ZT5NYXk8L2RhdGU+
PC9wdWItZGF0ZXM+PHllYXI+MjAwNTwveWVhcj48L2RhdGVzPjxrZXl3b3Jkcz48a2V5d29yZD5B
Y3R1YXJpYWwgQW5hbHlzaXM8L2tleXdvcmQ+PGtleXdvcmQ+QmlsZSBBY2lkcyBhbmQgU2FsdHM8
L2tleXdvcmQ+PGtleXdvcmQ+QmlvbWFya2Vyczwva2V5d29yZD48a2V5d29yZD5Ccm9uY2hpb2xp
dGlzIE9ibGl0ZXJhbnM8L2tleXdvcmQ+PGtleXdvcmQ+QnJvbmNob2FsdmVvbGFyIExhdmFnZSBG
bHVpZDwva2V5d29yZD48a2V5d29yZD5Ccm9uY2hvc2NvcHk8L2tleXdvcmQ+PGtleXdvcmQ+RGlz
ZWFzZS1GcmVlIFN1cnZpdmFsPC9rZXl3b3JkPjxrZXl3b3JkPkVuenltZS1MaW5rZWQgSW1tdW5v
c29yYmVudCBBc3NheTwva2V5d29yZD48a2V5d29yZD5Gb2xsb3ctVXAgU3R1ZGllczwva2V5d29y
ZD48a2V5d29yZD5HYXN0cm9lc29waGFnZWFsIFJlZmx1eDwva2V5d29yZD48a2V5d29yZD5IdW1h
bnM8L2tleXdvcmQ+PGtleXdvcmQ+SW5mbGFtbWF0aW9uPC9rZXl3b3JkPjxrZXl3b3JkPkludGVy
bGV1a2luLTE1PC9rZXl3b3JkPjxrZXl3b3JkPkludGVybGV1a2luLTg8L2tleXdvcmQ+PGtleXdv
cmQ+TGV1a29jeXRlIENvdW50PC9rZXl3b3JkPjxrZXl3b3JkPkx1bmcgVHJhbnNwbGFudGF0aW9u
PC9rZXl3b3JkPjxrZXl3b3JkPk5ldXRyb3BoaWxzPC9rZXl3b3JkPjxrZXl3b3JkPk9udGFyaW88
L2tleXdvcmQ+PGtleXdvcmQ+UHJldmFsZW5jZTwva2V5d29yZD48a2V5d29yZD5SZXNwaXJhdG9y
eSBGdW5jdGlvbiBUZXN0czwva2V5d29yZD48a2V5d29yZD5SaXNrIEZhY3RvcnM8L2tleXdvcmQ+
PGtleXdvcmQ+U3BlY3Ryb3Bob3RvbWV0cnk8L2tleXdvcmQ+PGtleXdvcmQ+U3Vydml2YWwgQW5h
bHlzaXM8L2tleXdvcmQ+PGtleXdvcmQ+VGltZSBGYWN0b3JzPC9rZXl3b3JkPjwva2V5d29yZHM+
PHVybHM+PHJlbGF0ZWQtdXJscz48dXJsPmh0dHA6Ly93d3cubmNiaS5ubG0ubmloLmdvdi9wdWJt
ZWQvMTU4Njc3OTI8L3VybD48L3JlbGF0ZWQtdXJscz48L3VybHM+PGlzYm4+MDAyMi01MjIzPC9p
c2JuPjx0aXRsZXM+PHRpdGxlPkJpbGUgYWNpZCBhc3BpcmF0aW9uIGFuZCB0aGUgZGV2ZWxvcG1l
bnQgb2YgYnJvbmNoaW9saXRpcyBvYmxpdGVyYW5zIGFmdGVyIGx1bmcgdHJhbnNwbGFudGF0aW9u
PC90aXRsZT48c2Vjb25kYXJ5LXRpdGxlPkogVGhvcmFjIENhcmRpb3Zhc2MgU3VyZzwvc2Vjb25k
YXJ5LXRpdGxlPjwvdGl0bGVzPjxwYWdlcz4xMTQ0LTUyPC9wYWdlcz48bnVtYmVyPjU8L251bWJl
cj48Y29udHJpYnV0b3JzPjxhdXRob3JzPjxhdXRob3I+RCZhcG9zO092aWRpbywgRi48L2F1dGhv
cj48YXV0aG9yPk11cmEsIE0uPC9hdXRob3I+PGF1dGhvcj5Uc2FuZywgTS48L2F1dGhvcj48YXV0
aG9yPldhZGRlbGwsIFQuIEsuPC9hdXRob3I+PGF1dGhvcj5IdXRjaGVvbiwgTS4gQS48L2F1dGhv
cj48YXV0aG9yPlNpbmdlciwgTC4gRy48L2F1dGhvcj48YXV0aG9yPkhhZGppbGlhZGlzLCBELjwv
YXV0aG9yPjxhdXRob3I+Q2hhcGFycm8sIEMuPC9hdXRob3I+PGF1dGhvcj5HdXRpZXJyZXosIEMu
PC9hdXRob3I+PGF1dGhvcj5QaWVycmUsIEEuPC9hdXRob3I+PGF1dGhvcj5EYXJsaW5nLCBHLjwv
YXV0aG9yPjxhdXRob3I+TGl1LCBNLjwvYXV0aG9yPjxhdXRob3I+S2VzaGF2amVlLCBTLjwvYXV0
aG9yPjwvYXV0aG9ycz48L2NvbnRyaWJ1dG9ycz48bGFuZ3VhZ2U+ZW5nPC9sYW5ndWFnZT48YWRk
ZWQtZGF0ZSBmb3JtYXQ9InV0YyI+MTQ2MzEwMjQ2NzwvYWRkZWQtZGF0ZT48cmVmLXR5cGUgbmFt
ZT0iSm91cm5hbCBBcnRpY2xlIj4xNzwvcmVmLXR5cGU+PHJlYy1udW1iZXI+MTc0PC9yZWMtbnVt
YmVyPjxsYXN0LXVwZGF0ZWQtZGF0ZSBmb3JtYXQ9InV0YyI+MTQ2MzEwMjQ2NzwvbGFzdC11cGRh
dGVkLWRhdGU+PGFjY2Vzc2lvbi1udW0+MTU4Njc3OTI8L2FjY2Vzc2lvbi1udW0+PGVsZWN0cm9u
aWMtcmVzb3VyY2UtbnVtPjEwLjEwMTYvai5qdGN2cy4yMDA0LjEwLjAzNTwvZWxlY3Ryb25pYy1y
ZXNvdXJjZS1udW0+PHZvbHVtZT4xMjk8L3ZvbHVtZT48L3JlY29yZD48L0NpdGU+PENpdGU+PEF1
dGhvcj5Wb3M8L0F1dGhvcj48WWVhcj4yMDA4PC9ZZWFyPjxJRFRleHQ+QWlyd2F5IGNvbG9uaXph
dGlvbiBhbmQgZ2FzdHJpYyBhc3BpcmF0aW9uIGFmdGVyIGx1bmcgdHJhbnNwbGFudGF0aW9uOiBk
byBiaXJkcyBvZiBhIGZlYXRoZXIgZmxvY2sgdG9nZXRoZXI/PC9JRFRleHQ+PHJlY29yZD48ZGF0
ZXM+PHB1Yi1kYXRlcz48ZGF0ZT5BdWc8L2RhdGU+PC9wdWItZGF0ZXM+PHllYXI+MjAwODwveWVh
cj48L2RhdGVzPjxrZXl3b3Jkcz48a2V5d29yZD5BZHVsdDwva2V5d29yZD48a2V5d29yZD5CaWxl
IEFjaWRzIGFuZCBTYWx0czwva2V5d29yZD48a2V5d29yZD5CaW9tYXJrZXJzPC9rZXl3b3JkPjxr
ZXl3b3JkPkJyb25jaGlvbGl0aXMgT2JsaXRlcmFuczwva2V5d29yZD48a2V5d29yZD5Ccm9uY2hv
YWx2ZW9sYXIgTGF2YWdlIEZsdWlkPC9rZXl3b3JkPjxrZXl3b3JkPkNhc2UtQ29udHJvbCBTdHVk
aWVzPC9rZXl3b3JkPjxrZXl3b3JkPkNyb3NzLVNlY3Rpb25hbCBTdHVkaWVzPC9rZXl3b3JkPjxr
ZXl3b3JkPkZlbWFsZTwva2V5d29yZD48a2V5d29yZD5HYXN0cm9lc29waGFnZWFsIFJlZmx1eDwv
a2V5d29yZD48a2V5d29yZD5IdW1hbnM8L2tleXdvcmQ+PGtleXdvcmQ+SW5mbGFtbWF0aW9uPC9r
ZXl3b3JkPjxrZXl3b3JkPkludGVybGV1a2luLTg8L2tleXdvcmQ+PGtleXdvcmQ+THVuZyBUcmFu
c3BsYW50YXRpb248L2tleXdvcmQ+PGtleXdvcmQ+TWFsZTwva2V5d29yZD48a2V5d29yZD5NaWRk
bGUgQWdlZDwva2V5d29yZD48a2V5d29yZD5OZXV0cm9waGlsczwva2V5d29yZD48a2V5d29yZD5Q
ZXBzaW4gQTwva2V5d29yZD48a2V5d29yZD5QbmV1bW9uaWEsIEJhY3RlcmlhbDwva2V5d29yZD48
a2V5d29yZD5Qb3N0b3BlcmF0aXZlIENvbXBsaWNhdGlvbnM8L2tleXdvcmQ+PGtleXdvcmQ+UHNl
dWRvbW9uYXMgSW5mZWN0aW9uczwva2V5d29yZD48a2V5d29yZD5Qc2V1ZG9tb25hcyBhZXJ1Z2lu
b3NhPC9rZXl3b3JkPjxrZXl3b3JkPlJlc3BpcmF0b3J5IEFzcGlyYXRpb248L2tleXdvcmQ+PGtl
eXdvcmQ+UmVzcGlyYXRvcnkgU3lzdGVtPC9rZXl3b3JkPjxrZXl3b3JkPlJldHJvc3BlY3RpdmUg
U3R1ZGllczwva2V5d29yZD48L2tleXdvcmRzPjx1cmxzPjxyZWxhdGVkLXVybHM+PHVybD5odHRw
Oi8vd3d3Lm5jYmkubmxtLm5paC5nb3YvcHVibWVkLzE4NjU2Nzk2PC91cmw+PC9yZWxhdGVkLXVy
bHM+PC91cmxzPjxpc2JuPjE1NTctMzExNzwvaXNibj48dGl0bGVzPjx0aXRsZT5BaXJ3YXkgY29s
b25pemF0aW9uIGFuZCBnYXN0cmljIGFzcGlyYXRpb24gYWZ0ZXIgbHVuZyB0cmFuc3BsYW50YXRp
b246IGRvIGJpcmRzIG9mIGEgZmVhdGhlciBmbG9jayB0b2dldGhlcj88L3RpdGxlPjxzZWNvbmRh
cnktdGl0bGU+SiBIZWFydCBMdW5nIFRyYW5zcGxhbnQ8L3NlY29uZGFyeS10aXRsZT48L3RpdGxl
cz48cGFnZXM+ODQzLTk8L3BhZ2VzPjxudW1iZXI+ODwvbnVtYmVyPjxjb250cmlidXRvcnM+PGF1
dGhvcnM+PGF1dGhvcj5Wb3MsIFIuPC9hdXRob3I+PGF1dGhvcj5CbG9uZGVhdSwgSy48L2F1dGhv
cj48YXV0aG9yPlZhbmF1ZGVuYWVyZGUsIEIuIE0uPC9hdXRob3I+PGF1dGhvcj5NZXJ0ZW5zLCBW
LjwvYXV0aG9yPjxhdXRob3I+VmFuIFJhZW1kb25jaywgRC4gRS48L2F1dGhvcj48YXV0aG9yPlNp
ZnJpbSwgRC48L2F1dGhvcj48YXV0aG9yPkR1cG9udCwgTC4gSi48L2F1dGhvcj48YXV0aG9yPlZl
cmxlZGVuLCBHLiBNLjwvYXV0aG9yPjwvYXV0aG9ycz48L2NvbnRyaWJ1dG9ycz48bGFuZ3VhZ2U+
ZW5nPC9sYW5ndWFnZT48YWRkZWQtZGF0ZSBmb3JtYXQ9InV0YyI+MTQ2MzI1NDQzMDwvYWRkZWQt
ZGF0ZT48cmVmLXR5cGUgbmFtZT0iSm91cm5hbCBBcnRpY2xlIj4xNzwvcmVmLXR5cGU+PHJlYy1u
dW1iZXI+MjU4PC9yZWMtbnVtYmVyPjxsYXN0LXVwZGF0ZWQtZGF0ZSBmb3JtYXQ9InV0YyI+MTQ2
MzI1NDQzMDwvbGFzdC11cGRhdGVkLWRhdGU+PGFjY2Vzc2lvbi1udW0+MTg2NTY3OTY8L2FjY2Vz
c2lvbi1udW0+PGVsZWN0cm9uaWMtcmVzb3VyY2UtbnVtPjEwLjEwMTYvai5oZWFsdW4uMjAwOC4w
NS4wMjI8L2VsZWN0cm9uaWMtcmVzb3VyY2UtbnVtPjx2b2x1bWU+Mjc8L3ZvbHVtZT48L3JlY29y
ZD48L0NpdGU+PENpdGU+PEF1dGhvcj5SZXluYXVkLUdhdWJlcnQ8L0F1dGhvcj48WWVhcj4yMDAy
PC9ZZWFyPjxJRFRleHQ+Q2xpbmljYWwgdXRpbGl0eSBvZiBicm9uY2hvYWx2ZW9sYXIgbGF2YWdl
IGNlbGwgcGhlbm90eXBlIGFuYWx5c2VzIGluIHRoZSBwb3N0b3BlcmF0aXZlIG1vbml0b3Jpbmcg
b2YgbHVuZyB0cmFuc3BsYW50IHJlY2lwaWVudHM8L0lEVGV4dD48cmVjb3JkPjxkYXRlcz48cHVi
LWRhdGVzPjxkYXRlPkphbjwvZGF0ZT48L3B1Yi1kYXRlcz48eWVhcj4yMDAyPC95ZWFyPjwvZGF0
ZXM+PGtleXdvcmRzPjxrZXl3b3JkPkFkb2xlc2NlbnQ8L2tleXdvcmQ+PGtleXdvcmQ+QWR1bHQ8
L2tleXdvcmQ+PGtleXdvcmQ+QnJvbmNoaW9saXRpcyBPYmxpdGVyYW5zPC9rZXl3b3JkPjxrZXl3
b3JkPkJyb25jaG9hbHZlb2xhciBMYXZhZ2UgRmx1aWQ8L2tleXdvcmQ+PGtleXdvcmQ+Q0Q0LUNE
OCBSYXRpbzwva2V5d29yZD48a2V5d29yZD5DZWxsIENvdW50PC9rZXl3b3JkPjxrZXl3b3JkPkZl
bWFsZTwva2V5d29yZD48a2V5d29yZD5GbG93IEN5dG9tZXRyeTwva2V5d29yZD48a2V5d29yZD5H
cmFmdCBSZWplY3Rpb248L2tleXdvcmQ+PGtleXdvcmQ+SHVtYW5zPC9rZXl3b3JkPjxrZXl3b3Jk
Pkx1bmcgVHJhbnNwbGFudGF0aW9uPC9rZXl3b3JkPjxrZXl3b3JkPk1hbGU8L2tleXdvcmQ+PGtl
eXdvcmQ+TWlkZGxlIEFnZWQ8L2tleXdvcmQ+PGtleXdvcmQ+TW9uaXRvcmluZywgUGh5c2lvbG9n
aWM8L2tleXdvcmQ+PGtleXdvcmQ+UGhlbm90eXBlPC9rZXl3b3JkPjxrZXl3b3JkPlBvc3RvcGVy
YXRpdmUgQ29tcGxpY2F0aW9uczwva2V5d29yZD48a2V5d29yZD5SZXRyb3NwZWN0aXZlIFN0dWRp
ZXM8L2tleXdvcmQ+PC9rZXl3b3Jkcz48dXJscz48cmVsYXRlZC11cmxzPjx1cmw+aHR0cDovL3d3
dy5uY2JpLm5sbS5uaWguZ292L3B1Ym1lZC8xMTc4ODI1ODwvdXJsPjwvcmVsYXRlZC11cmxzPjwv
dXJscz48aXNibj4xMDEwLTc5NDA8L2lzYm4+PHRpdGxlcz48dGl0bGU+Q2xpbmljYWwgdXRpbGl0
eSBvZiBicm9uY2hvYWx2ZW9sYXIgbGF2YWdlIGNlbGwgcGhlbm90eXBlIGFuYWx5c2VzIGluIHRo
ZSBwb3N0b3BlcmF0aXZlIG1vbml0b3Jpbmcgb2YgbHVuZyB0cmFuc3BsYW50IHJlY2lwaWVudHM8
L3RpdGxlPjxzZWNvbmRhcnktdGl0bGU+RXVyIEogQ2FyZGlvdGhvcmFjIFN1cmc8L3NlY29uZGFy
eS10aXRsZT48L3RpdGxlcz48cGFnZXM+NjAtNjwvcGFnZXM+PG51bWJlcj4xPC9udW1iZXI+PGNv
bnRyaWJ1dG9ycz48YXV0aG9ycz48YXV0aG9yPlJleW5hdWQtR2F1YmVydCwgTS48L2F1dGhvcj48
YXV0aG9yPlRob21hcywgUC48L2F1dGhvcj48YXV0aG9yPkdyZWdvaXJlLCBSLjwvYXV0aG9yPjxh
dXRob3I+QmFkaWVyLCBNLjwvYXV0aG9yPjxhdXRob3I+Q2F1LCBQLjwvYXV0aG9yPjxhdXRob3I+
U2FtcG9sLCBKLjwvYXV0aG9yPjxhdXRob3I+R2l1ZGljZWxsaSwgUi48L2F1dGhvcj48YXV0aG9y
PkZ1ZW50ZXMsIFAuPC9hdXRob3I+PC9hdXRob3JzPjwvY29udHJpYnV0b3JzPjxsYW5ndWFnZT5l
bmc8L2xhbmd1YWdlPjxhZGRlZC1kYXRlIGZvcm1hdD0idXRjIj4xNDYzMjU0NDQ4PC9hZGRlZC1k
YXRlPjxyZWYtdHlwZSBuYW1lPSJKb3VybmFsIEFydGljbGUiPjE3PC9yZWYtdHlwZT48cmVjLW51
bWJlcj4yNTk8L3JlYy1udW1iZXI+PGxhc3QtdXBkYXRlZC1kYXRlIGZvcm1hdD0idXRjIj4xNDYz
MjU0NDQ4PC9sYXN0LXVwZGF0ZWQtZGF0ZT48YWNjZXNzaW9uLW51bT4xMTc4ODI1ODwvYWNjZXNz
aW9uLW51bT48dm9sdW1lPjIxPC92b2x1bWU+PC9yZWNvcmQ+PC9DaXRlPjwvRW5kTm90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sNzYsNzc8L3N0eWxl
PjwvRGlzcGxheVRleHQ+PHJlY29yZD48ZGF0ZXM+PHB1Yi1kYXRlcz48ZGF0ZT5NYXk8L2RhdGU+
PC9wdWItZGF0ZXM+PHllYXI+MjAwNTwveWVhcj48L2RhdGVzPjxrZXl3b3Jkcz48a2V5d29yZD5B
Y3R1YXJpYWwgQW5hbHlzaXM8L2tleXdvcmQ+PGtleXdvcmQ+QmlsZSBBY2lkcyBhbmQgU2FsdHM8
L2tleXdvcmQ+PGtleXdvcmQ+QmlvbWFya2Vyczwva2V5d29yZD48a2V5d29yZD5Ccm9uY2hpb2xp
dGlzIE9ibGl0ZXJhbnM8L2tleXdvcmQ+PGtleXdvcmQ+QnJvbmNob2FsdmVvbGFyIExhdmFnZSBG
bHVpZDwva2V5d29yZD48a2V5d29yZD5Ccm9uY2hvc2NvcHk8L2tleXdvcmQ+PGtleXdvcmQ+RGlz
ZWFzZS1GcmVlIFN1cnZpdmFsPC9rZXl3b3JkPjxrZXl3b3JkPkVuenltZS1MaW5rZWQgSW1tdW5v
c29yYmVudCBBc3NheTwva2V5d29yZD48a2V5d29yZD5Gb2xsb3ctVXAgU3R1ZGllczwva2V5d29y
ZD48a2V5d29yZD5HYXN0cm9lc29waGFnZWFsIFJlZmx1eDwva2V5d29yZD48a2V5d29yZD5IdW1h
bnM8L2tleXdvcmQ+PGtleXdvcmQ+SW5mbGFtbWF0aW9uPC9rZXl3b3JkPjxrZXl3b3JkPkludGVy
bGV1a2luLTE1PC9rZXl3b3JkPjxrZXl3b3JkPkludGVybGV1a2luLTg8L2tleXdvcmQ+PGtleXdv
cmQ+TGV1a29jeXRlIENvdW50PC9rZXl3b3JkPjxrZXl3b3JkPkx1bmcgVHJhbnNwbGFudGF0aW9u
PC9rZXl3b3JkPjxrZXl3b3JkPk5ldXRyb3BoaWxzPC9rZXl3b3JkPjxrZXl3b3JkPk9udGFyaW88
L2tleXdvcmQ+PGtleXdvcmQ+UHJldmFsZW5jZTwva2V5d29yZD48a2V5d29yZD5SZXNwaXJhdG9y
eSBGdW5jdGlvbiBUZXN0czwva2V5d29yZD48a2V5d29yZD5SaXNrIEZhY3RvcnM8L2tleXdvcmQ+
PGtleXdvcmQ+U3BlY3Ryb3Bob3RvbWV0cnk8L2tleXdvcmQ+PGtleXdvcmQ+U3Vydml2YWwgQW5h
bHlzaXM8L2tleXdvcmQ+PGtleXdvcmQ+VGltZSBGYWN0b3JzPC9rZXl3b3JkPjwva2V5d29yZHM+
PHVybHM+PHJlbGF0ZWQtdXJscz48dXJsPmh0dHA6Ly93d3cubmNiaS5ubG0ubmloLmdvdi9wdWJt
ZWQvMTU4Njc3OTI8L3VybD48L3JlbGF0ZWQtdXJscz48L3VybHM+PGlzYm4+MDAyMi01MjIzPC9p
c2JuPjx0aXRsZXM+PHRpdGxlPkJpbGUgYWNpZCBhc3BpcmF0aW9uIGFuZCB0aGUgZGV2ZWxvcG1l
bnQgb2YgYnJvbmNoaW9saXRpcyBvYmxpdGVyYW5zIGFmdGVyIGx1bmcgdHJhbnNwbGFudGF0aW9u
PC90aXRsZT48c2Vjb25kYXJ5LXRpdGxlPkogVGhvcmFjIENhcmRpb3Zhc2MgU3VyZzwvc2Vjb25k
YXJ5LXRpdGxlPjwvdGl0bGVzPjxwYWdlcz4xMTQ0LTUyPC9wYWdlcz48bnVtYmVyPjU8L251bWJl
cj48Y29udHJpYnV0b3JzPjxhdXRob3JzPjxhdXRob3I+RCZhcG9zO092aWRpbywgRi48L2F1dGhv
cj48YXV0aG9yPk11cmEsIE0uPC9hdXRob3I+PGF1dGhvcj5Uc2FuZywgTS48L2F1dGhvcj48YXV0
aG9yPldhZGRlbGwsIFQuIEsuPC9hdXRob3I+PGF1dGhvcj5IdXRjaGVvbiwgTS4gQS48L2F1dGhv
cj48YXV0aG9yPlNpbmdlciwgTC4gRy48L2F1dGhvcj48YXV0aG9yPkhhZGppbGlhZGlzLCBELjwv
YXV0aG9yPjxhdXRob3I+Q2hhcGFycm8sIEMuPC9hdXRob3I+PGF1dGhvcj5HdXRpZXJyZXosIEMu
PC9hdXRob3I+PGF1dGhvcj5QaWVycmUsIEEuPC9hdXRob3I+PGF1dGhvcj5EYXJsaW5nLCBHLjwv
YXV0aG9yPjxhdXRob3I+TGl1LCBNLjwvYXV0aG9yPjxhdXRob3I+S2VzaGF2amVlLCBTLjwvYXV0
aG9yPjwvYXV0aG9ycz48L2NvbnRyaWJ1dG9ycz48bGFuZ3VhZ2U+ZW5nPC9sYW5ndWFnZT48YWRk
ZWQtZGF0ZSBmb3JtYXQ9InV0YyI+MTQ2MzEwMjQ2NzwvYWRkZWQtZGF0ZT48cmVmLXR5cGUgbmFt
ZT0iSm91cm5hbCBBcnRpY2xlIj4xNzwvcmVmLXR5cGU+PHJlYy1udW1iZXI+MTc0PC9yZWMtbnVt
YmVyPjxsYXN0LXVwZGF0ZWQtZGF0ZSBmb3JtYXQ9InV0YyI+MTQ2MzEwMjQ2NzwvbGFzdC11cGRh
dGVkLWRhdGU+PGFjY2Vzc2lvbi1udW0+MTU4Njc3OTI8L2FjY2Vzc2lvbi1udW0+PGVsZWN0cm9u
aWMtcmVzb3VyY2UtbnVtPjEwLjEwMTYvai5qdGN2cy4yMDA0LjEwLjAzNTwvZWxlY3Ryb25pYy1y
ZXNvdXJjZS1udW0+PHZvbHVtZT4xMjk8L3ZvbHVtZT48L3JlY29yZD48L0NpdGU+PENpdGU+PEF1
dGhvcj5Wb3M8L0F1dGhvcj48WWVhcj4yMDA4PC9ZZWFyPjxJRFRleHQ+QWlyd2F5IGNvbG9uaXph
dGlvbiBhbmQgZ2FzdHJpYyBhc3BpcmF0aW9uIGFmdGVyIGx1bmcgdHJhbnNwbGFudGF0aW9uOiBk
byBiaXJkcyBvZiBhIGZlYXRoZXIgZmxvY2sgdG9nZXRoZXI/PC9JRFRleHQ+PHJlY29yZD48ZGF0
ZXM+PHB1Yi1kYXRlcz48ZGF0ZT5BdWc8L2RhdGU+PC9wdWItZGF0ZXM+PHllYXI+MjAwODwveWVh
cj48L2RhdGVzPjxrZXl3b3Jkcz48a2V5d29yZD5BZHVsdDwva2V5d29yZD48a2V5d29yZD5CaWxl
IEFjaWRzIGFuZCBTYWx0czwva2V5d29yZD48a2V5d29yZD5CaW9tYXJrZXJzPC9rZXl3b3JkPjxr
ZXl3b3JkPkJyb25jaGlvbGl0aXMgT2JsaXRlcmFuczwva2V5d29yZD48a2V5d29yZD5Ccm9uY2hv
YWx2ZW9sYXIgTGF2YWdlIEZsdWlkPC9rZXl3b3JkPjxrZXl3b3JkPkNhc2UtQ29udHJvbCBTdHVk
aWVzPC9rZXl3b3JkPjxrZXl3b3JkPkNyb3NzLVNlY3Rpb25hbCBTdHVkaWVzPC9rZXl3b3JkPjxr
ZXl3b3JkPkZlbWFsZTwva2V5d29yZD48a2V5d29yZD5HYXN0cm9lc29waGFnZWFsIFJlZmx1eDwv
a2V5d29yZD48a2V5d29yZD5IdW1hbnM8L2tleXdvcmQ+PGtleXdvcmQ+SW5mbGFtbWF0aW9uPC9r
ZXl3b3JkPjxrZXl3b3JkPkludGVybGV1a2luLTg8L2tleXdvcmQ+PGtleXdvcmQ+THVuZyBUcmFu
c3BsYW50YXRpb248L2tleXdvcmQ+PGtleXdvcmQ+TWFsZTwva2V5d29yZD48a2V5d29yZD5NaWRk
bGUgQWdlZDwva2V5d29yZD48a2V5d29yZD5OZXV0cm9waGlsczwva2V5d29yZD48a2V5d29yZD5Q
ZXBzaW4gQTwva2V5d29yZD48a2V5d29yZD5QbmV1bW9uaWEsIEJhY3RlcmlhbDwva2V5d29yZD48
a2V5d29yZD5Qb3N0b3BlcmF0aXZlIENvbXBsaWNhdGlvbnM8L2tleXdvcmQ+PGtleXdvcmQ+UHNl
dWRvbW9uYXMgSW5mZWN0aW9uczwva2V5d29yZD48a2V5d29yZD5Qc2V1ZG9tb25hcyBhZXJ1Z2lu
b3NhPC9rZXl3b3JkPjxrZXl3b3JkPlJlc3BpcmF0b3J5IEFzcGlyYXRpb248L2tleXdvcmQ+PGtl
eXdvcmQ+UmVzcGlyYXRvcnkgU3lzdGVtPC9rZXl3b3JkPjxrZXl3b3JkPlJldHJvc3BlY3RpdmUg
U3R1ZGllczwva2V5d29yZD48L2tleXdvcmRzPjx1cmxzPjxyZWxhdGVkLXVybHM+PHVybD5odHRw
Oi8vd3d3Lm5jYmkubmxtLm5paC5nb3YvcHVibWVkLzE4NjU2Nzk2PC91cmw+PC9yZWxhdGVkLXVy
bHM+PC91cmxzPjxpc2JuPjE1NTctMzExNzwvaXNibj48dGl0bGVzPjx0aXRsZT5BaXJ3YXkgY29s
b25pemF0aW9uIGFuZCBnYXN0cmljIGFzcGlyYXRpb24gYWZ0ZXIgbHVuZyB0cmFuc3BsYW50YXRp
b246IGRvIGJpcmRzIG9mIGEgZmVhdGhlciBmbG9jayB0b2dldGhlcj88L3RpdGxlPjxzZWNvbmRh
cnktdGl0bGU+SiBIZWFydCBMdW5nIFRyYW5zcGxhbnQ8L3NlY29uZGFyeS10aXRsZT48L3RpdGxl
cz48cGFnZXM+ODQzLTk8L3BhZ2VzPjxudW1iZXI+ODwvbnVtYmVyPjxjb250cmlidXRvcnM+PGF1
dGhvcnM+PGF1dGhvcj5Wb3MsIFIuPC9hdXRob3I+PGF1dGhvcj5CbG9uZGVhdSwgSy48L2F1dGhv
cj48YXV0aG9yPlZhbmF1ZGVuYWVyZGUsIEIuIE0uPC9hdXRob3I+PGF1dGhvcj5NZXJ0ZW5zLCBW
LjwvYXV0aG9yPjxhdXRob3I+VmFuIFJhZW1kb25jaywgRC4gRS48L2F1dGhvcj48YXV0aG9yPlNp
ZnJpbSwgRC48L2F1dGhvcj48YXV0aG9yPkR1cG9udCwgTC4gSi48L2F1dGhvcj48YXV0aG9yPlZl
cmxlZGVuLCBHLiBNLjwvYXV0aG9yPjwvYXV0aG9ycz48L2NvbnRyaWJ1dG9ycz48bGFuZ3VhZ2U+
ZW5nPC9sYW5ndWFnZT48YWRkZWQtZGF0ZSBmb3JtYXQ9InV0YyI+MTQ2MzI1NDQzMDwvYWRkZWQt
ZGF0ZT48cmVmLXR5cGUgbmFtZT0iSm91cm5hbCBBcnRpY2xlIj4xNzwvcmVmLXR5cGU+PHJlYy1u
dW1iZXI+MjU4PC9yZWMtbnVtYmVyPjxsYXN0LXVwZGF0ZWQtZGF0ZSBmb3JtYXQ9InV0YyI+MTQ2
MzI1NDQzMDwvbGFzdC11cGRhdGVkLWRhdGU+PGFjY2Vzc2lvbi1udW0+MTg2NTY3OTY8L2FjY2Vz
c2lvbi1udW0+PGVsZWN0cm9uaWMtcmVzb3VyY2UtbnVtPjEwLjEwMTYvai5oZWFsdW4uMjAwOC4w
NS4wMjI8L2VsZWN0cm9uaWMtcmVzb3VyY2UtbnVtPjx2b2x1bWU+Mjc8L3ZvbHVtZT48L3JlY29y
ZD48L0NpdGU+PENpdGU+PEF1dGhvcj5SZXluYXVkLUdhdWJlcnQ8L0F1dGhvcj48WWVhcj4yMDAy
PC9ZZWFyPjxJRFRleHQ+Q2xpbmljYWwgdXRpbGl0eSBvZiBicm9uY2hvYWx2ZW9sYXIgbGF2YWdl
IGNlbGwgcGhlbm90eXBlIGFuYWx5c2VzIGluIHRoZSBwb3N0b3BlcmF0aXZlIG1vbml0b3Jpbmcg
b2YgbHVuZyB0cmFuc3BsYW50IHJlY2lwaWVudHM8L0lEVGV4dD48cmVjb3JkPjxkYXRlcz48cHVi
LWRhdGVzPjxkYXRlPkphbjwvZGF0ZT48L3B1Yi1kYXRlcz48eWVhcj4yMDAyPC95ZWFyPjwvZGF0
ZXM+PGtleXdvcmRzPjxrZXl3b3JkPkFkb2xlc2NlbnQ8L2tleXdvcmQ+PGtleXdvcmQ+QWR1bHQ8
L2tleXdvcmQ+PGtleXdvcmQ+QnJvbmNoaW9saXRpcyBPYmxpdGVyYW5zPC9rZXl3b3JkPjxrZXl3
b3JkPkJyb25jaG9hbHZlb2xhciBMYXZhZ2UgRmx1aWQ8L2tleXdvcmQ+PGtleXdvcmQ+Q0Q0LUNE
OCBSYXRpbzwva2V5d29yZD48a2V5d29yZD5DZWxsIENvdW50PC9rZXl3b3JkPjxrZXl3b3JkPkZl
bWFsZTwva2V5d29yZD48a2V5d29yZD5GbG93IEN5dG9tZXRyeTwva2V5d29yZD48a2V5d29yZD5H
cmFmdCBSZWplY3Rpb248L2tleXdvcmQ+PGtleXdvcmQ+SHVtYW5zPC9rZXl3b3JkPjxrZXl3b3Jk
Pkx1bmcgVHJhbnNwbGFudGF0aW9uPC9rZXl3b3JkPjxrZXl3b3JkPk1hbGU8L2tleXdvcmQ+PGtl
eXdvcmQ+TWlkZGxlIEFnZWQ8L2tleXdvcmQ+PGtleXdvcmQ+TW9uaXRvcmluZywgUGh5c2lvbG9n
aWM8L2tleXdvcmQ+PGtleXdvcmQ+UGhlbm90eXBlPC9rZXl3b3JkPjxrZXl3b3JkPlBvc3RvcGVy
YXRpdmUgQ29tcGxpY2F0aW9uczwva2V5d29yZD48a2V5d29yZD5SZXRyb3NwZWN0aXZlIFN0dWRp
ZXM8L2tleXdvcmQ+PC9rZXl3b3Jkcz48dXJscz48cmVsYXRlZC11cmxzPjx1cmw+aHR0cDovL3d3
dy5uY2JpLm5sbS5uaWguZ292L3B1Ym1lZC8xMTc4ODI1ODwvdXJsPjwvcmVsYXRlZC11cmxzPjwv
dXJscz48aXNibj4xMDEwLTc5NDA8L2lzYm4+PHRpdGxlcz48dGl0bGU+Q2xpbmljYWwgdXRpbGl0
eSBvZiBicm9uY2hvYWx2ZW9sYXIgbGF2YWdlIGNlbGwgcGhlbm90eXBlIGFuYWx5c2VzIGluIHRo
ZSBwb3N0b3BlcmF0aXZlIG1vbml0b3Jpbmcgb2YgbHVuZyB0cmFuc3BsYW50IHJlY2lwaWVudHM8
L3RpdGxlPjxzZWNvbmRhcnktdGl0bGU+RXVyIEogQ2FyZGlvdGhvcmFjIFN1cmc8L3NlY29uZGFy
eS10aXRsZT48L3RpdGxlcz48cGFnZXM+NjAtNjwvcGFnZXM+PG51bWJlcj4xPC9udW1iZXI+PGNv
bnRyaWJ1dG9ycz48YXV0aG9ycz48YXV0aG9yPlJleW5hdWQtR2F1YmVydCwgTS48L2F1dGhvcj48
YXV0aG9yPlRob21hcywgUC48L2F1dGhvcj48YXV0aG9yPkdyZWdvaXJlLCBSLjwvYXV0aG9yPjxh
dXRob3I+QmFkaWVyLCBNLjwvYXV0aG9yPjxhdXRob3I+Q2F1LCBQLjwvYXV0aG9yPjxhdXRob3I+
U2FtcG9sLCBKLjwvYXV0aG9yPjxhdXRob3I+R2l1ZGljZWxsaSwgUi48L2F1dGhvcj48YXV0aG9y
PkZ1ZW50ZXMsIFAuPC9hdXRob3I+PC9hdXRob3JzPjwvY29udHJpYnV0b3JzPjxsYW5ndWFnZT5l
bmc8L2xhbmd1YWdlPjxhZGRlZC1kYXRlIGZvcm1hdD0idXRjIj4xNDYzMjU0NDQ4PC9hZGRlZC1k
YXRlPjxyZWYtdHlwZSBuYW1lPSJKb3VybmFsIEFydGljbGUiPjE3PC9yZWYtdHlwZT48cmVjLW51
bWJlcj4yNTk8L3JlYy1udW1iZXI+PGxhc3QtdXBkYXRlZC1kYXRlIGZvcm1hdD0idXRjIj4xNDYz
MjU0NDQ4PC9sYXN0LXVwZGF0ZWQtZGF0ZT48YWNjZXNzaW9uLW51bT4xMTc4ODI1ODwvYWNjZXNz
aW9uLW51bT48dm9sdW1lPjIxPC92b2x1bWU+PC9yZWNvcmQ+PC9DaXRlPjwvRW5kTm90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Pr="00B6576B">
        <w:rPr>
          <w:rFonts w:ascii="Book Antiqua" w:hAnsi="Book Antiqua" w:cs="Times New Roman"/>
        </w:rPr>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37,76,77</w:t>
      </w:r>
      <w:r w:rsidRPr="00B6576B">
        <w:rPr>
          <w:rFonts w:ascii="Book Antiqua" w:hAnsi="Book Antiqua" w:cs="Times New Roman"/>
        </w:rPr>
        <w:fldChar w:fldCharType="end"/>
      </w:r>
      <w:r w:rsidR="00FA5B54" w:rsidRPr="00B6576B">
        <w:rPr>
          <w:rFonts w:ascii="Book Antiqua" w:hAnsi="Book Antiqua" w:cs="Times New Roman"/>
          <w:vertAlign w:val="superscript"/>
        </w:rPr>
        <w:t>]</w:t>
      </w:r>
      <w:r w:rsidR="00FA5B54" w:rsidRPr="00B6576B">
        <w:rPr>
          <w:rFonts w:ascii="Book Antiqua" w:hAnsi="Book Antiqua" w:cs="Times New Roman"/>
        </w:rPr>
        <w:t>,</w:t>
      </w:r>
      <w:r w:rsidRPr="00B6576B">
        <w:rPr>
          <w:rFonts w:ascii="Book Antiqua" w:hAnsi="Book Antiqua" w:cs="Times New Roman"/>
        </w:rPr>
        <w:t xml:space="preserve"> increased IL-8</w:t>
      </w:r>
      <w:r w:rsidR="00FA5B54" w:rsidRPr="00B6576B">
        <w:rPr>
          <w:rFonts w:ascii="Book Antiqua" w:hAnsi="Book Antiqua" w:cs="Times New Roman"/>
          <w:vertAlign w:val="superscript"/>
        </w:rPr>
        <w:t>[</w:t>
      </w:r>
      <w:r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sNzY8L3N0eWxlPjwv
RGlzcGxheVRleHQ+PHJlY29yZD48ZGF0ZXM+PHB1Yi1kYXRlcz48ZGF0ZT5NYXk8L2RhdGU+PC9w
dWItZGF0ZXM+PHllYXI+MjAwNTwveWVhcj48L2RhdGVzPjxrZXl3b3Jkcz48a2V5d29yZD5BY3R1
YXJpYWwgQW5hbHlzaXM8L2tleXdvcmQ+PGtleXdvcmQ+QmlsZSBBY2lkcyBhbmQgU2FsdHM8L2tl
eXdvcmQ+PGtleXdvcmQ+QmlvbWFya2Vyczwva2V5d29yZD48a2V5d29yZD5Ccm9uY2hpb2xpdGlz
IE9ibGl0ZXJhbnM8L2tleXdvcmQ+PGtleXdvcmQ+QnJvbmNob2FsdmVvbGFyIExhdmFnZSBGbHVp
ZDwva2V5d29yZD48a2V5d29yZD5Ccm9uY2hvc2NvcHk8L2tleXdvcmQ+PGtleXdvcmQ+RGlzZWFz
ZS1GcmVlIFN1cnZpdmFsPC9rZXl3b3JkPjxrZXl3b3JkPkVuenltZS1MaW5rZWQgSW1tdW5vc29y
YmVudCBBc3NheTwva2V5d29yZD48a2V5d29yZD5Gb2xsb3ctVXAgU3R1ZGllczwva2V5d29yZD48
a2V5d29yZD5HYXN0cm9lc29waGFnZWFsIFJlZmx1eDwva2V5d29yZD48a2V5d29yZD5IdW1hbnM8
L2tleXdvcmQ+PGtleXdvcmQ+SW5mbGFtbWF0aW9uPC9rZXl3b3JkPjxrZXl3b3JkPkludGVybGV1
a2luLTE1PC9rZXl3b3JkPjxrZXl3b3JkPkludGVybGV1a2luLTg8L2tleXdvcmQ+PGtleXdvcmQ+
TGV1a29jeXRlIENvdW50PC9rZXl3b3JkPjxrZXl3b3JkPkx1bmcgVHJhbnNwbGFudGF0aW9uPC9r
ZXl3b3JkPjxrZXl3b3JkPk5ldXRyb3BoaWxzPC9rZXl3b3JkPjxrZXl3b3JkPk9udGFyaW88L2tl
eXdvcmQ+PGtleXdvcmQ+UHJldmFsZW5jZTwva2V5d29yZD48a2V5d29yZD5SZXNwaXJhdG9yeSBG
dW5jdGlvbiBUZXN0czwva2V5d29yZD48a2V5d29yZD5SaXNrIEZhY3RvcnM8L2tleXdvcmQ+PGtl
eXdvcmQ+U3BlY3Ryb3Bob3RvbWV0cnk8L2tleXdvcmQ+PGtleXdvcmQ+U3Vydml2YWwgQW5hbHlz
aXM8L2tleXdvcmQ+PGtleXdvcmQ+VGltZSBGYWN0b3JzPC9rZXl3b3JkPjwva2V5d29yZHM+PHVy
bHM+PHJlbGF0ZWQtdXJscz48dXJsPmh0dHA6Ly93d3cubmNiaS5ubG0ubmloLmdvdi9wdWJtZWQv
MTU4Njc3OTI8L3VybD48L3JlbGF0ZWQtdXJscz48L3VybHM+PGlzYm4+MDAyMi01MjIzPC9pc2Ju
Pjx0aXRsZXM+PHRpdGxlPkJpbGUgYWNpZCBhc3BpcmF0aW9uIGFuZCB0aGUgZGV2ZWxvcG1lbnQg
b2YgYnJvbmNoaW9saXRpcyBvYmxpdGVyYW5zIGFmdGVyIGx1bmcgdHJhbnNwbGFudGF0aW9uPC90
aXRsZT48c2Vjb25kYXJ5LXRpdGxlPkogVGhvcmFjIENhcmRpb3Zhc2MgU3VyZzwvc2Vjb25kYXJ5
LXRpdGxlPjwvdGl0bGVzPjxwYWdlcz4xMTQ0LTUyPC9wYWdlcz48bnVtYmVyPjU8L251bWJlcj48
Y29udHJpYnV0b3JzPjxhdXRob3JzPjxhdXRob3I+RCZhcG9zO092aWRpbywgRi48L2F1dGhvcj48
YXV0aG9yPk11cmEsIE0uPC9hdXRob3I+PGF1dGhvcj5Uc2FuZywgTS48L2F1dGhvcj48YXV0aG9y
PldhZGRlbGwsIFQuIEsuPC9hdXRob3I+PGF1dGhvcj5IdXRjaGVvbiwgTS4gQS48L2F1dGhvcj48
YXV0aG9yPlNpbmdlciwgTC4gRy48L2F1dGhvcj48YXV0aG9yPkhhZGppbGlhZGlzLCBELjwvYXV0
aG9yPjxhdXRob3I+Q2hhcGFycm8sIEMuPC9hdXRob3I+PGF1dGhvcj5HdXRpZXJyZXosIEMuPC9h
dXRob3I+PGF1dGhvcj5QaWVycmUsIEEuPC9hdXRob3I+PGF1dGhvcj5EYXJsaW5nLCBHLjwvYXV0
aG9yPjxhdXRob3I+TGl1LCBNLjwvYXV0aG9yPjxhdXRob3I+S2VzaGF2amVlLCBTLjwvYXV0aG9y
PjwvYXV0aG9ycz48L2NvbnRyaWJ1dG9ycz48bGFuZ3VhZ2U+ZW5nPC9sYW5ndWFnZT48YWRkZWQt
ZGF0ZSBmb3JtYXQ9InV0YyI+MTQ2MzEwMjQ3MTwvYWRkZWQtZGF0ZT48cmVmLXR5cGUgbmFtZT0i
Sm91cm5hbCBBcnRpY2xlIj4xNzwvcmVmLXR5cGU+PHJlYy1udW1iZXI+MTc1PC9yZWMtbnVtYmVy
PjxsYXN0LXVwZGF0ZWQtZGF0ZSBmb3JtYXQ9InV0YyI+MTQ2MzEwMjQ3MTwvbGFzdC11cGRhdGVk
LWRhdGU+PGFjY2Vzc2lvbi1udW0+MTU4Njc3OTI8L2FjY2Vzc2lvbi1udW0+PGVsZWN0cm9uaWMt
cmVzb3VyY2UtbnVtPjEwLjEwMTYvai5qdGN2cy4yMDA0LjEwLjAzNTwvZWxlY3Ryb25pYy1yZXNv
dXJjZS1udW0+PHZvbHVtZT4xMjk8L3ZvbHVtZT48L3JlY29yZD48L0NpdGU+PENpdGU+PEF1dGhv
cj5Wb3M8L0F1dGhvcj48WWVhcj4yMDA4PC9ZZWFyPjxJRFRleHQ+QWlyd2F5IGNvbG9uaXphdGlv
biBhbmQgZ2FzdHJpYyBhc3BpcmF0aW9uIGFmdGVyIGx1bmcgdHJhbnNwbGFudGF0aW9uOiBkbyBi
aXJkcyBvZiBhIGZlYXRoZXIgZmxvY2sgdG9nZXRoZXI/PC9JRFRleHQ+PHJlY29yZD48ZGF0ZXM+
PHB1Yi1kYXRlcz48ZGF0ZT5BdWc8L2RhdGU+PC9wdWItZGF0ZXM+PHllYXI+MjAwODwveWVhcj48
L2RhdGVzPjxrZXl3b3Jkcz48a2V5d29yZD5BZHVsdDwva2V5d29yZD48a2V5d29yZD5CaWxlIEFj
aWRzIGFuZCBTYWx0czwva2V5d29yZD48a2V5d29yZD5CaW9tYXJrZXJzPC9rZXl3b3JkPjxrZXl3
b3JkPkJyb25jaGlvbGl0aXMgT2JsaXRlcmFuczwva2V5d29yZD48a2V5d29yZD5Ccm9uY2hvYWx2
ZW9sYXIgTGF2YWdlIEZsdWlkPC9rZXl3b3JkPjxrZXl3b3JkPkNhc2UtQ29udHJvbCBTdHVkaWVz
PC9rZXl3b3JkPjxrZXl3b3JkPkNyb3NzLVNlY3Rpb25hbCBTdHVkaWVzPC9rZXl3b3JkPjxrZXl3
b3JkPkZlbWFsZTwva2V5d29yZD48a2V5d29yZD5HYXN0cm9lc29waGFnZWFsIFJlZmx1eDwva2V5
d29yZD48a2V5d29yZD5IdW1hbnM8L2tleXdvcmQ+PGtleXdvcmQ+SW5mbGFtbWF0aW9uPC9rZXl3
b3JkPjxrZXl3b3JkPkludGVybGV1a2luLTg8L2tleXdvcmQ+PGtleXdvcmQ+THVuZyBUcmFuc3Bs
YW50YXRpb248L2tleXdvcmQ+PGtleXdvcmQ+TWFsZTwva2V5d29yZD48a2V5d29yZD5NaWRkbGUg
QWdlZDwva2V5d29yZD48a2V5d29yZD5OZXV0cm9waGlsczwva2V5d29yZD48a2V5d29yZD5QZXBz
aW4gQTwva2V5d29yZD48a2V5d29yZD5QbmV1bW9uaWEsIEJhY3RlcmlhbDwva2V5d29yZD48a2V5
d29yZD5Qb3N0b3BlcmF0aXZlIENvbXBsaWNhdGlvbnM8L2tleXdvcmQ+PGtleXdvcmQ+UHNldWRv
bW9uYXMgSW5mZWN0aW9uczwva2V5d29yZD48a2V5d29yZD5Qc2V1ZG9tb25hcyBhZXJ1Z2lub3Nh
PC9rZXl3b3JkPjxrZXl3b3JkPlJlc3BpcmF0b3J5IEFzcGlyYXRpb248L2tleXdvcmQ+PGtleXdv
cmQ+UmVzcGlyYXRvcnkgU3lzdGVtPC9rZXl3b3JkPjxrZXl3b3JkPlJldHJvc3BlY3RpdmUgU3R1
ZGllczwva2V5d29yZD48L2tleXdvcmRzPjx1cmxzPjxyZWxhdGVkLXVybHM+PHVybD5odHRwOi8v
d3d3Lm5jYmkubmxtLm5paC5nb3YvcHVibWVkLzE4NjU2Nzk2PC91cmw+PC9yZWxhdGVkLXVybHM+
PC91cmxzPjxpc2JuPjE1NTctMzExNzwvaXNibj48dGl0bGVzPjx0aXRsZT5BaXJ3YXkgY29sb25p
emF0aW9uIGFuZCBnYXN0cmljIGFzcGlyYXRpb24gYWZ0ZXIgbHVuZyB0cmFuc3BsYW50YXRpb246
IGRvIGJpcmRzIG9mIGEgZmVhdGhlciBmbG9jayB0b2dldGhlcj88L3RpdGxlPjxzZWNvbmRhcnkt
dGl0bGU+SiBIZWFydCBMdW5nIFRyYW5zcGxhbnQ8L3NlY29uZGFyeS10aXRsZT48L3RpdGxlcz48
cGFnZXM+ODQzLTk8L3BhZ2VzPjxudW1iZXI+ODwvbnVtYmVyPjxjb250cmlidXRvcnM+PGF1dGhv
cnM+PGF1dGhvcj5Wb3MsIFIuPC9hdXRob3I+PGF1dGhvcj5CbG9uZGVhdSwgSy48L2F1dGhvcj48
YXV0aG9yPlZhbmF1ZGVuYWVyZGUsIEIuIE0uPC9hdXRob3I+PGF1dGhvcj5NZXJ0ZW5zLCBWLjwv
YXV0aG9yPjxhdXRob3I+VmFuIFJhZW1kb25jaywgRC4gRS48L2F1dGhvcj48YXV0aG9yPlNpZnJp
bSwgRC48L2F1dGhvcj48YXV0aG9yPkR1cG9udCwgTC4gSi48L2F1dGhvcj48YXV0aG9yPlZlcmxl
ZGVuLCBHLiBNLjwvYXV0aG9yPjwvYXV0aG9ycz48L2NvbnRyaWJ1dG9ycz48bGFuZ3VhZ2U+ZW5n
PC9sYW5ndWFnZT48YWRkZWQtZGF0ZSBmb3JtYXQ9InV0YyI+MTQ2MzI1NDQzMDwvYWRkZWQtZGF0
ZT48cmVmLXR5cGUgbmFtZT0iSm91cm5hbCBBcnRpY2xlIj4xNzwvcmVmLXR5cGU+PHJlYy1udW1i
ZXI+MjU4PC9yZWMtbnVtYmVyPjxsYXN0LXVwZGF0ZWQtZGF0ZSBmb3JtYXQ9InV0YyI+MTQ2MzI1
NDQzMDwvbGFzdC11cGRhdGVkLWRhdGU+PGFjY2Vzc2lvbi1udW0+MTg2NTY3OTY8L2FjY2Vzc2lv
bi1udW0+PGVsZWN0cm9uaWMtcmVzb3VyY2UtbnVtPjEwLjEwMTYvai5oZWFsdW4uMjAwOC4wNS4w
MjI8L2VsZWN0cm9uaWMtcmVzb3VyY2UtbnVtPjx2b2x1bWU+Mjc8L3ZvbHVtZT48L3JlY29yZD48
L0NpdGU+PC9FbmROb3RlPn==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sNzY8L3N0eWxlPjwv
RGlzcGxheVRleHQ+PHJlY29yZD48ZGF0ZXM+PHB1Yi1kYXRlcz48ZGF0ZT5NYXk8L2RhdGU+PC9w
dWItZGF0ZXM+PHllYXI+MjAwNTwveWVhcj48L2RhdGVzPjxrZXl3b3Jkcz48a2V5d29yZD5BY3R1
YXJpYWwgQW5hbHlzaXM8L2tleXdvcmQ+PGtleXdvcmQ+QmlsZSBBY2lkcyBhbmQgU2FsdHM8L2tl
eXdvcmQ+PGtleXdvcmQ+QmlvbWFya2Vyczwva2V5d29yZD48a2V5d29yZD5Ccm9uY2hpb2xpdGlz
IE9ibGl0ZXJhbnM8L2tleXdvcmQ+PGtleXdvcmQ+QnJvbmNob2FsdmVvbGFyIExhdmFnZSBGbHVp
ZDwva2V5d29yZD48a2V5d29yZD5Ccm9uY2hvc2NvcHk8L2tleXdvcmQ+PGtleXdvcmQ+RGlzZWFz
ZS1GcmVlIFN1cnZpdmFsPC9rZXl3b3JkPjxrZXl3b3JkPkVuenltZS1MaW5rZWQgSW1tdW5vc29y
YmVudCBBc3NheTwva2V5d29yZD48a2V5d29yZD5Gb2xsb3ctVXAgU3R1ZGllczwva2V5d29yZD48
a2V5d29yZD5HYXN0cm9lc29waGFnZWFsIFJlZmx1eDwva2V5d29yZD48a2V5d29yZD5IdW1hbnM8
L2tleXdvcmQ+PGtleXdvcmQ+SW5mbGFtbWF0aW9uPC9rZXl3b3JkPjxrZXl3b3JkPkludGVybGV1
a2luLTE1PC9rZXl3b3JkPjxrZXl3b3JkPkludGVybGV1a2luLTg8L2tleXdvcmQ+PGtleXdvcmQ+
TGV1a29jeXRlIENvdW50PC9rZXl3b3JkPjxrZXl3b3JkPkx1bmcgVHJhbnNwbGFudGF0aW9uPC9r
ZXl3b3JkPjxrZXl3b3JkPk5ldXRyb3BoaWxzPC9rZXl3b3JkPjxrZXl3b3JkPk9udGFyaW88L2tl
eXdvcmQ+PGtleXdvcmQ+UHJldmFsZW5jZTwva2V5d29yZD48a2V5d29yZD5SZXNwaXJhdG9yeSBG
dW5jdGlvbiBUZXN0czwva2V5d29yZD48a2V5d29yZD5SaXNrIEZhY3RvcnM8L2tleXdvcmQ+PGtl
eXdvcmQ+U3BlY3Ryb3Bob3RvbWV0cnk8L2tleXdvcmQ+PGtleXdvcmQ+U3Vydml2YWwgQW5hbHlz
aXM8L2tleXdvcmQ+PGtleXdvcmQ+VGltZSBGYWN0b3JzPC9rZXl3b3JkPjwva2V5d29yZHM+PHVy
bHM+PHJlbGF0ZWQtdXJscz48dXJsPmh0dHA6Ly93d3cubmNiaS5ubG0ubmloLmdvdi9wdWJtZWQv
MTU4Njc3OTI8L3VybD48L3JlbGF0ZWQtdXJscz48L3VybHM+PGlzYm4+MDAyMi01MjIzPC9pc2Ju
Pjx0aXRsZXM+PHRpdGxlPkJpbGUgYWNpZCBhc3BpcmF0aW9uIGFuZCB0aGUgZGV2ZWxvcG1lbnQg
b2YgYnJvbmNoaW9saXRpcyBvYmxpdGVyYW5zIGFmdGVyIGx1bmcgdHJhbnNwbGFudGF0aW9uPC90
aXRsZT48c2Vjb25kYXJ5LXRpdGxlPkogVGhvcmFjIENhcmRpb3Zhc2MgU3VyZzwvc2Vjb25kYXJ5
LXRpdGxlPjwvdGl0bGVzPjxwYWdlcz4xMTQ0LTUyPC9wYWdlcz48bnVtYmVyPjU8L251bWJlcj48
Y29udHJpYnV0b3JzPjxhdXRob3JzPjxhdXRob3I+RCZhcG9zO092aWRpbywgRi48L2F1dGhvcj48
YXV0aG9yPk11cmEsIE0uPC9hdXRob3I+PGF1dGhvcj5Uc2FuZywgTS48L2F1dGhvcj48YXV0aG9y
PldhZGRlbGwsIFQuIEsuPC9hdXRob3I+PGF1dGhvcj5IdXRjaGVvbiwgTS4gQS48L2F1dGhvcj48
YXV0aG9yPlNpbmdlciwgTC4gRy48L2F1dGhvcj48YXV0aG9yPkhhZGppbGlhZGlzLCBELjwvYXV0
aG9yPjxhdXRob3I+Q2hhcGFycm8sIEMuPC9hdXRob3I+PGF1dGhvcj5HdXRpZXJyZXosIEMuPC9h
dXRob3I+PGF1dGhvcj5QaWVycmUsIEEuPC9hdXRob3I+PGF1dGhvcj5EYXJsaW5nLCBHLjwvYXV0
aG9yPjxhdXRob3I+TGl1LCBNLjwvYXV0aG9yPjxhdXRob3I+S2VzaGF2amVlLCBTLjwvYXV0aG9y
PjwvYXV0aG9ycz48L2NvbnRyaWJ1dG9ycz48bGFuZ3VhZ2U+ZW5nPC9sYW5ndWFnZT48YWRkZWQt
ZGF0ZSBmb3JtYXQ9InV0YyI+MTQ2MzEwMjQ3MTwvYWRkZWQtZGF0ZT48cmVmLXR5cGUgbmFtZT0i
Sm91cm5hbCBBcnRpY2xlIj4xNzwvcmVmLXR5cGU+PHJlYy1udW1iZXI+MTc1PC9yZWMtbnVtYmVy
PjxsYXN0LXVwZGF0ZWQtZGF0ZSBmb3JtYXQ9InV0YyI+MTQ2MzEwMjQ3MTwvbGFzdC11cGRhdGVk
LWRhdGU+PGFjY2Vzc2lvbi1udW0+MTU4Njc3OTI8L2FjY2Vzc2lvbi1udW0+PGVsZWN0cm9uaWMt
cmVzb3VyY2UtbnVtPjEwLjEwMTYvai5qdGN2cy4yMDA0LjEwLjAzNTwvZWxlY3Ryb25pYy1yZXNv
dXJjZS1udW0+PHZvbHVtZT4xMjk8L3ZvbHVtZT48L3JlY29yZD48L0NpdGU+PENpdGU+PEF1dGhv
cj5Wb3M8L0F1dGhvcj48WWVhcj4yMDA4PC9ZZWFyPjxJRFRleHQ+QWlyd2F5IGNvbG9uaXphdGlv
biBhbmQgZ2FzdHJpYyBhc3BpcmF0aW9uIGFmdGVyIGx1bmcgdHJhbnNwbGFudGF0aW9uOiBkbyBi
aXJkcyBvZiBhIGZlYXRoZXIgZmxvY2sgdG9nZXRoZXI/PC9JRFRleHQ+PHJlY29yZD48ZGF0ZXM+
PHB1Yi1kYXRlcz48ZGF0ZT5BdWc8L2RhdGU+PC9wdWItZGF0ZXM+PHllYXI+MjAwODwveWVhcj48
L2RhdGVzPjxrZXl3b3Jkcz48a2V5d29yZD5BZHVsdDwva2V5d29yZD48a2V5d29yZD5CaWxlIEFj
aWRzIGFuZCBTYWx0czwva2V5d29yZD48a2V5d29yZD5CaW9tYXJrZXJzPC9rZXl3b3JkPjxrZXl3
b3JkPkJyb25jaGlvbGl0aXMgT2JsaXRlcmFuczwva2V5d29yZD48a2V5d29yZD5Ccm9uY2hvYWx2
ZW9sYXIgTGF2YWdlIEZsdWlkPC9rZXl3b3JkPjxrZXl3b3JkPkNhc2UtQ29udHJvbCBTdHVkaWVz
PC9rZXl3b3JkPjxrZXl3b3JkPkNyb3NzLVNlY3Rpb25hbCBTdHVkaWVzPC9rZXl3b3JkPjxrZXl3
b3JkPkZlbWFsZTwva2V5d29yZD48a2V5d29yZD5HYXN0cm9lc29waGFnZWFsIFJlZmx1eDwva2V5
d29yZD48a2V5d29yZD5IdW1hbnM8L2tleXdvcmQ+PGtleXdvcmQ+SW5mbGFtbWF0aW9uPC9rZXl3
b3JkPjxrZXl3b3JkPkludGVybGV1a2luLTg8L2tleXdvcmQ+PGtleXdvcmQ+THVuZyBUcmFuc3Bs
YW50YXRpb248L2tleXdvcmQ+PGtleXdvcmQ+TWFsZTwva2V5d29yZD48a2V5d29yZD5NaWRkbGUg
QWdlZDwva2V5d29yZD48a2V5d29yZD5OZXV0cm9waGlsczwva2V5d29yZD48a2V5d29yZD5QZXBz
aW4gQTwva2V5d29yZD48a2V5d29yZD5QbmV1bW9uaWEsIEJhY3RlcmlhbDwva2V5d29yZD48a2V5
d29yZD5Qb3N0b3BlcmF0aXZlIENvbXBsaWNhdGlvbnM8L2tleXdvcmQ+PGtleXdvcmQ+UHNldWRv
bW9uYXMgSW5mZWN0aW9uczwva2V5d29yZD48a2V5d29yZD5Qc2V1ZG9tb25hcyBhZXJ1Z2lub3Nh
PC9rZXl3b3JkPjxrZXl3b3JkPlJlc3BpcmF0b3J5IEFzcGlyYXRpb248L2tleXdvcmQ+PGtleXdv
cmQ+UmVzcGlyYXRvcnkgU3lzdGVtPC9rZXl3b3JkPjxrZXl3b3JkPlJldHJvc3BlY3RpdmUgU3R1
ZGllczwva2V5d29yZD48L2tleXdvcmRzPjx1cmxzPjxyZWxhdGVkLXVybHM+PHVybD5odHRwOi8v
d3d3Lm5jYmkubmxtLm5paC5nb3YvcHVibWVkLzE4NjU2Nzk2PC91cmw+PC9yZWxhdGVkLXVybHM+
PC91cmxzPjxpc2JuPjE1NTctMzExNzwvaXNibj48dGl0bGVzPjx0aXRsZT5BaXJ3YXkgY29sb25p
emF0aW9uIGFuZCBnYXN0cmljIGFzcGlyYXRpb24gYWZ0ZXIgbHVuZyB0cmFuc3BsYW50YXRpb246
IGRvIGJpcmRzIG9mIGEgZmVhdGhlciBmbG9jayB0b2dldGhlcj88L3RpdGxlPjxzZWNvbmRhcnkt
dGl0bGU+SiBIZWFydCBMdW5nIFRyYW5zcGxhbnQ8L3NlY29uZGFyeS10aXRsZT48L3RpdGxlcz48
cGFnZXM+ODQzLTk8L3BhZ2VzPjxudW1iZXI+ODwvbnVtYmVyPjxjb250cmlidXRvcnM+PGF1dGhv
cnM+PGF1dGhvcj5Wb3MsIFIuPC9hdXRob3I+PGF1dGhvcj5CbG9uZGVhdSwgSy48L2F1dGhvcj48
YXV0aG9yPlZhbmF1ZGVuYWVyZGUsIEIuIE0uPC9hdXRob3I+PGF1dGhvcj5NZXJ0ZW5zLCBWLjwv
YXV0aG9yPjxhdXRob3I+VmFuIFJhZW1kb25jaywgRC4gRS48L2F1dGhvcj48YXV0aG9yPlNpZnJp
bSwgRC48L2F1dGhvcj48YXV0aG9yPkR1cG9udCwgTC4gSi48L2F1dGhvcj48YXV0aG9yPlZlcmxl
ZGVuLCBHLiBNLjwvYXV0aG9yPjwvYXV0aG9ycz48L2NvbnRyaWJ1dG9ycz48bGFuZ3VhZ2U+ZW5n
PC9sYW5ndWFnZT48YWRkZWQtZGF0ZSBmb3JtYXQ9InV0YyI+MTQ2MzI1NDQzMDwvYWRkZWQtZGF0
ZT48cmVmLXR5cGUgbmFtZT0iSm91cm5hbCBBcnRpY2xlIj4xNzwvcmVmLXR5cGU+PHJlYy1udW1i
ZXI+MjU4PC9yZWMtbnVtYmVyPjxsYXN0LXVwZGF0ZWQtZGF0ZSBmb3JtYXQ9InV0YyI+MTQ2MzI1
NDQzMDwvbGFzdC11cGRhdGVkLWRhdGU+PGFjY2Vzc2lvbi1udW0+MTg2NTY3OTY8L2FjY2Vzc2lv
bi1udW0+PGVsZWN0cm9uaWMtcmVzb3VyY2UtbnVtPjEwLjEwMTYvai5oZWFsdW4uMjAwOC4wNS4w
MjI8L2VsZWN0cm9uaWMtcmVzb3VyY2UtbnVtPjx2b2x1bWU+Mjc8L3ZvbHVtZT48L3JlY29yZD48
L0NpdGU+PC9FbmROb3RlPn==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Pr="00B6576B">
        <w:rPr>
          <w:rFonts w:ascii="Book Antiqua" w:hAnsi="Book Antiqua" w:cs="Times New Roman"/>
        </w:rPr>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37,76</w:t>
      </w:r>
      <w:r w:rsidRPr="00B6576B">
        <w:rPr>
          <w:rFonts w:ascii="Book Antiqua" w:hAnsi="Book Antiqua" w:cs="Times New Roman"/>
        </w:rPr>
        <w:fldChar w:fldCharType="end"/>
      </w:r>
      <w:r w:rsidR="00FA5B54" w:rsidRPr="00B6576B">
        <w:rPr>
          <w:rFonts w:ascii="Book Antiqua" w:hAnsi="Book Antiqua" w:cs="Times New Roman"/>
          <w:vertAlign w:val="superscript"/>
        </w:rPr>
        <w:t>]</w:t>
      </w:r>
      <w:r w:rsidR="00FA5B54" w:rsidRPr="00B6576B">
        <w:rPr>
          <w:rFonts w:ascii="Book Antiqua" w:hAnsi="Book Antiqua" w:cs="Times New Roman"/>
        </w:rPr>
        <w:t>,</w:t>
      </w:r>
      <w:r w:rsidRPr="00B6576B">
        <w:rPr>
          <w:rFonts w:ascii="Book Antiqua" w:hAnsi="Book Antiqua" w:cs="Times New Roman"/>
        </w:rPr>
        <w:t xml:space="preserve"> </w:t>
      </w:r>
      <w:r w:rsidR="005A4652" w:rsidRPr="00B6576B">
        <w:rPr>
          <w:rFonts w:ascii="Book Antiqua" w:hAnsi="Book Antiqua" w:cs="Times New Roman"/>
        </w:rPr>
        <w:t>increased IL-15, IL-17, basic-FGF, TNF-</w:t>
      </w:r>
      <w:r w:rsidR="005A4652" w:rsidRPr="00B6576B">
        <w:rPr>
          <w:rFonts w:ascii="Book Antiqua" w:hAnsi="Book Antiqua" w:cs="Times New Roman"/>
        </w:rPr>
        <w:sym w:font="Symbol" w:char="F061"/>
      </w:r>
      <w:r w:rsidR="005A4652" w:rsidRPr="00B6576B">
        <w:rPr>
          <w:rFonts w:ascii="Book Antiqua" w:hAnsi="Book Antiqua" w:cs="Times New Roman"/>
        </w:rPr>
        <w:t>, and MPO and reduced alpha-1-antitrypsin</w:t>
      </w:r>
      <w:r w:rsidR="00FA5B54" w:rsidRPr="00B6576B">
        <w:rPr>
          <w:rFonts w:ascii="Book Antiqua" w:hAnsi="Book Antiqua" w:cs="Times New Roman"/>
          <w:vertAlign w:val="superscript"/>
        </w:rPr>
        <w:t>[</w:t>
      </w:r>
      <w:r w:rsidR="005A4652"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Fisichella&lt;/Author&gt;&lt;Year&gt;2013&lt;/Year&gt;&lt;IDText&gt;Aspiration, localized pulmonary inflammation, and predictors of early-onset bronchiolitis obliterans syndrome after lung transplantation&lt;/IDText&gt;&lt;DisplayText&gt;&lt;style face="superscript"&gt;42&lt;/style&gt;&lt;/DisplayText&gt;&lt;record&gt;&lt;dates&gt;&lt;pub-dates&gt;&lt;date&gt;Jul&lt;/date&gt;&lt;/pub-dates&gt;&lt;year&gt;2013&lt;/year&gt;&lt;/dates&gt;&lt;keywords&gt;&lt;keyword&gt;Biomarkers&lt;/keyword&gt;&lt;keyword&gt;Bronchiolitis Obliterans&lt;/keyword&gt;&lt;keyword&gt;Bronchoalveolar Lavage Fluid&lt;/keyword&gt;&lt;keyword&gt;Female&lt;/keyword&gt;&lt;keyword&gt;Follow-Up Studies&lt;/keyword&gt;&lt;keyword&gt;Graft Rejection&lt;/keyword&gt;&lt;keyword&gt;Humans&lt;/keyword&gt;&lt;keyword&gt;Leukocyte Count&lt;/keyword&gt;&lt;keyword&gt;Logistic Models&lt;/keyword&gt;&lt;keyword&gt;Lung Transplantation&lt;/keyword&gt;&lt;keyword&gt;Macrophages&lt;/keyword&gt;&lt;keyword&gt;Male&lt;/keyword&gt;&lt;keyword&gt;Middle Aged&lt;/keyword&gt;&lt;keyword&gt;Postoperative Complications&lt;/keyword&gt;&lt;keyword&gt;Prospective Studies&lt;/keyword&gt;&lt;keyword&gt;Respiratory Aspiration&lt;/keyword&gt;&lt;keyword&gt;Syndrome&lt;/keyword&gt;&lt;/keywords&gt;&lt;urls&gt;&lt;related-urls&gt;&lt;url&gt;http://www.ncbi.nlm.nih.gov/pubmed/23628225&lt;/url&gt;&lt;/related-urls&gt;&lt;/urls&gt;&lt;isbn&gt;1879-1190&lt;/isbn&gt;&lt;custom2&gt;PMC4135482&lt;/custom2&gt;&lt;titles&gt;&lt;title&gt;Aspiration, localized pulmonary inflammation, and predictors of early-onset bronchiolitis obliterans syndrome after lung transplantation&lt;/title&gt;&lt;secondary-title&gt;J Am Coll Surg&lt;/secondary-title&gt;&lt;/titles&gt;&lt;pages&gt;90-100; discussion 100-1&lt;/pages&gt;&lt;number&gt;1&lt;/number&gt;&lt;contributors&gt;&lt;authors&gt;&lt;author&gt;Fisichella, P. M.&lt;/author&gt;&lt;author&gt;Davis, C. S.&lt;/author&gt;&lt;author&gt;Lowery, E.&lt;/author&gt;&lt;author&gt;Ramirez, L.&lt;/author&gt;&lt;author&gt;Gamelli, R. L.&lt;/author&gt;&lt;author&gt;Kovacs, E. J.&lt;/author&gt;&lt;/authors&gt;&lt;/contributors&gt;&lt;language&gt;eng&lt;/language&gt;&lt;added-date format="utc"&gt;1462890646&lt;/added-date&gt;&lt;ref-type name="Journal Article"&gt;17&lt;/ref-type&gt;&lt;rec-number&gt;111&lt;/rec-number&gt;&lt;last-updated-date format="utc"&gt;1462890646&lt;/last-updated-date&gt;&lt;accession-num&gt;23628225&lt;/accession-num&gt;&lt;electronic-resource-num&gt;10.1016/j.jamcollsurg.2013.03.008&lt;/electronic-resource-num&gt;&lt;volume&gt;217&lt;/volume&gt;&lt;/record&gt;&lt;/Cite&gt;&lt;/EndNote&gt;</w:instrText>
      </w:r>
      <w:r w:rsidR="005A4652" w:rsidRPr="00B6576B">
        <w:rPr>
          <w:rFonts w:ascii="Book Antiqua" w:hAnsi="Book Antiqua" w:cs="Times New Roman"/>
        </w:rPr>
        <w:fldChar w:fldCharType="separate"/>
      </w:r>
      <w:r w:rsidR="008A3031" w:rsidRPr="00B6576B">
        <w:rPr>
          <w:rFonts w:ascii="Book Antiqua" w:hAnsi="Book Antiqua" w:cs="Times New Roman"/>
          <w:noProof/>
          <w:vertAlign w:val="superscript"/>
        </w:rPr>
        <w:t>42</w:t>
      </w:r>
      <w:r w:rsidR="005A4652" w:rsidRPr="00B6576B">
        <w:rPr>
          <w:rFonts w:ascii="Book Antiqua" w:hAnsi="Book Antiqua" w:cs="Times New Roman"/>
        </w:rPr>
        <w:fldChar w:fldCharType="end"/>
      </w:r>
      <w:r w:rsidR="00FA5B54" w:rsidRPr="00B6576B">
        <w:rPr>
          <w:rFonts w:ascii="Book Antiqua" w:hAnsi="Book Antiqua" w:cs="Times New Roman"/>
          <w:vertAlign w:val="superscript"/>
        </w:rPr>
        <w:t>]</w:t>
      </w:r>
      <w:r w:rsidR="00FA5B54" w:rsidRPr="00B6576B">
        <w:rPr>
          <w:rFonts w:ascii="Book Antiqua" w:hAnsi="Book Antiqua" w:cs="Times New Roman"/>
        </w:rPr>
        <w:t>,</w:t>
      </w:r>
      <w:r w:rsidR="005A4652" w:rsidRPr="00B6576B">
        <w:rPr>
          <w:rFonts w:ascii="Book Antiqua" w:hAnsi="Book Antiqua" w:cs="Times New Roman"/>
        </w:rPr>
        <w:t xml:space="preserve"> </w:t>
      </w:r>
      <w:r w:rsidRPr="00B6576B">
        <w:rPr>
          <w:rFonts w:ascii="Book Antiqua" w:hAnsi="Book Antiqua" w:cs="Times New Roman"/>
        </w:rPr>
        <w:t xml:space="preserve">augmented indirect </w:t>
      </w:r>
      <w:proofErr w:type="spellStart"/>
      <w:r w:rsidRPr="00B6576B">
        <w:rPr>
          <w:rFonts w:ascii="Book Antiqua" w:hAnsi="Book Antiqua" w:cs="Times New Roman"/>
        </w:rPr>
        <w:t>allorecognition</w:t>
      </w:r>
      <w:proofErr w:type="spellEnd"/>
      <w:r w:rsidR="00FA5B54" w:rsidRPr="00B6576B">
        <w:rPr>
          <w:rFonts w:ascii="Book Antiqua" w:hAnsi="Book Antiqua" w:cs="Times New Roman"/>
          <w:vertAlign w:val="superscript"/>
        </w:rPr>
        <w:t>[</w:t>
      </w:r>
      <w:r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Meltzer&lt;/Author&gt;&lt;Year&gt;2008&lt;/Year&gt;&lt;IDText&gt;Repetitive gastric aspiration leads to augmented indirect allorecognition after lung transplantation in miniature swine&lt;/IDText&gt;&lt;DisplayText&gt;&lt;style face="superscript"&gt;73&lt;/style&gt;&lt;/DisplayText&gt;&lt;record&gt;&lt;dates&gt;&lt;pub-dates&gt;&lt;date&gt;Dec&lt;/date&gt;&lt;/pub-dates&gt;&lt;year&gt;2008&lt;/year&gt;&lt;/dates&gt;&lt;keywords&gt;&lt;keyword&gt;Animals&lt;/keyword&gt;&lt;keyword&gt;Biopsy&lt;/keyword&gt;&lt;keyword&gt;Gastroesophageal Reflux&lt;/keyword&gt;&lt;keyword&gt;Gastrostomy&lt;/keyword&gt;&lt;keyword&gt;Graft Rejection&lt;/keyword&gt;&lt;keyword&gt;Graft Survival&lt;/keyword&gt;&lt;keyword&gt;Histocompatibility Antigens Class I&lt;/keyword&gt;&lt;keyword&gt;Lung Transplantation&lt;/keyword&gt;&lt;keyword&gt;Swine&lt;/keyword&gt;&lt;keyword&gt;Swine, Miniature&lt;/keyword&gt;&lt;keyword&gt;Transplantation, Homologous&lt;/keyword&gt;&lt;/keywords&gt;&lt;urls&gt;&lt;related-urls&gt;&lt;url&gt;http://www.ncbi.nlm.nih.gov/pubmed/19104429&lt;/url&gt;&lt;/related-urls&gt;&lt;/urls&gt;&lt;isbn&gt;1534-6080&lt;/isbn&gt;&lt;custom2&gt;PMC2717556&lt;/custom2&gt;&lt;titles&gt;&lt;title&gt;Repetitive gastric aspiration leads to augmented indirect allorecognition after lung transplantation in miniature swine&lt;/title&gt;&lt;secondary-title&gt;Transplantation&lt;/secondary-title&gt;&lt;/titles&gt;&lt;pages&gt;1824-9&lt;/pages&gt;&lt;number&gt;12&lt;/number&gt;&lt;contributors&gt;&lt;authors&gt;&lt;author&gt;Meltzer, A. J.&lt;/author&gt;&lt;author&gt;Weiss, M. J.&lt;/author&gt;&lt;author&gt;Veillette, G. R.&lt;/author&gt;&lt;author&gt;Sahara, H.&lt;/author&gt;&lt;author&gt;Ng, C. Y.&lt;/author&gt;&lt;author&gt;Cochrane, M. E.&lt;/author&gt;&lt;author&gt;Houser, S. L.&lt;/author&gt;&lt;author&gt;Sachs, D. H.&lt;/author&gt;&lt;author&gt;Rosengard, B. R.&lt;/author&gt;&lt;author&gt;Madsen, J. C.&lt;/author&gt;&lt;author&gt;Wain, J. C.&lt;/author&gt;&lt;author&gt;Allan, J. S.&lt;/author&gt;&lt;/authors&gt;&lt;/contributors&gt;&lt;language&gt;eng&lt;/language&gt;&lt;added-date format="utc"&gt;1463097786&lt;/added-date&gt;&lt;ref-type name="Journal Article"&gt;17&lt;/ref-type&gt;&lt;rec-number&gt;163&lt;/rec-number&gt;&lt;last-updated-date format="utc"&gt;1463097786&lt;/last-updated-date&gt;&lt;accession-num&gt;19104429&lt;/accession-num&gt;&lt;electronic-resource-num&gt;10.1097/TP.0b013e318190afe6&lt;/electronic-resource-num&gt;&lt;volume&gt;86&lt;/volume&gt;&lt;/record&gt;&lt;/Cite&gt;&lt;/EndNote&gt;</w:instrText>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73</w:t>
      </w:r>
      <w:r w:rsidRPr="00B6576B">
        <w:rPr>
          <w:rFonts w:ascii="Book Antiqua" w:hAnsi="Book Antiqua" w:cs="Times New Roman"/>
        </w:rPr>
        <w:fldChar w:fldCharType="end"/>
      </w:r>
      <w:r w:rsidR="00FA5B54" w:rsidRPr="00B6576B">
        <w:rPr>
          <w:rFonts w:ascii="Book Antiqua" w:hAnsi="Book Antiqua" w:cs="Times New Roman"/>
          <w:vertAlign w:val="superscript"/>
        </w:rPr>
        <w:t>]</w:t>
      </w:r>
      <w:r w:rsidR="00FA5B54" w:rsidRPr="00B6576B">
        <w:rPr>
          <w:rFonts w:ascii="Book Antiqua" w:hAnsi="Book Antiqua" w:cs="Times New Roman"/>
        </w:rPr>
        <w:t>,</w:t>
      </w:r>
      <w:r w:rsidRPr="00B6576B">
        <w:rPr>
          <w:rFonts w:ascii="Book Antiqua" w:hAnsi="Book Antiqua" w:cs="Times New Roman"/>
        </w:rPr>
        <w:t xml:space="preserve"> and reduced levels of surfactant proteins SP-A and SP-D</w:t>
      </w:r>
      <w:r w:rsidR="00FA5B54" w:rsidRPr="00B6576B">
        <w:rPr>
          <w:rFonts w:ascii="Book Antiqua" w:hAnsi="Book Antiqua" w:cs="Times New Roman"/>
          <w:vertAlign w:val="superscript"/>
        </w:rPr>
        <w:t>[</w:t>
      </w:r>
      <w:r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1Nzwvc3R5bGU+PC9EaXNwbGF5VGV4dD48cmVjb3JkPjxkYXRl
cz48cHViLWRhdGVzPjxkYXRlPkF1ZzwvZGF0ZT48L3B1Yi1kYXRlcz48eWVhcj4yMDA2PC95ZWFy
PjwvZGF0ZXM+PGtleXdvcmRzPjxrZXl3b3JkPkJpbGUgQWNpZHMgYW5kIFNhbHRzPC9rZXl3b3Jk
PjxrZXl3b3JkPkJyb25jaG9hbHZlb2xhciBMYXZhZ2UgRmx1aWQ8L2tleXdvcmQ+PGtleXdvcmQ+
Rm9sbG93LVVwIFN0dWRpZXM8L2tleXdvcmQ+PGtleXdvcmQ+SHVtYW5zPC9rZXl3b3JkPjxrZXl3
b3JkPkh5ZHJvZ2VuLUlvbiBDb25jZW50cmF0aW9uPC9rZXl3b3JkPjxrZXl3b3JkPkltbXVuaXR5
LCBJbm5hdGU8L2tleXdvcmQ+PGtleXdvcmQ+THVuZyBUcmFuc3BsYW50YXRpb248L2tleXdvcmQ+
PGtleXdvcmQ+UGhvc3BoYXRpZHlsZ2x5Y2Vyb2xzPC9rZXl3b3JkPjxrZXl3b3JkPlB1bG1vbmFy
eSBTdXJmYWN0YW50LUFzc29jaWF0ZWQgUHJvdGVpbiBBPC9rZXl3b3JkPjxrZXl3b3JkPlB1bG1v
bmFyeSBTdXJmYWN0YW50LUFzc29jaWF0ZWQgUHJvdGVpbiBEPC9rZXl3b3JkPjxrZXl3b3JkPlJl
c3BpcmF0b3J5IEFzcGlyYXRpb248L2tleXdvcmQ+PGtleXdvcmQ+U3BoaW5nb215ZWxpbnM8L2tl
eXdvcmQ+PGtleXdvcmQ+VHJhbnNwbGFudGF0aW9uLCBIb21vbG9nb3VzPC9rZXl3b3JkPjwva2V5
d29yZHM+PHVybHM+PHJlbGF0ZWQtdXJscz48dXJsPmh0dHA6Ly93d3cubmNiaS5ubG0ubmloLmdv
di9wdWJtZWQvMTY4ODk1NDc8L3VybD48L3JlbGF0ZWQtdXJscz48L3VybHM+PGlzYm4+MTYwMC02
MTM1PC9pc2JuPjx0aXRsZXM+PHRpdGxlPlRoZSBlZmZlY3Qgb2YgcmVmbHV4IGFuZCBiaWxlIGFj
aWQgYXNwaXJhdGlvbiBvbiB0aGUgbHVuZyBhbGxvZ3JhZnQgYW5kIGl0cyBzdXJmYWN0YW50IGFu
ZCBpbm5hdGUgaW1tdW5pdHkgbW9sZWN1bGVzIFNQLUEgYW5kIFNQLUQ8L3RpdGxlPjxzZWNvbmRh
cnktdGl0bGU+QW0gSiBUcmFuc3BsYW50PC9zZWNvbmRhcnktdGl0bGU+PC90aXRsZXM+PHBhZ2Vz
PjE5MzAtODwvcGFnZXM+PG51bWJlcj44PC9udW1iZXI+PGNvbnRyaWJ1dG9ycz48YXV0aG9ycz48
YXV0aG9yPkQmYXBvcztPdmlkaW8sIEYuPC9hdXRob3I+PGF1dGhvcj5NdXJhLCBNLjwvYXV0aG9y
PjxhdXRob3I+Umlkc2RhbGUsIFIuPC9hdXRob3I+PGF1dGhvcj5UYWthaGFzaGksIEguPC9hdXRo
b3I+PGF1dGhvcj5XYWRkZWxsLCBULiBLLjwvYXV0aG9yPjxhdXRob3I+SHV0Y2hlb24sIE0uPC9h
dXRob3I+PGF1dGhvcj5IYWRqaWxpYWRpcywgRC48L2F1dGhvcj48YXV0aG9yPlNpbmdlciwgTC4g
Ry48L2F1dGhvcj48YXV0aG9yPlBpZXJyZSwgQS48L2F1dGhvcj48YXV0aG9yPkNoYXBhcnJvLCBD
LjwvYXV0aG9yPjxhdXRob3I+R3V0aWVycmV6LCBDLjwvYXV0aG9yPjxhdXRob3I+TWlsbGVyLCBM
LjwvYXV0aG9yPjxhdXRob3I+RGFybGluZywgRy48L2F1dGhvcj48YXV0aG9yPkxpdSwgTS48L2F1
dGhvcj48YXV0aG9yPlBvc3QsIE0uPC9hdXRob3I+PGF1dGhvcj5LZXNoYXZqZWUsIFMuPC9hdXRo
b3I+PC9hdXRob3JzPjwvY29udHJpYnV0b3JzPjxsYW5ndWFnZT5lbmc8L2xhbmd1YWdlPjxhZGRl
ZC1kYXRlIGZvcm1hdD0idXRjIj4xNDYzMDk3MzE4PC9hZGRlZC1kYXRlPjxyZWYtdHlwZSBuYW1l
PSJKb3VybmFsIEFydGljbGUiPjE3PC9yZWYtdHlwZT48cmVjLW51bWJlcj4xNTk8L3JlYy1udW1i
ZXI+PGxhc3QtdXBkYXRlZC1kYXRlIGZvcm1hdD0idXRjIj4xNDYzMDk3MzE4PC9sYXN0LXVwZGF0
ZWQtZGF0ZT48YWNjZXNzaW9uLW51bT4xNjg4OTU0NzwvYWNjZXNzaW9uLW51bT48ZWxlY3Ryb25p
Yy1yZXNvdXJjZS1udW0+MTAuMTExMS9qLjE2MDAtNjE0My4yMDA2LjAxMzU3Lng8L2VsZWN0cm9u
aWMtcmVzb3VyY2UtbnVtPjx2b2x1bWU+Njwvdm9sdW1lPjwvcmVjb3JkPjwvQ2l0ZT48L0VuZE5v
dGU+AG==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1Nzwvc3R5bGU+PC9EaXNwbGF5VGV4dD48cmVjb3JkPjxkYXRl
cz48cHViLWRhdGVzPjxkYXRlPkF1ZzwvZGF0ZT48L3B1Yi1kYXRlcz48eWVhcj4yMDA2PC95ZWFy
PjwvZGF0ZXM+PGtleXdvcmRzPjxrZXl3b3JkPkJpbGUgQWNpZHMgYW5kIFNhbHRzPC9rZXl3b3Jk
PjxrZXl3b3JkPkJyb25jaG9hbHZlb2xhciBMYXZhZ2UgRmx1aWQ8L2tleXdvcmQ+PGtleXdvcmQ+
Rm9sbG93LVVwIFN0dWRpZXM8L2tleXdvcmQ+PGtleXdvcmQ+SHVtYW5zPC9rZXl3b3JkPjxrZXl3
b3JkPkh5ZHJvZ2VuLUlvbiBDb25jZW50cmF0aW9uPC9rZXl3b3JkPjxrZXl3b3JkPkltbXVuaXR5
LCBJbm5hdGU8L2tleXdvcmQ+PGtleXdvcmQ+THVuZyBUcmFuc3BsYW50YXRpb248L2tleXdvcmQ+
PGtleXdvcmQ+UGhvc3BoYXRpZHlsZ2x5Y2Vyb2xzPC9rZXl3b3JkPjxrZXl3b3JkPlB1bG1vbmFy
eSBTdXJmYWN0YW50LUFzc29jaWF0ZWQgUHJvdGVpbiBBPC9rZXl3b3JkPjxrZXl3b3JkPlB1bG1v
bmFyeSBTdXJmYWN0YW50LUFzc29jaWF0ZWQgUHJvdGVpbiBEPC9rZXl3b3JkPjxrZXl3b3JkPlJl
c3BpcmF0b3J5IEFzcGlyYXRpb248L2tleXdvcmQ+PGtleXdvcmQ+U3BoaW5nb215ZWxpbnM8L2tl
eXdvcmQ+PGtleXdvcmQ+VHJhbnNwbGFudGF0aW9uLCBIb21vbG9nb3VzPC9rZXl3b3JkPjwva2V5
d29yZHM+PHVybHM+PHJlbGF0ZWQtdXJscz48dXJsPmh0dHA6Ly93d3cubmNiaS5ubG0ubmloLmdv
di9wdWJtZWQvMTY4ODk1NDc8L3VybD48L3JlbGF0ZWQtdXJscz48L3VybHM+PGlzYm4+MTYwMC02
MTM1PC9pc2JuPjx0aXRsZXM+PHRpdGxlPlRoZSBlZmZlY3Qgb2YgcmVmbHV4IGFuZCBiaWxlIGFj
aWQgYXNwaXJhdGlvbiBvbiB0aGUgbHVuZyBhbGxvZ3JhZnQgYW5kIGl0cyBzdXJmYWN0YW50IGFu
ZCBpbm5hdGUgaW1tdW5pdHkgbW9sZWN1bGVzIFNQLUEgYW5kIFNQLUQ8L3RpdGxlPjxzZWNvbmRh
cnktdGl0bGU+QW0gSiBUcmFuc3BsYW50PC9zZWNvbmRhcnktdGl0bGU+PC90aXRsZXM+PHBhZ2Vz
PjE5MzAtODwvcGFnZXM+PG51bWJlcj44PC9udW1iZXI+PGNvbnRyaWJ1dG9ycz48YXV0aG9ycz48
YXV0aG9yPkQmYXBvcztPdmlkaW8sIEYuPC9hdXRob3I+PGF1dGhvcj5NdXJhLCBNLjwvYXV0aG9y
PjxhdXRob3I+Umlkc2RhbGUsIFIuPC9hdXRob3I+PGF1dGhvcj5UYWthaGFzaGksIEguPC9hdXRo
b3I+PGF1dGhvcj5XYWRkZWxsLCBULiBLLjwvYXV0aG9yPjxhdXRob3I+SHV0Y2hlb24sIE0uPC9h
dXRob3I+PGF1dGhvcj5IYWRqaWxpYWRpcywgRC48L2F1dGhvcj48YXV0aG9yPlNpbmdlciwgTC4g
Ry48L2F1dGhvcj48YXV0aG9yPlBpZXJyZSwgQS48L2F1dGhvcj48YXV0aG9yPkNoYXBhcnJvLCBD
LjwvYXV0aG9yPjxhdXRob3I+R3V0aWVycmV6LCBDLjwvYXV0aG9yPjxhdXRob3I+TWlsbGVyLCBM
LjwvYXV0aG9yPjxhdXRob3I+RGFybGluZywgRy48L2F1dGhvcj48YXV0aG9yPkxpdSwgTS48L2F1
dGhvcj48YXV0aG9yPlBvc3QsIE0uPC9hdXRob3I+PGF1dGhvcj5LZXNoYXZqZWUsIFMuPC9hdXRo
b3I+PC9hdXRob3JzPjwvY29udHJpYnV0b3JzPjxsYW5ndWFnZT5lbmc8L2xhbmd1YWdlPjxhZGRl
ZC1kYXRlIGZvcm1hdD0idXRjIj4xNDYzMDk3MzE4PC9hZGRlZC1kYXRlPjxyZWYtdHlwZSBuYW1l
PSJKb3VybmFsIEFydGljbGUiPjE3PC9yZWYtdHlwZT48cmVjLW51bWJlcj4xNTk8L3JlYy1udW1i
ZXI+PGxhc3QtdXBkYXRlZC1kYXRlIGZvcm1hdD0idXRjIj4xNDYzMDk3MzE4PC9sYXN0LXVwZGF0
ZWQtZGF0ZT48YWNjZXNzaW9uLW51bT4xNjg4OTU0NzwvYWNjZXNzaW9uLW51bT48ZWxlY3Ryb25p
Yy1yZXNvdXJjZS1udW0+MTAuMTExMS9qLjE2MDAtNjE0My4yMDA2LjAxMzU3Lng8L2VsZWN0cm9u
aWMtcmVzb3VyY2UtbnVtPjx2b2x1bWU+Njwvdm9sdW1lPjwvcmVjb3JkPjwvQ2l0ZT48L0VuZE5v
dGU+AG==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Pr="00B6576B">
        <w:rPr>
          <w:rFonts w:ascii="Book Antiqua" w:hAnsi="Book Antiqua" w:cs="Times New Roman"/>
        </w:rPr>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57</w:t>
      </w:r>
      <w:r w:rsidRPr="00B6576B">
        <w:rPr>
          <w:rFonts w:ascii="Book Antiqua" w:hAnsi="Book Antiqua" w:cs="Times New Roman"/>
        </w:rPr>
        <w:fldChar w:fldCharType="end"/>
      </w:r>
      <w:r w:rsidR="00FA5B54" w:rsidRPr="00B6576B">
        <w:rPr>
          <w:rFonts w:ascii="Book Antiqua" w:hAnsi="Book Antiqua" w:cs="Times New Roman"/>
          <w:vertAlign w:val="superscript"/>
        </w:rPr>
        <w:t>]</w:t>
      </w:r>
      <w:r w:rsidR="00FA5B54" w:rsidRPr="00B6576B">
        <w:rPr>
          <w:rFonts w:ascii="Book Antiqua" w:hAnsi="Book Antiqua" w:cs="Times New Roman"/>
        </w:rPr>
        <w:t>.</w:t>
      </w:r>
      <w:r w:rsidRPr="00B6576B">
        <w:rPr>
          <w:rFonts w:ascii="Book Antiqua" w:hAnsi="Book Antiqua" w:cs="Times New Roman"/>
        </w:rPr>
        <w:t xml:space="preserve"> </w:t>
      </w:r>
    </w:p>
    <w:p w14:paraId="61B57EEE" w14:textId="6E390117" w:rsidR="00D36408" w:rsidRPr="00B6576B" w:rsidRDefault="00DE1E2C" w:rsidP="00D404CB">
      <w:pPr>
        <w:spacing w:after="0" w:line="360" w:lineRule="auto"/>
        <w:jc w:val="both"/>
        <w:rPr>
          <w:rFonts w:ascii="Book Antiqua" w:hAnsi="Book Antiqua" w:cs="Times New Roman"/>
        </w:rPr>
      </w:pPr>
      <w:r w:rsidRPr="00B6576B">
        <w:rPr>
          <w:rFonts w:ascii="Book Antiqua" w:hAnsi="Book Antiqua" w:cs="Times New Roman"/>
        </w:rPr>
        <w:tab/>
      </w:r>
      <w:r w:rsidR="0033608F" w:rsidRPr="00B6576B">
        <w:rPr>
          <w:rFonts w:ascii="Book Antiqua" w:hAnsi="Book Antiqua" w:cs="Times New Roman"/>
        </w:rPr>
        <w:t>Additionally, numerous</w:t>
      </w:r>
      <w:r w:rsidR="00F1189E" w:rsidRPr="00B6576B">
        <w:rPr>
          <w:rFonts w:ascii="Book Antiqua" w:hAnsi="Book Antiqua" w:cs="Times New Roman"/>
        </w:rPr>
        <w:t xml:space="preserve"> studies have investigated the</w:t>
      </w:r>
      <w:r w:rsidR="00941610" w:rsidRPr="00B6576B">
        <w:rPr>
          <w:rFonts w:ascii="Book Antiqua" w:hAnsi="Book Antiqua" w:cs="Times New Roman"/>
        </w:rPr>
        <w:t xml:space="preserve"> specific</w:t>
      </w:r>
      <w:r w:rsidR="00F1189E" w:rsidRPr="00B6576B">
        <w:rPr>
          <w:rFonts w:ascii="Book Antiqua" w:hAnsi="Book Antiqua" w:cs="Times New Roman"/>
        </w:rPr>
        <w:t xml:space="preserve"> role </w:t>
      </w:r>
      <w:r w:rsidR="009257FF" w:rsidRPr="00B6576B">
        <w:rPr>
          <w:rFonts w:ascii="Book Antiqua" w:hAnsi="Book Antiqua" w:cs="Times New Roman"/>
        </w:rPr>
        <w:t xml:space="preserve">of bile acids and </w:t>
      </w:r>
      <w:r w:rsidR="00091E88" w:rsidRPr="00B6576B">
        <w:rPr>
          <w:rFonts w:ascii="Book Antiqua" w:hAnsi="Book Antiqua" w:cs="Times New Roman"/>
        </w:rPr>
        <w:t>pepsin</w:t>
      </w:r>
      <w:r w:rsidR="00F1189E" w:rsidRPr="00B6576B">
        <w:rPr>
          <w:rFonts w:ascii="Book Antiqua" w:hAnsi="Book Antiqua" w:cs="Times New Roman"/>
        </w:rPr>
        <w:t xml:space="preserve"> in the association between reflux and BOS. </w:t>
      </w:r>
      <w:r w:rsidR="00D810BD" w:rsidRPr="00B6576B">
        <w:rPr>
          <w:rFonts w:ascii="Book Antiqua" w:hAnsi="Book Antiqua" w:cs="Times New Roman"/>
        </w:rPr>
        <w:t>Bile acids and pepsin</w:t>
      </w:r>
      <w:r w:rsidR="00FD5027" w:rsidRPr="00B6576B">
        <w:rPr>
          <w:rFonts w:ascii="Book Antiqua" w:hAnsi="Book Antiqua" w:cs="Times New Roman"/>
        </w:rPr>
        <w:t xml:space="preserve">, used as markers of aspiration and reflux, have been demonstrated in </w:t>
      </w:r>
      <w:proofErr w:type="spellStart"/>
      <w:r w:rsidR="00B767FC" w:rsidRPr="00B6576B">
        <w:rPr>
          <w:rFonts w:ascii="Book Antiqua" w:hAnsi="Book Antiqua" w:cs="Times New Roman"/>
        </w:rPr>
        <w:t>bronchoalveolar</w:t>
      </w:r>
      <w:proofErr w:type="spellEnd"/>
      <w:r w:rsidR="00B767FC" w:rsidRPr="00B6576B">
        <w:rPr>
          <w:rFonts w:ascii="Book Antiqua" w:hAnsi="Book Antiqua" w:cs="Times New Roman"/>
        </w:rPr>
        <w:t xml:space="preserve"> (BAL)</w:t>
      </w:r>
      <w:r w:rsidR="00FD5027" w:rsidRPr="00B6576B">
        <w:rPr>
          <w:rFonts w:ascii="Book Antiqua" w:hAnsi="Book Antiqua" w:cs="Times New Roman"/>
        </w:rPr>
        <w:t xml:space="preserve"> fluid of post-lung transplant </w:t>
      </w:r>
      <w:proofErr w:type="gramStart"/>
      <w:r w:rsidR="00FD5027" w:rsidRPr="00B6576B">
        <w:rPr>
          <w:rFonts w:ascii="Book Antiqua" w:hAnsi="Book Antiqua" w:cs="Times New Roman"/>
        </w:rPr>
        <w:t>patients</w:t>
      </w:r>
      <w:r w:rsidR="00B57596" w:rsidRPr="00B6576B">
        <w:rPr>
          <w:rFonts w:ascii="Book Antiqua" w:hAnsi="Book Antiqua" w:cs="Times New Roman"/>
          <w:vertAlign w:val="superscript"/>
        </w:rPr>
        <w:t>[</w:t>
      </w:r>
      <w:proofErr w:type="gramEnd"/>
      <w:r w:rsidR="00FD5027"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zNSwzNyw1Nyw3OCw3OTwvc3R5bGU+PC9EaXNwbGF5VGV4dD48
cmVjb3JkPjxkYXRlcz48cHViLWRhdGVzPjxkYXRlPkF1ZzwvZGF0ZT48L3B1Yi1kYXRlcz48eWVh
cj4yMDA2PC95ZWFyPjwvZGF0ZXM+PGtleXdvcmRzPjxrZXl3b3JkPkJpbGUgQWNpZHMgYW5kIFNh
bHRzPC9rZXl3b3JkPjxrZXl3b3JkPkJyb25jaG9hbHZlb2xhciBMYXZhZ2UgRmx1aWQ8L2tleXdv
cmQ+PGtleXdvcmQ+Rm9sbG93LVVwIFN0dWRpZXM8L2tleXdvcmQ+PGtleXdvcmQ+SHVtYW5zPC9r
ZXl3b3JkPjxrZXl3b3JkPkh5ZHJvZ2VuLUlvbiBDb25jZW50cmF0aW9uPC9rZXl3b3JkPjxrZXl3
b3JkPkltbXVuaXR5LCBJbm5hdGU8L2tleXdvcmQ+PGtleXdvcmQ+THVuZyBUcmFuc3BsYW50YXRp
b248L2tleXdvcmQ+PGtleXdvcmQ+UGhvc3BoYXRpZHlsZ2x5Y2Vyb2xzPC9rZXl3b3JkPjxrZXl3
b3JkPlB1bG1vbmFyeSBTdXJmYWN0YW50LUFzc29jaWF0ZWQgUHJvdGVpbiBBPC9rZXl3b3JkPjxr
ZXl3b3JkPlB1bG1vbmFyeSBTdXJmYWN0YW50LUFzc29jaWF0ZWQgUHJvdGVpbiBEPC9rZXl3b3Jk
PjxrZXl3b3JkPlJlc3BpcmF0b3J5IEFzcGlyYXRpb248L2tleXdvcmQ+PGtleXdvcmQ+U3BoaW5n
b215ZWxpbnM8L2tleXdvcmQ+PGtleXdvcmQ+VHJhbnNwbGFudGF0aW9uLCBIb21vbG9nb3VzPC9r
ZXl3b3JkPjwva2V5d29yZHM+PHVybHM+PHJlbGF0ZWQtdXJscz48dXJsPmh0dHA6Ly93d3cubmNi
aS5ubG0ubmloLmdvdi9wdWJtZWQvMTY4ODk1NDc8L3VybD48L3JlbGF0ZWQtdXJscz48L3VybHM+
PGlzYm4+MTYwMC02MTM1PC9pc2JuPjx0aXRsZXM+PHRpdGxlPlRoZSBlZmZlY3Qgb2YgcmVmbHV4
IGFuZCBiaWxlIGFjaWQgYXNwaXJhdGlvbiBvbiB0aGUgbHVuZyBhbGxvZ3JhZnQgYW5kIGl0cyBz
dXJmYWN0YW50IGFuZCBpbm5hdGUgaW1tdW5pdHkgbW9sZWN1bGVzIFNQLUEgYW5kIFNQLUQ8L3Rp
dGxlPjxzZWNvbmRhcnktdGl0bGU+QW0gSiBUcmFuc3BsYW50PC9zZWNvbmRhcnktdGl0bGU+PC90
aXRsZXM+PHBhZ2VzPjE5MzAtODwvcGFnZXM+PG51bWJlcj44PC9udW1iZXI+PGNvbnRyaWJ1dG9y
cz48YXV0aG9ycz48YXV0aG9yPkQmYXBvcztPdmlkaW8sIEYuPC9hdXRob3I+PGF1dGhvcj5NdXJh
LCBNLjwvYXV0aG9yPjxhdXRob3I+Umlkc2RhbGUsIFIuPC9hdXRob3I+PGF1dGhvcj5UYWthaGFz
aGksIEguPC9hdXRob3I+PGF1dGhvcj5XYWRkZWxsLCBULiBLLjwvYXV0aG9yPjxhdXRob3I+SHV0
Y2hlb24sIE0uPC9hdXRob3I+PGF1dGhvcj5IYWRqaWxpYWRpcywgRC48L2F1dGhvcj48YXV0aG9y
PlNpbmdlciwgTC4gRy48L2F1dGhvcj48YXV0aG9yPlBpZXJyZSwgQS48L2F1dGhvcj48YXV0aG9y
PkNoYXBhcnJvLCBDLjwvYXV0aG9yPjxhdXRob3I+R3V0aWVycmV6LCBDLjwvYXV0aG9yPjxhdXRo
b3I+TWlsbGVyLCBMLjwvYXV0aG9yPjxhdXRob3I+RGFybGluZywgRy48L2F1dGhvcj48YXV0aG9y
PkxpdSwgTS48L2F1dGhvcj48YXV0aG9yPlBvc3QsIE0uPC9hdXRob3I+PGF1dGhvcj5LZXNoYXZq
ZWUsIFMuPC9hdXRob3I+PC9hdXRob3JzPjwvY29udHJpYnV0b3JzPjxsYW5ndWFnZT5lbmc8L2xh
bmd1YWdlPjxhZGRlZC1kYXRlIGZvcm1hdD0idXRjIj4xNDYzMDk3MzE4PC9hZGRlZC1kYXRlPjxy
ZWYtdHlwZSBuYW1lPSJKb3VybmFsIEFydGljbGUiPjE3PC9yZWYtdHlwZT48cmVjLW51bWJlcj4x
NTk8L3JlYy1udW1iZXI+PGxhc3QtdXBkYXRlZC1kYXRlIGZvcm1hdD0idXRjIj4xNDYzMDk3MzE4
PC9sYXN0LXVwZGF0ZWQtZGF0ZT48YWNjZXNzaW9uLW51bT4xNjg4OTU0NzwvYWNjZXNzaW9uLW51
bT48ZWxlY3Ryb25pYy1yZXNvdXJjZS1udW0+MTAuMTExMS9qLjE2MDAtNjE0My4yMDA2LjAxMzU3
Lng8L2VsZWN0cm9uaWMtcmVzb3VyY2UtbnVtPjx2b2x1bWU+Njwvdm9sdW1lPjwvcmVjb3JkPjwv
Q2l0ZT48Q2l0ZT48QXV0aG9yPkJsb25kZWF1PC9BdXRob3I+PFllYXI+MjAwODwvWWVhcj48SURU
ZXh0Pkdhc3Ryby1vZXNvcGhhZ2VhbCByZWZsdXggYW5kIGdhc3RyaWMgYXNwaXJhdGlvbiBpbiBs
dW5nIHRyYW5zcGxhbnQgcGF0aWVudHMgd2l0aCBvciB3aXRob3V0IGNocm9uaWMgcmVqZWN0aW9u
PC9JRFRleHQ+PHJlY29yZD48ZGF0ZXM+PHB1Yi1kYXRlcz48ZGF0ZT5BcHI8L2RhdGU+PC9wdWIt
ZGF0ZXM+PHllYXI+MjAwODwveWVhcj48L2RhdGVzPjxrZXl3b3Jkcz48a2V5d29yZD5BZHVsdDwv
a2V5d29yZD48a2V5d29yZD5BZ2VkPC9rZXl3b3JkPjxrZXl3b3JkPkJpbGUgQWNpZHMgYW5kIFNh
bHRzPC9rZXl3b3JkPjxrZXl3b3JkPkJyb25jaGlvbGl0aXMgT2JsaXRlcmFuczwva2V5d29yZD48
a2V5d29yZD5Ccm9uY2hvYWx2ZW9sYXIgTGF2YWdlIEZsdWlkPC9rZXl3b3JkPjxrZXl3b3JkPkNh
c2UtQ29udHJvbCBTdHVkaWVzPC9rZXl3b3JkPjxrZXl3b3JkPkNyb3NzLVNlY3Rpb25hbCBTdHVk
aWVzPC9rZXl3b3JkPjxrZXl3b3JkPkN5c3RpYyBGaWJyb3Npczwva2V5d29yZD48a2V5d29yZD5G
ZW1hbGU8L2tleXdvcmQ+PGtleXdvcmQ+R2FzdHJvZXNvcGhhZ2VhbCBSZWZsdXg8L2tleXdvcmQ+
PGtleXdvcmQ+R3JhZnQgUmVqZWN0aW9uPC9rZXl3b3JkPjxrZXl3b3JkPkh1bWFuczwva2V5d29y
ZD48a2V5d29yZD5MdW5nIFRyYW5zcGxhbnRhdGlvbjwva2V5d29yZD48a2V5d29yZD5NYWxlPC9r
ZXl3b3JkPjxrZXl3b3JkPk1pZGRsZSBBZ2VkPC9rZXl3b3JkPjxrZXl3b3JkPlBlcHNpbiBBPC9r
ZXl3b3JkPjxrZXl3b3JkPlByb3RvbiBQdW1wIEluaGliaXRvcnM8L2tleXdvcmQ+PC9rZXl3b3Jk
cz48dXJscz48cmVsYXRlZC11cmxzPjx1cmw+aHR0cDovL3d3dy5uY2JpLm5sbS5uaWguZ292L3B1
Ym1lZC8xODA1NzA1ODwvdXJsPjwvcmVsYXRlZC11cmxzPjwvdXJscz48aXNibj4xMzk5LTMwMDM8
L2lzYm4+PHRpdGxlcz48dGl0bGU+R2FzdHJvLW9lc29waGFnZWFsIHJlZmx1eCBhbmQgZ2FzdHJp
YyBhc3BpcmF0aW9uIGluIGx1bmcgdHJhbnNwbGFudCBwYXRpZW50cyB3aXRoIG9yIHdpdGhvdXQg
Y2hyb25pYyByZWplY3Rpb248L3RpdGxlPjxzZWNvbmRhcnktdGl0bGU+RXVyIFJlc3BpciBKPC9z
ZWNvbmRhcnktdGl0bGU+PC90aXRsZXM+PHBhZ2VzPjcwNy0xMzwvcGFnZXM+PG51bWJlcj40PC9u
dW1iZXI+PGNvbnRyaWJ1dG9ycz48YXV0aG9ycz48YXV0aG9yPkJsb25kZWF1LCBLLjwvYXV0aG9y
PjxhdXRob3I+TWVydGVucywgVi48L2F1dGhvcj48YXV0aG9yPlZhbmF1ZGVuYWVyZGUsIEIuIEEu
PC9hdXRob3I+PGF1dGhvcj5WZXJsZWRlbiwgRy4gTS48L2F1dGhvcj48YXV0aG9yPlZhbiBSYWVt
ZG9uY2ssIEQuIEUuPC9hdXRob3I+PGF1dGhvcj5TaWZyaW0sIEQuPC9hdXRob3I+PGF1dGhvcj5E
dXBvbnQsIEwuIEouPC9hdXRob3I+PC9hdXRob3JzPjwvY29udHJpYnV0b3JzPjxsYW5ndWFnZT5l
bmc8L2xhbmd1YWdlPjxhZGRlZC1kYXRlIGZvcm1hdD0idXRjIj4xNDYyODkwMDQzPC9hZGRlZC1k
YXRlPjxyZWYtdHlwZSBuYW1lPSJKb3VybmFsIEFydGljbGUiPjE3PC9yZWYtdHlwZT48cmVjLW51
bWJlcj4xMDA8L3JlYy1udW1iZXI+PGxhc3QtdXBkYXRlZC1kYXRlIGZvcm1hdD0idXRjIj4xNDYy
ODkwMDQzPC9sYXN0LXVwZGF0ZWQtZGF0ZT48YWNjZXNzaW9uLW51bT4xODA1NzA1ODwvYWNjZXNz
aW9uLW51bT48ZWxlY3Ryb25pYy1yZXNvdXJjZS1udW0+MTAuMTE4My8wOTAzMTkzNi4wMDA2NDgw
NzwvZWxlY3Ryb25pYy1yZXNvdXJjZS1udW0+PHZvbHVtZT4zMTwvdm9sdW1lPjwvcmVjb3JkPjwv
Q2l0ZT48Q2l0ZT48QXV0aG9yPlN0b3ZvbGQ8L0F1dGhvcj48WWVhcj4yMDA3PC9ZZWFyPjxJRFRl
eHQ+UGVwc2luLCBhIGJpb21hcmtlciBvZiBnYXN0cmljIGFzcGlyYXRpb24gaW4gbHVuZyBhbGxv
Z3JhZnRzOiBhIHB1dGF0aXZlIGFzc29jaWF0aW9uIHdpdGggcmVqZWN0aW9uPC9JRFRleHQ+PHJl
Y29yZD48ZGF0ZXM+PHB1Yi1kYXRlcz48ZGF0ZT5KdW48L2RhdGU+PC9wdWItZGF0ZXM+PHllYXI+
MjAwNzwveWVhcj48L2RhdGVzPjxrZXl3b3Jkcz48a2V5d29yZD5BZG9sZXNjZW50PC9rZXl3b3Jk
PjxrZXl3b3JkPkFkdWx0PC9rZXl3b3JkPjxrZXl3b3JkPkJyb25jaG9hbHZlb2xhciBMYXZhZ2Ug
Rmx1aWQ8L2tleXdvcmQ+PGtleXdvcmQ+QnJvbmNob3Njb3B5PC9rZXl3b3JkPjxrZXl3b3JkPkNv
bW9yYmlkaXR5PC9rZXl3b3JkPjxrZXl3b3JkPkNvbmZvdW5kaW5nIEZhY3RvcnMgKEVwaWRlbWlv
bG9neSk8L2tleXdvcmQ+PGtleXdvcmQ+RmVtYWxlPC9rZXl3b3JkPjxrZXl3b3JkPkdyYWZ0IFJl
amVjdGlvbjwva2V5d29yZD48a2V5d29yZD5IdW1hbnM8L2tleXdvcmQ+PGtleXdvcmQ+THVuZzwv
a2V5d29yZD48a2V5d29yZD5MdW5nIFRyYW5zcGxhbnRhdGlvbjwva2V5d29yZD48a2V5d29yZD5N
YWxlPC9rZXl3b3JkPjxrZXl3b3JkPk1pZGRsZSBBZ2VkPC9rZXl3b3JkPjxrZXl3b3JkPlBlcHNp
biBBPC9rZXl3b3JkPjxrZXl3b3JkPlByb3NwZWN0aXZlIFN0dWRpZXM8L2tleXdvcmQ+PGtleXdv
cmQ+UmVzcGlyYXRvcnkgQXNwaXJhdGlvbjwva2V5d29yZD48a2V5d29yZD5UcmFuc3BsYW50YXRp
b24sIEhvbW9sb2dvdXM8L2tleXdvcmQ+PC9rZXl3b3Jkcz48dXJscz48cmVsYXRlZC11cmxzPjx1
cmw+aHR0cDovL3d3dy5uY2JpLm5sbS5uaWguZ292L3B1Ym1lZC8xNzQxMzEyNjwvdXJsPjwvcmVs
YXRlZC11cmxzPjwvdXJscz48aXNibj4xMDczLTQ0OVg8L2lzYm4+PHRpdGxlcz48dGl0bGU+UGVw
c2luLCBhIGJpb21hcmtlciBvZiBnYXN0cmljIGFzcGlyYXRpb24gaW4gbHVuZyBhbGxvZ3JhZnRz
OiBhIHB1dGF0aXZlIGFzc29jaWF0aW9uIHdpdGggcmVqZWN0aW9uPC90aXRsZT48c2Vjb25kYXJ5
LXRpdGxlPkFtIEogUmVzcGlyIENyaXQgQ2FyZSBNZWQ8L3NlY29uZGFyeS10aXRsZT48L3RpdGxl
cz48cGFnZXM+MTI5OC0zMDM8L3BhZ2VzPjxudW1iZXI+MTI8L251bWJlcj48Y29udHJpYnV0b3Jz
PjxhdXRob3JzPjxhdXRob3I+U3Rvdm9sZCwgUi48L2F1dGhvcj48YXV0aG9yPkZvcnJlc3QsIEku
IEEuPC9hdXRob3I+PGF1dGhvcj5Db3JyaXMsIFAuIEEuPC9hdXRob3I+PGF1dGhvcj5NdXJwaHks
IEQuIE0uPC9hdXRob3I+PGF1dGhvcj5TbWl0aCwgSi4gQS48L2F1dGhvcj48YXV0aG9yPkRlY2Fs
bWVyLCBTLjwvYXV0aG9yPjxhdXRob3I+Sm9obnNvbiwgRy4gRS48L2F1dGhvcj48YXV0aG9yPkRh
cmssIEouIEguPC9hdXRob3I+PGF1dGhvcj5QZWFyc29uLCBKLiBQLjwvYXV0aG9yPjxhdXRob3I+
V2FyZCwgQy48L2F1dGhvcj48L2F1dGhvcnM+PC9jb250cmlidXRvcnM+PGxhbmd1YWdlPmVuZzwv
bGFuZ3VhZ2U+PGFkZGVkLWRhdGUgZm9ybWF0PSJ1dGMiPjE0NjI4OTA2ODk8L2FkZGVkLWRhdGU+
PHJlZi10eXBlIG5hbWU9IkpvdXJuYWwgQXJ0aWNsZSI+MTc8L3JlZi10eXBlPjxyZWMtbnVtYmVy
PjExMjwvcmVjLW51bWJlcj48bGFzdC11cGRhdGVkLWRhdGUgZm9ybWF0PSJ1dGMiPjE0NjI4OTA2
ODk8L2xhc3QtdXBkYXRlZC1kYXRlPjxhY2Nlc3Npb24tbnVtPjE3NDEzMTI2PC9hY2Nlc3Npb24t
bnVtPjxlbGVjdHJvbmljLXJlc291cmNlLW51bT4xMC4xMTY0L3JjY20uMjAwNjEwLTE0ODVPQzwv
ZWxlY3Ryb25pYy1yZXNvdXJjZS1udW0+PHZvbHVtZT4xNzU8L3ZvbHVtZT48L3JlY29yZD48L0Np
dGU+PENpdGU+PEF1dGhvcj5EJmFwb3M7T3ZpZGlvPC9BdXRob3I+PFllYXI+MjAwNTwvWWVhcj48
SURUZXh0PkJpbGUgYWNpZCBhc3BpcmF0aW9uIGFuZCB0aGUgZGV2ZWxvcG1lbnQgb2YgYnJvbmNo
aW9saXRpcyBvYmxpdGVyYW5zIGFmdGVyIGx1bmcgdHJhbnNwbGFudGF0aW9uPC9JRFRleHQ+PHJl
Y29yZD48ZGF0ZXM+PHB1Yi1kYXRlcz48ZGF0ZT5NYXk8L2RhdGU+PC9wdWItZGF0ZXM+PHllYXI+
MjAwNTwveWVhcj48L2RhdGVzPjxrZXl3b3Jkcz48a2V5d29yZD5BY3R1YXJpYWwgQW5hbHlzaXM8
L2tleXdvcmQ+PGtleXdvcmQ+QmlsZSBBY2lkcyBhbmQgU2FsdHM8L2tleXdvcmQ+PGtleXdvcmQ+
QmlvbWFya2Vyczwva2V5d29yZD48a2V5d29yZD5Ccm9uY2hpb2xpdGlzIE9ibGl0ZXJhbnM8L2tl
eXdvcmQ+PGtleXdvcmQ+QnJvbmNob2FsdmVvbGFyIExhdmFnZSBGbHVpZDwva2V5d29yZD48a2V5
d29yZD5Ccm9uY2hvc2NvcHk8L2tleXdvcmQ+PGtleXdvcmQ+RGlzZWFzZS1GcmVlIFN1cnZpdmFs
PC9rZXl3b3JkPjxrZXl3b3JkPkVuenltZS1MaW5rZWQgSW1tdW5vc29yYmVudCBBc3NheTwva2V5
d29yZD48a2V5d29yZD5Gb2xsb3ctVXAgU3R1ZGllczwva2V5d29yZD48a2V5d29yZD5HYXN0cm9l
c29waGFnZWFsIFJlZmx1eDwva2V5d29yZD48a2V5d29yZD5IdW1hbnM8L2tleXdvcmQ+PGtleXdv
cmQ+SW5mbGFtbWF0aW9uPC9rZXl3b3JkPjxrZXl3b3JkPkludGVybGV1a2luLTE1PC9rZXl3b3Jk
PjxrZXl3b3JkPkludGVybGV1a2luLTg8L2tleXdvcmQ+PGtleXdvcmQ+TGV1a29jeXRlIENvdW50
PC9rZXl3b3JkPjxrZXl3b3JkPkx1bmcgVHJhbnNwbGFudGF0aW9uPC9rZXl3b3JkPjxrZXl3b3Jk
Pk5ldXRyb3BoaWxzPC9rZXl3b3JkPjxrZXl3b3JkPk9udGFyaW88L2tleXdvcmQ+PGtleXdvcmQ+
UHJldmFsZW5jZTwva2V5d29yZD48a2V5d29yZD5SZXNwaXJhdG9yeSBGdW5jdGlvbiBUZXN0czwv
a2V5d29yZD48a2V5d29yZD5SaXNrIEZhY3RvcnM8L2tleXdvcmQ+PGtleXdvcmQ+U3BlY3Ryb3Bo
b3RvbWV0cnk8L2tleXdvcmQ+PGtleXdvcmQ+U3Vydml2YWwgQW5hbHlzaXM8L2tleXdvcmQ+PGtl
eXdvcmQ+VGltZSBGYWN0b3JzPC9rZXl3b3JkPjwva2V5d29yZHM+PHVybHM+PHJlbGF0ZWQtdXJs
cz48dXJsPmh0dHA6Ly93d3cubmNiaS5ubG0ubmloLmdvdi9wdWJtZWQvMTU4Njc3OTI8L3VybD48
L3JlbGF0ZWQtdXJscz48L3VybHM+PGlzYm4+MDAyMi01MjIzPC9pc2JuPjx0aXRsZXM+PHRpdGxl
PkJpbGUgYWNpZCBhc3BpcmF0aW9uIGFuZCB0aGUgZGV2ZWxvcG1lbnQgb2YgYnJvbmNoaW9saXRp
cyBvYmxpdGVyYW5zIGFmdGVyIGx1bmcgdHJhbnNwbGFudGF0aW9uPC90aXRsZT48c2Vjb25kYXJ5
LXRpdGxlPkogVGhvcmFjIENhcmRpb3Zhc2MgU3VyZzwvc2Vjb25kYXJ5LXRpdGxlPjwvdGl0bGVz
PjxwYWdlcz4xMTQ0LTUyPC9wYWdlcz48bnVtYmVyPjU8L251bWJlcj48Y29udHJpYnV0b3JzPjxh
dXRob3JzPjxhdXRob3I+RCZhcG9zO092aWRpbywgRi48L2F1dGhvcj48YXV0aG9yPk11cmEsIE0u
PC9hdXRob3I+PGF1dGhvcj5Uc2FuZywgTS48L2F1dGhvcj48YXV0aG9yPldhZGRlbGwsIFQuIEsu
PC9hdXRob3I+PGF1dGhvcj5IdXRjaGVvbiwgTS4gQS48L2F1dGhvcj48YXV0aG9yPlNpbmdlciwg
TC4gRy48L2F1dGhvcj48YXV0aG9yPkhhZGppbGlhZGlzLCBELjwvYXV0aG9yPjxhdXRob3I+Q2hh
cGFycm8sIEMuPC9hdXRob3I+PGF1dGhvcj5HdXRpZXJyZXosIEMuPC9hdXRob3I+PGF1dGhvcj5Q
aWVycmUsIEEuPC9hdXRob3I+PGF1dGhvcj5EYXJsaW5nLCBHLjwvYXV0aG9yPjxhdXRob3I+TGl1
LCBNLjwvYXV0aG9yPjxhdXRob3I+S2VzaGF2amVlLCBTLjwvYXV0aG9yPjwvYXV0aG9ycz48L2Nv
bnRyaWJ1dG9ycz48bGFuZ3VhZ2U+ZW5nPC9sYW5ndWFnZT48YWRkZWQtZGF0ZSBmb3JtYXQ9InV0
YyI+MTQ2MzEwMjQ3MTwvYWRkZWQtZGF0ZT48cmVmLXR5cGUgbmFtZT0iSm91cm5hbCBBcnRpY2xl
Ij4xNzwvcmVmLXR5cGU+PHJlYy1udW1iZXI+MTc1PC9yZWMtbnVtYmVyPjxsYXN0LXVwZGF0ZWQt
ZGF0ZSBmb3JtYXQ9InV0YyI+MTQ2MzEwMjQ3MTwvbGFzdC11cGRhdGVkLWRhdGU+PGFjY2Vzc2lv
bi1udW0+MTU4Njc3OTI8L2FjY2Vzc2lvbi1udW0+PGVsZWN0cm9uaWMtcmVzb3VyY2UtbnVtPjEw
LjEwMTYvai5qdGN2cy4yMDA0LjEwLjAzNTwvZWxlY3Ryb25pYy1yZXNvdXJjZS1udW0+PHZvbHVt
ZT4xMjk8L3ZvbHVtZT48L3JlY29yZD48L0NpdGU+PENpdGU+PEF1dGhvcj5XYXJkPC9BdXRob3I+
PFllYXI+MjAwNTwvWWVhcj48SURUZXh0PlBlcHNpbiBsaWtlIGFjdGl2aXR5IGluIGJyb25jaG9h
bHZlb2xhciBsYXZhZ2UgZmx1aWQgaXMgc3VnZ2VzdGl2ZSBvZiBnYXN0cmljIGFzcGlyYXRpb24g
aW4gbHVuZyBhbGxvZ3JhZnRzPC9JRFRleHQ+PHJlY29yZD48ZGF0ZXM+PHB1Yi1kYXRlcz48ZGF0
ZT5PY3Q8L2RhdGU+PC9wdWItZGF0ZXM+PHllYXI+MjAwNTwveWVhcj48L2RhdGVzPjxrZXl3b3Jk
cz48a2V5d29yZD5BZHVsdDwva2V5d29yZD48a2V5d29yZD5Ccm9uY2hvYWx2ZW9sYXIgTGF2YWdl
IEZsdWlkPC9rZXl3b3JkPjxrZXl3b3JkPkVuenltZS1MaW5rZWQgSW1tdW5vc29yYmVudCBBc3Nh
eTwva2V5d29yZD48a2V5d29yZD5GZW1hbGU8L2tleXdvcmQ+PGtleXdvcmQ+SHVtYW5zPC9rZXl3
b3JkPjxrZXl3b3JkPkx1bmcgVHJhbnNwbGFudGF0aW9uPC9rZXl3b3JkPjxrZXl3b3JkPk1hbGU8
L2tleXdvcmQ+PGtleXdvcmQ+TWlkZGxlIEFnZWQ8L2tleXdvcmQ+PGtleXdvcmQ+UGVwc2luIEE8
L2tleXdvcmQ+PGtleXdvcmQ+UGVwc2lub2dlbnM8L2tleXdvcmQ+PGtleXdvcmQ+UG5ldW1vbmlh
LCBBc3BpcmF0aW9uPC9rZXl3b3JkPjxrZXl3b3JkPlRyYW5zcGxhbnRhdGlvbiwgSG9tb2xvZ291
czwva2V5d29yZD48L2tleXdvcmRzPjx1cmxzPjxyZWxhdGVkLXVybHM+PHVybD5odHRwOi8vd3d3
Lm5jYmkubmxtLm5paC5nb3YvcHVibWVkLzE2MDU1NjE0PC91cmw+PC9yZWxhdGVkLXVybHM+PC91
cmxzPjxpc2JuPjAwNDAtNjM3NjwvaXNibj48Y3VzdG9tMj5QTUMxNzQ3MjE5PC9jdXN0b20yPjx0
aXRsZXM+PHRpdGxlPlBlcHNpbiBsaWtlIGFjdGl2aXR5IGluIGJyb25jaG9hbHZlb2xhciBsYXZh
Z2UgZmx1aWQgaXMgc3VnZ2VzdGl2ZSBvZiBnYXN0cmljIGFzcGlyYXRpb24gaW4gbHVuZyBhbGxv
Z3JhZnRzPC90aXRsZT48c2Vjb25kYXJ5LXRpdGxlPlRob3JheDwvc2Vjb25kYXJ5LXRpdGxlPjwv
dGl0bGVzPjxwYWdlcz44NzItNDwvcGFnZXM+PG51bWJlcj4xMDwvbnVtYmVyPjxjb250cmlidXRv
cnM+PGF1dGhvcnM+PGF1dGhvcj5XYXJkLCBDLjwvYXV0aG9yPjxhdXRob3I+Rm9ycmVzdCwgSS4g
QS48L2F1dGhvcj48YXV0aG9yPkJyb3dubGVlLCBJLiBBLjwvYXV0aG9yPjxhdXRob3I+Sm9obnNv
biwgRy4gRS48L2F1dGhvcj48YXV0aG9yPk11cnBoeSwgRC4gTS48L2F1dGhvcj48YXV0aG9yPlBl
YXJzb24sIEouIFAuPC9hdXRob3I+PGF1dGhvcj5EYXJrLCBKLiBILjwvYXV0aG9yPjxhdXRob3I+
Q29ycmlzLCBQLiBBLjwvYXV0aG9yPjwvYXV0aG9ycz48L2NvbnRyaWJ1dG9ycz48bGFuZ3VhZ2U+
ZW5nPC9sYW5ndWFnZT48YWRkZWQtZGF0ZSBmb3JtYXQ9InV0YyI+MTQ2MzEwNDA1MDwvYWRkZWQt
ZGF0ZT48cmVmLXR5cGUgbmFtZT0iSm91cm5hbCBBcnRpY2xlIj4xNzwvcmVmLXR5cGU+PHJlYy1u
dW1iZXI+MTgwPC9yZWMtbnVtYmVyPjxsYXN0LXVwZGF0ZWQtZGF0ZSBmb3JtYXQ9InV0YyI+MTQ2
MzEwNDA1MDwvbGFzdC11cGRhdGVkLWRhdGU+PGFjY2Vzc2lvbi1udW0+MTYwNTU2MTQ8L2FjY2Vz
c2lvbi1udW0+PGVsZWN0cm9uaWMtcmVzb3VyY2UtbnVtPjEwLjExMzYvdGh4LjIwMDQuMDM2NDI2
PC9lbGVjdHJvbmljLXJlc291cmNlLW51bT48dm9sdW1lPjYwPC92b2x1bWU+PC9yZWNvcmQ+PC9D
aXRlPjwvRW5kTm90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zNSwzNyw1Nyw3OCw3OTwvc3R5bGU+PC9EaXNwbGF5VGV4dD48
cmVjb3JkPjxkYXRlcz48cHViLWRhdGVzPjxkYXRlPkF1ZzwvZGF0ZT48L3B1Yi1kYXRlcz48eWVh
cj4yMDA2PC95ZWFyPjwvZGF0ZXM+PGtleXdvcmRzPjxrZXl3b3JkPkJpbGUgQWNpZHMgYW5kIFNh
bHRzPC9rZXl3b3JkPjxrZXl3b3JkPkJyb25jaG9hbHZlb2xhciBMYXZhZ2UgRmx1aWQ8L2tleXdv
cmQ+PGtleXdvcmQ+Rm9sbG93LVVwIFN0dWRpZXM8L2tleXdvcmQ+PGtleXdvcmQ+SHVtYW5zPC9r
ZXl3b3JkPjxrZXl3b3JkPkh5ZHJvZ2VuLUlvbiBDb25jZW50cmF0aW9uPC9rZXl3b3JkPjxrZXl3
b3JkPkltbXVuaXR5LCBJbm5hdGU8L2tleXdvcmQ+PGtleXdvcmQ+THVuZyBUcmFuc3BsYW50YXRp
b248L2tleXdvcmQ+PGtleXdvcmQ+UGhvc3BoYXRpZHlsZ2x5Y2Vyb2xzPC9rZXl3b3JkPjxrZXl3
b3JkPlB1bG1vbmFyeSBTdXJmYWN0YW50LUFzc29jaWF0ZWQgUHJvdGVpbiBBPC9rZXl3b3JkPjxr
ZXl3b3JkPlB1bG1vbmFyeSBTdXJmYWN0YW50LUFzc29jaWF0ZWQgUHJvdGVpbiBEPC9rZXl3b3Jk
PjxrZXl3b3JkPlJlc3BpcmF0b3J5IEFzcGlyYXRpb248L2tleXdvcmQ+PGtleXdvcmQ+U3BoaW5n
b215ZWxpbnM8L2tleXdvcmQ+PGtleXdvcmQ+VHJhbnNwbGFudGF0aW9uLCBIb21vbG9nb3VzPC9r
ZXl3b3JkPjwva2V5d29yZHM+PHVybHM+PHJlbGF0ZWQtdXJscz48dXJsPmh0dHA6Ly93d3cubmNi
aS5ubG0ubmloLmdvdi9wdWJtZWQvMTY4ODk1NDc8L3VybD48L3JlbGF0ZWQtdXJscz48L3VybHM+
PGlzYm4+MTYwMC02MTM1PC9pc2JuPjx0aXRsZXM+PHRpdGxlPlRoZSBlZmZlY3Qgb2YgcmVmbHV4
IGFuZCBiaWxlIGFjaWQgYXNwaXJhdGlvbiBvbiB0aGUgbHVuZyBhbGxvZ3JhZnQgYW5kIGl0cyBz
dXJmYWN0YW50IGFuZCBpbm5hdGUgaW1tdW5pdHkgbW9sZWN1bGVzIFNQLUEgYW5kIFNQLUQ8L3Rp
dGxlPjxzZWNvbmRhcnktdGl0bGU+QW0gSiBUcmFuc3BsYW50PC9zZWNvbmRhcnktdGl0bGU+PC90
aXRsZXM+PHBhZ2VzPjE5MzAtODwvcGFnZXM+PG51bWJlcj44PC9udW1iZXI+PGNvbnRyaWJ1dG9y
cz48YXV0aG9ycz48YXV0aG9yPkQmYXBvcztPdmlkaW8sIEYuPC9hdXRob3I+PGF1dGhvcj5NdXJh
LCBNLjwvYXV0aG9yPjxhdXRob3I+Umlkc2RhbGUsIFIuPC9hdXRob3I+PGF1dGhvcj5UYWthaGFz
aGksIEguPC9hdXRob3I+PGF1dGhvcj5XYWRkZWxsLCBULiBLLjwvYXV0aG9yPjxhdXRob3I+SHV0
Y2hlb24sIE0uPC9hdXRob3I+PGF1dGhvcj5IYWRqaWxpYWRpcywgRC48L2F1dGhvcj48YXV0aG9y
PlNpbmdlciwgTC4gRy48L2F1dGhvcj48YXV0aG9yPlBpZXJyZSwgQS48L2F1dGhvcj48YXV0aG9y
PkNoYXBhcnJvLCBDLjwvYXV0aG9yPjxhdXRob3I+R3V0aWVycmV6LCBDLjwvYXV0aG9yPjxhdXRo
b3I+TWlsbGVyLCBMLjwvYXV0aG9yPjxhdXRob3I+RGFybGluZywgRy48L2F1dGhvcj48YXV0aG9y
PkxpdSwgTS48L2F1dGhvcj48YXV0aG9yPlBvc3QsIE0uPC9hdXRob3I+PGF1dGhvcj5LZXNoYXZq
ZWUsIFMuPC9hdXRob3I+PC9hdXRob3JzPjwvY29udHJpYnV0b3JzPjxsYW5ndWFnZT5lbmc8L2xh
bmd1YWdlPjxhZGRlZC1kYXRlIGZvcm1hdD0idXRjIj4xNDYzMDk3MzE4PC9hZGRlZC1kYXRlPjxy
ZWYtdHlwZSBuYW1lPSJKb3VybmFsIEFydGljbGUiPjE3PC9yZWYtdHlwZT48cmVjLW51bWJlcj4x
NTk8L3JlYy1udW1iZXI+PGxhc3QtdXBkYXRlZC1kYXRlIGZvcm1hdD0idXRjIj4xNDYzMDk3MzE4
PC9sYXN0LXVwZGF0ZWQtZGF0ZT48YWNjZXNzaW9uLW51bT4xNjg4OTU0NzwvYWNjZXNzaW9uLW51
bT48ZWxlY3Ryb25pYy1yZXNvdXJjZS1udW0+MTAuMTExMS9qLjE2MDAtNjE0My4yMDA2LjAxMzU3
Lng8L2VsZWN0cm9uaWMtcmVzb3VyY2UtbnVtPjx2b2x1bWU+Njwvdm9sdW1lPjwvcmVjb3JkPjwv
Q2l0ZT48Q2l0ZT48QXV0aG9yPkJsb25kZWF1PC9BdXRob3I+PFllYXI+MjAwODwvWWVhcj48SURU
ZXh0Pkdhc3Ryby1vZXNvcGhhZ2VhbCByZWZsdXggYW5kIGdhc3RyaWMgYXNwaXJhdGlvbiBpbiBs
dW5nIHRyYW5zcGxhbnQgcGF0aWVudHMgd2l0aCBvciB3aXRob3V0IGNocm9uaWMgcmVqZWN0aW9u
PC9JRFRleHQ+PHJlY29yZD48ZGF0ZXM+PHB1Yi1kYXRlcz48ZGF0ZT5BcHI8L2RhdGU+PC9wdWIt
ZGF0ZXM+PHllYXI+MjAwODwveWVhcj48L2RhdGVzPjxrZXl3b3Jkcz48a2V5d29yZD5BZHVsdDwv
a2V5d29yZD48a2V5d29yZD5BZ2VkPC9rZXl3b3JkPjxrZXl3b3JkPkJpbGUgQWNpZHMgYW5kIFNh
bHRzPC9rZXl3b3JkPjxrZXl3b3JkPkJyb25jaGlvbGl0aXMgT2JsaXRlcmFuczwva2V5d29yZD48
a2V5d29yZD5Ccm9uY2hvYWx2ZW9sYXIgTGF2YWdlIEZsdWlkPC9rZXl3b3JkPjxrZXl3b3JkPkNh
c2UtQ29udHJvbCBTdHVkaWVzPC9rZXl3b3JkPjxrZXl3b3JkPkNyb3NzLVNlY3Rpb25hbCBTdHVk
aWVzPC9rZXl3b3JkPjxrZXl3b3JkPkN5c3RpYyBGaWJyb3Npczwva2V5d29yZD48a2V5d29yZD5G
ZW1hbGU8L2tleXdvcmQ+PGtleXdvcmQ+R2FzdHJvZXNvcGhhZ2VhbCBSZWZsdXg8L2tleXdvcmQ+
PGtleXdvcmQ+R3JhZnQgUmVqZWN0aW9uPC9rZXl3b3JkPjxrZXl3b3JkPkh1bWFuczwva2V5d29y
ZD48a2V5d29yZD5MdW5nIFRyYW5zcGxhbnRhdGlvbjwva2V5d29yZD48a2V5d29yZD5NYWxlPC9r
ZXl3b3JkPjxrZXl3b3JkPk1pZGRsZSBBZ2VkPC9rZXl3b3JkPjxrZXl3b3JkPlBlcHNpbiBBPC9r
ZXl3b3JkPjxrZXl3b3JkPlByb3RvbiBQdW1wIEluaGliaXRvcnM8L2tleXdvcmQ+PC9rZXl3b3Jk
cz48dXJscz48cmVsYXRlZC11cmxzPjx1cmw+aHR0cDovL3d3dy5uY2JpLm5sbS5uaWguZ292L3B1
Ym1lZC8xODA1NzA1ODwvdXJsPjwvcmVsYXRlZC11cmxzPjwvdXJscz48aXNibj4xMzk5LTMwMDM8
L2lzYm4+PHRpdGxlcz48dGl0bGU+R2FzdHJvLW9lc29waGFnZWFsIHJlZmx1eCBhbmQgZ2FzdHJp
YyBhc3BpcmF0aW9uIGluIGx1bmcgdHJhbnNwbGFudCBwYXRpZW50cyB3aXRoIG9yIHdpdGhvdXQg
Y2hyb25pYyByZWplY3Rpb248L3RpdGxlPjxzZWNvbmRhcnktdGl0bGU+RXVyIFJlc3BpciBKPC9z
ZWNvbmRhcnktdGl0bGU+PC90aXRsZXM+PHBhZ2VzPjcwNy0xMzwvcGFnZXM+PG51bWJlcj40PC9u
dW1iZXI+PGNvbnRyaWJ1dG9ycz48YXV0aG9ycz48YXV0aG9yPkJsb25kZWF1LCBLLjwvYXV0aG9y
PjxhdXRob3I+TWVydGVucywgVi48L2F1dGhvcj48YXV0aG9yPlZhbmF1ZGVuYWVyZGUsIEIuIEEu
PC9hdXRob3I+PGF1dGhvcj5WZXJsZWRlbiwgRy4gTS48L2F1dGhvcj48YXV0aG9yPlZhbiBSYWVt
ZG9uY2ssIEQuIEUuPC9hdXRob3I+PGF1dGhvcj5TaWZyaW0sIEQuPC9hdXRob3I+PGF1dGhvcj5E
dXBvbnQsIEwuIEouPC9hdXRob3I+PC9hdXRob3JzPjwvY29udHJpYnV0b3JzPjxsYW5ndWFnZT5l
bmc8L2xhbmd1YWdlPjxhZGRlZC1kYXRlIGZvcm1hdD0idXRjIj4xNDYyODkwMDQzPC9hZGRlZC1k
YXRlPjxyZWYtdHlwZSBuYW1lPSJKb3VybmFsIEFydGljbGUiPjE3PC9yZWYtdHlwZT48cmVjLW51
bWJlcj4xMDA8L3JlYy1udW1iZXI+PGxhc3QtdXBkYXRlZC1kYXRlIGZvcm1hdD0idXRjIj4xNDYy
ODkwMDQzPC9sYXN0LXVwZGF0ZWQtZGF0ZT48YWNjZXNzaW9uLW51bT4xODA1NzA1ODwvYWNjZXNz
aW9uLW51bT48ZWxlY3Ryb25pYy1yZXNvdXJjZS1udW0+MTAuMTE4My8wOTAzMTkzNi4wMDA2NDgw
NzwvZWxlY3Ryb25pYy1yZXNvdXJjZS1udW0+PHZvbHVtZT4zMTwvdm9sdW1lPjwvcmVjb3JkPjwv
Q2l0ZT48Q2l0ZT48QXV0aG9yPlN0b3ZvbGQ8L0F1dGhvcj48WWVhcj4yMDA3PC9ZZWFyPjxJRFRl
eHQ+UGVwc2luLCBhIGJpb21hcmtlciBvZiBnYXN0cmljIGFzcGlyYXRpb24gaW4gbHVuZyBhbGxv
Z3JhZnRzOiBhIHB1dGF0aXZlIGFzc29jaWF0aW9uIHdpdGggcmVqZWN0aW9uPC9JRFRleHQ+PHJl
Y29yZD48ZGF0ZXM+PHB1Yi1kYXRlcz48ZGF0ZT5KdW48L2RhdGU+PC9wdWItZGF0ZXM+PHllYXI+
MjAwNzwveWVhcj48L2RhdGVzPjxrZXl3b3Jkcz48a2V5d29yZD5BZG9sZXNjZW50PC9rZXl3b3Jk
PjxrZXl3b3JkPkFkdWx0PC9rZXl3b3JkPjxrZXl3b3JkPkJyb25jaG9hbHZlb2xhciBMYXZhZ2Ug
Rmx1aWQ8L2tleXdvcmQ+PGtleXdvcmQ+QnJvbmNob3Njb3B5PC9rZXl3b3JkPjxrZXl3b3JkPkNv
bW9yYmlkaXR5PC9rZXl3b3JkPjxrZXl3b3JkPkNvbmZvdW5kaW5nIEZhY3RvcnMgKEVwaWRlbWlv
bG9neSk8L2tleXdvcmQ+PGtleXdvcmQ+RmVtYWxlPC9rZXl3b3JkPjxrZXl3b3JkPkdyYWZ0IFJl
amVjdGlvbjwva2V5d29yZD48a2V5d29yZD5IdW1hbnM8L2tleXdvcmQ+PGtleXdvcmQ+THVuZzwv
a2V5d29yZD48a2V5d29yZD5MdW5nIFRyYW5zcGxhbnRhdGlvbjwva2V5d29yZD48a2V5d29yZD5N
YWxlPC9rZXl3b3JkPjxrZXl3b3JkPk1pZGRsZSBBZ2VkPC9rZXl3b3JkPjxrZXl3b3JkPlBlcHNp
biBBPC9rZXl3b3JkPjxrZXl3b3JkPlByb3NwZWN0aXZlIFN0dWRpZXM8L2tleXdvcmQ+PGtleXdv
cmQ+UmVzcGlyYXRvcnkgQXNwaXJhdGlvbjwva2V5d29yZD48a2V5d29yZD5UcmFuc3BsYW50YXRp
b24sIEhvbW9sb2dvdXM8L2tleXdvcmQ+PC9rZXl3b3Jkcz48dXJscz48cmVsYXRlZC11cmxzPjx1
cmw+aHR0cDovL3d3dy5uY2JpLm5sbS5uaWguZ292L3B1Ym1lZC8xNzQxMzEyNjwvdXJsPjwvcmVs
YXRlZC11cmxzPjwvdXJscz48aXNibj4xMDczLTQ0OVg8L2lzYm4+PHRpdGxlcz48dGl0bGU+UGVw
c2luLCBhIGJpb21hcmtlciBvZiBnYXN0cmljIGFzcGlyYXRpb24gaW4gbHVuZyBhbGxvZ3JhZnRz
OiBhIHB1dGF0aXZlIGFzc29jaWF0aW9uIHdpdGggcmVqZWN0aW9uPC90aXRsZT48c2Vjb25kYXJ5
LXRpdGxlPkFtIEogUmVzcGlyIENyaXQgQ2FyZSBNZWQ8L3NlY29uZGFyeS10aXRsZT48L3RpdGxl
cz48cGFnZXM+MTI5OC0zMDM8L3BhZ2VzPjxudW1iZXI+MTI8L251bWJlcj48Y29udHJpYnV0b3Jz
PjxhdXRob3JzPjxhdXRob3I+U3Rvdm9sZCwgUi48L2F1dGhvcj48YXV0aG9yPkZvcnJlc3QsIEku
IEEuPC9hdXRob3I+PGF1dGhvcj5Db3JyaXMsIFAuIEEuPC9hdXRob3I+PGF1dGhvcj5NdXJwaHks
IEQuIE0uPC9hdXRob3I+PGF1dGhvcj5TbWl0aCwgSi4gQS48L2F1dGhvcj48YXV0aG9yPkRlY2Fs
bWVyLCBTLjwvYXV0aG9yPjxhdXRob3I+Sm9obnNvbiwgRy4gRS48L2F1dGhvcj48YXV0aG9yPkRh
cmssIEouIEguPC9hdXRob3I+PGF1dGhvcj5QZWFyc29uLCBKLiBQLjwvYXV0aG9yPjxhdXRob3I+
V2FyZCwgQy48L2F1dGhvcj48L2F1dGhvcnM+PC9jb250cmlidXRvcnM+PGxhbmd1YWdlPmVuZzwv
bGFuZ3VhZ2U+PGFkZGVkLWRhdGUgZm9ybWF0PSJ1dGMiPjE0NjI4OTA2ODk8L2FkZGVkLWRhdGU+
PHJlZi10eXBlIG5hbWU9IkpvdXJuYWwgQXJ0aWNsZSI+MTc8L3JlZi10eXBlPjxyZWMtbnVtYmVy
PjExMjwvcmVjLW51bWJlcj48bGFzdC11cGRhdGVkLWRhdGUgZm9ybWF0PSJ1dGMiPjE0NjI4OTA2
ODk8L2xhc3QtdXBkYXRlZC1kYXRlPjxhY2Nlc3Npb24tbnVtPjE3NDEzMTI2PC9hY2Nlc3Npb24t
bnVtPjxlbGVjdHJvbmljLXJlc291cmNlLW51bT4xMC4xMTY0L3JjY20uMjAwNjEwLTE0ODVPQzwv
ZWxlY3Ryb25pYy1yZXNvdXJjZS1udW0+PHZvbHVtZT4xNzU8L3ZvbHVtZT48L3JlY29yZD48L0Np
dGU+PENpdGU+PEF1dGhvcj5EJmFwb3M7T3ZpZGlvPC9BdXRob3I+PFllYXI+MjAwNTwvWWVhcj48
SURUZXh0PkJpbGUgYWNpZCBhc3BpcmF0aW9uIGFuZCB0aGUgZGV2ZWxvcG1lbnQgb2YgYnJvbmNo
aW9saXRpcyBvYmxpdGVyYW5zIGFmdGVyIGx1bmcgdHJhbnNwbGFudGF0aW9uPC9JRFRleHQ+PHJl
Y29yZD48ZGF0ZXM+PHB1Yi1kYXRlcz48ZGF0ZT5NYXk8L2RhdGU+PC9wdWItZGF0ZXM+PHllYXI+
MjAwNTwveWVhcj48L2RhdGVzPjxrZXl3b3Jkcz48a2V5d29yZD5BY3R1YXJpYWwgQW5hbHlzaXM8
L2tleXdvcmQ+PGtleXdvcmQ+QmlsZSBBY2lkcyBhbmQgU2FsdHM8L2tleXdvcmQ+PGtleXdvcmQ+
QmlvbWFya2Vyczwva2V5d29yZD48a2V5d29yZD5Ccm9uY2hpb2xpdGlzIE9ibGl0ZXJhbnM8L2tl
eXdvcmQ+PGtleXdvcmQ+QnJvbmNob2FsdmVvbGFyIExhdmFnZSBGbHVpZDwva2V5d29yZD48a2V5
d29yZD5Ccm9uY2hvc2NvcHk8L2tleXdvcmQ+PGtleXdvcmQ+RGlzZWFzZS1GcmVlIFN1cnZpdmFs
PC9rZXl3b3JkPjxrZXl3b3JkPkVuenltZS1MaW5rZWQgSW1tdW5vc29yYmVudCBBc3NheTwva2V5
d29yZD48a2V5d29yZD5Gb2xsb3ctVXAgU3R1ZGllczwva2V5d29yZD48a2V5d29yZD5HYXN0cm9l
c29waGFnZWFsIFJlZmx1eDwva2V5d29yZD48a2V5d29yZD5IdW1hbnM8L2tleXdvcmQ+PGtleXdv
cmQ+SW5mbGFtbWF0aW9uPC9rZXl3b3JkPjxrZXl3b3JkPkludGVybGV1a2luLTE1PC9rZXl3b3Jk
PjxrZXl3b3JkPkludGVybGV1a2luLTg8L2tleXdvcmQ+PGtleXdvcmQ+TGV1a29jeXRlIENvdW50
PC9rZXl3b3JkPjxrZXl3b3JkPkx1bmcgVHJhbnNwbGFudGF0aW9uPC9rZXl3b3JkPjxrZXl3b3Jk
Pk5ldXRyb3BoaWxzPC9rZXl3b3JkPjxrZXl3b3JkPk9udGFyaW88L2tleXdvcmQ+PGtleXdvcmQ+
UHJldmFsZW5jZTwva2V5d29yZD48a2V5d29yZD5SZXNwaXJhdG9yeSBGdW5jdGlvbiBUZXN0czwv
a2V5d29yZD48a2V5d29yZD5SaXNrIEZhY3RvcnM8L2tleXdvcmQ+PGtleXdvcmQ+U3BlY3Ryb3Bo
b3RvbWV0cnk8L2tleXdvcmQ+PGtleXdvcmQ+U3Vydml2YWwgQW5hbHlzaXM8L2tleXdvcmQ+PGtl
eXdvcmQ+VGltZSBGYWN0b3JzPC9rZXl3b3JkPjwva2V5d29yZHM+PHVybHM+PHJlbGF0ZWQtdXJs
cz48dXJsPmh0dHA6Ly93d3cubmNiaS5ubG0ubmloLmdvdi9wdWJtZWQvMTU4Njc3OTI8L3VybD48
L3JlbGF0ZWQtdXJscz48L3VybHM+PGlzYm4+MDAyMi01MjIzPC9pc2JuPjx0aXRsZXM+PHRpdGxl
PkJpbGUgYWNpZCBhc3BpcmF0aW9uIGFuZCB0aGUgZGV2ZWxvcG1lbnQgb2YgYnJvbmNoaW9saXRp
cyBvYmxpdGVyYW5zIGFmdGVyIGx1bmcgdHJhbnNwbGFudGF0aW9uPC90aXRsZT48c2Vjb25kYXJ5
LXRpdGxlPkogVGhvcmFjIENhcmRpb3Zhc2MgU3VyZzwvc2Vjb25kYXJ5LXRpdGxlPjwvdGl0bGVz
PjxwYWdlcz4xMTQ0LTUyPC9wYWdlcz48bnVtYmVyPjU8L251bWJlcj48Y29udHJpYnV0b3JzPjxh
dXRob3JzPjxhdXRob3I+RCZhcG9zO092aWRpbywgRi48L2F1dGhvcj48YXV0aG9yPk11cmEsIE0u
PC9hdXRob3I+PGF1dGhvcj5Uc2FuZywgTS48L2F1dGhvcj48YXV0aG9yPldhZGRlbGwsIFQuIEsu
PC9hdXRob3I+PGF1dGhvcj5IdXRjaGVvbiwgTS4gQS48L2F1dGhvcj48YXV0aG9yPlNpbmdlciwg
TC4gRy48L2F1dGhvcj48YXV0aG9yPkhhZGppbGlhZGlzLCBELjwvYXV0aG9yPjxhdXRob3I+Q2hh
cGFycm8sIEMuPC9hdXRob3I+PGF1dGhvcj5HdXRpZXJyZXosIEMuPC9hdXRob3I+PGF1dGhvcj5Q
aWVycmUsIEEuPC9hdXRob3I+PGF1dGhvcj5EYXJsaW5nLCBHLjwvYXV0aG9yPjxhdXRob3I+TGl1
LCBNLjwvYXV0aG9yPjxhdXRob3I+S2VzaGF2amVlLCBTLjwvYXV0aG9yPjwvYXV0aG9ycz48L2Nv
bnRyaWJ1dG9ycz48bGFuZ3VhZ2U+ZW5nPC9sYW5ndWFnZT48YWRkZWQtZGF0ZSBmb3JtYXQ9InV0
YyI+MTQ2MzEwMjQ3MTwvYWRkZWQtZGF0ZT48cmVmLXR5cGUgbmFtZT0iSm91cm5hbCBBcnRpY2xl
Ij4xNzwvcmVmLXR5cGU+PHJlYy1udW1iZXI+MTc1PC9yZWMtbnVtYmVyPjxsYXN0LXVwZGF0ZWQt
ZGF0ZSBmb3JtYXQ9InV0YyI+MTQ2MzEwMjQ3MTwvbGFzdC11cGRhdGVkLWRhdGU+PGFjY2Vzc2lv
bi1udW0+MTU4Njc3OTI8L2FjY2Vzc2lvbi1udW0+PGVsZWN0cm9uaWMtcmVzb3VyY2UtbnVtPjEw
LjEwMTYvai5qdGN2cy4yMDA0LjEwLjAzNTwvZWxlY3Ryb25pYy1yZXNvdXJjZS1udW0+PHZvbHVt
ZT4xMjk8L3ZvbHVtZT48L3JlY29yZD48L0NpdGU+PENpdGU+PEF1dGhvcj5XYXJkPC9BdXRob3I+
PFllYXI+MjAwNTwvWWVhcj48SURUZXh0PlBlcHNpbiBsaWtlIGFjdGl2aXR5IGluIGJyb25jaG9h
bHZlb2xhciBsYXZhZ2UgZmx1aWQgaXMgc3VnZ2VzdGl2ZSBvZiBnYXN0cmljIGFzcGlyYXRpb24g
aW4gbHVuZyBhbGxvZ3JhZnRzPC9JRFRleHQ+PHJlY29yZD48ZGF0ZXM+PHB1Yi1kYXRlcz48ZGF0
ZT5PY3Q8L2RhdGU+PC9wdWItZGF0ZXM+PHllYXI+MjAwNTwveWVhcj48L2RhdGVzPjxrZXl3b3Jk
cz48a2V5d29yZD5BZHVsdDwva2V5d29yZD48a2V5d29yZD5Ccm9uY2hvYWx2ZW9sYXIgTGF2YWdl
IEZsdWlkPC9rZXl3b3JkPjxrZXl3b3JkPkVuenltZS1MaW5rZWQgSW1tdW5vc29yYmVudCBBc3Nh
eTwva2V5d29yZD48a2V5d29yZD5GZW1hbGU8L2tleXdvcmQ+PGtleXdvcmQ+SHVtYW5zPC9rZXl3
b3JkPjxrZXl3b3JkPkx1bmcgVHJhbnNwbGFudGF0aW9uPC9rZXl3b3JkPjxrZXl3b3JkPk1hbGU8
L2tleXdvcmQ+PGtleXdvcmQ+TWlkZGxlIEFnZWQ8L2tleXdvcmQ+PGtleXdvcmQ+UGVwc2luIEE8
L2tleXdvcmQ+PGtleXdvcmQ+UGVwc2lub2dlbnM8L2tleXdvcmQ+PGtleXdvcmQ+UG5ldW1vbmlh
LCBBc3BpcmF0aW9uPC9rZXl3b3JkPjxrZXl3b3JkPlRyYW5zcGxhbnRhdGlvbiwgSG9tb2xvZ291
czwva2V5d29yZD48L2tleXdvcmRzPjx1cmxzPjxyZWxhdGVkLXVybHM+PHVybD5odHRwOi8vd3d3
Lm5jYmkubmxtLm5paC5nb3YvcHVibWVkLzE2MDU1NjE0PC91cmw+PC9yZWxhdGVkLXVybHM+PC91
cmxzPjxpc2JuPjAwNDAtNjM3NjwvaXNibj48Y3VzdG9tMj5QTUMxNzQ3MjE5PC9jdXN0b20yPjx0
aXRsZXM+PHRpdGxlPlBlcHNpbiBsaWtlIGFjdGl2aXR5IGluIGJyb25jaG9hbHZlb2xhciBsYXZh
Z2UgZmx1aWQgaXMgc3VnZ2VzdGl2ZSBvZiBnYXN0cmljIGFzcGlyYXRpb24gaW4gbHVuZyBhbGxv
Z3JhZnRzPC90aXRsZT48c2Vjb25kYXJ5LXRpdGxlPlRob3JheDwvc2Vjb25kYXJ5LXRpdGxlPjwv
dGl0bGVzPjxwYWdlcz44NzItNDwvcGFnZXM+PG51bWJlcj4xMDwvbnVtYmVyPjxjb250cmlidXRv
cnM+PGF1dGhvcnM+PGF1dGhvcj5XYXJkLCBDLjwvYXV0aG9yPjxhdXRob3I+Rm9ycmVzdCwgSS4g
QS48L2F1dGhvcj48YXV0aG9yPkJyb3dubGVlLCBJLiBBLjwvYXV0aG9yPjxhdXRob3I+Sm9obnNv
biwgRy4gRS48L2F1dGhvcj48YXV0aG9yPk11cnBoeSwgRC4gTS48L2F1dGhvcj48YXV0aG9yPlBl
YXJzb24sIEouIFAuPC9hdXRob3I+PGF1dGhvcj5EYXJrLCBKLiBILjwvYXV0aG9yPjxhdXRob3I+
Q29ycmlzLCBQLiBBLjwvYXV0aG9yPjwvYXV0aG9ycz48L2NvbnRyaWJ1dG9ycz48bGFuZ3VhZ2U+
ZW5nPC9sYW5ndWFnZT48YWRkZWQtZGF0ZSBmb3JtYXQ9InV0YyI+MTQ2MzEwNDA1MDwvYWRkZWQt
ZGF0ZT48cmVmLXR5cGUgbmFtZT0iSm91cm5hbCBBcnRpY2xlIj4xNzwvcmVmLXR5cGU+PHJlYy1u
dW1iZXI+MTgwPC9yZWMtbnVtYmVyPjxsYXN0LXVwZGF0ZWQtZGF0ZSBmb3JtYXQ9InV0YyI+MTQ2
MzEwNDA1MDwvbGFzdC11cGRhdGVkLWRhdGU+PGFjY2Vzc2lvbi1udW0+MTYwNTU2MTQ8L2FjY2Vz
c2lvbi1udW0+PGVsZWN0cm9uaWMtcmVzb3VyY2UtbnVtPjEwLjExMzYvdGh4LjIwMDQuMDM2NDI2
PC9lbGVjdHJvbmljLXJlc291cmNlLW51bT48dm9sdW1lPjYwPC92b2x1bWU+PC9yZWNvcmQ+PC9D
aXRlPjwvRW5kTm90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FD5027" w:rsidRPr="00B6576B">
        <w:rPr>
          <w:rFonts w:ascii="Book Antiqua" w:hAnsi="Book Antiqua" w:cs="Times New Roman"/>
        </w:rPr>
      </w:r>
      <w:r w:rsidR="00FD5027" w:rsidRPr="00B6576B">
        <w:rPr>
          <w:rFonts w:ascii="Book Antiqua" w:hAnsi="Book Antiqua" w:cs="Times New Roman"/>
        </w:rPr>
        <w:fldChar w:fldCharType="separate"/>
      </w:r>
      <w:r w:rsidR="008A3031" w:rsidRPr="00B6576B">
        <w:rPr>
          <w:rFonts w:ascii="Book Antiqua" w:hAnsi="Book Antiqua" w:cs="Times New Roman"/>
          <w:noProof/>
          <w:vertAlign w:val="superscript"/>
        </w:rPr>
        <w:t>35,37,57,78,79</w:t>
      </w:r>
      <w:r w:rsidR="00FD5027" w:rsidRPr="00B6576B">
        <w:rPr>
          <w:rFonts w:ascii="Book Antiqua" w:hAnsi="Book Antiqua" w:cs="Times New Roman"/>
        </w:rPr>
        <w:fldChar w:fldCharType="end"/>
      </w:r>
      <w:r w:rsidR="009F1E9A" w:rsidRPr="00B6576B">
        <w:rPr>
          <w:rFonts w:ascii="Book Antiqua" w:hAnsi="Book Antiqua" w:cs="Times New Roman"/>
          <w:vertAlign w:val="superscript"/>
        </w:rPr>
        <w:t>]</w:t>
      </w:r>
      <w:r w:rsidR="009F1E9A" w:rsidRPr="00B6576B">
        <w:rPr>
          <w:rFonts w:ascii="Book Antiqua" w:hAnsi="Book Antiqua" w:cs="Times New Roman"/>
        </w:rPr>
        <w:t>.</w:t>
      </w:r>
      <w:r w:rsidR="00FD5027" w:rsidRPr="00B6576B">
        <w:rPr>
          <w:rFonts w:ascii="Book Antiqua" w:hAnsi="Book Antiqua" w:cs="Times New Roman"/>
        </w:rPr>
        <w:t xml:space="preserve"> </w:t>
      </w:r>
      <w:r w:rsidR="00F819D1" w:rsidRPr="00B6576B">
        <w:rPr>
          <w:rFonts w:ascii="Book Antiqua" w:hAnsi="Book Antiqua" w:cs="Times New Roman"/>
        </w:rPr>
        <w:t xml:space="preserve">Bile aspiration is cytotoxic, disrupts cellular membranes, and damages type II </w:t>
      </w:r>
      <w:proofErr w:type="spellStart"/>
      <w:r w:rsidR="00F819D1" w:rsidRPr="00B6576B">
        <w:rPr>
          <w:rFonts w:ascii="Book Antiqua" w:hAnsi="Book Antiqua" w:cs="Times New Roman"/>
        </w:rPr>
        <w:t>pneumocytes</w:t>
      </w:r>
      <w:proofErr w:type="spellEnd"/>
      <w:r w:rsidR="00FC4E37" w:rsidRPr="00B6576B">
        <w:rPr>
          <w:rFonts w:ascii="Book Antiqua" w:hAnsi="Book Antiqua" w:cs="Times New Roman"/>
          <w:vertAlign w:val="superscript"/>
        </w:rPr>
        <w:t>[</w:t>
      </w:r>
      <w:r w:rsidR="00F819D1"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Oelberg&lt;/Author&gt;&lt;Year&gt;1990&lt;/Year&gt;&lt;IDText&gt;Bile salt-induced intracellular Ca++ accumulation in type II pneumocytes&lt;/IDText&gt;&lt;DisplayText&gt;&lt;style face="superscript"&gt;80&lt;/style&gt;&lt;/DisplayText&gt;&lt;record&gt;&lt;keywords&gt;&lt;keyword&gt;Animals&lt;/keyword&gt;&lt;keyword&gt;Bile Acids and Salts&lt;/keyword&gt;&lt;keyword&gt;Calcium&lt;/keyword&gt;&lt;keyword&gt;Cell Membrane Permeability&lt;/keyword&gt;&lt;keyword&gt;Cell Survival&lt;/keyword&gt;&lt;keyword&gt;Chenodeoxycholic Acid&lt;/keyword&gt;&lt;keyword&gt;Cholic Acids&lt;/keyword&gt;&lt;keyword&gt;Humans&lt;/keyword&gt;&lt;keyword&gt;Infant, Newborn&lt;/keyword&gt;&lt;keyword&gt;Lung&lt;/keyword&gt;&lt;keyword&gt;Male&lt;/keyword&gt;&lt;keyword&gt;Meconium Aspiration Syndrome&lt;/keyword&gt;&lt;keyword&gt;Rats&lt;/keyword&gt;&lt;keyword&gt;Rats, Inbred Strains&lt;/keyword&gt;&lt;/keywords&gt;&lt;urls&gt;&lt;related-urls&gt;&lt;url&gt;http://www.ncbi.nlm.nih.gov/pubmed/2126319&lt;/url&gt;&lt;/related-urls&gt;&lt;/urls&gt;&lt;isbn&gt;0341-2040&lt;/isbn&gt;&lt;titles&gt;&lt;title&gt;Bile salt-induced intracellular Ca++ accumulation in type II pneumocytes&lt;/title&gt;&lt;secondary-title&gt;Lung&lt;/secondary-title&gt;&lt;/titles&gt;&lt;pages&gt;297-308&lt;/pages&gt;&lt;number&gt;6&lt;/number&gt;&lt;contributors&gt;&lt;authors&gt;&lt;author&gt;Oelberg, D. G.&lt;/author&gt;&lt;author&gt;Downey, S. A.&lt;/author&gt;&lt;author&gt;Flynn, M. M.&lt;/author&gt;&lt;/authors&gt;&lt;/contributors&gt;&lt;language&gt;eng&lt;/language&gt;&lt;added-date format="utc"&gt;1463242773&lt;/added-date&gt;&lt;ref-type name="Journal Article"&gt;17&lt;/ref-type&gt;&lt;dates&gt;&lt;year&gt;1990&lt;/year&gt;&lt;/dates&gt;&lt;rec-number&gt;252&lt;/rec-number&gt;&lt;last-updated-date format="utc"&gt;1463242773&lt;/last-updated-date&gt;&lt;accession-num&gt;2126319&lt;/accession-num&gt;&lt;volume&gt;168&lt;/volume&gt;&lt;/record&gt;&lt;/Cite&gt;&lt;/EndNote&gt;</w:instrText>
      </w:r>
      <w:r w:rsidR="00F819D1" w:rsidRPr="00B6576B">
        <w:rPr>
          <w:rFonts w:ascii="Book Antiqua" w:hAnsi="Book Antiqua" w:cs="Times New Roman"/>
        </w:rPr>
        <w:fldChar w:fldCharType="separate"/>
      </w:r>
      <w:r w:rsidR="008A3031" w:rsidRPr="00B6576B">
        <w:rPr>
          <w:rFonts w:ascii="Book Antiqua" w:hAnsi="Book Antiqua" w:cs="Times New Roman"/>
          <w:noProof/>
          <w:vertAlign w:val="superscript"/>
        </w:rPr>
        <w:t>80</w:t>
      </w:r>
      <w:r w:rsidR="00F819D1" w:rsidRPr="00B6576B">
        <w:rPr>
          <w:rFonts w:ascii="Book Antiqua" w:hAnsi="Book Antiqua" w:cs="Times New Roman"/>
        </w:rPr>
        <w:fldChar w:fldCharType="end"/>
      </w:r>
      <w:r w:rsidR="00FC4E37" w:rsidRPr="00B6576B">
        <w:rPr>
          <w:rFonts w:ascii="Book Antiqua" w:hAnsi="Book Antiqua" w:cs="Times New Roman"/>
          <w:vertAlign w:val="superscript"/>
        </w:rPr>
        <w:t>]</w:t>
      </w:r>
      <w:r w:rsidR="00FC4E37" w:rsidRPr="00B6576B">
        <w:rPr>
          <w:rFonts w:ascii="Book Antiqua" w:hAnsi="Book Antiqua" w:cs="Times New Roman"/>
        </w:rPr>
        <w:t>,</w:t>
      </w:r>
      <w:r w:rsidR="00F819D1" w:rsidRPr="00B6576B">
        <w:rPr>
          <w:rFonts w:ascii="Book Antiqua" w:hAnsi="Book Antiqua" w:cs="Times New Roman"/>
        </w:rPr>
        <w:t xml:space="preserve"> which are responsible for surfactant protein and phospholipid production and homeostasis</w:t>
      </w:r>
      <w:r w:rsidR="00657965" w:rsidRPr="00B6576B">
        <w:rPr>
          <w:rFonts w:ascii="Book Antiqua" w:hAnsi="Book Antiqua" w:cs="Times New Roman"/>
          <w:vertAlign w:val="superscript"/>
        </w:rPr>
        <w:t>[</w:t>
      </w:r>
      <w:r w:rsidR="00F819D1"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zNyw1Nyw4MSw4Mjwvc3R5bGU+PC9EaXNwbGF5VGV4dD48cmVj
b3JkPjxkYXRlcz48cHViLWRhdGVzPjxkYXRlPkF1ZzwvZGF0ZT48L3B1Yi1kYXRlcz48eWVhcj4y
MDA2PC95ZWFyPjwvZGF0ZXM+PGtleXdvcmRzPjxrZXl3b3JkPkJpbGUgQWNpZHMgYW5kIFNhbHRz
PC9rZXl3b3JkPjxrZXl3b3JkPkJyb25jaG9hbHZlb2xhciBMYXZhZ2UgRmx1aWQ8L2tleXdvcmQ+
PGtleXdvcmQ+Rm9sbG93LVVwIFN0dWRpZXM8L2tleXdvcmQ+PGtleXdvcmQ+SHVtYW5zPC9rZXl3
b3JkPjxrZXl3b3JkPkh5ZHJvZ2VuLUlvbiBDb25jZW50cmF0aW9uPC9rZXl3b3JkPjxrZXl3b3Jk
PkltbXVuaXR5LCBJbm5hdGU8L2tleXdvcmQ+PGtleXdvcmQ+THVuZyBUcmFuc3BsYW50YXRpb248
L2tleXdvcmQ+PGtleXdvcmQ+UGhvc3BoYXRpZHlsZ2x5Y2Vyb2xzPC9rZXl3b3JkPjxrZXl3b3Jk
PlB1bG1vbmFyeSBTdXJmYWN0YW50LUFzc29jaWF0ZWQgUHJvdGVpbiBBPC9rZXl3b3JkPjxrZXl3
b3JkPlB1bG1vbmFyeSBTdXJmYWN0YW50LUFzc29jaWF0ZWQgUHJvdGVpbiBEPC9rZXl3b3JkPjxr
ZXl3b3JkPlJlc3BpcmF0b3J5IEFzcGlyYXRpb248L2tleXdvcmQ+PGtleXdvcmQ+U3BoaW5nb215
ZWxpbnM8L2tleXdvcmQ+PGtleXdvcmQ+VHJhbnNwbGFudGF0aW9uLCBIb21vbG9nb3VzPC9rZXl3
b3JkPjwva2V5d29yZHM+PHVybHM+PHJlbGF0ZWQtdXJscz48dXJsPmh0dHA6Ly93d3cubmNiaS5u
bG0ubmloLmdvdi9wdWJtZWQvMTY4ODk1NDc8L3VybD48L3JlbGF0ZWQtdXJscz48L3VybHM+PGlz
Ym4+MTYwMC02MTM1PC9pc2JuPjx0aXRsZXM+PHRpdGxlPlRoZSBlZmZlY3Qgb2YgcmVmbHV4IGFu
ZCBiaWxlIGFjaWQgYXNwaXJhdGlvbiBvbiB0aGUgbHVuZyBhbGxvZ3JhZnQgYW5kIGl0cyBzdXJm
YWN0YW50IGFuZCBpbm5hdGUgaW1tdW5pdHkgbW9sZWN1bGVzIFNQLUEgYW5kIFNQLUQ8L3RpdGxl
PjxzZWNvbmRhcnktdGl0bGU+QW0gSiBUcmFuc3BsYW50PC9zZWNvbmRhcnktdGl0bGU+PC90aXRs
ZXM+PHBhZ2VzPjE5MzAtODwvcGFnZXM+PG51bWJlcj44PC9udW1iZXI+PGNvbnRyaWJ1dG9ycz48
YXV0aG9ycz48YXV0aG9yPkQmYXBvcztPdmlkaW8sIEYuPC9hdXRob3I+PGF1dGhvcj5NdXJhLCBN
LjwvYXV0aG9yPjxhdXRob3I+Umlkc2RhbGUsIFIuPC9hdXRob3I+PGF1dGhvcj5UYWthaGFzaGks
IEguPC9hdXRob3I+PGF1dGhvcj5XYWRkZWxsLCBULiBLLjwvYXV0aG9yPjxhdXRob3I+SHV0Y2hl
b24sIE0uPC9hdXRob3I+PGF1dGhvcj5IYWRqaWxpYWRpcywgRC48L2F1dGhvcj48YXV0aG9yPlNp
bmdlciwgTC4gRy48L2F1dGhvcj48YXV0aG9yPlBpZXJyZSwgQS48L2F1dGhvcj48YXV0aG9yPkNo
YXBhcnJvLCBDLjwvYXV0aG9yPjxhdXRob3I+R3V0aWVycmV6LCBDLjwvYXV0aG9yPjxhdXRob3I+
TWlsbGVyLCBMLjwvYXV0aG9yPjxhdXRob3I+RGFybGluZywgRy48L2F1dGhvcj48YXV0aG9yPkxp
dSwgTS48L2F1dGhvcj48YXV0aG9yPlBvc3QsIE0uPC9hdXRob3I+PGF1dGhvcj5LZXNoYXZqZWUs
IFMuPC9hdXRob3I+PC9hdXRob3JzPjwvY29udHJpYnV0b3JzPjxsYW5ndWFnZT5lbmc8L2xhbmd1
YWdlPjxhZGRlZC1kYXRlIGZvcm1hdD0idXRjIj4xNDYzMDk3MzE4PC9hZGRlZC1kYXRlPjxyZWYt
dHlwZSBuYW1lPSJKb3VybmFsIEFydGljbGUiPjE3PC9yZWYtdHlwZT48cmVjLW51bWJlcj4xNTk8
L3JlYy1udW1iZXI+PGxhc3QtdXBkYXRlZC1kYXRlIGZvcm1hdD0idXRjIj4xNDYzMDk3MzE4PC9s
YXN0LXVwZGF0ZWQtZGF0ZT48YWNjZXNzaW9uLW51bT4xNjg4OTU0NzwvYWNjZXNzaW9uLW51bT48
ZWxlY3Ryb25pYy1yZXNvdXJjZS1udW0+MTAuMTExMS9qLjE2MDAtNjE0My4yMDA2LjAxMzU3Lng8
L2VsZWN0cm9uaWMtcmVzb3VyY2UtbnVtPjx2b2x1bWU+Njwvdm9sdW1lPjwvcmVjb3JkPjwvQ2l0
ZT48Q2l0ZT48QXV0aG9yPkQmYXBvcztPdmlkaW88L0F1dGhvcj48WWVhcj4yMDA1PC9ZZWFyPjxJ
RFRleHQ+QmlsZSBhY2lkIGFzcGlyYXRpb24gYW5kIHRoZSBkZXZlbG9wbWVudCBvZiBicm9uY2hp
b2xpdGlzIG9ibGl0ZXJhbnMgYWZ0ZXIgbHVuZyB0cmFuc3BsYW50YXRpb248L0lEVGV4dD48cmVj
b3JkPjxkYXRlcz48cHViLWRhdGVzPjxkYXRlPk1heTwvZGF0ZT48L3B1Yi1kYXRlcz48eWVhcj4y
MDA1PC95ZWFyPjwvZGF0ZXM+PGtleXdvcmRzPjxrZXl3b3JkPkFjdHVhcmlhbCBBbmFseXNpczwv
a2V5d29yZD48a2V5d29yZD5CaWxlIEFjaWRzIGFuZCBTYWx0czwva2V5d29yZD48a2V5d29yZD5C
aW9tYXJrZXJzPC9rZXl3b3JkPjxrZXl3b3JkPkJyb25jaGlvbGl0aXMgT2JsaXRlcmFuczwva2V5
d29yZD48a2V5d29yZD5Ccm9uY2hvYWx2ZW9sYXIgTGF2YWdlIEZsdWlkPC9rZXl3b3JkPjxrZXl3
b3JkPkJyb25jaG9zY29weTwva2V5d29yZD48a2V5d29yZD5EaXNlYXNlLUZyZWUgU3Vydml2YWw8
L2tleXdvcmQ+PGtleXdvcmQ+RW56eW1lLUxpbmtlZCBJbW11bm9zb3JiZW50IEFzc2F5PC9rZXl3
b3JkPjxrZXl3b3JkPkZvbGxvdy1VcCBTdHVkaWVzPC9rZXl3b3JkPjxrZXl3b3JkPkdhc3Ryb2Vz
b3BoYWdlYWwgUmVmbHV4PC9rZXl3b3JkPjxrZXl3b3JkPkh1bWFuczwva2V5d29yZD48a2V5d29y
ZD5JbmZsYW1tYXRpb248L2tleXdvcmQ+PGtleXdvcmQ+SW50ZXJsZXVraW4tMTU8L2tleXdvcmQ+
PGtleXdvcmQ+SW50ZXJsZXVraW4tODwva2V5d29yZD48a2V5d29yZD5MZXVrb2N5dGUgQ291bnQ8
L2tleXdvcmQ+PGtleXdvcmQ+THVuZyBUcmFuc3BsYW50YXRpb248L2tleXdvcmQ+PGtleXdvcmQ+
TmV1dHJvcGhpbHM8L2tleXdvcmQ+PGtleXdvcmQ+T250YXJpbzwva2V5d29yZD48a2V5d29yZD5Q
cmV2YWxlbmNlPC9rZXl3b3JkPjxrZXl3b3JkPlJlc3BpcmF0b3J5IEZ1bmN0aW9uIFRlc3RzPC9r
ZXl3b3JkPjxrZXl3b3JkPlJpc2sgRmFjdG9yczwva2V5d29yZD48a2V5d29yZD5TcGVjdHJvcGhv
dG9tZXRyeTwva2V5d29yZD48a2V5d29yZD5TdXJ2aXZhbCBBbmFseXNpczwva2V5d29yZD48a2V5
d29yZD5UaW1lIEZhY3RvcnM8L2tleXdvcmQ+PC9rZXl3b3Jkcz48dXJscz48cmVsYXRlZC11cmxz
Pjx1cmw+aHR0cDovL3d3dy5uY2JpLm5sbS5uaWguZ292L3B1Ym1lZC8xNTg2Nzc5MjwvdXJsPjwv
cmVsYXRlZC11cmxzPjwvdXJscz48aXNibj4wMDIyLTUyMjM8L2lzYm4+PHRpdGxlcz48dGl0bGU+
QmlsZSBhY2lkIGFzcGlyYXRpb24gYW5kIHRoZSBkZXZlbG9wbWVudCBvZiBicm9uY2hpb2xpdGlz
IG9ibGl0ZXJhbnMgYWZ0ZXIgbHVuZyB0cmFuc3BsYW50YXRpb248L3RpdGxlPjxzZWNvbmRhcnkt
dGl0bGU+SiBUaG9yYWMgQ2FyZGlvdmFzYyBTdXJnPC9zZWNvbmRhcnktdGl0bGU+PC90aXRsZXM+
PHBhZ2VzPjExNDQtNTI8L3BhZ2VzPjxudW1iZXI+NTwvbnVtYmVyPjxjb250cmlidXRvcnM+PGF1
dGhvcnM+PGF1dGhvcj5EJmFwb3M7T3ZpZGlvLCBGLjwvYXV0aG9yPjxhdXRob3I+TXVyYSwgTS48
L2F1dGhvcj48YXV0aG9yPlRzYW5nLCBNLjwvYXV0aG9yPjxhdXRob3I+V2FkZGVsbCwgVC4gSy48
L2F1dGhvcj48YXV0aG9yPkh1dGNoZW9uLCBNLiBBLjwvYXV0aG9yPjxhdXRob3I+U2luZ2VyLCBM
LiBHLjwvYXV0aG9yPjxhdXRob3I+SGFkamlsaWFkaXMsIEQuPC9hdXRob3I+PGF1dGhvcj5DaGFw
YXJybywgQy48L2F1dGhvcj48YXV0aG9yPkd1dGllcnJleiwgQy48L2F1dGhvcj48YXV0aG9yPlBp
ZXJyZSwgQS48L2F1dGhvcj48YXV0aG9yPkRhcmxpbmcsIEcuPC9hdXRob3I+PGF1dGhvcj5MaXUs
IE0uPC9hdXRob3I+PGF1dGhvcj5LZXNoYXZqZWUsIFMuPC9hdXRob3I+PC9hdXRob3JzPjwvY29u
dHJpYnV0b3JzPjxsYW5ndWFnZT5lbmc8L2xhbmd1YWdlPjxhZGRlZC1kYXRlIGZvcm1hdD0idXRj
Ij4xNDYzMTAyNDcxPC9hZGRlZC1kYXRlPjxyZWYtdHlwZSBuYW1lPSJKb3VybmFsIEFydGljbGUi
PjE3PC9yZWYtdHlwZT48cmVjLW51bWJlcj4xNzU8L3JlYy1udW1iZXI+PGxhc3QtdXBkYXRlZC1k
YXRlIGZvcm1hdD0idXRjIj4xNDYzMTAyNDcxPC9sYXN0LXVwZGF0ZWQtZGF0ZT48YWNjZXNzaW9u
LW51bT4xNTg2Nzc5MjwvYWNjZXNzaW9uLW51bT48ZWxlY3Ryb25pYy1yZXNvdXJjZS1udW0+MTAu
MTAxNi9qLmp0Y3ZzLjIwMDQuMTAuMDM1PC9lbGVjdHJvbmljLXJlc291cmNlLW51bT48dm9sdW1l
PjEyOTwvdm9sdW1lPjwvcmVjb3JkPjwvQ2l0ZT48Q2l0ZT48QXV0aG9yPkFhcm9uc29uPC9BdXRo
b3I+PFllYXI+MjAxMjwvWWVhcj48SURUZXh0PlVzZSBvZiBhbiBpbnRyYXBlcmljYXJkaWFsLCBj
b250aW51b3VzLWZsb3csIGNlbnRyaWZ1Z2FsIHB1bXAgaW4gcGF0aWVudHMgYXdhaXRpbmcgaGVh
cnQgdHJhbnNwbGFudGF0aW9uPC9JRFRleHQ+PHJlY29yZD48ZGF0ZXM+PHB1Yi1kYXRlcz48ZGF0
ZT5KdW48L2RhdGU+PC9wdWItZGF0ZXM+PHllYXI+MjAxMjwveWVhcj48L2RhdGVzPjxrZXl3b3Jk
cz48a2V5d29yZD5BZHVsdDwva2V5d29yZD48a2V5d29yZD5BZ2VkPC9rZXl3b3JkPjxrZXl3b3Jk
PkZlbWFsZTwva2V5d29yZD48a2V5d29yZD5Gb2xsb3ctVXAgU3R1ZGllczwva2V5d29yZD48a2V5
d29yZD5IZWFydCBGYWlsdXJlPC9rZXl3b3JkPjxrZXl3b3JkPkhlYXJ0IFRyYW5zcGxhbnRhdGlv
bjwva2V5d29yZD48a2V5d29yZD5IZWFydC1Bc3Npc3QgRGV2aWNlczwva2V5d29yZD48a2V5d29y
ZD5IdW1hbnM8L2tleXdvcmQ+PGtleXdvcmQ+TWFsZTwva2V5d29yZD48a2V5d29yZD5NaWRkbGUg
QWdlZDwva2V5d29yZD48a2V5d29yZD5QZXJpY2FyZGl1bTwva2V5d29yZD48a2V5d29yZD5Qcm9z
cGVjdGl2ZSBTdHVkaWVzPC9rZXl3b3JkPjxrZXl3b3JkPlN1cnZleXMgYW5kIFF1ZXN0aW9ubmFp
cmVzPC9rZXl3b3JkPjxrZXl3b3JkPlN1cnZpdmFsIFJhdGU8L2tleXdvcmQ+PGtleXdvcmQ+VHJl
YXRtZW50IE91dGNvbWU8L2tleXdvcmQ+PGtleXdvcmQ+VmVudHJpY3VsYXIgRHlzZnVuY3Rpb24s
IExlZnQ8L2tleXdvcmQ+PGtleXdvcmQ+V2FpdGluZyBMaXN0czwva2V5d29yZD48L2tleXdvcmRz
Pjx1cmxzPjxyZWxhdGVkLXVybHM+PHVybD5odHRwOi8vd3d3Lm5jYmkubmxtLm5paC5nb3YvcHVi
bWVkLzIyNjE5Mjg0PC91cmw+PC9yZWxhdGVkLXVybHM+PC91cmxzPjxpc2JuPjE1MjQtNDUzOTwv
aXNibj48dGl0bGVzPjx0aXRsZT5Vc2Ugb2YgYW4gaW50cmFwZXJpY2FyZGlhbCwgY29udGludW91
cy1mbG93LCBjZW50cmlmdWdhbCBwdW1wIGluIHBhdGllbnRzIGF3YWl0aW5nIGhlYXJ0IHRyYW5z
cGxhbnRhdGlvbjwvdGl0bGU+PHNlY29uZGFyeS10aXRsZT5DaXJjdWxhdGlvbjwvc2Vjb25kYXJ5
LXRpdGxlPjwvdGl0bGVzPjxwYWdlcz4zMTkxLTIwMDwvcGFnZXM+PG51bWJlcj4yNTwvbnVtYmVy
Pjxjb250cmlidXRvcnM+PGF1dGhvcnM+PGF1dGhvcj5BYXJvbnNvbiwgSy4gRC48L2F1dGhvcj48
YXV0aG9yPlNsYXVnaHRlciwgTS4gUy48L2F1dGhvcj48YXV0aG9yPk1pbGxlciwgTC4gVy48L2F1
dGhvcj48YXV0aG9yPk1jR2VlLCBFLiBDLjwvYXV0aG9yPjxhdXRob3I+Q290dHMsIFcuIEcuPC9h
dXRob3I+PGF1dGhvcj5BY2tlciwgTS4gQS48L2F1dGhvcj48YXV0aG9yPkplc3N1cCwgTS4gTC48
L2F1dGhvcj48YXV0aG9yPkdyZWdvcmljLCBJLiBELjwvYXV0aG9yPjxhdXRob3I+TG95YWxrYSwg
UC48L2F1dGhvcj48YXV0aG9yPkZyYXppZXIsIE8uIEguPC9hdXRob3I+PGF1dGhvcj5KZWV2YW5h
bmRhbSwgVi48L2F1dGhvcj48YXV0aG9yPkFuZGVyc29uLCBBLiBTLjwvYXV0aG9yPjxhdXRob3I+
S29ybW9zLCBSLiBMLjwvYXV0aG9yPjxhdXRob3I+VGV1dGViZXJnLCBKLiBKLjwvYXV0aG9yPjxh
dXRob3I+TGV2eSwgVy4gQy48L2F1dGhvcj48YXV0aG9yPk5hZnRlbCwgRC4gQy48L2F1dGhvcj48
YXV0aG9yPkJpdHRtYW4sIFIuIE0uPC9hdXRob3I+PGF1dGhvcj5QYWdhbmksIEYuIEQuPC9hdXRo
b3I+PGF1dGhvcj5IYXRoYXdheSwgRC4gUi48L2F1dGhvcj48YXV0aG9yPkJveWNlLCBTLiBXLjwv
YXV0aG9yPjxhdXRob3I+SGVhcnRXYXJlIFZlbnRyaWN1bGFyIEFzc2lzdCBEZXZpY2UgKEhWQUQp
IEJyaWRnZSB0byBUcmFuc3BsYW50IEFEVkFOQ0UgVHJpYWwgSW52ZXN0aWdhdG9yczwvYXV0aG9y
PjwvYXV0aG9ycz48L2NvbnRyaWJ1dG9ycz48bGFuZ3VhZ2U+ZW5nPC9sYW5ndWFnZT48YWRkZWQt
ZGF0ZSBmb3JtYXQ9InV0YyI+MTQ2MjA0MDk3MDwvYWRkZWQtZGF0ZT48cmVmLXR5cGUgbmFtZT0i
Sm91cm5hbCBBcnRpY2xlIj4xNzwvcmVmLXR5cGU+PHJlYy1udW1iZXI+NTE8L3JlYy1udW1iZXI+
PGxhc3QtdXBkYXRlZC1kYXRlIGZvcm1hdD0idXRjIj4xNDYyMDQwOTcwPC9sYXN0LXVwZGF0ZWQt
ZGF0ZT48YWNjZXNzaW9uLW51bT4yMjYxOTI4NDwvYWNjZXNzaW9uLW51bT48ZWxlY3Ryb25pYy1y
ZXNvdXJjZS1udW0+MTAuMTE2MS9DSVJDVUxBVElPTkFIQS4xMTEuMDU4NDEyPC9lbGVjdHJvbmlj
LXJlc291cmNlLW51bT48dm9sdW1lPjEyNTwvdm9sdW1lPjwvcmVjb3JkPjwvQ2l0ZT48Q2l0ZT48
QXV0aG9yPkQmYXBvcztPdmlkaW88L0F1dGhvcj48WWVhcj4yMDA2PC9ZZWFyPjxJRFRleHQ+R2Fz
dHJvZXNvcGhhZ2VhbCByZWZsdXggYW5kIGx1bmcgdHJhbnNwbGFudGF0aW9uPC9JRFRleHQ+PHJl
Y29yZD48a2V5d29yZHM+PGtleXdvcmQ+QnJvbmNoaW9saXRpcyBPYmxpdGVyYW5zPC9rZXl3b3Jk
PjxrZXl3b3JkPkVzb3BoYWdlYWwgcEggTW9uaXRvcmluZzwva2V5d29yZD48a2V5d29yZD5HYXN0
cm9lc29waGFnZWFsIFJlZmx1eDwva2V5d29yZD48a2V5d29yZD5IdW1hbnM8L2tleXdvcmQ+PGtl
eXdvcmQ+SW1tdW5pdHksIElubmF0ZTwva2V5d29yZD48a2V5d29yZD5MdW5nPC9rZXl3b3JkPjxr
ZXl3b3JkPkx1bmcgRGlzZWFzZXM8L2tleXdvcmQ+PGtleXdvcmQ+THVuZyBUcmFuc3BsYW50YXRp
b248L2tleXdvcmQ+PGtleXdvcmQ+TXVjb2NpbGlhcnkgQ2xlYXJhbmNlPC9rZXl3b3JkPjwva2V5
d29yZHM+PHVybHM+PHJlbGF0ZWQtdXJscz48dXJsPmh0dHA6Ly93d3cubmNiaS5ubG0ubmloLmdv
di9wdWJtZWQvMTY5ODQ1MjU8L3VybD48L3JlbGF0ZWQtdXJscz48L3VybHM+PGlzYm4+MTEyMC04
Njk0PC9pc2JuPjx0aXRsZXM+PHRpdGxlPkdhc3Ryb2Vzb3BoYWdlYWwgcmVmbHV4IGFuZCBsdW5n
IHRyYW5zcGxhbnRhdGlvbjwvdGl0bGU+PHNlY29uZGFyeS10aXRsZT5EaXMgRXNvcGhhZ3VzPC9z
ZWNvbmRhcnktdGl0bGU+PC90aXRsZXM+PHBhZ2VzPjMxNS0yMDwvcGFnZXM+PG51bWJlcj41PC9u
dW1iZXI+PGNvbnRyaWJ1dG9ycz48YXV0aG9ycz48YXV0aG9yPkQmYXBvcztPdmlkaW8sIEYuPC9h
dXRob3I+PGF1dGhvcj5LZXNoYXZqZWUsIFMuPC9hdXRob3I+PC9hdXRob3JzPjwvY29udHJpYnV0
b3JzPjxsYW5ndWFnZT5lbmc8L2xhbmd1YWdlPjxhZGRlZC1kYXRlIGZvcm1hdD0idXRjIj4xNDYz
MjQyODU4PC9hZGRlZC1kYXRlPjxyZWYtdHlwZSBuYW1lPSJKb3VybmFsIEFydGljbGUiPjE3PC9y
ZWYtdHlwZT48ZGF0ZXM+PHllYXI+MjAwNjwveWVhcj48L2RhdGVzPjxyZWMtbnVtYmVyPjI1Mzwv
cmVjLW51bWJlcj48bGFzdC11cGRhdGVkLWRhdGUgZm9ybWF0PSJ1dGMiPjE0NjMyNDI4NTg8L2xh
c3QtdXBkYXRlZC1kYXRlPjxhY2Nlc3Npb24tbnVtPjE2OTg0NTI1PC9hY2Nlc3Npb24tbnVtPjxl
bGVjdHJvbmljLXJlc291cmNlLW51bT4xMC4xMTExL2ouMTQ0Mi0yMDUwLjIwMDYuMDA2MDMueDwv
ZWxlY3Ryb25pYy1yZXNvdXJjZS1udW0+PHZvbHVtZT4xOTwvdm9sdW1lPjwvcmVjb3JkPjwvQ2l0
ZT48L0VuZE5vdGU+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jwv
WWVhcj48SURUZXh0PlRoZSBlZmZlY3Qgb2YgcmVmbHV4IGFuZCBiaWxlIGFjaWQgYXNwaXJhdGlv
biBvbiB0aGUgbHVuZyBhbGxvZ3JhZnQgYW5kIGl0cyBzdXJmYWN0YW50IGFuZCBpbm5hdGUgaW1t
dW5pdHkgbW9sZWN1bGVzIFNQLUEgYW5kIFNQLUQ8L0lEVGV4dD48RGlzcGxheVRleHQ+PHN0eWxl
IGZhY2U9InN1cGVyc2NyaXB0Ij4zNyw1Nyw4MSw4Mjwvc3R5bGU+PC9EaXNwbGF5VGV4dD48cmVj
b3JkPjxkYXRlcz48cHViLWRhdGVzPjxkYXRlPkF1ZzwvZGF0ZT48L3B1Yi1kYXRlcz48eWVhcj4y
MDA2PC95ZWFyPjwvZGF0ZXM+PGtleXdvcmRzPjxrZXl3b3JkPkJpbGUgQWNpZHMgYW5kIFNhbHRz
PC9rZXl3b3JkPjxrZXl3b3JkPkJyb25jaG9hbHZlb2xhciBMYXZhZ2UgRmx1aWQ8L2tleXdvcmQ+
PGtleXdvcmQ+Rm9sbG93LVVwIFN0dWRpZXM8L2tleXdvcmQ+PGtleXdvcmQ+SHVtYW5zPC9rZXl3
b3JkPjxrZXl3b3JkPkh5ZHJvZ2VuLUlvbiBDb25jZW50cmF0aW9uPC9rZXl3b3JkPjxrZXl3b3Jk
PkltbXVuaXR5LCBJbm5hdGU8L2tleXdvcmQ+PGtleXdvcmQ+THVuZyBUcmFuc3BsYW50YXRpb248
L2tleXdvcmQ+PGtleXdvcmQ+UGhvc3BoYXRpZHlsZ2x5Y2Vyb2xzPC9rZXl3b3JkPjxrZXl3b3Jk
PlB1bG1vbmFyeSBTdXJmYWN0YW50LUFzc29jaWF0ZWQgUHJvdGVpbiBBPC9rZXl3b3JkPjxrZXl3
b3JkPlB1bG1vbmFyeSBTdXJmYWN0YW50LUFzc29jaWF0ZWQgUHJvdGVpbiBEPC9rZXl3b3JkPjxr
ZXl3b3JkPlJlc3BpcmF0b3J5IEFzcGlyYXRpb248L2tleXdvcmQ+PGtleXdvcmQ+U3BoaW5nb215
ZWxpbnM8L2tleXdvcmQ+PGtleXdvcmQ+VHJhbnNwbGFudGF0aW9uLCBIb21vbG9nb3VzPC9rZXl3
b3JkPjwva2V5d29yZHM+PHVybHM+PHJlbGF0ZWQtdXJscz48dXJsPmh0dHA6Ly93d3cubmNiaS5u
bG0ubmloLmdvdi9wdWJtZWQvMTY4ODk1NDc8L3VybD48L3JlbGF0ZWQtdXJscz48L3VybHM+PGlz
Ym4+MTYwMC02MTM1PC9pc2JuPjx0aXRsZXM+PHRpdGxlPlRoZSBlZmZlY3Qgb2YgcmVmbHV4IGFu
ZCBiaWxlIGFjaWQgYXNwaXJhdGlvbiBvbiB0aGUgbHVuZyBhbGxvZ3JhZnQgYW5kIGl0cyBzdXJm
YWN0YW50IGFuZCBpbm5hdGUgaW1tdW5pdHkgbW9sZWN1bGVzIFNQLUEgYW5kIFNQLUQ8L3RpdGxl
PjxzZWNvbmRhcnktdGl0bGU+QW0gSiBUcmFuc3BsYW50PC9zZWNvbmRhcnktdGl0bGU+PC90aXRs
ZXM+PHBhZ2VzPjE5MzAtODwvcGFnZXM+PG51bWJlcj44PC9udW1iZXI+PGNvbnRyaWJ1dG9ycz48
YXV0aG9ycz48YXV0aG9yPkQmYXBvcztPdmlkaW8sIEYuPC9hdXRob3I+PGF1dGhvcj5NdXJhLCBN
LjwvYXV0aG9yPjxhdXRob3I+Umlkc2RhbGUsIFIuPC9hdXRob3I+PGF1dGhvcj5UYWthaGFzaGks
IEguPC9hdXRob3I+PGF1dGhvcj5XYWRkZWxsLCBULiBLLjwvYXV0aG9yPjxhdXRob3I+SHV0Y2hl
b24sIE0uPC9hdXRob3I+PGF1dGhvcj5IYWRqaWxpYWRpcywgRC48L2F1dGhvcj48YXV0aG9yPlNp
bmdlciwgTC4gRy48L2F1dGhvcj48YXV0aG9yPlBpZXJyZSwgQS48L2F1dGhvcj48YXV0aG9yPkNo
YXBhcnJvLCBDLjwvYXV0aG9yPjxhdXRob3I+R3V0aWVycmV6LCBDLjwvYXV0aG9yPjxhdXRob3I+
TWlsbGVyLCBMLjwvYXV0aG9yPjxhdXRob3I+RGFybGluZywgRy48L2F1dGhvcj48YXV0aG9yPkxp
dSwgTS48L2F1dGhvcj48YXV0aG9yPlBvc3QsIE0uPC9hdXRob3I+PGF1dGhvcj5LZXNoYXZqZWUs
IFMuPC9hdXRob3I+PC9hdXRob3JzPjwvY29udHJpYnV0b3JzPjxsYW5ndWFnZT5lbmc8L2xhbmd1
YWdlPjxhZGRlZC1kYXRlIGZvcm1hdD0idXRjIj4xNDYzMDk3MzE4PC9hZGRlZC1kYXRlPjxyZWYt
dHlwZSBuYW1lPSJKb3VybmFsIEFydGljbGUiPjE3PC9yZWYtdHlwZT48cmVjLW51bWJlcj4xNTk8
L3JlYy1udW1iZXI+PGxhc3QtdXBkYXRlZC1kYXRlIGZvcm1hdD0idXRjIj4xNDYzMDk3MzE4PC9s
YXN0LXVwZGF0ZWQtZGF0ZT48YWNjZXNzaW9uLW51bT4xNjg4OTU0NzwvYWNjZXNzaW9uLW51bT48
ZWxlY3Ryb25pYy1yZXNvdXJjZS1udW0+MTAuMTExMS9qLjE2MDAtNjE0My4yMDA2LjAxMzU3Lng8
L2VsZWN0cm9uaWMtcmVzb3VyY2UtbnVtPjx2b2x1bWU+Njwvdm9sdW1lPjwvcmVjb3JkPjwvQ2l0
ZT48Q2l0ZT48QXV0aG9yPkQmYXBvcztPdmlkaW88L0F1dGhvcj48WWVhcj4yMDA1PC9ZZWFyPjxJ
RFRleHQ+QmlsZSBhY2lkIGFzcGlyYXRpb24gYW5kIHRoZSBkZXZlbG9wbWVudCBvZiBicm9uY2hp
b2xpdGlzIG9ibGl0ZXJhbnMgYWZ0ZXIgbHVuZyB0cmFuc3BsYW50YXRpb248L0lEVGV4dD48cmVj
b3JkPjxkYXRlcz48cHViLWRhdGVzPjxkYXRlPk1heTwvZGF0ZT48L3B1Yi1kYXRlcz48eWVhcj4y
MDA1PC95ZWFyPjwvZGF0ZXM+PGtleXdvcmRzPjxrZXl3b3JkPkFjdHVhcmlhbCBBbmFseXNpczwv
a2V5d29yZD48a2V5d29yZD5CaWxlIEFjaWRzIGFuZCBTYWx0czwva2V5d29yZD48a2V5d29yZD5C
aW9tYXJrZXJzPC9rZXl3b3JkPjxrZXl3b3JkPkJyb25jaGlvbGl0aXMgT2JsaXRlcmFuczwva2V5
d29yZD48a2V5d29yZD5Ccm9uY2hvYWx2ZW9sYXIgTGF2YWdlIEZsdWlkPC9rZXl3b3JkPjxrZXl3
b3JkPkJyb25jaG9zY29weTwva2V5d29yZD48a2V5d29yZD5EaXNlYXNlLUZyZWUgU3Vydml2YWw8
L2tleXdvcmQ+PGtleXdvcmQ+RW56eW1lLUxpbmtlZCBJbW11bm9zb3JiZW50IEFzc2F5PC9rZXl3
b3JkPjxrZXl3b3JkPkZvbGxvdy1VcCBTdHVkaWVzPC9rZXl3b3JkPjxrZXl3b3JkPkdhc3Ryb2Vz
b3BoYWdlYWwgUmVmbHV4PC9rZXl3b3JkPjxrZXl3b3JkPkh1bWFuczwva2V5d29yZD48a2V5d29y
ZD5JbmZsYW1tYXRpb248L2tleXdvcmQ+PGtleXdvcmQ+SW50ZXJsZXVraW4tMTU8L2tleXdvcmQ+
PGtleXdvcmQ+SW50ZXJsZXVraW4tODwva2V5d29yZD48a2V5d29yZD5MZXVrb2N5dGUgQ291bnQ8
L2tleXdvcmQ+PGtleXdvcmQ+THVuZyBUcmFuc3BsYW50YXRpb248L2tleXdvcmQ+PGtleXdvcmQ+
TmV1dHJvcGhpbHM8L2tleXdvcmQ+PGtleXdvcmQ+T250YXJpbzwva2V5d29yZD48a2V5d29yZD5Q
cmV2YWxlbmNlPC9rZXl3b3JkPjxrZXl3b3JkPlJlc3BpcmF0b3J5IEZ1bmN0aW9uIFRlc3RzPC9r
ZXl3b3JkPjxrZXl3b3JkPlJpc2sgRmFjdG9yczwva2V5d29yZD48a2V5d29yZD5TcGVjdHJvcGhv
dG9tZXRyeTwva2V5d29yZD48a2V5d29yZD5TdXJ2aXZhbCBBbmFseXNpczwva2V5d29yZD48a2V5
d29yZD5UaW1lIEZhY3RvcnM8L2tleXdvcmQ+PC9rZXl3b3Jkcz48dXJscz48cmVsYXRlZC11cmxz
Pjx1cmw+aHR0cDovL3d3dy5uY2JpLm5sbS5uaWguZ292L3B1Ym1lZC8xNTg2Nzc5MjwvdXJsPjwv
cmVsYXRlZC11cmxzPjwvdXJscz48aXNibj4wMDIyLTUyMjM8L2lzYm4+PHRpdGxlcz48dGl0bGU+
QmlsZSBhY2lkIGFzcGlyYXRpb24gYW5kIHRoZSBkZXZlbG9wbWVudCBvZiBicm9uY2hpb2xpdGlz
IG9ibGl0ZXJhbnMgYWZ0ZXIgbHVuZyB0cmFuc3BsYW50YXRpb248L3RpdGxlPjxzZWNvbmRhcnkt
dGl0bGU+SiBUaG9yYWMgQ2FyZGlvdmFzYyBTdXJnPC9zZWNvbmRhcnktdGl0bGU+PC90aXRsZXM+
PHBhZ2VzPjExNDQtNTI8L3BhZ2VzPjxudW1iZXI+NTwvbnVtYmVyPjxjb250cmlidXRvcnM+PGF1
dGhvcnM+PGF1dGhvcj5EJmFwb3M7T3ZpZGlvLCBGLjwvYXV0aG9yPjxhdXRob3I+TXVyYSwgTS48
L2F1dGhvcj48YXV0aG9yPlRzYW5nLCBNLjwvYXV0aG9yPjxhdXRob3I+V2FkZGVsbCwgVC4gSy48
L2F1dGhvcj48YXV0aG9yPkh1dGNoZW9uLCBNLiBBLjwvYXV0aG9yPjxhdXRob3I+U2luZ2VyLCBM
LiBHLjwvYXV0aG9yPjxhdXRob3I+SGFkamlsaWFkaXMsIEQuPC9hdXRob3I+PGF1dGhvcj5DaGFw
YXJybywgQy48L2F1dGhvcj48YXV0aG9yPkd1dGllcnJleiwgQy48L2F1dGhvcj48YXV0aG9yPlBp
ZXJyZSwgQS48L2F1dGhvcj48YXV0aG9yPkRhcmxpbmcsIEcuPC9hdXRob3I+PGF1dGhvcj5MaXUs
IE0uPC9hdXRob3I+PGF1dGhvcj5LZXNoYXZqZWUsIFMuPC9hdXRob3I+PC9hdXRob3JzPjwvY29u
dHJpYnV0b3JzPjxsYW5ndWFnZT5lbmc8L2xhbmd1YWdlPjxhZGRlZC1kYXRlIGZvcm1hdD0idXRj
Ij4xNDYzMTAyNDcxPC9hZGRlZC1kYXRlPjxyZWYtdHlwZSBuYW1lPSJKb3VybmFsIEFydGljbGUi
PjE3PC9yZWYtdHlwZT48cmVjLW51bWJlcj4xNzU8L3JlYy1udW1iZXI+PGxhc3QtdXBkYXRlZC1k
YXRlIGZvcm1hdD0idXRjIj4xNDYzMTAyNDcxPC9sYXN0LXVwZGF0ZWQtZGF0ZT48YWNjZXNzaW9u
LW51bT4xNTg2Nzc5MjwvYWNjZXNzaW9uLW51bT48ZWxlY3Ryb25pYy1yZXNvdXJjZS1udW0+MTAu
MTAxNi9qLmp0Y3ZzLjIwMDQuMTAuMDM1PC9lbGVjdHJvbmljLXJlc291cmNlLW51bT48dm9sdW1l
PjEyOTwvdm9sdW1lPjwvcmVjb3JkPjwvQ2l0ZT48Q2l0ZT48QXV0aG9yPkFhcm9uc29uPC9BdXRo
b3I+PFllYXI+MjAxMjwvWWVhcj48SURUZXh0PlVzZSBvZiBhbiBpbnRyYXBlcmljYXJkaWFsLCBj
b250aW51b3VzLWZsb3csIGNlbnRyaWZ1Z2FsIHB1bXAgaW4gcGF0aWVudHMgYXdhaXRpbmcgaGVh
cnQgdHJhbnNwbGFudGF0aW9uPC9JRFRleHQ+PHJlY29yZD48ZGF0ZXM+PHB1Yi1kYXRlcz48ZGF0
ZT5KdW48L2RhdGU+PC9wdWItZGF0ZXM+PHllYXI+MjAxMjwveWVhcj48L2RhdGVzPjxrZXl3b3Jk
cz48a2V5d29yZD5BZHVsdDwva2V5d29yZD48a2V5d29yZD5BZ2VkPC9rZXl3b3JkPjxrZXl3b3Jk
PkZlbWFsZTwva2V5d29yZD48a2V5d29yZD5Gb2xsb3ctVXAgU3R1ZGllczwva2V5d29yZD48a2V5
d29yZD5IZWFydCBGYWlsdXJlPC9rZXl3b3JkPjxrZXl3b3JkPkhlYXJ0IFRyYW5zcGxhbnRhdGlv
bjwva2V5d29yZD48a2V5d29yZD5IZWFydC1Bc3Npc3QgRGV2aWNlczwva2V5d29yZD48a2V5d29y
ZD5IdW1hbnM8L2tleXdvcmQ+PGtleXdvcmQ+TWFsZTwva2V5d29yZD48a2V5d29yZD5NaWRkbGUg
QWdlZDwva2V5d29yZD48a2V5d29yZD5QZXJpY2FyZGl1bTwva2V5d29yZD48a2V5d29yZD5Qcm9z
cGVjdGl2ZSBTdHVkaWVzPC9rZXl3b3JkPjxrZXl3b3JkPlN1cnZleXMgYW5kIFF1ZXN0aW9ubmFp
cmVzPC9rZXl3b3JkPjxrZXl3b3JkPlN1cnZpdmFsIFJhdGU8L2tleXdvcmQ+PGtleXdvcmQ+VHJl
YXRtZW50IE91dGNvbWU8L2tleXdvcmQ+PGtleXdvcmQ+VmVudHJpY3VsYXIgRHlzZnVuY3Rpb24s
IExlZnQ8L2tleXdvcmQ+PGtleXdvcmQ+V2FpdGluZyBMaXN0czwva2V5d29yZD48L2tleXdvcmRz
Pjx1cmxzPjxyZWxhdGVkLXVybHM+PHVybD5odHRwOi8vd3d3Lm5jYmkubmxtLm5paC5nb3YvcHVi
bWVkLzIyNjE5Mjg0PC91cmw+PC9yZWxhdGVkLXVybHM+PC91cmxzPjxpc2JuPjE1MjQtNDUzOTwv
aXNibj48dGl0bGVzPjx0aXRsZT5Vc2Ugb2YgYW4gaW50cmFwZXJpY2FyZGlhbCwgY29udGludW91
cy1mbG93LCBjZW50cmlmdWdhbCBwdW1wIGluIHBhdGllbnRzIGF3YWl0aW5nIGhlYXJ0IHRyYW5z
cGxhbnRhdGlvbjwvdGl0bGU+PHNlY29uZGFyeS10aXRsZT5DaXJjdWxhdGlvbjwvc2Vjb25kYXJ5
LXRpdGxlPjwvdGl0bGVzPjxwYWdlcz4zMTkxLTIwMDwvcGFnZXM+PG51bWJlcj4yNTwvbnVtYmVy
Pjxjb250cmlidXRvcnM+PGF1dGhvcnM+PGF1dGhvcj5BYXJvbnNvbiwgSy4gRC48L2F1dGhvcj48
YXV0aG9yPlNsYXVnaHRlciwgTS4gUy48L2F1dGhvcj48YXV0aG9yPk1pbGxlciwgTC4gVy48L2F1
dGhvcj48YXV0aG9yPk1jR2VlLCBFLiBDLjwvYXV0aG9yPjxhdXRob3I+Q290dHMsIFcuIEcuPC9h
dXRob3I+PGF1dGhvcj5BY2tlciwgTS4gQS48L2F1dGhvcj48YXV0aG9yPkplc3N1cCwgTS4gTC48
L2F1dGhvcj48YXV0aG9yPkdyZWdvcmljLCBJLiBELjwvYXV0aG9yPjxhdXRob3I+TG95YWxrYSwg
UC48L2F1dGhvcj48YXV0aG9yPkZyYXppZXIsIE8uIEguPC9hdXRob3I+PGF1dGhvcj5KZWV2YW5h
bmRhbSwgVi48L2F1dGhvcj48YXV0aG9yPkFuZGVyc29uLCBBLiBTLjwvYXV0aG9yPjxhdXRob3I+
S29ybW9zLCBSLiBMLjwvYXV0aG9yPjxhdXRob3I+VGV1dGViZXJnLCBKLiBKLjwvYXV0aG9yPjxh
dXRob3I+TGV2eSwgVy4gQy48L2F1dGhvcj48YXV0aG9yPk5hZnRlbCwgRC4gQy48L2F1dGhvcj48
YXV0aG9yPkJpdHRtYW4sIFIuIE0uPC9hdXRob3I+PGF1dGhvcj5QYWdhbmksIEYuIEQuPC9hdXRo
b3I+PGF1dGhvcj5IYXRoYXdheSwgRC4gUi48L2F1dGhvcj48YXV0aG9yPkJveWNlLCBTLiBXLjwv
YXV0aG9yPjxhdXRob3I+SGVhcnRXYXJlIFZlbnRyaWN1bGFyIEFzc2lzdCBEZXZpY2UgKEhWQUQp
IEJyaWRnZSB0byBUcmFuc3BsYW50IEFEVkFOQ0UgVHJpYWwgSW52ZXN0aWdhdG9yczwvYXV0aG9y
PjwvYXV0aG9ycz48L2NvbnRyaWJ1dG9ycz48bGFuZ3VhZ2U+ZW5nPC9sYW5ndWFnZT48YWRkZWQt
ZGF0ZSBmb3JtYXQ9InV0YyI+MTQ2MjA0MDk3MDwvYWRkZWQtZGF0ZT48cmVmLXR5cGUgbmFtZT0i
Sm91cm5hbCBBcnRpY2xlIj4xNzwvcmVmLXR5cGU+PHJlYy1udW1iZXI+NTE8L3JlYy1udW1iZXI+
PGxhc3QtdXBkYXRlZC1kYXRlIGZvcm1hdD0idXRjIj4xNDYyMDQwOTcwPC9sYXN0LXVwZGF0ZWQt
ZGF0ZT48YWNjZXNzaW9uLW51bT4yMjYxOTI4NDwvYWNjZXNzaW9uLW51bT48ZWxlY3Ryb25pYy1y
ZXNvdXJjZS1udW0+MTAuMTE2MS9DSVJDVUxBVElPTkFIQS4xMTEuMDU4NDEyPC9lbGVjdHJvbmlj
LXJlc291cmNlLW51bT48dm9sdW1lPjEyNTwvdm9sdW1lPjwvcmVjb3JkPjwvQ2l0ZT48Q2l0ZT48
QXV0aG9yPkQmYXBvcztPdmlkaW88L0F1dGhvcj48WWVhcj4yMDA2PC9ZZWFyPjxJRFRleHQ+R2Fz
dHJvZXNvcGhhZ2VhbCByZWZsdXggYW5kIGx1bmcgdHJhbnNwbGFudGF0aW9uPC9JRFRleHQ+PHJl
Y29yZD48a2V5d29yZHM+PGtleXdvcmQ+QnJvbmNoaW9saXRpcyBPYmxpdGVyYW5zPC9rZXl3b3Jk
PjxrZXl3b3JkPkVzb3BoYWdlYWwgcEggTW9uaXRvcmluZzwva2V5d29yZD48a2V5d29yZD5HYXN0
cm9lc29waGFnZWFsIFJlZmx1eDwva2V5d29yZD48a2V5d29yZD5IdW1hbnM8L2tleXdvcmQ+PGtl
eXdvcmQ+SW1tdW5pdHksIElubmF0ZTwva2V5d29yZD48a2V5d29yZD5MdW5nPC9rZXl3b3JkPjxr
ZXl3b3JkPkx1bmcgRGlzZWFzZXM8L2tleXdvcmQ+PGtleXdvcmQ+THVuZyBUcmFuc3BsYW50YXRp
b248L2tleXdvcmQ+PGtleXdvcmQ+TXVjb2NpbGlhcnkgQ2xlYXJhbmNlPC9rZXl3b3JkPjwva2V5
d29yZHM+PHVybHM+PHJlbGF0ZWQtdXJscz48dXJsPmh0dHA6Ly93d3cubmNiaS5ubG0ubmloLmdv
di9wdWJtZWQvMTY5ODQ1MjU8L3VybD48L3JlbGF0ZWQtdXJscz48L3VybHM+PGlzYm4+MTEyMC04
Njk0PC9pc2JuPjx0aXRsZXM+PHRpdGxlPkdhc3Ryb2Vzb3BoYWdlYWwgcmVmbHV4IGFuZCBsdW5n
IHRyYW5zcGxhbnRhdGlvbjwvdGl0bGU+PHNlY29uZGFyeS10aXRsZT5EaXMgRXNvcGhhZ3VzPC9z
ZWNvbmRhcnktdGl0bGU+PC90aXRsZXM+PHBhZ2VzPjMxNS0yMDwvcGFnZXM+PG51bWJlcj41PC9u
dW1iZXI+PGNvbnRyaWJ1dG9ycz48YXV0aG9ycz48YXV0aG9yPkQmYXBvcztPdmlkaW8sIEYuPC9h
dXRob3I+PGF1dGhvcj5LZXNoYXZqZWUsIFMuPC9hdXRob3I+PC9hdXRob3JzPjwvY29udHJpYnV0
b3JzPjxsYW5ndWFnZT5lbmc8L2xhbmd1YWdlPjxhZGRlZC1kYXRlIGZvcm1hdD0idXRjIj4xNDYz
MjQyODU4PC9hZGRlZC1kYXRlPjxyZWYtdHlwZSBuYW1lPSJKb3VybmFsIEFydGljbGUiPjE3PC9y
ZWYtdHlwZT48ZGF0ZXM+PHllYXI+MjAwNjwveWVhcj48L2RhdGVzPjxyZWMtbnVtYmVyPjI1Mzwv
cmVjLW51bWJlcj48bGFzdC11cGRhdGVkLWRhdGUgZm9ybWF0PSJ1dGMiPjE0NjMyNDI4NTg8L2xh
c3QtdXBkYXRlZC1kYXRlPjxhY2Nlc3Npb24tbnVtPjE2OTg0NTI1PC9hY2Nlc3Npb24tbnVtPjxl
bGVjdHJvbmljLXJlc291cmNlLW51bT4xMC4xMTExL2ouMTQ0Mi0yMDUwLjIwMDYuMDA2MDMueDwv
ZWxlY3Ryb25pYy1yZXNvdXJjZS1udW0+PHZvbHVtZT4xOTwvdm9sdW1lPjwvcmVjb3JkPjwvQ2l0
ZT48L0VuZE5vdGU+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F819D1" w:rsidRPr="00B6576B">
        <w:rPr>
          <w:rFonts w:ascii="Book Antiqua" w:hAnsi="Book Antiqua" w:cs="Times New Roman"/>
        </w:rPr>
      </w:r>
      <w:r w:rsidR="00F819D1" w:rsidRPr="00B6576B">
        <w:rPr>
          <w:rFonts w:ascii="Book Antiqua" w:hAnsi="Book Antiqua" w:cs="Times New Roman"/>
        </w:rPr>
        <w:fldChar w:fldCharType="separate"/>
      </w:r>
      <w:r w:rsidR="008A3031" w:rsidRPr="00B6576B">
        <w:rPr>
          <w:rFonts w:ascii="Book Antiqua" w:hAnsi="Book Antiqua" w:cs="Times New Roman"/>
          <w:noProof/>
          <w:vertAlign w:val="superscript"/>
        </w:rPr>
        <w:t>37,57,81,82</w:t>
      </w:r>
      <w:r w:rsidR="00F819D1" w:rsidRPr="00B6576B">
        <w:rPr>
          <w:rFonts w:ascii="Book Antiqua" w:hAnsi="Book Antiqua" w:cs="Times New Roman"/>
        </w:rPr>
        <w:fldChar w:fldCharType="end"/>
      </w:r>
      <w:r w:rsidR="00657965" w:rsidRPr="00B6576B">
        <w:rPr>
          <w:rFonts w:ascii="Book Antiqua" w:hAnsi="Book Antiqua" w:cs="Times New Roman"/>
          <w:vertAlign w:val="superscript"/>
        </w:rPr>
        <w:t>]</w:t>
      </w:r>
      <w:r w:rsidR="00657965" w:rsidRPr="00B6576B">
        <w:rPr>
          <w:rFonts w:ascii="Book Antiqua" w:hAnsi="Book Antiqua" w:cs="Times New Roman"/>
        </w:rPr>
        <w:t>.</w:t>
      </w:r>
      <w:r w:rsidR="002E0856" w:rsidRPr="00B6576B">
        <w:rPr>
          <w:rFonts w:ascii="Book Antiqua" w:hAnsi="Book Antiqua" w:cs="Times New Roman"/>
        </w:rPr>
        <w:t xml:space="preserve"> </w:t>
      </w:r>
      <w:proofErr w:type="spellStart"/>
      <w:r w:rsidR="00801C95" w:rsidRPr="00B6576B">
        <w:rPr>
          <w:rFonts w:ascii="Book Antiqua" w:hAnsi="Book Antiqua" w:cs="Times New Roman"/>
        </w:rPr>
        <w:t>D’Ovidio</w:t>
      </w:r>
      <w:proofErr w:type="spellEnd"/>
      <w:r w:rsidR="00801C95" w:rsidRPr="00B6576B">
        <w:rPr>
          <w:rFonts w:ascii="Book Antiqua" w:hAnsi="Book Antiqua" w:cs="Times New Roman"/>
        </w:rPr>
        <w:t xml:space="preserve"> </w:t>
      </w:r>
      <w:r w:rsidR="00801C95" w:rsidRPr="00B6576B">
        <w:rPr>
          <w:rFonts w:ascii="Book Antiqua" w:hAnsi="Book Antiqua" w:cs="Times New Roman"/>
          <w:i/>
        </w:rPr>
        <w:t xml:space="preserve">et </w:t>
      </w:r>
      <w:proofErr w:type="gramStart"/>
      <w:r w:rsidR="00801C95" w:rsidRPr="00B6576B">
        <w:rPr>
          <w:rFonts w:ascii="Book Antiqua" w:hAnsi="Book Antiqua" w:cs="Times New Roman"/>
          <w:i/>
        </w:rPr>
        <w:t>al</w:t>
      </w:r>
      <w:r w:rsidR="007B2E50" w:rsidRPr="00B6576B">
        <w:rPr>
          <w:rFonts w:ascii="Book Antiqua" w:hAnsi="Book Antiqua" w:cs="Times New Roman"/>
          <w:vertAlign w:val="superscript"/>
        </w:rPr>
        <w:t>[</w:t>
      </w:r>
      <w:proofErr w:type="gramEnd"/>
      <w:r w:rsidR="007B2E50"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8L3N0eWxlPjwvRGlz
cGxheVRleHQ+PHJlY29yZD48ZGF0ZXM+PHB1Yi1kYXRlcz48ZGF0ZT5NYXk8L2RhdGU+PC9wdWIt
ZGF0ZXM+PHllYXI+MjAwNTwveWVhcj48L2RhdGVzPjxrZXl3b3Jkcz48a2V5d29yZD5BY3R1YXJp
YWwgQW5hbHlzaXM8L2tleXdvcmQ+PGtleXdvcmQ+QmlsZSBBY2lkcyBhbmQgU2FsdHM8L2tleXdv
cmQ+PGtleXdvcmQ+QmlvbWFya2Vyczwva2V5d29yZD48a2V5d29yZD5Ccm9uY2hpb2xpdGlzIE9i
bGl0ZXJhbnM8L2tleXdvcmQ+PGtleXdvcmQ+QnJvbmNob2FsdmVvbGFyIExhdmFnZSBGbHVpZDwv
a2V5d29yZD48a2V5d29yZD5Ccm9uY2hvc2NvcHk8L2tleXdvcmQ+PGtleXdvcmQ+RGlzZWFzZS1G
cmVlIFN1cnZpdmFsPC9rZXl3b3JkPjxrZXl3b3JkPkVuenltZS1MaW5rZWQgSW1tdW5vc29yYmVu
dCBBc3NheTwva2V5d29yZD48a2V5d29yZD5Gb2xsb3ctVXAgU3R1ZGllczwva2V5d29yZD48a2V5
d29yZD5HYXN0cm9lc29waGFnZWFsIFJlZmx1eDwva2V5d29yZD48a2V5d29yZD5IdW1hbnM8L2tl
eXdvcmQ+PGtleXdvcmQ+SW5mbGFtbWF0aW9uPC9rZXl3b3JkPjxrZXl3b3JkPkludGVybGV1a2lu
LTE1PC9rZXl3b3JkPjxrZXl3b3JkPkludGVybGV1a2luLTg8L2tleXdvcmQ+PGtleXdvcmQ+TGV1
a29jeXRlIENvdW50PC9rZXl3b3JkPjxrZXl3b3JkPkx1bmcgVHJhbnNwbGFudGF0aW9uPC9rZXl3
b3JkPjxrZXl3b3JkPk5ldXRyb3BoaWxzPC9rZXl3b3JkPjxrZXl3b3JkPk9udGFyaW88L2tleXdv
cmQ+PGtleXdvcmQ+UHJldmFsZW5jZTwva2V5d29yZD48a2V5d29yZD5SZXNwaXJhdG9yeSBGdW5j
dGlvbiBUZXN0czwva2V5d29yZD48a2V5d29yZD5SaXNrIEZhY3RvcnM8L2tleXdvcmQ+PGtleXdv
cmQ+U3BlY3Ryb3Bob3RvbWV0cnk8L2tleXdvcmQ+PGtleXdvcmQ+U3Vydml2YWwgQW5hbHlzaXM8
L2tleXdvcmQ+PGtleXdvcmQ+VGltZSBGYWN0b3JzPC9rZXl3b3JkPjwva2V5d29yZHM+PHVybHM+
PHJlbGF0ZWQtdXJscz48dXJsPmh0dHA6Ly93d3cubmNiaS5ubG0ubmloLmdvdi9wdWJtZWQvMTU4
Njc3OTI8L3VybD48L3JlbGF0ZWQtdXJscz48L3VybHM+PGlzYm4+MDAyMi01MjIzPC9pc2JuPjx0
aXRsZXM+PHRpdGxlPkJpbGUgYWNpZCBhc3BpcmF0aW9uIGFuZCB0aGUgZGV2ZWxvcG1lbnQgb2Yg
YnJvbmNoaW9saXRpcyBvYmxpdGVyYW5zIGFmdGVyIGx1bmcgdHJhbnNwbGFudGF0aW9uPC90aXRs
ZT48c2Vjb25kYXJ5LXRpdGxlPkogVGhvcmFjIENhcmRpb3Zhc2MgU3VyZzwvc2Vjb25kYXJ5LXRp
dGxlPjwvdGl0bGVzPjxwYWdlcz4xMTQ0LTUyPC9wYWdlcz48bnVtYmVyPjU8L251bWJlcj48Y29u
dHJpYnV0b3JzPjxhdXRob3JzPjxhdXRob3I+RCZhcG9zO092aWRpbywgRi48L2F1dGhvcj48YXV0
aG9yPk11cmEsIE0uPC9hdXRob3I+PGF1dGhvcj5Uc2FuZywgTS48L2F1dGhvcj48YXV0aG9yPldh
ZGRlbGwsIFQuIEsuPC9hdXRob3I+PGF1dGhvcj5IdXRjaGVvbiwgTS4gQS48L2F1dGhvcj48YXV0
aG9yPlNpbmdlciwgTC4gRy48L2F1dGhvcj48YXV0aG9yPkhhZGppbGlhZGlzLCBELjwvYXV0aG9y
PjxhdXRob3I+Q2hhcGFycm8sIEMuPC9hdXRob3I+PGF1dGhvcj5HdXRpZXJyZXosIEMuPC9hdXRo
b3I+PGF1dGhvcj5QaWVycmUsIEEuPC9hdXRob3I+PGF1dGhvcj5EYXJsaW5nLCBHLjwvYXV0aG9y
PjxhdXRob3I+TGl1LCBNLjwvYXV0aG9yPjxhdXRob3I+S2VzaGF2amVlLCBTLjwvYXV0aG9yPjwv
YXV0aG9ycz48L2NvbnRyaWJ1dG9ycz48bGFuZ3VhZ2U+ZW5nPC9sYW5ndWFnZT48YWRkZWQtZGF0
ZSBmb3JtYXQ9InV0YyI+MTQ2MzEwMjQ2NzwvYWRkZWQtZGF0ZT48cmVmLXR5cGUgbmFtZT0iSm91
cm5hbCBBcnRpY2xlIj4xNzwvcmVmLXR5cGU+PHJlYy1udW1iZXI+MTc0PC9yZWMtbnVtYmVyPjxs
YXN0LXVwZGF0ZWQtZGF0ZSBmb3JtYXQ9InV0YyI+MTQ2MzEwMjQ2NzwvbGFzdC11cGRhdGVkLWRh
dGU+PGFjY2Vzc2lvbi1udW0+MTU4Njc3OTI8L2FjY2Vzc2lvbi1udW0+PGVsZWN0cm9uaWMtcmVz
b3VyY2UtbnVtPjEwLjEwMTYvai5qdGN2cy4yMDA0LjEwLjAzNTwvZWxlY3Ryb25pYy1yZXNvdXJj
ZS1udW0+PHZvbHVtZT4xMjk8L3ZvbHVtZT48L3JlY29yZD48L0NpdGU+PC9FbmROb3RlPn==
</w:fldData>
        </w:fldChar>
      </w:r>
      <w:r w:rsidR="007B2E50" w:rsidRPr="00B6576B">
        <w:rPr>
          <w:rFonts w:ascii="Book Antiqua" w:hAnsi="Book Antiqua" w:cs="Times New Roman"/>
        </w:rPr>
        <w:instrText xml:space="preserve"> ADDIN EN.CITE </w:instrText>
      </w:r>
      <w:r w:rsidR="007B2E50"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8L3N0eWxlPjwvRGlz
cGxheVRleHQ+PHJlY29yZD48ZGF0ZXM+PHB1Yi1kYXRlcz48ZGF0ZT5NYXk8L2RhdGU+PC9wdWIt
ZGF0ZXM+PHllYXI+MjAwNTwveWVhcj48L2RhdGVzPjxrZXl3b3Jkcz48a2V5d29yZD5BY3R1YXJp
YWwgQW5hbHlzaXM8L2tleXdvcmQ+PGtleXdvcmQ+QmlsZSBBY2lkcyBhbmQgU2FsdHM8L2tleXdv
cmQ+PGtleXdvcmQ+QmlvbWFya2Vyczwva2V5d29yZD48a2V5d29yZD5Ccm9uY2hpb2xpdGlzIE9i
bGl0ZXJhbnM8L2tleXdvcmQ+PGtleXdvcmQ+QnJvbmNob2FsdmVvbGFyIExhdmFnZSBGbHVpZDwv
a2V5d29yZD48a2V5d29yZD5Ccm9uY2hvc2NvcHk8L2tleXdvcmQ+PGtleXdvcmQ+RGlzZWFzZS1G
cmVlIFN1cnZpdmFsPC9rZXl3b3JkPjxrZXl3b3JkPkVuenltZS1MaW5rZWQgSW1tdW5vc29yYmVu
dCBBc3NheTwva2V5d29yZD48a2V5d29yZD5Gb2xsb3ctVXAgU3R1ZGllczwva2V5d29yZD48a2V5
d29yZD5HYXN0cm9lc29waGFnZWFsIFJlZmx1eDwva2V5d29yZD48a2V5d29yZD5IdW1hbnM8L2tl
eXdvcmQ+PGtleXdvcmQ+SW5mbGFtbWF0aW9uPC9rZXl3b3JkPjxrZXl3b3JkPkludGVybGV1a2lu
LTE1PC9rZXl3b3JkPjxrZXl3b3JkPkludGVybGV1a2luLTg8L2tleXdvcmQ+PGtleXdvcmQ+TGV1
a29jeXRlIENvdW50PC9rZXl3b3JkPjxrZXl3b3JkPkx1bmcgVHJhbnNwbGFudGF0aW9uPC9rZXl3
b3JkPjxrZXl3b3JkPk5ldXRyb3BoaWxzPC9rZXl3b3JkPjxrZXl3b3JkPk9udGFyaW88L2tleXdv
cmQ+PGtleXdvcmQ+UHJldmFsZW5jZTwva2V5d29yZD48a2V5d29yZD5SZXNwaXJhdG9yeSBGdW5j
dGlvbiBUZXN0czwva2V5d29yZD48a2V5d29yZD5SaXNrIEZhY3RvcnM8L2tleXdvcmQ+PGtleXdv
cmQ+U3BlY3Ryb3Bob3RvbWV0cnk8L2tleXdvcmQ+PGtleXdvcmQ+U3Vydml2YWwgQW5hbHlzaXM8
L2tleXdvcmQ+PGtleXdvcmQ+VGltZSBGYWN0b3JzPC9rZXl3b3JkPjwva2V5d29yZHM+PHVybHM+
PHJlbGF0ZWQtdXJscz48dXJsPmh0dHA6Ly93d3cubmNiaS5ubG0ubmloLmdvdi9wdWJtZWQvMTU4
Njc3OTI8L3VybD48L3JlbGF0ZWQtdXJscz48L3VybHM+PGlzYm4+MDAyMi01MjIzPC9pc2JuPjx0
aXRsZXM+PHRpdGxlPkJpbGUgYWNpZCBhc3BpcmF0aW9uIGFuZCB0aGUgZGV2ZWxvcG1lbnQgb2Yg
YnJvbmNoaW9saXRpcyBvYmxpdGVyYW5zIGFmdGVyIGx1bmcgdHJhbnNwbGFudGF0aW9uPC90aXRs
ZT48c2Vjb25kYXJ5LXRpdGxlPkogVGhvcmFjIENhcmRpb3Zhc2MgU3VyZzwvc2Vjb25kYXJ5LXRp
dGxlPjwvdGl0bGVzPjxwYWdlcz4xMTQ0LTUyPC9wYWdlcz48bnVtYmVyPjU8L251bWJlcj48Y29u
dHJpYnV0b3JzPjxhdXRob3JzPjxhdXRob3I+RCZhcG9zO092aWRpbywgRi48L2F1dGhvcj48YXV0
aG9yPk11cmEsIE0uPC9hdXRob3I+PGF1dGhvcj5Uc2FuZywgTS48L2F1dGhvcj48YXV0aG9yPldh
ZGRlbGwsIFQuIEsuPC9hdXRob3I+PGF1dGhvcj5IdXRjaGVvbiwgTS4gQS48L2F1dGhvcj48YXV0
aG9yPlNpbmdlciwgTC4gRy48L2F1dGhvcj48YXV0aG9yPkhhZGppbGlhZGlzLCBELjwvYXV0aG9y
PjxhdXRob3I+Q2hhcGFycm8sIEMuPC9hdXRob3I+PGF1dGhvcj5HdXRpZXJyZXosIEMuPC9hdXRo
b3I+PGF1dGhvcj5QaWVycmUsIEEuPC9hdXRob3I+PGF1dGhvcj5EYXJsaW5nLCBHLjwvYXV0aG9y
PjxhdXRob3I+TGl1LCBNLjwvYXV0aG9yPjxhdXRob3I+S2VzaGF2amVlLCBTLjwvYXV0aG9yPjwv
YXV0aG9ycz48L2NvbnRyaWJ1dG9ycz48bGFuZ3VhZ2U+ZW5nPC9sYW5ndWFnZT48YWRkZWQtZGF0
ZSBmb3JtYXQ9InV0YyI+MTQ2MzEwMjQ2NzwvYWRkZWQtZGF0ZT48cmVmLXR5cGUgbmFtZT0iSm91
cm5hbCBBcnRpY2xlIj4xNzwvcmVmLXR5cGU+PHJlYy1udW1iZXI+MTc0PC9yZWMtbnVtYmVyPjxs
YXN0LXVwZGF0ZWQtZGF0ZSBmb3JtYXQ9InV0YyI+MTQ2MzEwMjQ2NzwvbGFzdC11cGRhdGVkLWRh
dGU+PGFjY2Vzc2lvbi1udW0+MTU4Njc3OTI8L2FjY2Vzc2lvbi1udW0+PGVsZWN0cm9uaWMtcmVz
b3VyY2UtbnVtPjEwLjEwMTYvai5qdGN2cy4yMDA0LjEwLjAzNTwvZWxlY3Ryb25pYy1yZXNvdXJj
ZS1udW0+PHZvbHVtZT4xMjk8L3ZvbHVtZT48L3JlY29yZD48L0NpdGU+PC9FbmROb3RlPn==
</w:fldData>
        </w:fldChar>
      </w:r>
      <w:r w:rsidR="007B2E50" w:rsidRPr="00B6576B">
        <w:rPr>
          <w:rFonts w:ascii="Book Antiqua" w:hAnsi="Book Antiqua" w:cs="Times New Roman"/>
        </w:rPr>
        <w:instrText xml:space="preserve"> ADDIN EN.CITE.DATA </w:instrText>
      </w:r>
      <w:r w:rsidR="007B2E50" w:rsidRPr="00B6576B">
        <w:rPr>
          <w:rFonts w:ascii="Book Antiqua" w:hAnsi="Book Antiqua" w:cs="Times New Roman"/>
        </w:rPr>
      </w:r>
      <w:r w:rsidR="007B2E50" w:rsidRPr="00B6576B">
        <w:rPr>
          <w:rFonts w:ascii="Book Antiqua" w:hAnsi="Book Antiqua" w:cs="Times New Roman"/>
        </w:rPr>
        <w:fldChar w:fldCharType="end"/>
      </w:r>
      <w:r w:rsidR="007B2E50" w:rsidRPr="00B6576B">
        <w:rPr>
          <w:rFonts w:ascii="Book Antiqua" w:hAnsi="Book Antiqua" w:cs="Times New Roman"/>
        </w:rPr>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37</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00801C95" w:rsidRPr="00B6576B">
        <w:rPr>
          <w:rFonts w:ascii="Book Antiqua" w:hAnsi="Book Antiqua" w:cs="Times New Roman"/>
        </w:rPr>
        <w:t xml:space="preserve"> investigated 120 post-transplant patients, and found that 20 (17%) had high concentrations of bile acids</w:t>
      </w:r>
      <w:r w:rsidR="00091E88" w:rsidRPr="00B6576B">
        <w:rPr>
          <w:rFonts w:ascii="Book Antiqua" w:hAnsi="Book Antiqua" w:cs="Times New Roman"/>
        </w:rPr>
        <w:t xml:space="preserve"> i</w:t>
      </w:r>
      <w:r w:rsidR="006257D4" w:rsidRPr="00B6576B">
        <w:rPr>
          <w:rFonts w:ascii="Book Antiqua" w:hAnsi="Book Antiqua" w:cs="Times New Roman"/>
        </w:rPr>
        <w:t>n BAL</w:t>
      </w:r>
      <w:r w:rsidR="00275041" w:rsidRPr="00B6576B">
        <w:rPr>
          <w:rFonts w:ascii="Book Antiqua" w:hAnsi="Book Antiqua" w:cs="Times New Roman"/>
        </w:rPr>
        <w:t>.</w:t>
      </w:r>
      <w:r w:rsidR="006257D4" w:rsidRPr="00B6576B">
        <w:rPr>
          <w:rFonts w:ascii="Book Antiqua" w:hAnsi="Book Antiqua" w:cs="Times New Roman"/>
        </w:rPr>
        <w:t xml:space="preserve"> </w:t>
      </w:r>
      <w:r w:rsidR="00911BA2" w:rsidRPr="00B6576B">
        <w:rPr>
          <w:rFonts w:ascii="Book Antiqua" w:hAnsi="Book Antiqua" w:cs="Times New Roman"/>
        </w:rPr>
        <w:t xml:space="preserve">They </w:t>
      </w:r>
      <w:r w:rsidR="0069219A" w:rsidRPr="00B6576B">
        <w:rPr>
          <w:rFonts w:ascii="Book Antiqua" w:hAnsi="Book Antiqua" w:cs="Times New Roman"/>
        </w:rPr>
        <w:t xml:space="preserve">also </w:t>
      </w:r>
      <w:r w:rsidR="00911BA2" w:rsidRPr="00B6576B">
        <w:rPr>
          <w:rFonts w:ascii="Book Antiqua" w:hAnsi="Book Antiqua" w:cs="Times New Roman"/>
        </w:rPr>
        <w:t xml:space="preserve">noted an association between the presence of bile acids and decreased surfactant proteins and phospholipids, suggesting that aspiration of bile acids may have impaired the innate immunity of the </w:t>
      </w:r>
      <w:proofErr w:type="gramStart"/>
      <w:r w:rsidR="00911BA2" w:rsidRPr="00B6576B">
        <w:rPr>
          <w:rFonts w:ascii="Book Antiqua" w:hAnsi="Book Antiqua" w:cs="Times New Roman"/>
        </w:rPr>
        <w:t>allograft</w:t>
      </w:r>
      <w:r w:rsidR="00970859" w:rsidRPr="00B6576B">
        <w:rPr>
          <w:rFonts w:ascii="Book Antiqua" w:hAnsi="Book Antiqua" w:cs="Times New Roman"/>
          <w:vertAlign w:val="superscript"/>
        </w:rPr>
        <w:t>[</w:t>
      </w:r>
      <w:proofErr w:type="gramEnd"/>
      <w:r w:rsidR="00911BA2"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8L3N0eWxlPjwvRGlz
cGxheVRleHQ+PHJlY29yZD48ZGF0ZXM+PHB1Yi1kYXRlcz48ZGF0ZT5NYXk8L2RhdGU+PC9wdWIt
ZGF0ZXM+PHllYXI+MjAwNTwveWVhcj48L2RhdGVzPjxrZXl3b3Jkcz48a2V5d29yZD5BY3R1YXJp
YWwgQW5hbHlzaXM8L2tleXdvcmQ+PGtleXdvcmQ+QmlsZSBBY2lkcyBhbmQgU2FsdHM8L2tleXdv
cmQ+PGtleXdvcmQ+QmlvbWFya2Vyczwva2V5d29yZD48a2V5d29yZD5Ccm9uY2hpb2xpdGlzIE9i
bGl0ZXJhbnM8L2tleXdvcmQ+PGtleXdvcmQ+QnJvbmNob2FsdmVvbGFyIExhdmFnZSBGbHVpZDwv
a2V5d29yZD48a2V5d29yZD5Ccm9uY2hvc2NvcHk8L2tleXdvcmQ+PGtleXdvcmQ+RGlzZWFzZS1G
cmVlIFN1cnZpdmFsPC9rZXl3b3JkPjxrZXl3b3JkPkVuenltZS1MaW5rZWQgSW1tdW5vc29yYmVu
dCBBc3NheTwva2V5d29yZD48a2V5d29yZD5Gb2xsb3ctVXAgU3R1ZGllczwva2V5d29yZD48a2V5
d29yZD5HYXN0cm9lc29waGFnZWFsIFJlZmx1eDwva2V5d29yZD48a2V5d29yZD5IdW1hbnM8L2tl
eXdvcmQ+PGtleXdvcmQ+SW5mbGFtbWF0aW9uPC9rZXl3b3JkPjxrZXl3b3JkPkludGVybGV1a2lu
LTE1PC9rZXl3b3JkPjxrZXl3b3JkPkludGVybGV1a2luLTg8L2tleXdvcmQ+PGtleXdvcmQ+TGV1
a29jeXRlIENvdW50PC9rZXl3b3JkPjxrZXl3b3JkPkx1bmcgVHJhbnNwbGFudGF0aW9uPC9rZXl3
b3JkPjxrZXl3b3JkPk5ldXRyb3BoaWxzPC9rZXl3b3JkPjxrZXl3b3JkPk9udGFyaW88L2tleXdv
cmQ+PGtleXdvcmQ+UHJldmFsZW5jZTwva2V5d29yZD48a2V5d29yZD5SZXNwaXJhdG9yeSBGdW5j
dGlvbiBUZXN0czwva2V5d29yZD48a2V5d29yZD5SaXNrIEZhY3RvcnM8L2tleXdvcmQ+PGtleXdv
cmQ+U3BlY3Ryb3Bob3RvbWV0cnk8L2tleXdvcmQ+PGtleXdvcmQ+U3Vydml2YWwgQW5hbHlzaXM8
L2tleXdvcmQ+PGtleXdvcmQ+VGltZSBGYWN0b3JzPC9rZXl3b3JkPjwva2V5d29yZHM+PHVybHM+
PHJlbGF0ZWQtdXJscz48dXJsPmh0dHA6Ly93d3cubmNiaS5ubG0ubmloLmdvdi9wdWJtZWQvMTU4
Njc3OTI8L3VybD48L3JlbGF0ZWQtdXJscz48L3VybHM+PGlzYm4+MDAyMi01MjIzPC9pc2JuPjx0
aXRsZXM+PHRpdGxlPkJpbGUgYWNpZCBhc3BpcmF0aW9uIGFuZCB0aGUgZGV2ZWxvcG1lbnQgb2Yg
YnJvbmNoaW9saXRpcyBvYmxpdGVyYW5zIGFmdGVyIGx1bmcgdHJhbnNwbGFudGF0aW9uPC90aXRs
ZT48c2Vjb25kYXJ5LXRpdGxlPkogVGhvcmFjIENhcmRpb3Zhc2MgU3VyZzwvc2Vjb25kYXJ5LXRp
dGxlPjwvdGl0bGVzPjxwYWdlcz4xMTQ0LTUyPC9wYWdlcz48bnVtYmVyPjU8L251bWJlcj48Y29u
dHJpYnV0b3JzPjxhdXRob3JzPjxhdXRob3I+RCZhcG9zO092aWRpbywgRi48L2F1dGhvcj48YXV0
aG9yPk11cmEsIE0uPC9hdXRob3I+PGF1dGhvcj5Uc2FuZywgTS48L2F1dGhvcj48YXV0aG9yPldh
ZGRlbGwsIFQuIEsuPC9hdXRob3I+PGF1dGhvcj5IdXRjaGVvbiwgTS4gQS48L2F1dGhvcj48YXV0
aG9yPlNpbmdlciwgTC4gRy48L2F1dGhvcj48YXV0aG9yPkhhZGppbGlhZGlzLCBELjwvYXV0aG9y
PjxhdXRob3I+Q2hhcGFycm8sIEMuPC9hdXRob3I+PGF1dGhvcj5HdXRpZXJyZXosIEMuPC9hdXRo
b3I+PGF1dGhvcj5QaWVycmUsIEEuPC9hdXRob3I+PGF1dGhvcj5EYXJsaW5nLCBHLjwvYXV0aG9y
PjxhdXRob3I+TGl1LCBNLjwvYXV0aG9yPjxhdXRob3I+S2VzaGF2amVlLCBTLjwvYXV0aG9yPjwv
YXV0aG9ycz48L2NvbnRyaWJ1dG9ycz48bGFuZ3VhZ2U+ZW5nPC9sYW5ndWFnZT48YWRkZWQtZGF0
ZSBmb3JtYXQ9InV0YyI+MTQ2MzEwMjQ3MTwvYWRkZWQtZGF0ZT48cmVmLXR5cGUgbmFtZT0iSm91
cm5hbCBBcnRpY2xlIj4xNzwvcmVmLXR5cGU+PHJlYy1udW1iZXI+MTc1PC9yZWMtbnVtYmVyPjxs
YXN0LXVwZGF0ZWQtZGF0ZSBmb3JtYXQ9InV0YyI+MTQ2MzEwMjQ3MTwvbGFzdC11cGRhdGVkLWRh
dGU+PGFjY2Vzc2lvbi1udW0+MTU4Njc3OTI8L2FjY2Vzc2lvbi1udW0+PGVsZWN0cm9uaWMtcmVz
b3VyY2UtbnVtPjEwLjEwMTYvai5qdGN2cy4yMDA0LjEwLjAzNTwvZWxlY3Ryb25pYy1yZXNvdXJj
ZS1udW0+PHZvbHVtZT4xMjk8L3ZvbHVtZT48L3JlY29yZD48L0NpdGU+PC9FbmROb3RlPn==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8L3N0eWxlPjwvRGlz
cGxheVRleHQ+PHJlY29yZD48ZGF0ZXM+PHB1Yi1kYXRlcz48ZGF0ZT5NYXk8L2RhdGU+PC9wdWIt
ZGF0ZXM+PHllYXI+MjAwNTwveWVhcj48L2RhdGVzPjxrZXl3b3Jkcz48a2V5d29yZD5BY3R1YXJp
YWwgQW5hbHlzaXM8L2tleXdvcmQ+PGtleXdvcmQ+QmlsZSBBY2lkcyBhbmQgU2FsdHM8L2tleXdv
cmQ+PGtleXdvcmQ+QmlvbWFya2Vyczwva2V5d29yZD48a2V5d29yZD5Ccm9uY2hpb2xpdGlzIE9i
bGl0ZXJhbnM8L2tleXdvcmQ+PGtleXdvcmQ+QnJvbmNob2FsdmVvbGFyIExhdmFnZSBGbHVpZDwv
a2V5d29yZD48a2V5d29yZD5Ccm9uY2hvc2NvcHk8L2tleXdvcmQ+PGtleXdvcmQ+RGlzZWFzZS1G
cmVlIFN1cnZpdmFsPC9rZXl3b3JkPjxrZXl3b3JkPkVuenltZS1MaW5rZWQgSW1tdW5vc29yYmVu
dCBBc3NheTwva2V5d29yZD48a2V5d29yZD5Gb2xsb3ctVXAgU3R1ZGllczwva2V5d29yZD48a2V5
d29yZD5HYXN0cm9lc29waGFnZWFsIFJlZmx1eDwva2V5d29yZD48a2V5d29yZD5IdW1hbnM8L2tl
eXdvcmQ+PGtleXdvcmQ+SW5mbGFtbWF0aW9uPC9rZXl3b3JkPjxrZXl3b3JkPkludGVybGV1a2lu
LTE1PC9rZXl3b3JkPjxrZXl3b3JkPkludGVybGV1a2luLTg8L2tleXdvcmQ+PGtleXdvcmQ+TGV1
a29jeXRlIENvdW50PC9rZXl3b3JkPjxrZXl3b3JkPkx1bmcgVHJhbnNwbGFudGF0aW9uPC9rZXl3
b3JkPjxrZXl3b3JkPk5ldXRyb3BoaWxzPC9rZXl3b3JkPjxrZXl3b3JkPk9udGFyaW88L2tleXdv
cmQ+PGtleXdvcmQ+UHJldmFsZW5jZTwva2V5d29yZD48a2V5d29yZD5SZXNwaXJhdG9yeSBGdW5j
dGlvbiBUZXN0czwva2V5d29yZD48a2V5d29yZD5SaXNrIEZhY3RvcnM8L2tleXdvcmQ+PGtleXdv
cmQ+U3BlY3Ryb3Bob3RvbWV0cnk8L2tleXdvcmQ+PGtleXdvcmQ+U3Vydml2YWwgQW5hbHlzaXM8
L2tleXdvcmQ+PGtleXdvcmQ+VGltZSBGYWN0b3JzPC9rZXl3b3JkPjwva2V5d29yZHM+PHVybHM+
PHJlbGF0ZWQtdXJscz48dXJsPmh0dHA6Ly93d3cubmNiaS5ubG0ubmloLmdvdi9wdWJtZWQvMTU4
Njc3OTI8L3VybD48L3JlbGF0ZWQtdXJscz48L3VybHM+PGlzYm4+MDAyMi01MjIzPC9pc2JuPjx0
aXRsZXM+PHRpdGxlPkJpbGUgYWNpZCBhc3BpcmF0aW9uIGFuZCB0aGUgZGV2ZWxvcG1lbnQgb2Yg
YnJvbmNoaW9saXRpcyBvYmxpdGVyYW5zIGFmdGVyIGx1bmcgdHJhbnNwbGFudGF0aW9uPC90aXRs
ZT48c2Vjb25kYXJ5LXRpdGxlPkogVGhvcmFjIENhcmRpb3Zhc2MgU3VyZzwvc2Vjb25kYXJ5LXRp
dGxlPjwvdGl0bGVzPjxwYWdlcz4xMTQ0LTUyPC9wYWdlcz48bnVtYmVyPjU8L251bWJlcj48Y29u
dHJpYnV0b3JzPjxhdXRob3JzPjxhdXRob3I+RCZhcG9zO092aWRpbywgRi48L2F1dGhvcj48YXV0
aG9yPk11cmEsIE0uPC9hdXRob3I+PGF1dGhvcj5Uc2FuZywgTS48L2F1dGhvcj48YXV0aG9yPldh
ZGRlbGwsIFQuIEsuPC9hdXRob3I+PGF1dGhvcj5IdXRjaGVvbiwgTS4gQS48L2F1dGhvcj48YXV0
aG9yPlNpbmdlciwgTC4gRy48L2F1dGhvcj48YXV0aG9yPkhhZGppbGlhZGlzLCBELjwvYXV0aG9y
PjxhdXRob3I+Q2hhcGFycm8sIEMuPC9hdXRob3I+PGF1dGhvcj5HdXRpZXJyZXosIEMuPC9hdXRo
b3I+PGF1dGhvcj5QaWVycmUsIEEuPC9hdXRob3I+PGF1dGhvcj5EYXJsaW5nLCBHLjwvYXV0aG9y
PjxhdXRob3I+TGl1LCBNLjwvYXV0aG9yPjxhdXRob3I+S2VzaGF2amVlLCBTLjwvYXV0aG9yPjwv
YXV0aG9ycz48L2NvbnRyaWJ1dG9ycz48bGFuZ3VhZ2U+ZW5nPC9sYW5ndWFnZT48YWRkZWQtZGF0
ZSBmb3JtYXQ9InV0YyI+MTQ2MzEwMjQ3MTwvYWRkZWQtZGF0ZT48cmVmLXR5cGUgbmFtZT0iSm91
cm5hbCBBcnRpY2xlIj4xNzwvcmVmLXR5cGU+PHJlYy1udW1iZXI+MTc1PC9yZWMtbnVtYmVyPjxs
YXN0LXVwZGF0ZWQtZGF0ZSBmb3JtYXQ9InV0YyI+MTQ2MzEwMjQ3MTwvbGFzdC11cGRhdGVkLWRh
dGU+PGFjY2Vzc2lvbi1udW0+MTU4Njc3OTI8L2FjY2Vzc2lvbi1udW0+PGVsZWN0cm9uaWMtcmVz
b3VyY2UtbnVtPjEwLjEwMTYvai5qdGN2cy4yMDA0LjEwLjAzNTwvZWxlY3Ryb25pYy1yZXNvdXJj
ZS1udW0+PHZvbHVtZT4xMjk8L3ZvbHVtZT48L3JlY29yZD48L0NpdGU+PC9FbmROb3RlPn==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911BA2" w:rsidRPr="00B6576B">
        <w:rPr>
          <w:rFonts w:ascii="Book Antiqua" w:hAnsi="Book Antiqua" w:cs="Times New Roman"/>
        </w:rPr>
      </w:r>
      <w:r w:rsidR="00911BA2" w:rsidRPr="00B6576B">
        <w:rPr>
          <w:rFonts w:ascii="Book Antiqua" w:hAnsi="Book Antiqua" w:cs="Times New Roman"/>
        </w:rPr>
        <w:fldChar w:fldCharType="separate"/>
      </w:r>
      <w:r w:rsidR="008A3031" w:rsidRPr="00B6576B">
        <w:rPr>
          <w:rFonts w:ascii="Book Antiqua" w:hAnsi="Book Antiqua" w:cs="Times New Roman"/>
          <w:noProof/>
          <w:vertAlign w:val="superscript"/>
        </w:rPr>
        <w:t>37</w:t>
      </w:r>
      <w:r w:rsidR="00911BA2" w:rsidRPr="00B6576B">
        <w:rPr>
          <w:rFonts w:ascii="Book Antiqua" w:hAnsi="Book Antiqua" w:cs="Times New Roman"/>
        </w:rPr>
        <w:fldChar w:fldCharType="end"/>
      </w:r>
      <w:r w:rsidR="00970859" w:rsidRPr="00B6576B">
        <w:rPr>
          <w:rFonts w:ascii="Book Antiqua" w:hAnsi="Book Antiqua" w:cs="Times New Roman"/>
          <w:vertAlign w:val="superscript"/>
        </w:rPr>
        <w:t>]</w:t>
      </w:r>
      <w:r w:rsidR="00970859" w:rsidRPr="00B6576B">
        <w:rPr>
          <w:rFonts w:ascii="Book Antiqua" w:hAnsi="Book Antiqua" w:cs="Times New Roman"/>
        </w:rPr>
        <w:t>.</w:t>
      </w:r>
      <w:r w:rsidR="00911BA2" w:rsidRPr="00B6576B">
        <w:rPr>
          <w:rFonts w:ascii="Book Antiqua" w:hAnsi="Book Antiqua" w:cs="Times New Roman"/>
        </w:rPr>
        <w:t xml:space="preserve"> </w:t>
      </w:r>
      <w:r w:rsidR="006257D4" w:rsidRPr="00B6576B">
        <w:rPr>
          <w:rFonts w:ascii="Book Antiqua" w:hAnsi="Book Antiqua" w:cs="Times New Roman"/>
        </w:rPr>
        <w:t xml:space="preserve">Importantly, they demonstrated that the highest concentrations </w:t>
      </w:r>
      <w:r w:rsidR="006F31AB" w:rsidRPr="00B6576B">
        <w:rPr>
          <w:rFonts w:ascii="Book Antiqua" w:hAnsi="Book Antiqua" w:cs="Times New Roman"/>
        </w:rPr>
        <w:t>of bile acids were</w:t>
      </w:r>
      <w:r w:rsidR="006257D4" w:rsidRPr="00B6576B">
        <w:rPr>
          <w:rFonts w:ascii="Book Antiqua" w:hAnsi="Book Antiqua" w:cs="Times New Roman"/>
        </w:rPr>
        <w:t xml:space="preserve"> found in 70% of patients with early onset (&lt;1 year post-transplant) and </w:t>
      </w:r>
      <w:r w:rsidR="0069219A" w:rsidRPr="00B6576B">
        <w:rPr>
          <w:rFonts w:ascii="Book Antiqua" w:hAnsi="Book Antiqua" w:cs="Times New Roman"/>
        </w:rPr>
        <w:t>most severe manifestation</w:t>
      </w:r>
      <w:r w:rsidR="006257D4" w:rsidRPr="00B6576B">
        <w:rPr>
          <w:rFonts w:ascii="Book Antiqua" w:hAnsi="Book Antiqua" w:cs="Times New Roman"/>
        </w:rPr>
        <w:t xml:space="preserve"> of BOS, suggesting a temporal and dose-related </w:t>
      </w:r>
      <w:proofErr w:type="gramStart"/>
      <w:r w:rsidR="00A73B40" w:rsidRPr="00B6576B">
        <w:rPr>
          <w:rFonts w:ascii="Book Antiqua" w:hAnsi="Book Antiqua" w:cs="Times New Roman"/>
        </w:rPr>
        <w:t>relationship</w:t>
      </w:r>
      <w:r w:rsidR="00C07069" w:rsidRPr="00B6576B">
        <w:rPr>
          <w:rFonts w:ascii="Book Antiqua" w:hAnsi="Book Antiqua" w:cs="Times New Roman"/>
          <w:vertAlign w:val="superscript"/>
        </w:rPr>
        <w:t>[</w:t>
      </w:r>
      <w:proofErr w:type="gramEnd"/>
      <w:r w:rsidR="006257D4"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sNTc8L3N0eWxlPjwv
RGlzcGxheVRleHQ+PHJlY29yZD48ZGF0ZXM+PHB1Yi1kYXRlcz48ZGF0ZT5NYXk8L2RhdGU+PC9w
dWItZGF0ZXM+PHllYXI+MjAwNTwveWVhcj48L2RhdGVzPjxrZXl3b3Jkcz48a2V5d29yZD5BY3R1
YXJpYWwgQW5hbHlzaXM8L2tleXdvcmQ+PGtleXdvcmQ+QmlsZSBBY2lkcyBhbmQgU2FsdHM8L2tl
eXdvcmQ+PGtleXdvcmQ+QmlvbWFya2Vyczwva2V5d29yZD48a2V5d29yZD5Ccm9uY2hpb2xpdGlz
IE9ibGl0ZXJhbnM8L2tleXdvcmQ+PGtleXdvcmQ+QnJvbmNob2FsdmVvbGFyIExhdmFnZSBGbHVp
ZDwva2V5d29yZD48a2V5d29yZD5Ccm9uY2hvc2NvcHk8L2tleXdvcmQ+PGtleXdvcmQ+RGlzZWFz
ZS1GcmVlIFN1cnZpdmFsPC9rZXl3b3JkPjxrZXl3b3JkPkVuenltZS1MaW5rZWQgSW1tdW5vc29y
YmVudCBBc3NheTwva2V5d29yZD48a2V5d29yZD5Gb2xsb3ctVXAgU3R1ZGllczwva2V5d29yZD48
a2V5d29yZD5HYXN0cm9lc29waGFnZWFsIFJlZmx1eDwva2V5d29yZD48a2V5d29yZD5IdW1hbnM8
L2tleXdvcmQ+PGtleXdvcmQ+SW5mbGFtbWF0aW9uPC9rZXl3b3JkPjxrZXl3b3JkPkludGVybGV1
a2luLTE1PC9rZXl3b3JkPjxrZXl3b3JkPkludGVybGV1a2luLTg8L2tleXdvcmQ+PGtleXdvcmQ+
TGV1a29jeXRlIENvdW50PC9rZXl3b3JkPjxrZXl3b3JkPkx1bmcgVHJhbnNwbGFudGF0aW9uPC9r
ZXl3b3JkPjxrZXl3b3JkPk5ldXRyb3BoaWxzPC9rZXl3b3JkPjxrZXl3b3JkPk9udGFyaW88L2tl
eXdvcmQ+PGtleXdvcmQ+UHJldmFsZW5jZTwva2V5d29yZD48a2V5d29yZD5SZXNwaXJhdG9yeSBG
dW5jdGlvbiBUZXN0czwva2V5d29yZD48a2V5d29yZD5SaXNrIEZhY3RvcnM8L2tleXdvcmQ+PGtl
eXdvcmQ+U3BlY3Ryb3Bob3RvbWV0cnk8L2tleXdvcmQ+PGtleXdvcmQ+U3Vydml2YWwgQW5hbHlz
aXM8L2tleXdvcmQ+PGtleXdvcmQ+VGltZSBGYWN0b3JzPC9rZXl3b3JkPjwva2V5d29yZHM+PHVy
bHM+PHJlbGF0ZWQtdXJscz48dXJsPmh0dHA6Ly93d3cubmNiaS5ubG0ubmloLmdvdi9wdWJtZWQv
MTU4Njc3OTI8L3VybD48L3JlbGF0ZWQtdXJscz48L3VybHM+PGlzYm4+MDAyMi01MjIzPC9pc2Ju
Pjx0aXRsZXM+PHRpdGxlPkJpbGUgYWNpZCBhc3BpcmF0aW9uIGFuZCB0aGUgZGV2ZWxvcG1lbnQg
b2YgYnJvbmNoaW9saXRpcyBvYmxpdGVyYW5zIGFmdGVyIGx1bmcgdHJhbnNwbGFudGF0aW9uPC90
aXRsZT48c2Vjb25kYXJ5LXRpdGxlPkogVGhvcmFjIENhcmRpb3Zhc2MgU3VyZzwvc2Vjb25kYXJ5
LXRpdGxlPjwvdGl0bGVzPjxwYWdlcz4xMTQ0LTUyPC9wYWdlcz48bnVtYmVyPjU8L251bWJlcj48
Y29udHJpYnV0b3JzPjxhdXRob3JzPjxhdXRob3I+RCZhcG9zO092aWRpbywgRi48L2F1dGhvcj48
YXV0aG9yPk11cmEsIE0uPC9hdXRob3I+PGF1dGhvcj5Uc2FuZywgTS48L2F1dGhvcj48YXV0aG9y
PldhZGRlbGwsIFQuIEsuPC9hdXRob3I+PGF1dGhvcj5IdXRjaGVvbiwgTS4gQS48L2F1dGhvcj48
YXV0aG9yPlNpbmdlciwgTC4gRy48L2F1dGhvcj48YXV0aG9yPkhhZGppbGlhZGlzLCBELjwvYXV0
aG9yPjxhdXRob3I+Q2hhcGFycm8sIEMuPC9hdXRob3I+PGF1dGhvcj5HdXRpZXJyZXosIEMuPC9h
dXRob3I+PGF1dGhvcj5QaWVycmUsIEEuPC9hdXRob3I+PGF1dGhvcj5EYXJsaW5nLCBHLjwvYXV0
aG9yPjxhdXRob3I+TGl1LCBNLjwvYXV0aG9yPjxhdXRob3I+S2VzaGF2amVlLCBTLjwvYXV0aG9y
PjwvYXV0aG9ycz48L2NvbnRyaWJ1dG9ycz48bGFuZ3VhZ2U+ZW5nPC9sYW5ndWFnZT48YWRkZWQt
ZGF0ZSBmb3JtYXQ9InV0YyI+MTQ2MzEwMjQ2NzwvYWRkZWQtZGF0ZT48cmVmLXR5cGUgbmFtZT0i
Sm91cm5hbCBBcnRpY2xlIj4xNzwvcmVmLXR5cGU+PHJlYy1udW1iZXI+MTc0PC9yZWMtbnVtYmVy
PjxsYXN0LXVwZGF0ZWQtZGF0ZSBmb3JtYXQ9InV0YyI+MTQ2MzEwMjQ2NzwvbGFzdC11cGRhdGVk
LWRhdGU+PGFjY2Vzc2lvbi1udW0+MTU4Njc3OTI8L2FjY2Vzc2lvbi1udW0+PGVsZWN0cm9uaWMt
cmVzb3VyY2UtbnVtPjEwLjEwMTYvai5qdGN2cy4yMDA0LjEwLjAzNTwvZWxlY3Ryb25pYy1yZXNv
dXJjZS1udW0+PHZvbHVtZT4xMjk8L3ZvbHVtZT48L3JlY29yZD48L0NpdGU+PENpdGU+PEF1dGhv
cj5EJmFwb3M7T3ZpZGlvPC9BdXRob3I+PFllYXI+MjAwNjwvWWVhcj48SURUZXh0PlRoZSBlZmZl
Y3Qgb2YgcmVmbHV4IGFuZCBiaWxlIGFjaWQgYXNwaXJhdGlvbiBvbiB0aGUgbHVuZyBhbGxvZ3Jh
ZnQgYW5kIGl0cyBzdXJmYWN0YW50IGFuZCBpbm5hdGUgaW1tdW5pdHkgbW9sZWN1bGVzIFNQLUEg
YW5kIFNQLUQ8L0lEVGV4dD48cmVjb3JkPjxkYXRlcz48cHViLWRhdGVzPjxkYXRlPkF1ZzwvZGF0
ZT48L3B1Yi1kYXRlcz48eWVhcj4yMDA2PC95ZWFyPjwvZGF0ZXM+PGtleXdvcmRzPjxrZXl3b3Jk
PkJpbGUgQWNpZHMgYW5kIFNhbHRzPC9rZXl3b3JkPjxrZXl3b3JkPkJyb25jaG9hbHZlb2xhciBM
YXZhZ2UgRmx1aWQ8L2tleXdvcmQ+PGtleXdvcmQ+Rm9sbG93LVVwIFN0dWRpZXM8L2tleXdvcmQ+
PGtleXdvcmQ+SHVtYW5zPC9rZXl3b3JkPjxrZXl3b3JkPkh5ZHJvZ2VuLUlvbiBDb25jZW50cmF0
aW9uPC9rZXl3b3JkPjxrZXl3b3JkPkltbXVuaXR5LCBJbm5hdGU8L2tleXdvcmQ+PGtleXdvcmQ+
THVuZyBUcmFuc3BsYW50YXRpb248L2tleXdvcmQ+PGtleXdvcmQ+UGhvc3BoYXRpZHlsZ2x5Y2Vy
b2xzPC9rZXl3b3JkPjxrZXl3b3JkPlB1bG1vbmFyeSBTdXJmYWN0YW50LUFzc29jaWF0ZWQgUHJv
dGVpbiBBPC9rZXl3b3JkPjxrZXl3b3JkPlB1bG1vbmFyeSBTdXJmYWN0YW50LUFzc29jaWF0ZWQg
UHJvdGVpbiBEPC9rZXl3b3JkPjxrZXl3b3JkPlJlc3BpcmF0b3J5IEFzcGlyYXRpb248L2tleXdv
cmQ+PGtleXdvcmQ+U3BoaW5nb215ZWxpbnM8L2tleXdvcmQ+PGtleXdvcmQ+VHJhbnNwbGFudGF0
aW9uLCBIb21vbG9nb3VzPC9rZXl3b3JkPjwva2V5d29yZHM+PHVybHM+PHJlbGF0ZWQtdXJscz48
dXJsPmh0dHA6Ly93d3cubmNiaS5ubG0ubmloLmdvdi9wdWJtZWQvMTY4ODk1NDc8L3VybD48L3Jl
bGF0ZWQtdXJscz48L3VybHM+PGlzYm4+MTYwMC02MTM1PC9pc2JuPjx0aXRsZXM+PHRpdGxlPlRo
ZSBlZmZlY3Qgb2YgcmVmbHV4IGFuZCBiaWxlIGFjaWQgYXNwaXJhdGlvbiBvbiB0aGUgbHVuZyBh
bGxvZ3JhZnQgYW5kIGl0cyBzdXJmYWN0YW50IGFuZCBpbm5hdGUgaW1tdW5pdHkgbW9sZWN1bGVz
IFNQLUEgYW5kIFNQLUQ8L3RpdGxlPjxzZWNvbmRhcnktdGl0bGU+QW0gSiBUcmFuc3BsYW50PC9z
ZWNvbmRhcnktdGl0bGU+PC90aXRsZXM+PHBhZ2VzPjE5MzAtODwvcGFnZXM+PG51bWJlcj44PC9u
dW1iZXI+PGNvbnRyaWJ1dG9ycz48YXV0aG9ycz48YXV0aG9yPkQmYXBvcztPdmlkaW8sIEYuPC9h
dXRob3I+PGF1dGhvcj5NdXJhLCBNLjwvYXV0aG9yPjxhdXRob3I+Umlkc2RhbGUsIFIuPC9hdXRo
b3I+PGF1dGhvcj5UYWthaGFzaGksIEguPC9hdXRob3I+PGF1dGhvcj5XYWRkZWxsLCBULiBLLjwv
YXV0aG9yPjxhdXRob3I+SHV0Y2hlb24sIE0uPC9hdXRob3I+PGF1dGhvcj5IYWRqaWxpYWRpcywg
RC48L2F1dGhvcj48YXV0aG9yPlNpbmdlciwgTC4gRy48L2F1dGhvcj48YXV0aG9yPlBpZXJyZSwg
QS48L2F1dGhvcj48YXV0aG9yPkNoYXBhcnJvLCBDLjwvYXV0aG9yPjxhdXRob3I+R3V0aWVycmV6
LCBDLjwvYXV0aG9yPjxhdXRob3I+TWlsbGVyLCBMLjwvYXV0aG9yPjxhdXRob3I+RGFybGluZywg
Ry48L2F1dGhvcj48YXV0aG9yPkxpdSwgTS48L2F1dGhvcj48YXV0aG9yPlBvc3QsIE0uPC9hdXRo
b3I+PGF1dGhvcj5LZXNoYXZqZWUsIFMuPC9hdXRob3I+PC9hdXRob3JzPjwvY29udHJpYnV0b3Jz
PjxsYW5ndWFnZT5lbmc8L2xhbmd1YWdlPjxhZGRlZC1kYXRlIGZvcm1hdD0idXRjIj4xNDYzMDk3
MzE4PC9hZGRlZC1kYXRlPjxyZWYtdHlwZSBuYW1lPSJKb3VybmFsIEFydGljbGUiPjE3PC9yZWYt
dHlwZT48cmVjLW51bWJlcj4xNTk8L3JlYy1udW1iZXI+PGxhc3QtdXBkYXRlZC1kYXRlIGZvcm1h
dD0idXRjIj4xNDYzMDk3MzE4PC9sYXN0LXVwZGF0ZWQtZGF0ZT48YWNjZXNzaW9uLW51bT4xNjg4
OTU0NzwvYWNjZXNzaW9uLW51bT48ZWxlY3Ryb25pYy1yZXNvdXJjZS1udW0+MTAuMTExMS9qLjE2
MDAtNjE0My4yMDA2LjAxMzU3Lng8L2VsZWN0cm9uaWMtcmVzb3VyY2UtbnVtPjx2b2x1bWU+Njwv
dm9sdW1lPjwvcmVjb3JkPjwvQ2l0ZT48L0VuZE5vdGU+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EJmFwb3M7T3ZpZGlvPC9BdXRob3I+PFllYXI+MjAwNTwv
WWVhcj48SURUZXh0PkJpbGUgYWNpZCBhc3BpcmF0aW9uIGFuZCB0aGUgZGV2ZWxvcG1lbnQgb2Yg
YnJvbmNoaW9saXRpcyBvYmxpdGVyYW5zIGFmdGVyIGx1bmcgdHJhbnNwbGFudGF0aW9uPC9JRFRl
eHQ+PERpc3BsYXlUZXh0PjxzdHlsZSBmYWNlPSJzdXBlcnNjcmlwdCI+MzcsNTc8L3N0eWxlPjwv
RGlzcGxheVRleHQ+PHJlY29yZD48ZGF0ZXM+PHB1Yi1kYXRlcz48ZGF0ZT5NYXk8L2RhdGU+PC9w
dWItZGF0ZXM+PHllYXI+MjAwNTwveWVhcj48L2RhdGVzPjxrZXl3b3Jkcz48a2V5d29yZD5BY3R1
YXJpYWwgQW5hbHlzaXM8L2tleXdvcmQ+PGtleXdvcmQ+QmlsZSBBY2lkcyBhbmQgU2FsdHM8L2tl
eXdvcmQ+PGtleXdvcmQ+QmlvbWFya2Vyczwva2V5d29yZD48a2V5d29yZD5Ccm9uY2hpb2xpdGlz
IE9ibGl0ZXJhbnM8L2tleXdvcmQ+PGtleXdvcmQ+QnJvbmNob2FsdmVvbGFyIExhdmFnZSBGbHVp
ZDwva2V5d29yZD48a2V5d29yZD5Ccm9uY2hvc2NvcHk8L2tleXdvcmQ+PGtleXdvcmQ+RGlzZWFz
ZS1GcmVlIFN1cnZpdmFsPC9rZXl3b3JkPjxrZXl3b3JkPkVuenltZS1MaW5rZWQgSW1tdW5vc29y
YmVudCBBc3NheTwva2V5d29yZD48a2V5d29yZD5Gb2xsb3ctVXAgU3R1ZGllczwva2V5d29yZD48
a2V5d29yZD5HYXN0cm9lc29waGFnZWFsIFJlZmx1eDwva2V5d29yZD48a2V5d29yZD5IdW1hbnM8
L2tleXdvcmQ+PGtleXdvcmQ+SW5mbGFtbWF0aW9uPC9rZXl3b3JkPjxrZXl3b3JkPkludGVybGV1
a2luLTE1PC9rZXl3b3JkPjxrZXl3b3JkPkludGVybGV1a2luLTg8L2tleXdvcmQ+PGtleXdvcmQ+
TGV1a29jeXRlIENvdW50PC9rZXl3b3JkPjxrZXl3b3JkPkx1bmcgVHJhbnNwbGFudGF0aW9uPC9r
ZXl3b3JkPjxrZXl3b3JkPk5ldXRyb3BoaWxzPC9rZXl3b3JkPjxrZXl3b3JkPk9udGFyaW88L2tl
eXdvcmQ+PGtleXdvcmQ+UHJldmFsZW5jZTwva2V5d29yZD48a2V5d29yZD5SZXNwaXJhdG9yeSBG
dW5jdGlvbiBUZXN0czwva2V5d29yZD48a2V5d29yZD5SaXNrIEZhY3RvcnM8L2tleXdvcmQ+PGtl
eXdvcmQ+U3BlY3Ryb3Bob3RvbWV0cnk8L2tleXdvcmQ+PGtleXdvcmQ+U3Vydml2YWwgQW5hbHlz
aXM8L2tleXdvcmQ+PGtleXdvcmQ+VGltZSBGYWN0b3JzPC9rZXl3b3JkPjwva2V5d29yZHM+PHVy
bHM+PHJlbGF0ZWQtdXJscz48dXJsPmh0dHA6Ly93d3cubmNiaS5ubG0ubmloLmdvdi9wdWJtZWQv
MTU4Njc3OTI8L3VybD48L3JlbGF0ZWQtdXJscz48L3VybHM+PGlzYm4+MDAyMi01MjIzPC9pc2Ju
Pjx0aXRsZXM+PHRpdGxlPkJpbGUgYWNpZCBhc3BpcmF0aW9uIGFuZCB0aGUgZGV2ZWxvcG1lbnQg
b2YgYnJvbmNoaW9saXRpcyBvYmxpdGVyYW5zIGFmdGVyIGx1bmcgdHJhbnNwbGFudGF0aW9uPC90
aXRsZT48c2Vjb25kYXJ5LXRpdGxlPkogVGhvcmFjIENhcmRpb3Zhc2MgU3VyZzwvc2Vjb25kYXJ5
LXRpdGxlPjwvdGl0bGVzPjxwYWdlcz4xMTQ0LTUyPC9wYWdlcz48bnVtYmVyPjU8L251bWJlcj48
Y29udHJpYnV0b3JzPjxhdXRob3JzPjxhdXRob3I+RCZhcG9zO092aWRpbywgRi48L2F1dGhvcj48
YXV0aG9yPk11cmEsIE0uPC9hdXRob3I+PGF1dGhvcj5Uc2FuZywgTS48L2F1dGhvcj48YXV0aG9y
PldhZGRlbGwsIFQuIEsuPC9hdXRob3I+PGF1dGhvcj5IdXRjaGVvbiwgTS4gQS48L2F1dGhvcj48
YXV0aG9yPlNpbmdlciwgTC4gRy48L2F1dGhvcj48YXV0aG9yPkhhZGppbGlhZGlzLCBELjwvYXV0
aG9yPjxhdXRob3I+Q2hhcGFycm8sIEMuPC9hdXRob3I+PGF1dGhvcj5HdXRpZXJyZXosIEMuPC9h
dXRob3I+PGF1dGhvcj5QaWVycmUsIEEuPC9hdXRob3I+PGF1dGhvcj5EYXJsaW5nLCBHLjwvYXV0
aG9yPjxhdXRob3I+TGl1LCBNLjwvYXV0aG9yPjxhdXRob3I+S2VzaGF2amVlLCBTLjwvYXV0aG9y
PjwvYXV0aG9ycz48L2NvbnRyaWJ1dG9ycz48bGFuZ3VhZ2U+ZW5nPC9sYW5ndWFnZT48YWRkZWQt
ZGF0ZSBmb3JtYXQ9InV0YyI+MTQ2MzEwMjQ2NzwvYWRkZWQtZGF0ZT48cmVmLXR5cGUgbmFtZT0i
Sm91cm5hbCBBcnRpY2xlIj4xNzwvcmVmLXR5cGU+PHJlYy1udW1iZXI+MTc0PC9yZWMtbnVtYmVy
PjxsYXN0LXVwZGF0ZWQtZGF0ZSBmb3JtYXQ9InV0YyI+MTQ2MzEwMjQ2NzwvbGFzdC11cGRhdGVk
LWRhdGU+PGFjY2Vzc2lvbi1udW0+MTU4Njc3OTI8L2FjY2Vzc2lvbi1udW0+PGVsZWN0cm9uaWMt
cmVzb3VyY2UtbnVtPjEwLjEwMTYvai5qdGN2cy4yMDA0LjEwLjAzNTwvZWxlY3Ryb25pYy1yZXNv
dXJjZS1udW0+PHZvbHVtZT4xMjk8L3ZvbHVtZT48L3JlY29yZD48L0NpdGU+PENpdGU+PEF1dGhv
cj5EJmFwb3M7T3ZpZGlvPC9BdXRob3I+PFllYXI+MjAwNjwvWWVhcj48SURUZXh0PlRoZSBlZmZl
Y3Qgb2YgcmVmbHV4IGFuZCBiaWxlIGFjaWQgYXNwaXJhdGlvbiBvbiB0aGUgbHVuZyBhbGxvZ3Jh
ZnQgYW5kIGl0cyBzdXJmYWN0YW50IGFuZCBpbm5hdGUgaW1tdW5pdHkgbW9sZWN1bGVzIFNQLUEg
YW5kIFNQLUQ8L0lEVGV4dD48cmVjb3JkPjxkYXRlcz48cHViLWRhdGVzPjxkYXRlPkF1ZzwvZGF0
ZT48L3B1Yi1kYXRlcz48eWVhcj4yMDA2PC95ZWFyPjwvZGF0ZXM+PGtleXdvcmRzPjxrZXl3b3Jk
PkJpbGUgQWNpZHMgYW5kIFNhbHRzPC9rZXl3b3JkPjxrZXl3b3JkPkJyb25jaG9hbHZlb2xhciBM
YXZhZ2UgRmx1aWQ8L2tleXdvcmQ+PGtleXdvcmQ+Rm9sbG93LVVwIFN0dWRpZXM8L2tleXdvcmQ+
PGtleXdvcmQ+SHVtYW5zPC9rZXl3b3JkPjxrZXl3b3JkPkh5ZHJvZ2VuLUlvbiBDb25jZW50cmF0
aW9uPC9rZXl3b3JkPjxrZXl3b3JkPkltbXVuaXR5LCBJbm5hdGU8L2tleXdvcmQ+PGtleXdvcmQ+
THVuZyBUcmFuc3BsYW50YXRpb248L2tleXdvcmQ+PGtleXdvcmQ+UGhvc3BoYXRpZHlsZ2x5Y2Vy
b2xzPC9rZXl3b3JkPjxrZXl3b3JkPlB1bG1vbmFyeSBTdXJmYWN0YW50LUFzc29jaWF0ZWQgUHJv
dGVpbiBBPC9rZXl3b3JkPjxrZXl3b3JkPlB1bG1vbmFyeSBTdXJmYWN0YW50LUFzc29jaWF0ZWQg
UHJvdGVpbiBEPC9rZXl3b3JkPjxrZXl3b3JkPlJlc3BpcmF0b3J5IEFzcGlyYXRpb248L2tleXdv
cmQ+PGtleXdvcmQ+U3BoaW5nb215ZWxpbnM8L2tleXdvcmQ+PGtleXdvcmQ+VHJhbnNwbGFudGF0
aW9uLCBIb21vbG9nb3VzPC9rZXl3b3JkPjwva2V5d29yZHM+PHVybHM+PHJlbGF0ZWQtdXJscz48
dXJsPmh0dHA6Ly93d3cubmNiaS5ubG0ubmloLmdvdi9wdWJtZWQvMTY4ODk1NDc8L3VybD48L3Jl
bGF0ZWQtdXJscz48L3VybHM+PGlzYm4+MTYwMC02MTM1PC9pc2JuPjx0aXRsZXM+PHRpdGxlPlRo
ZSBlZmZlY3Qgb2YgcmVmbHV4IGFuZCBiaWxlIGFjaWQgYXNwaXJhdGlvbiBvbiB0aGUgbHVuZyBh
bGxvZ3JhZnQgYW5kIGl0cyBzdXJmYWN0YW50IGFuZCBpbm5hdGUgaW1tdW5pdHkgbW9sZWN1bGVz
IFNQLUEgYW5kIFNQLUQ8L3RpdGxlPjxzZWNvbmRhcnktdGl0bGU+QW0gSiBUcmFuc3BsYW50PC9z
ZWNvbmRhcnktdGl0bGU+PC90aXRsZXM+PHBhZ2VzPjE5MzAtODwvcGFnZXM+PG51bWJlcj44PC9u
dW1iZXI+PGNvbnRyaWJ1dG9ycz48YXV0aG9ycz48YXV0aG9yPkQmYXBvcztPdmlkaW8sIEYuPC9h
dXRob3I+PGF1dGhvcj5NdXJhLCBNLjwvYXV0aG9yPjxhdXRob3I+Umlkc2RhbGUsIFIuPC9hdXRo
b3I+PGF1dGhvcj5UYWthaGFzaGksIEguPC9hdXRob3I+PGF1dGhvcj5XYWRkZWxsLCBULiBLLjwv
YXV0aG9yPjxhdXRob3I+SHV0Y2hlb24sIE0uPC9hdXRob3I+PGF1dGhvcj5IYWRqaWxpYWRpcywg
RC48L2F1dGhvcj48YXV0aG9yPlNpbmdlciwgTC4gRy48L2F1dGhvcj48YXV0aG9yPlBpZXJyZSwg
QS48L2F1dGhvcj48YXV0aG9yPkNoYXBhcnJvLCBDLjwvYXV0aG9yPjxhdXRob3I+R3V0aWVycmV6
LCBDLjwvYXV0aG9yPjxhdXRob3I+TWlsbGVyLCBMLjwvYXV0aG9yPjxhdXRob3I+RGFybGluZywg
Ry48L2F1dGhvcj48YXV0aG9yPkxpdSwgTS48L2F1dGhvcj48YXV0aG9yPlBvc3QsIE0uPC9hdXRo
b3I+PGF1dGhvcj5LZXNoYXZqZWUsIFMuPC9hdXRob3I+PC9hdXRob3JzPjwvY29udHJpYnV0b3Jz
PjxsYW5ndWFnZT5lbmc8L2xhbmd1YWdlPjxhZGRlZC1kYXRlIGZvcm1hdD0idXRjIj4xNDYzMDk3
MzE4PC9hZGRlZC1kYXRlPjxyZWYtdHlwZSBuYW1lPSJKb3VybmFsIEFydGljbGUiPjE3PC9yZWYt
dHlwZT48cmVjLW51bWJlcj4xNTk8L3JlYy1udW1iZXI+PGxhc3QtdXBkYXRlZC1kYXRlIGZvcm1h
dD0idXRjIj4xNDYzMDk3MzE4PC9sYXN0LXVwZGF0ZWQtZGF0ZT48YWNjZXNzaW9uLW51bT4xNjg4
OTU0NzwvYWNjZXNzaW9uLW51bT48ZWxlY3Ryb25pYy1yZXNvdXJjZS1udW0+MTAuMTExMS9qLjE2
MDAtNjE0My4yMDA2LjAxMzU3Lng8L2VsZWN0cm9uaWMtcmVzb3VyY2UtbnVtPjx2b2x1bWU+Njwv
dm9sdW1lPjwvcmVjb3JkPjwvQ2l0ZT48L0VuZE5vdGU+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6257D4" w:rsidRPr="00B6576B">
        <w:rPr>
          <w:rFonts w:ascii="Book Antiqua" w:hAnsi="Book Antiqua" w:cs="Times New Roman"/>
        </w:rPr>
      </w:r>
      <w:r w:rsidR="006257D4" w:rsidRPr="00B6576B">
        <w:rPr>
          <w:rFonts w:ascii="Book Antiqua" w:hAnsi="Book Antiqua" w:cs="Times New Roman"/>
        </w:rPr>
        <w:fldChar w:fldCharType="separate"/>
      </w:r>
      <w:r w:rsidR="008A3031" w:rsidRPr="00B6576B">
        <w:rPr>
          <w:rFonts w:ascii="Book Antiqua" w:hAnsi="Book Antiqua" w:cs="Times New Roman"/>
          <w:noProof/>
          <w:vertAlign w:val="superscript"/>
        </w:rPr>
        <w:t>37,57</w:t>
      </w:r>
      <w:r w:rsidR="006257D4" w:rsidRPr="00B6576B">
        <w:rPr>
          <w:rFonts w:ascii="Book Antiqua" w:hAnsi="Book Antiqua" w:cs="Times New Roman"/>
          <w:vertAlign w:val="superscript"/>
        </w:rPr>
        <w:fldChar w:fldCharType="end"/>
      </w:r>
      <w:r w:rsidR="003D171A" w:rsidRPr="00B6576B">
        <w:rPr>
          <w:rFonts w:ascii="Book Antiqua" w:hAnsi="Book Antiqua" w:cs="Times New Roman"/>
          <w:vertAlign w:val="superscript"/>
        </w:rPr>
        <w:t>]</w:t>
      </w:r>
      <w:r w:rsidR="003D171A" w:rsidRPr="00B6576B">
        <w:rPr>
          <w:rFonts w:ascii="Book Antiqua" w:hAnsi="Book Antiqua" w:cs="Times New Roman"/>
        </w:rPr>
        <w:t>.</w:t>
      </w:r>
      <w:r w:rsidR="00CE347E" w:rsidRPr="00B6576B">
        <w:rPr>
          <w:rFonts w:ascii="Book Antiqua" w:hAnsi="Book Antiqua" w:cs="Times New Roman"/>
        </w:rPr>
        <w:t xml:space="preserve"> </w:t>
      </w:r>
      <w:proofErr w:type="spellStart"/>
      <w:r w:rsidR="00A23F83" w:rsidRPr="00B6576B">
        <w:rPr>
          <w:rFonts w:ascii="Book Antiqua" w:hAnsi="Book Antiqua" w:cs="Times New Roman"/>
        </w:rPr>
        <w:t>Blondeau</w:t>
      </w:r>
      <w:proofErr w:type="spellEnd"/>
      <w:r w:rsidR="00A23F83" w:rsidRPr="00B6576B">
        <w:rPr>
          <w:rFonts w:ascii="Book Antiqua" w:hAnsi="Book Antiqua" w:cs="Times New Roman"/>
        </w:rPr>
        <w:t xml:space="preserve"> </w:t>
      </w:r>
      <w:r w:rsidR="00A23F83" w:rsidRPr="00B6576B">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Blondeau&lt;/Author&gt;&lt;Year&gt;2008&lt;/Year&gt;&lt;IDText&gt;Gastro-oesophageal reflux and gastric aspiration in lung transplant patients with or without chronic rejection&lt;/IDText&gt;&lt;DisplayText&gt;&lt;style face="superscript"&gt;78&lt;/style&gt;&lt;/DisplayText&gt;&lt;record&gt;&lt;dates&gt;&lt;pub-dates&gt;&lt;date&gt;Apr&lt;/date&gt;&lt;/pub-dates&gt;&lt;year&gt;2008&lt;/year&gt;&lt;/dates&gt;&lt;keywords&gt;&lt;keyword&gt;Adult&lt;/keyword&gt;&lt;keyword&gt;Aged&lt;/keyword&gt;&lt;keyword&gt;Bile Acids and Salts&lt;/keyword&gt;&lt;keyword&gt;Bronchiolitis Obliterans&lt;/keyword&gt;&lt;keyword&gt;Bronchoalveolar Lavage Fluid&lt;/keyword&gt;&lt;keyword&gt;Case-Control Studies&lt;/keyword&gt;&lt;keyword&gt;Cross-Sectional Studies&lt;/keyword&gt;&lt;keyword&gt;Cystic Fibrosis&lt;/keyword&gt;&lt;keyword&gt;Female&lt;/keyword&gt;&lt;keyword&gt;Gastroesophageal Reflux&lt;/keyword&gt;&lt;keyword&gt;Graft Rejection&lt;/keyword&gt;&lt;keyword&gt;Humans&lt;/keyword&gt;&lt;keyword&gt;Lung Transplantation&lt;/keyword&gt;&lt;keyword&gt;Male&lt;/keyword&gt;&lt;keyword&gt;Middle Aged&lt;/keyword&gt;&lt;keyword&gt;Pepsin A&lt;/keyword&gt;&lt;keyword&gt;Proton Pump Inhibitors&lt;/keyword&gt;&lt;/keywords&gt;&lt;urls&gt;&lt;related-urls&gt;&lt;url&gt;http://www.ncbi.nlm.nih.gov/pubmed/18057058&lt;/url&gt;&lt;/related-urls&gt;&lt;/urls&gt;&lt;isbn&gt;1399-3003&lt;/isbn&gt;&lt;titles&gt;&lt;title&gt;Gastro-oesophageal reflux and gastric aspiration in lung transplant patients with or without chronic rejection&lt;/title&gt;&lt;secondary-title&gt;Eur Respir J&lt;/secondary-title&gt;&lt;/titles&gt;&lt;pages&gt;707-13&lt;/pages&gt;&lt;number&gt;4&lt;/number&gt;&lt;contributors&gt;&lt;authors&gt;&lt;author&gt;Blondeau, K.&lt;/author&gt;&lt;author&gt;Mertens, V.&lt;/author&gt;&lt;author&gt;Vanaudenaerde, B. A.&lt;/author&gt;&lt;author&gt;Verleden, G. M.&lt;/author&gt;&lt;author&gt;Van Raemdonck, D. E.&lt;/author&gt;&lt;author&gt;Sifrim, D.&lt;/author&gt;&lt;author&gt;Dupont, L. J.&lt;/author&gt;&lt;/authors&gt;&lt;/contributors&gt;&lt;language&gt;eng&lt;/language&gt;&lt;added-date format="utc"&gt;1462890043&lt;/added-date&gt;&lt;ref-type name="Journal Article"&gt;17&lt;/ref-type&gt;&lt;rec-number&gt;100&lt;/rec-number&gt;&lt;last-updated-date format="utc"&gt;1462890043&lt;/last-updated-date&gt;&lt;accession-num&gt;18057058&lt;/accession-num&gt;&lt;electronic-resource-num&gt;10.1183/09031936.00064807&lt;/electronic-resource-num&gt;&lt;volume&gt;31&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78</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00A23F83" w:rsidRPr="00B6576B">
        <w:rPr>
          <w:rFonts w:ascii="Book Antiqua" w:hAnsi="Book Antiqua" w:cs="Times New Roman"/>
        </w:rPr>
        <w:t xml:space="preserve"> found that 50% of the lung transplant patients in their study </w:t>
      </w:r>
      <w:r w:rsidR="00363620" w:rsidRPr="00B6576B">
        <w:rPr>
          <w:rFonts w:ascii="Book Antiqua" w:hAnsi="Book Antiqua" w:cs="Times New Roman"/>
        </w:rPr>
        <w:t>demonstrated elevated levels of bile acids</w:t>
      </w:r>
      <w:r w:rsidR="00A73B40" w:rsidRPr="00B6576B">
        <w:rPr>
          <w:rFonts w:ascii="Book Antiqua" w:hAnsi="Book Antiqua" w:cs="Times New Roman"/>
        </w:rPr>
        <w:t>, and</w:t>
      </w:r>
      <w:r w:rsidR="00363620" w:rsidRPr="00B6576B">
        <w:rPr>
          <w:rFonts w:ascii="Book Antiqua" w:hAnsi="Book Antiqua" w:cs="Times New Roman"/>
        </w:rPr>
        <w:t xml:space="preserve"> </w:t>
      </w:r>
      <w:r w:rsidR="00A23F83" w:rsidRPr="00B6576B">
        <w:rPr>
          <w:rFonts w:ascii="Book Antiqua" w:hAnsi="Book Antiqua" w:cs="Times New Roman"/>
        </w:rPr>
        <w:t>70% of those with BOS had elevated bile acids</w:t>
      </w:r>
      <w:r w:rsidR="0069219A" w:rsidRPr="00B6576B">
        <w:rPr>
          <w:rFonts w:ascii="Book Antiqua" w:hAnsi="Book Antiqua" w:cs="Times New Roman"/>
        </w:rPr>
        <w:t>,</w:t>
      </w:r>
      <w:r w:rsidR="00A23F83" w:rsidRPr="00B6576B">
        <w:rPr>
          <w:rFonts w:ascii="Book Antiqua" w:hAnsi="Book Antiqua" w:cs="Times New Roman"/>
        </w:rPr>
        <w:t xml:space="preserve"> </w:t>
      </w:r>
      <w:r w:rsidR="00383E07" w:rsidRPr="00B6576B">
        <w:rPr>
          <w:rFonts w:ascii="Book Antiqua" w:hAnsi="Book Antiqua" w:cs="Times New Roman"/>
        </w:rPr>
        <w:t xml:space="preserve">compared to 31% without BOS, indicating that </w:t>
      </w:r>
      <w:r w:rsidR="00A73B40" w:rsidRPr="00B6576B">
        <w:rPr>
          <w:rFonts w:ascii="Book Antiqua" w:hAnsi="Book Antiqua" w:cs="Times New Roman"/>
        </w:rPr>
        <w:t xml:space="preserve">bile acid </w:t>
      </w:r>
      <w:r w:rsidR="00383E07" w:rsidRPr="00B6576B">
        <w:rPr>
          <w:rFonts w:ascii="Book Antiqua" w:hAnsi="Book Antiqua" w:cs="Times New Roman"/>
        </w:rPr>
        <w:t xml:space="preserve">may be a specific marker for </w:t>
      </w:r>
      <w:r w:rsidR="0069219A" w:rsidRPr="00B6576B">
        <w:rPr>
          <w:rFonts w:ascii="Book Antiqua" w:hAnsi="Book Antiqua" w:cs="Times New Roman"/>
        </w:rPr>
        <w:t>allograft injury</w:t>
      </w:r>
      <w:r w:rsidR="009F07D5" w:rsidRPr="00B6576B">
        <w:rPr>
          <w:rFonts w:ascii="Book Antiqua" w:hAnsi="Book Antiqua" w:cs="Times New Roman"/>
        </w:rPr>
        <w:t>.</w:t>
      </w:r>
      <w:r w:rsidR="00CE347E" w:rsidRPr="00B6576B">
        <w:rPr>
          <w:rFonts w:ascii="Book Antiqua" w:hAnsi="Book Antiqua" w:cs="Times New Roman"/>
        </w:rPr>
        <w:t xml:space="preserve"> </w:t>
      </w:r>
    </w:p>
    <w:p w14:paraId="3858CBA6" w14:textId="7AE32D30" w:rsidR="00DE1E2C" w:rsidRPr="00B6576B" w:rsidRDefault="002E0856" w:rsidP="00D404CB">
      <w:pPr>
        <w:spacing w:after="0" w:line="360" w:lineRule="auto"/>
        <w:ind w:firstLine="720"/>
        <w:jc w:val="both"/>
        <w:rPr>
          <w:rFonts w:ascii="Book Antiqua" w:hAnsi="Book Antiqua" w:cs="Times New Roman"/>
        </w:rPr>
      </w:pPr>
      <w:r w:rsidRPr="00B6576B">
        <w:rPr>
          <w:rFonts w:ascii="Book Antiqua" w:hAnsi="Book Antiqua" w:cs="Times New Roman"/>
        </w:rPr>
        <w:t>Pepsin is a proteolytic enzyme, active at acidic pH, which is increasingly reported as a marker of inflammation in asthma, COP</w:t>
      </w:r>
      <w:r w:rsidR="00806232" w:rsidRPr="00B6576B">
        <w:rPr>
          <w:rFonts w:ascii="Book Antiqua" w:hAnsi="Book Antiqua" w:cs="Times New Roman"/>
        </w:rPr>
        <w:t>D</w:t>
      </w:r>
      <w:r w:rsidRPr="00B6576B">
        <w:rPr>
          <w:rFonts w:ascii="Book Antiqua" w:hAnsi="Book Antiqua" w:cs="Times New Roman"/>
        </w:rPr>
        <w:t>, bronchiectasis, CF, and following cardiothoracic surgery</w:t>
      </w:r>
      <w:r w:rsidR="00B27514" w:rsidRPr="00B6576B">
        <w:rPr>
          <w:rFonts w:ascii="Book Antiqua" w:hAnsi="Book Antiqua" w:cs="Times New Roman"/>
          <w:vertAlign w:val="superscript"/>
        </w:rPr>
        <w:t>[</w:t>
      </w:r>
      <w:r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Ward&lt;/Author&gt;&lt;Year&gt;2002&lt;/Year&gt;&lt;IDText&gt;Increased soluble CD14 in bronchoalveolar lavage fluid of stable lung transplant recipients&lt;/IDText&gt;&lt;DisplayText&gt;&lt;style face="superscript"&gt;83&lt;/style&gt;&lt;/DisplayText&gt;&lt;record&gt;&lt;dates&gt;&lt;pub-dates&gt;&lt;date&gt;Mar&lt;/date&gt;&lt;/pub-dates&gt;&lt;year&gt;2002&lt;/year&gt;&lt;/dates&gt;&lt;keywords&gt;&lt;keyword&gt;Adult&lt;/keyword&gt;&lt;keyword&gt;Antigens, CD14&lt;/keyword&gt;&lt;keyword&gt;Biomarkers&lt;/keyword&gt;&lt;keyword&gt;Bronchoalveolar Lavage Fluid&lt;/keyword&gt;&lt;keyword&gt;Case-Control Studies&lt;/keyword&gt;&lt;keyword&gt;Cross-Sectional Studies&lt;/keyword&gt;&lt;keyword&gt;Female&lt;/keyword&gt;&lt;keyword&gt;Graft Rejection&lt;/keyword&gt;&lt;keyword&gt;Graft Survival&lt;/keyword&gt;&lt;keyword&gt;Humans&lt;/keyword&gt;&lt;keyword&gt;Leukocyte Count&lt;/keyword&gt;&lt;keyword&gt;Lung Transplantation&lt;/keyword&gt;&lt;keyword&gt;Male&lt;/keyword&gt;&lt;keyword&gt;Middle Aged&lt;/keyword&gt;&lt;keyword&gt;Predictive Value of Tests&lt;/keyword&gt;&lt;keyword&gt;Probability&lt;/keyword&gt;&lt;keyword&gt;Reference Values&lt;/keyword&gt;&lt;keyword&gt;Sensitivity and Specificity&lt;/keyword&gt;&lt;keyword&gt;Solubility&lt;/keyword&gt;&lt;keyword&gt;Statistics, Nonparametric&lt;/keyword&gt;&lt;keyword&gt;Transplantation Immunology&lt;/keyword&gt;&lt;/keywords&gt;&lt;urls&gt;&lt;related-urls&gt;&lt;url&gt;http://www.ncbi.nlm.nih.gov/pubmed/11936525&lt;/url&gt;&lt;/related-urls&gt;&lt;/urls&gt;&lt;isbn&gt;0903-1936&lt;/isbn&gt;&lt;titles&gt;&lt;title&gt;Increased soluble CD14 in bronchoalveolar lavage fluid of stable lung transplant recipients&lt;/title&gt;&lt;secondary-title&gt;Eur Respir J&lt;/secondary-title&gt;&lt;/titles&gt;&lt;pages&gt;472-8&lt;/pages&gt;&lt;number&gt;3&lt;/number&gt;&lt;contributors&gt;&lt;authors&gt;&lt;author&gt;Ward, C.&lt;/author&gt;&lt;author&gt;Walters, E. H.&lt;/author&gt;&lt;author&gt;Zheng, L.&lt;/author&gt;&lt;author&gt;Whitford, H.&lt;/author&gt;&lt;author&gt;Williams, T. J.&lt;/author&gt;&lt;author&gt;Snell, G. I.&lt;/author&gt;&lt;/authors&gt;&lt;/contributors&gt;&lt;language&gt;eng&lt;/language&gt;&lt;added-date format="utc"&gt;1463246595&lt;/added-date&gt;&lt;ref-type name="Journal Article"&gt;17&lt;/ref-type&gt;&lt;rec-number&gt;256&lt;/rec-number&gt;&lt;last-updated-date format="utc"&gt;1463246595&lt;/last-updated-date&gt;&lt;accession-num&gt;11936525&lt;/accession-num&gt;&lt;volume&gt;19&lt;/volume&gt;&lt;/record&gt;&lt;/Cite&gt;&lt;/EndNote&gt;</w:instrText>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83</w:t>
      </w:r>
      <w:r w:rsidRPr="00B6576B">
        <w:rPr>
          <w:rFonts w:ascii="Book Antiqua" w:hAnsi="Book Antiqua" w:cs="Times New Roman"/>
        </w:rPr>
        <w:fldChar w:fldCharType="end"/>
      </w:r>
      <w:r w:rsidR="00B27514" w:rsidRPr="00B6576B">
        <w:rPr>
          <w:rFonts w:ascii="Book Antiqua" w:hAnsi="Book Antiqua" w:cs="Times New Roman"/>
          <w:vertAlign w:val="superscript"/>
        </w:rPr>
        <w:t>]</w:t>
      </w:r>
      <w:r w:rsidR="00B27514" w:rsidRPr="00B6576B">
        <w:rPr>
          <w:rFonts w:ascii="Book Antiqua" w:hAnsi="Book Antiqua" w:cs="Times New Roman"/>
        </w:rPr>
        <w:t>.</w:t>
      </w:r>
      <w:r w:rsidR="00CE347E" w:rsidRPr="00B6576B">
        <w:rPr>
          <w:rFonts w:ascii="Book Antiqua" w:hAnsi="Book Antiqua" w:cs="Times New Roman"/>
        </w:rPr>
        <w:t xml:space="preserve"> </w:t>
      </w:r>
      <w:r w:rsidR="00C22F29" w:rsidRPr="00B6576B">
        <w:rPr>
          <w:rFonts w:ascii="Book Antiqua" w:hAnsi="Book Antiqua" w:cs="Times New Roman"/>
        </w:rPr>
        <w:t>Numerous studies have documented increased levels of pepsin in BAL of patients following lung-</w:t>
      </w:r>
      <w:proofErr w:type="gramStart"/>
      <w:r w:rsidR="00C22F29" w:rsidRPr="00B6576B">
        <w:rPr>
          <w:rFonts w:ascii="Book Antiqua" w:hAnsi="Book Antiqua" w:cs="Times New Roman"/>
        </w:rPr>
        <w:t>transplantation</w:t>
      </w:r>
      <w:r w:rsidR="00B27514" w:rsidRPr="00B6576B">
        <w:rPr>
          <w:rFonts w:ascii="Book Antiqua" w:hAnsi="Book Antiqua" w:cs="Times New Roman"/>
          <w:vertAlign w:val="superscript"/>
        </w:rPr>
        <w:t>[</w:t>
      </w:r>
      <w:proofErr w:type="gramEnd"/>
      <w:r w:rsidR="00C22F29" w:rsidRPr="00B6576B">
        <w:rPr>
          <w:rFonts w:ascii="Book Antiqua" w:hAnsi="Book Antiqua" w:cs="Times New Roman"/>
        </w:rPr>
        <w:fldChar w:fldCharType="begin">
          <w:fldData xml:space="preserve">PEVuZE5vdGU+PENpdGU+PEF1dGhvcj5XYXJkPC9BdXRob3I+PFllYXI+MjAwNTwvWWVhcj48SURU
ZXh0PlBlcHNpbiBsaWtlIGFjdGl2aXR5IGluIGJyb25jaG9hbHZlb2xhciBsYXZhZ2UgZmx1aWQg
aXMgc3VnZ2VzdGl2ZSBvZiBnYXN0cmljIGFzcGlyYXRpb24gaW4gbHVuZyBhbGxvZ3JhZnRzPC9J
RFRleHQ+PERpc3BsYXlUZXh0PjxzdHlsZSBmYWNlPSJzdXBlcnNjcmlwdCI+MzUsNzgsNzksODQ8
L3N0eWxlPjwvRGlzcGxheVRleHQ+PHJlY29yZD48ZGF0ZXM+PHB1Yi1kYXRlcz48ZGF0ZT5PY3Q8
L2RhdGU+PC9wdWItZGF0ZXM+PHllYXI+MjAwNTwveWVhcj48L2RhdGVzPjxrZXl3b3Jkcz48a2V5
d29yZD5BZHVsdDwva2V5d29yZD48a2V5d29yZD5Ccm9uY2hvYWx2ZW9sYXIgTGF2YWdlIEZsdWlk
PC9rZXl3b3JkPjxrZXl3b3JkPkVuenltZS1MaW5rZWQgSW1tdW5vc29yYmVudCBBc3NheTwva2V5
d29yZD48a2V5d29yZD5GZW1hbGU8L2tleXdvcmQ+PGtleXdvcmQ+SHVtYW5zPC9rZXl3b3JkPjxr
ZXl3b3JkPkx1bmcgVHJhbnNwbGFudGF0aW9uPC9rZXl3b3JkPjxrZXl3b3JkPk1hbGU8L2tleXdv
cmQ+PGtleXdvcmQ+TWlkZGxlIEFnZWQ8L2tleXdvcmQ+PGtleXdvcmQ+UGVwc2luIEE8L2tleXdv
cmQ+PGtleXdvcmQ+UGVwc2lub2dlbnM8L2tleXdvcmQ+PGtleXdvcmQ+UG5ldW1vbmlhLCBBc3Bp
cmF0aW9uPC9rZXl3b3JkPjxrZXl3b3JkPlRyYW5zcGxhbnRhdGlvbiwgSG9tb2xvZ291czwva2V5
d29yZD48L2tleXdvcmRzPjx1cmxzPjxyZWxhdGVkLXVybHM+PHVybD5odHRwOi8vd3d3Lm5jYmku
bmxtLm5paC5nb3YvcHVibWVkLzE2MDU1NjE0PC91cmw+PC9yZWxhdGVkLXVybHM+PC91cmxzPjxp
c2JuPjAwNDAtNjM3NjwvaXNibj48Y3VzdG9tMj5QTUMxNzQ3MjE5PC9jdXN0b20yPjx0aXRsZXM+
PHRpdGxlPlBlcHNpbiBsaWtlIGFjdGl2aXR5IGluIGJyb25jaG9hbHZlb2xhciBsYXZhZ2UgZmx1
aWQgaXMgc3VnZ2VzdGl2ZSBvZiBnYXN0cmljIGFzcGlyYXRpb24gaW4gbHVuZyBhbGxvZ3JhZnRz
PC90aXRsZT48c2Vjb25kYXJ5LXRpdGxlPlRob3JheDwvc2Vjb25kYXJ5LXRpdGxlPjwvdGl0bGVz
PjxwYWdlcz44NzItNDwvcGFnZXM+PG51bWJlcj4xMDwvbnVtYmVyPjxjb250cmlidXRvcnM+PGF1
dGhvcnM+PGF1dGhvcj5XYXJkLCBDLjwvYXV0aG9yPjxhdXRob3I+Rm9ycmVzdCwgSS4gQS48L2F1
dGhvcj48YXV0aG9yPkJyb3dubGVlLCBJLiBBLjwvYXV0aG9yPjxhdXRob3I+Sm9obnNvbiwgRy4g
RS48L2F1dGhvcj48YXV0aG9yPk11cnBoeSwgRC4gTS48L2F1dGhvcj48YXV0aG9yPlBlYXJzb24s
IEouIFAuPC9hdXRob3I+PGF1dGhvcj5EYXJrLCBKLiBILjwvYXV0aG9yPjxhdXRob3I+Q29ycmlz
LCBQLiBBLjwvYXV0aG9yPjwvYXV0aG9ycz48L2NvbnRyaWJ1dG9ycz48bGFuZ3VhZ2U+ZW5nPC9s
YW5ndWFnZT48YWRkZWQtZGF0ZSBmb3JtYXQ9InV0YyI+MTQ2MzEwNDA1MDwvYWRkZWQtZGF0ZT48
cmVmLXR5cGUgbmFtZT0iSm91cm5hbCBBcnRpY2xlIj4xNzwvcmVmLXR5cGU+PHJlYy1udW1iZXI+
MTgwPC9yZWMtbnVtYmVyPjxsYXN0LXVwZGF0ZWQtZGF0ZSBmb3JtYXQ9InV0YyI+MTQ2MzEwNDA1
MDwvbGFzdC11cGRhdGVkLWRhdGU+PGFjY2Vzc2lvbi1udW0+MTYwNTU2MTQ8L2FjY2Vzc2lvbi1u
dW0+PGVsZWN0cm9uaWMtcmVzb3VyY2UtbnVtPjEwLjExMzYvdGh4LjIwMDQuMDM2NDI2PC9lbGVj
dHJvbmljLXJlc291cmNlLW51bT48dm9sdW1lPjYwPC92b2x1bWU+PC9yZWNvcmQ+PC9DaXRlPjxD
aXRlPjxBdXRob3I+U3Rvdm9sZDwvQXV0aG9yPjxZZWFyPjIwMDc8L1llYXI+PElEVGV4dD5QZXBz
aW4sIGEgYmlvbWFya2VyIG9mIGdhc3RyaWMgYXNwaXJhdGlvbiBpbiBsdW5nIGFsbG9ncmFmdHM6
IGEgcHV0YXRpdmUgYXNzb2NpYXRpb24gd2l0aCByZWplY3Rpb248L0lEVGV4dD48cmVjb3JkPjxk
YXRlcz48cHViLWRhdGVzPjxkYXRlPkp1bjwvZGF0ZT48L3B1Yi1kYXRlcz48eWVhcj4yMDA3PC95
ZWFyPjwvZGF0ZXM+PGtleXdvcmRzPjxrZXl3b3JkPkFkb2xlc2NlbnQ8L2tleXdvcmQ+PGtleXdv
cmQ+QWR1bHQ8L2tleXdvcmQ+PGtleXdvcmQ+QnJvbmNob2FsdmVvbGFyIExhdmFnZSBGbHVpZDwv
a2V5d29yZD48a2V5d29yZD5Ccm9uY2hvc2NvcHk8L2tleXdvcmQ+PGtleXdvcmQ+Q29tb3JiaWRp
dHk8L2tleXdvcmQ+PGtleXdvcmQ+Q29uZm91bmRpbmcgRmFjdG9ycyAoRXBpZGVtaW9sb2d5KTwv
a2V5d29yZD48a2V5d29yZD5GZW1hbGU8L2tleXdvcmQ+PGtleXdvcmQ+R3JhZnQgUmVqZWN0aW9u
PC9rZXl3b3JkPjxrZXl3b3JkPkh1bWFuczwva2V5d29yZD48a2V5d29yZD5MdW5nPC9rZXl3b3Jk
PjxrZXl3b3JkPkx1bmcgVHJhbnNwbGFudGF0aW9uPC9rZXl3b3JkPjxrZXl3b3JkPk1hbGU8L2tl
eXdvcmQ+PGtleXdvcmQ+TWlkZGxlIEFnZWQ8L2tleXdvcmQ+PGtleXdvcmQ+UGVwc2luIEE8L2tl
eXdvcmQ+PGtleXdvcmQ+UHJvc3BlY3RpdmUgU3R1ZGllczwva2V5d29yZD48a2V5d29yZD5SZXNw
aXJhdG9yeSBBc3BpcmF0aW9uPC9rZXl3b3JkPjxrZXl3b3JkPlRyYW5zcGxhbnRhdGlvbiwgSG9t
b2xvZ291czwva2V5d29yZD48L2tleXdvcmRzPjx1cmxzPjxyZWxhdGVkLXVybHM+PHVybD5odHRw
Oi8vd3d3Lm5jYmkubmxtLm5paC5nb3YvcHVibWVkLzE3NDEzMTI2PC91cmw+PC9yZWxhdGVkLXVy
bHM+PC91cmxzPjxpc2JuPjEwNzMtNDQ5WDwvaXNibj48dGl0bGVzPjx0aXRsZT5QZXBzaW4sIGEg
YmlvbWFya2VyIG9mIGdhc3RyaWMgYXNwaXJhdGlvbiBpbiBsdW5nIGFsbG9ncmFmdHM6IGEgcHV0
YXRpdmUgYXNzb2NpYXRpb24gd2l0aCByZWplY3Rpb248L3RpdGxlPjxzZWNvbmRhcnktdGl0bGU+
QW0gSiBSZXNwaXIgQ3JpdCBDYXJlIE1lZDwvc2Vjb25kYXJ5LXRpdGxlPjwvdGl0bGVzPjxwYWdl
cz4xMjk4LTMwMzwvcGFnZXM+PG51bWJlcj4xMjwvbnVtYmVyPjxjb250cmlidXRvcnM+PGF1dGhv
cnM+PGF1dGhvcj5TdG92b2xkLCBSLjwvYXV0aG9yPjxhdXRob3I+Rm9ycmVzdCwgSS4gQS48L2F1
dGhvcj48YXV0aG9yPkNvcnJpcywgUC4gQS48L2F1dGhvcj48YXV0aG9yPk11cnBoeSwgRC4gTS48
L2F1dGhvcj48YXV0aG9yPlNtaXRoLCBKLiBBLjwvYXV0aG9yPjxhdXRob3I+RGVjYWxtZXIsIFMu
PC9hdXRob3I+PGF1dGhvcj5Kb2huc29uLCBHLiBFLjwvYXV0aG9yPjxhdXRob3I+RGFyaywgSi4g
SC48L2F1dGhvcj48YXV0aG9yPlBlYXJzb24sIEouIFAuPC9hdXRob3I+PGF1dGhvcj5XYXJkLCBD
LjwvYXV0aG9yPjwvYXV0aG9ycz48L2NvbnRyaWJ1dG9ycz48bGFuZ3VhZ2U+ZW5nPC9sYW5ndWFn
ZT48YWRkZWQtZGF0ZSBmb3JtYXQ9InV0YyI+MTQ2Mjg5MDY4OTwvYWRkZWQtZGF0ZT48cmVmLXR5
cGUgbmFtZT0iSm91cm5hbCBBcnRpY2xlIj4xNzwvcmVmLXR5cGU+PHJlYy1udW1iZXI+MTEyPC9y
ZWMtbnVtYmVyPjxsYXN0LXVwZGF0ZWQtZGF0ZSBmb3JtYXQ9InV0YyI+MTQ2Mjg5MDY4OTwvbGFz
dC11cGRhdGVkLWRhdGU+PGFjY2Vzc2lvbi1udW0+MTc0MTMxMjY8L2FjY2Vzc2lvbi1udW0+PGVs
ZWN0cm9uaWMtcmVzb3VyY2UtbnVtPjEwLjExNjQvcmNjbS4yMDA2MTAtMTQ4NU9DPC9lbGVjdHJv
bmljLXJlc291cmNlLW51bT48dm9sdW1lPjE3NTwvdm9sdW1lPjwvcmVjb3JkPjwvQ2l0ZT48Q2l0
ZT48QXV0aG9yPkJsb25kZWF1PC9BdXRob3I+PFllYXI+MjAwODwvWWVhcj48SURUZXh0Pkdhc3Ry
by1vZXNvcGhhZ2VhbCByZWZsdXggYW5kIGdhc3RyaWMgYXNwaXJhdGlvbiBpbiBsdW5nIHRyYW5z
cGxhbnQgcGF0aWVudHMgd2l0aCBvciB3aXRob3V0IGNocm9uaWMgcmVqZWN0aW9uPC9JRFRleHQ+
PHJlY29yZD48ZGF0ZXM+PHB1Yi1kYXRlcz48ZGF0ZT5BcHI8L2RhdGU+PC9wdWItZGF0ZXM+PHll
YXI+MjAwODwveWVhcj48L2RhdGVzPjxrZXl3b3Jkcz48a2V5d29yZD5BZHVsdDwva2V5d29yZD48
a2V5d29yZD5BZ2VkPC9rZXl3b3JkPjxrZXl3b3JkPkJpbGUgQWNpZHMgYW5kIFNhbHRzPC9rZXl3
b3JkPjxrZXl3b3JkPkJyb25jaGlvbGl0aXMgT2JsaXRlcmFuczwva2V5d29yZD48a2V5d29yZD5C
cm9uY2hvYWx2ZW9sYXIgTGF2YWdlIEZsdWlkPC9rZXl3b3JkPjxrZXl3b3JkPkNhc2UtQ29udHJv
bCBTdHVkaWVzPC9rZXl3b3JkPjxrZXl3b3JkPkNyb3NzLVNlY3Rpb25hbCBTdHVkaWVzPC9rZXl3
b3JkPjxrZXl3b3JkPkN5c3RpYyBGaWJyb3Npczwva2V5d29yZD48a2V5d29yZD5GZW1hbGU8L2tl
eXdvcmQ+PGtleXdvcmQ+R2FzdHJvZXNvcGhhZ2VhbCBSZWZsdXg8L2tleXdvcmQ+PGtleXdvcmQ+
R3JhZnQgUmVqZWN0aW9uPC9rZXl3b3JkPjxrZXl3b3JkPkh1bWFuczwva2V5d29yZD48a2V5d29y
ZD5MdW5nIFRyYW5zcGxhbnRhdGlvbjwva2V5d29yZD48a2V5d29yZD5NYWxlPC9rZXl3b3JkPjxr
ZXl3b3JkPk1pZGRsZSBBZ2VkPC9rZXl3b3JkPjxrZXl3b3JkPlBlcHNpbiBBPC9rZXl3b3JkPjxr
ZXl3b3JkPlByb3RvbiBQdW1wIEluaGliaXRvcnM8L2tleXdvcmQ+PC9rZXl3b3Jkcz48dXJscz48
cmVsYXRlZC11cmxzPjx1cmw+aHR0cDovL3d3dy5uY2JpLm5sbS5uaWguZ292L3B1Ym1lZC8xODA1
NzA1ODwvdXJsPjwvcmVsYXRlZC11cmxzPjwvdXJscz48aXNibj4xMzk5LTMwMDM8L2lzYm4+PHRp
dGxlcz48dGl0bGU+R2FzdHJvLW9lc29waGFnZWFsIHJlZmx1eCBhbmQgZ2FzdHJpYyBhc3BpcmF0
aW9uIGluIGx1bmcgdHJhbnNwbGFudCBwYXRpZW50cyB3aXRoIG9yIHdpdGhvdXQgY2hyb25pYyBy
ZWplY3Rpb248L3RpdGxlPjxzZWNvbmRhcnktdGl0bGU+RXVyIFJlc3BpciBKPC9zZWNvbmRhcnkt
dGl0bGU+PC90aXRsZXM+PHBhZ2VzPjcwNy0xMzwvcGFnZXM+PG51bWJlcj40PC9udW1iZXI+PGNv
bnRyaWJ1dG9ycz48YXV0aG9ycz48YXV0aG9yPkJsb25kZWF1LCBLLjwvYXV0aG9yPjxhdXRob3I+
TWVydGVucywgVi48L2F1dGhvcj48YXV0aG9yPlZhbmF1ZGVuYWVyZGUsIEIuIEEuPC9hdXRob3I+
PGF1dGhvcj5WZXJsZWRlbiwgRy4gTS48L2F1dGhvcj48YXV0aG9yPlZhbiBSYWVtZG9uY2ssIEQu
IEUuPC9hdXRob3I+PGF1dGhvcj5TaWZyaW0sIEQuPC9hdXRob3I+PGF1dGhvcj5EdXBvbnQsIEwu
IEouPC9hdXRob3I+PC9hdXRob3JzPjwvY29udHJpYnV0b3JzPjxsYW5ndWFnZT5lbmc8L2xhbmd1
YWdlPjxhZGRlZC1kYXRlIGZvcm1hdD0idXRjIj4xNDYyODkwMDQzPC9hZGRlZC1kYXRlPjxyZWYt
dHlwZSBuYW1lPSJKb3VybmFsIEFydGljbGUiPjE3PC9yZWYtdHlwZT48cmVjLW51bWJlcj4xMDA8
L3JlYy1udW1iZXI+PGxhc3QtdXBkYXRlZC1kYXRlIGZvcm1hdD0idXRjIj4xNDYyODkwMDQzPC9s
YXN0LXVwZGF0ZWQtZGF0ZT48YWNjZXNzaW9uLW51bT4xODA1NzA1ODwvYWNjZXNzaW9uLW51bT48
ZWxlY3Ryb25pYy1yZXNvdXJjZS1udW0+MTAuMTE4My8wOTAzMTkzNi4wMDA2NDgwNzwvZWxlY3Ry
b25pYy1yZXNvdXJjZS1udW0+PHZvbHVtZT4zMTwvdm9sdW1lPjwvcmVjb3JkPjwvQ2l0ZT48Q2l0
ZT48QXV0aG9yPkRhdmlzPC9BdXRob3I+PFllYXI+MjAxMzwvWWVhcj48SURUZXh0PlBlcHNpbiBj
b25jZW50cmF0aW9ucyBhcmUgZWxldmF0ZWQgaW4gdGhlIGJyb25jaG9hbHZlb2xhciBsYXZhZ2Ug
Zmx1aWQgb2YgcGF0aWVudHMgd2l0aCBpZGlvcGF0aGljIHB1bG1vbmFyeSBmaWJyb3NpcyBhZnRl
ciBsdW5nIHRyYW5zcGxhbnRhdGlvbjwvSURUZXh0PjxyZWNvcmQ+PGRhdGVzPjxwdWItZGF0ZXM+
PGRhdGU+RGVjPC9kYXRlPjwvcHViLWRhdGVzPjx5ZWFyPjIwMTM8L3llYXI+PC9kYXRlcz48a2V5
d29yZHM+PGtleXdvcmQ+QnJvbmNoaW9saXRpcyBPYmxpdGVyYW5zPC9rZXl3b3JkPjxrZXl3b3Jk
PkJyb25jaG9hbHZlb2xhciBMYXZhZ2UgRmx1aWQ8L2tleXdvcmQ+PGtleXdvcmQ+RmVtYWxlPC9r
ZXl3b3JkPjxrZXl3b3JkPkdhc3Ryb2Vzb3BoYWdlYWwgUmVmbHV4PC9rZXl3b3JkPjxrZXl3b3Jk
Pkh1bWFuczwva2V5d29yZD48a2V5d29yZD5IeWRyb2dlbi1Jb24gQ29uY2VudHJhdGlvbjwva2V5
d29yZD48a2V5d29yZD5JZGlvcGF0aGljIFB1bG1vbmFyeSBGaWJyb3Npczwva2V5d29yZD48a2V5
d29yZD5MdW5nIFRyYW5zcGxhbnRhdGlvbjwva2V5d29yZD48a2V5d29yZD5NYWxlPC9rZXl3b3Jk
PjxrZXl3b3JkPk1hbm9tZXRyeTwva2V5d29yZD48a2V5d29yZD5NaWRkbGUgQWdlZDwva2V5d29y
ZD48a2V5d29yZD5QZXBzaW4gQTwva2V5d29yZD48a2V5d29yZD5QbmV1bW9uaWEsIEFzcGlyYXRp
b248L2tleXdvcmQ+PGtleXdvcmQ+UG9zdG9wZXJhdGl2ZSBDb21wbGljYXRpb25zPC9rZXl3b3Jk
PjxrZXl3b3JkPlJpc2sgRmFjdG9yczwva2V5d29yZD48L2tleXdvcmRzPjx1cmxzPjxyZWxhdGVk
LXVybHM+PHVybD5odHRwOi8vd3d3Lm5jYmkubmxtLm5paC5nb3YvcHVibWVkLzIzODQ1ODY4PC91
cmw+PC9yZWxhdGVkLXVybHM+PC91cmxzPjxpc2JuPjEwOTUtODY3MzwvaXNibj48Y3VzdG9tMj5Q
TUM0MzA2NTU1PC9jdXN0b20yPjx0aXRsZXM+PHRpdGxlPlBlcHNpbiBjb25jZW50cmF0aW9ucyBh
cmUgZWxldmF0ZWQgaW4gdGhlIGJyb25jaG9hbHZlb2xhciBsYXZhZ2UgZmx1aWQgb2YgcGF0aWVu
dHMgd2l0aCBpZGlvcGF0aGljIHB1bG1vbmFyeSBmaWJyb3NpcyBhZnRlciBsdW5nIHRyYW5zcGxh
bnRhdGlvbjwvdGl0bGU+PHNlY29uZGFyeS10aXRsZT5KIFN1cmcgUmVzPC9zZWNvbmRhcnktdGl0
bGU+PC90aXRsZXM+PHBhZ2VzPmUxMDEtODwvcGFnZXM+PG51bWJlcj4yPC9udW1iZXI+PGNvbnRy
aWJ1dG9ycz48YXV0aG9ycz48YXV0aG9yPkRhdmlzLCBDLiBTLjwvYXV0aG9yPjxhdXRob3I+TWVu
ZGV6LCBCLiBNLjwvYXV0aG9yPjxhdXRob3I+RmxpbnQsIEQuIFYuPC9hdXRob3I+PGF1dGhvcj5Q
ZWxsZXRpZXJlLCBLLjwvYXV0aG9yPjxhdXRob3I+TG93ZXJ5LCBFLjwvYXV0aG9yPjxhdXRob3I+
UmFtaXJleiwgTC48L2F1dGhvcj48YXV0aG9yPkxvdmUsIFIuIEIuPC9hdXRob3I+PGF1dGhvcj5L
b3ZhY3MsIEUuIEouPC9hdXRob3I+PGF1dGhvcj5GaXNpY2hlbGxhLCBQLiBNLjwvYXV0aG9yPjwv
YXV0aG9ycz48L2NvbnRyaWJ1dG9ycz48bGFuZ3VhZ2U+ZW5nPC9sYW5ndWFnZT48YWRkZWQtZGF0
ZSBmb3JtYXQ9InV0YyI+MTQ2Mjg5MDcxNTwvYWRkZWQtZGF0ZT48cmVmLXR5cGUgbmFtZT0iSm91
cm5hbCBBcnRpY2xlIj4xNzwvcmVmLXR5cGU+PHJlYy1udW1iZXI+MTEzPC9yZWMtbnVtYmVyPjxs
YXN0LXVwZGF0ZWQtZGF0ZSBmb3JtYXQ9InV0YyI+MTQ2Mjg5MDcxNTwvbGFzdC11cGRhdGVkLWRh
dGU+PGFjY2Vzc2lvbi1udW0+MjM4NDU4Njg8L2FjY2Vzc2lvbi1udW0+PGVsZWN0cm9uaWMtcmVz
b3VyY2UtbnVtPjEwLjEwMTYvai5qc3MuMjAxMy4wNi4wMTE8L2VsZWN0cm9uaWMtcmVzb3VyY2Ut
bnVtPjx2b2x1bWU+MTg1PC92b2x1bWU+PC9yZWNvcmQ+PC9DaXRlPjwvRW5kTm90ZT4A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XYXJkPC9BdXRob3I+PFllYXI+MjAwNTwvWWVhcj48SURU
ZXh0PlBlcHNpbiBsaWtlIGFjdGl2aXR5IGluIGJyb25jaG9hbHZlb2xhciBsYXZhZ2UgZmx1aWQg
aXMgc3VnZ2VzdGl2ZSBvZiBnYXN0cmljIGFzcGlyYXRpb24gaW4gbHVuZyBhbGxvZ3JhZnRzPC9J
RFRleHQ+PERpc3BsYXlUZXh0PjxzdHlsZSBmYWNlPSJzdXBlcnNjcmlwdCI+MzUsNzgsNzksODQ8
L3N0eWxlPjwvRGlzcGxheVRleHQ+PHJlY29yZD48ZGF0ZXM+PHB1Yi1kYXRlcz48ZGF0ZT5PY3Q8
L2RhdGU+PC9wdWItZGF0ZXM+PHllYXI+MjAwNTwveWVhcj48L2RhdGVzPjxrZXl3b3Jkcz48a2V5
d29yZD5BZHVsdDwva2V5d29yZD48a2V5d29yZD5Ccm9uY2hvYWx2ZW9sYXIgTGF2YWdlIEZsdWlk
PC9rZXl3b3JkPjxrZXl3b3JkPkVuenltZS1MaW5rZWQgSW1tdW5vc29yYmVudCBBc3NheTwva2V5
d29yZD48a2V5d29yZD5GZW1hbGU8L2tleXdvcmQ+PGtleXdvcmQ+SHVtYW5zPC9rZXl3b3JkPjxr
ZXl3b3JkPkx1bmcgVHJhbnNwbGFudGF0aW9uPC9rZXl3b3JkPjxrZXl3b3JkPk1hbGU8L2tleXdv
cmQ+PGtleXdvcmQ+TWlkZGxlIEFnZWQ8L2tleXdvcmQ+PGtleXdvcmQ+UGVwc2luIEE8L2tleXdv
cmQ+PGtleXdvcmQ+UGVwc2lub2dlbnM8L2tleXdvcmQ+PGtleXdvcmQ+UG5ldW1vbmlhLCBBc3Bp
cmF0aW9uPC9rZXl3b3JkPjxrZXl3b3JkPlRyYW5zcGxhbnRhdGlvbiwgSG9tb2xvZ291czwva2V5
d29yZD48L2tleXdvcmRzPjx1cmxzPjxyZWxhdGVkLXVybHM+PHVybD5odHRwOi8vd3d3Lm5jYmku
bmxtLm5paC5nb3YvcHVibWVkLzE2MDU1NjE0PC91cmw+PC9yZWxhdGVkLXVybHM+PC91cmxzPjxp
c2JuPjAwNDAtNjM3NjwvaXNibj48Y3VzdG9tMj5QTUMxNzQ3MjE5PC9jdXN0b20yPjx0aXRsZXM+
PHRpdGxlPlBlcHNpbiBsaWtlIGFjdGl2aXR5IGluIGJyb25jaG9hbHZlb2xhciBsYXZhZ2UgZmx1
aWQgaXMgc3VnZ2VzdGl2ZSBvZiBnYXN0cmljIGFzcGlyYXRpb24gaW4gbHVuZyBhbGxvZ3JhZnRz
PC90aXRsZT48c2Vjb25kYXJ5LXRpdGxlPlRob3JheDwvc2Vjb25kYXJ5LXRpdGxlPjwvdGl0bGVz
PjxwYWdlcz44NzItNDwvcGFnZXM+PG51bWJlcj4xMDwvbnVtYmVyPjxjb250cmlidXRvcnM+PGF1
dGhvcnM+PGF1dGhvcj5XYXJkLCBDLjwvYXV0aG9yPjxhdXRob3I+Rm9ycmVzdCwgSS4gQS48L2F1
dGhvcj48YXV0aG9yPkJyb3dubGVlLCBJLiBBLjwvYXV0aG9yPjxhdXRob3I+Sm9obnNvbiwgRy4g
RS48L2F1dGhvcj48YXV0aG9yPk11cnBoeSwgRC4gTS48L2F1dGhvcj48YXV0aG9yPlBlYXJzb24s
IEouIFAuPC9hdXRob3I+PGF1dGhvcj5EYXJrLCBKLiBILjwvYXV0aG9yPjxhdXRob3I+Q29ycmlz
LCBQLiBBLjwvYXV0aG9yPjwvYXV0aG9ycz48L2NvbnRyaWJ1dG9ycz48bGFuZ3VhZ2U+ZW5nPC9s
YW5ndWFnZT48YWRkZWQtZGF0ZSBmb3JtYXQ9InV0YyI+MTQ2MzEwNDA1MDwvYWRkZWQtZGF0ZT48
cmVmLXR5cGUgbmFtZT0iSm91cm5hbCBBcnRpY2xlIj4xNzwvcmVmLXR5cGU+PHJlYy1udW1iZXI+
MTgwPC9yZWMtbnVtYmVyPjxsYXN0LXVwZGF0ZWQtZGF0ZSBmb3JtYXQ9InV0YyI+MTQ2MzEwNDA1
MDwvbGFzdC11cGRhdGVkLWRhdGU+PGFjY2Vzc2lvbi1udW0+MTYwNTU2MTQ8L2FjY2Vzc2lvbi1u
dW0+PGVsZWN0cm9uaWMtcmVzb3VyY2UtbnVtPjEwLjExMzYvdGh4LjIwMDQuMDM2NDI2PC9lbGVj
dHJvbmljLXJlc291cmNlLW51bT48dm9sdW1lPjYwPC92b2x1bWU+PC9yZWNvcmQ+PC9DaXRlPjxD
aXRlPjxBdXRob3I+U3Rvdm9sZDwvQXV0aG9yPjxZZWFyPjIwMDc8L1llYXI+PElEVGV4dD5QZXBz
aW4sIGEgYmlvbWFya2VyIG9mIGdhc3RyaWMgYXNwaXJhdGlvbiBpbiBsdW5nIGFsbG9ncmFmdHM6
IGEgcHV0YXRpdmUgYXNzb2NpYXRpb24gd2l0aCByZWplY3Rpb248L0lEVGV4dD48cmVjb3JkPjxk
YXRlcz48cHViLWRhdGVzPjxkYXRlPkp1bjwvZGF0ZT48L3B1Yi1kYXRlcz48eWVhcj4yMDA3PC95
ZWFyPjwvZGF0ZXM+PGtleXdvcmRzPjxrZXl3b3JkPkFkb2xlc2NlbnQ8L2tleXdvcmQ+PGtleXdv
cmQ+QWR1bHQ8L2tleXdvcmQ+PGtleXdvcmQ+QnJvbmNob2FsdmVvbGFyIExhdmFnZSBGbHVpZDwv
a2V5d29yZD48a2V5d29yZD5Ccm9uY2hvc2NvcHk8L2tleXdvcmQ+PGtleXdvcmQ+Q29tb3JiaWRp
dHk8L2tleXdvcmQ+PGtleXdvcmQ+Q29uZm91bmRpbmcgRmFjdG9ycyAoRXBpZGVtaW9sb2d5KTwv
a2V5d29yZD48a2V5d29yZD5GZW1hbGU8L2tleXdvcmQ+PGtleXdvcmQ+R3JhZnQgUmVqZWN0aW9u
PC9rZXl3b3JkPjxrZXl3b3JkPkh1bWFuczwva2V5d29yZD48a2V5d29yZD5MdW5nPC9rZXl3b3Jk
PjxrZXl3b3JkPkx1bmcgVHJhbnNwbGFudGF0aW9uPC9rZXl3b3JkPjxrZXl3b3JkPk1hbGU8L2tl
eXdvcmQ+PGtleXdvcmQ+TWlkZGxlIEFnZWQ8L2tleXdvcmQ+PGtleXdvcmQ+UGVwc2luIEE8L2tl
eXdvcmQ+PGtleXdvcmQ+UHJvc3BlY3RpdmUgU3R1ZGllczwva2V5d29yZD48a2V5d29yZD5SZXNw
aXJhdG9yeSBBc3BpcmF0aW9uPC9rZXl3b3JkPjxrZXl3b3JkPlRyYW5zcGxhbnRhdGlvbiwgSG9t
b2xvZ291czwva2V5d29yZD48L2tleXdvcmRzPjx1cmxzPjxyZWxhdGVkLXVybHM+PHVybD5odHRw
Oi8vd3d3Lm5jYmkubmxtLm5paC5nb3YvcHVibWVkLzE3NDEzMTI2PC91cmw+PC9yZWxhdGVkLXVy
bHM+PC91cmxzPjxpc2JuPjEwNzMtNDQ5WDwvaXNibj48dGl0bGVzPjx0aXRsZT5QZXBzaW4sIGEg
YmlvbWFya2VyIG9mIGdhc3RyaWMgYXNwaXJhdGlvbiBpbiBsdW5nIGFsbG9ncmFmdHM6IGEgcHV0
YXRpdmUgYXNzb2NpYXRpb24gd2l0aCByZWplY3Rpb248L3RpdGxlPjxzZWNvbmRhcnktdGl0bGU+
QW0gSiBSZXNwaXIgQ3JpdCBDYXJlIE1lZDwvc2Vjb25kYXJ5LXRpdGxlPjwvdGl0bGVzPjxwYWdl
cz4xMjk4LTMwMzwvcGFnZXM+PG51bWJlcj4xMjwvbnVtYmVyPjxjb250cmlidXRvcnM+PGF1dGhv
cnM+PGF1dGhvcj5TdG92b2xkLCBSLjwvYXV0aG9yPjxhdXRob3I+Rm9ycmVzdCwgSS4gQS48L2F1
dGhvcj48YXV0aG9yPkNvcnJpcywgUC4gQS48L2F1dGhvcj48YXV0aG9yPk11cnBoeSwgRC4gTS48
L2F1dGhvcj48YXV0aG9yPlNtaXRoLCBKLiBBLjwvYXV0aG9yPjxhdXRob3I+RGVjYWxtZXIsIFMu
PC9hdXRob3I+PGF1dGhvcj5Kb2huc29uLCBHLiBFLjwvYXV0aG9yPjxhdXRob3I+RGFyaywgSi4g
SC48L2F1dGhvcj48YXV0aG9yPlBlYXJzb24sIEouIFAuPC9hdXRob3I+PGF1dGhvcj5XYXJkLCBD
LjwvYXV0aG9yPjwvYXV0aG9ycz48L2NvbnRyaWJ1dG9ycz48bGFuZ3VhZ2U+ZW5nPC9sYW5ndWFn
ZT48YWRkZWQtZGF0ZSBmb3JtYXQ9InV0YyI+MTQ2Mjg5MDY4OTwvYWRkZWQtZGF0ZT48cmVmLXR5
cGUgbmFtZT0iSm91cm5hbCBBcnRpY2xlIj4xNzwvcmVmLXR5cGU+PHJlYy1udW1iZXI+MTEyPC9y
ZWMtbnVtYmVyPjxsYXN0LXVwZGF0ZWQtZGF0ZSBmb3JtYXQ9InV0YyI+MTQ2Mjg5MDY4OTwvbGFz
dC11cGRhdGVkLWRhdGU+PGFjY2Vzc2lvbi1udW0+MTc0MTMxMjY8L2FjY2Vzc2lvbi1udW0+PGVs
ZWN0cm9uaWMtcmVzb3VyY2UtbnVtPjEwLjExNjQvcmNjbS4yMDA2MTAtMTQ4NU9DPC9lbGVjdHJv
bmljLXJlc291cmNlLW51bT48dm9sdW1lPjE3NTwvdm9sdW1lPjwvcmVjb3JkPjwvQ2l0ZT48Q2l0
ZT48QXV0aG9yPkJsb25kZWF1PC9BdXRob3I+PFllYXI+MjAwODwvWWVhcj48SURUZXh0Pkdhc3Ry
by1vZXNvcGhhZ2VhbCByZWZsdXggYW5kIGdhc3RyaWMgYXNwaXJhdGlvbiBpbiBsdW5nIHRyYW5z
cGxhbnQgcGF0aWVudHMgd2l0aCBvciB3aXRob3V0IGNocm9uaWMgcmVqZWN0aW9uPC9JRFRleHQ+
PHJlY29yZD48ZGF0ZXM+PHB1Yi1kYXRlcz48ZGF0ZT5BcHI8L2RhdGU+PC9wdWItZGF0ZXM+PHll
YXI+MjAwODwveWVhcj48L2RhdGVzPjxrZXl3b3Jkcz48a2V5d29yZD5BZHVsdDwva2V5d29yZD48
a2V5d29yZD5BZ2VkPC9rZXl3b3JkPjxrZXl3b3JkPkJpbGUgQWNpZHMgYW5kIFNhbHRzPC9rZXl3
b3JkPjxrZXl3b3JkPkJyb25jaGlvbGl0aXMgT2JsaXRlcmFuczwva2V5d29yZD48a2V5d29yZD5C
cm9uY2hvYWx2ZW9sYXIgTGF2YWdlIEZsdWlkPC9rZXl3b3JkPjxrZXl3b3JkPkNhc2UtQ29udHJv
bCBTdHVkaWVzPC9rZXl3b3JkPjxrZXl3b3JkPkNyb3NzLVNlY3Rpb25hbCBTdHVkaWVzPC9rZXl3
b3JkPjxrZXl3b3JkPkN5c3RpYyBGaWJyb3Npczwva2V5d29yZD48a2V5d29yZD5GZW1hbGU8L2tl
eXdvcmQ+PGtleXdvcmQ+R2FzdHJvZXNvcGhhZ2VhbCBSZWZsdXg8L2tleXdvcmQ+PGtleXdvcmQ+
R3JhZnQgUmVqZWN0aW9uPC9rZXl3b3JkPjxrZXl3b3JkPkh1bWFuczwva2V5d29yZD48a2V5d29y
ZD5MdW5nIFRyYW5zcGxhbnRhdGlvbjwva2V5d29yZD48a2V5d29yZD5NYWxlPC9rZXl3b3JkPjxr
ZXl3b3JkPk1pZGRsZSBBZ2VkPC9rZXl3b3JkPjxrZXl3b3JkPlBlcHNpbiBBPC9rZXl3b3JkPjxr
ZXl3b3JkPlByb3RvbiBQdW1wIEluaGliaXRvcnM8L2tleXdvcmQ+PC9rZXl3b3Jkcz48dXJscz48
cmVsYXRlZC11cmxzPjx1cmw+aHR0cDovL3d3dy5uY2JpLm5sbS5uaWguZ292L3B1Ym1lZC8xODA1
NzA1ODwvdXJsPjwvcmVsYXRlZC11cmxzPjwvdXJscz48aXNibj4xMzk5LTMwMDM8L2lzYm4+PHRp
dGxlcz48dGl0bGU+R2FzdHJvLW9lc29waGFnZWFsIHJlZmx1eCBhbmQgZ2FzdHJpYyBhc3BpcmF0
aW9uIGluIGx1bmcgdHJhbnNwbGFudCBwYXRpZW50cyB3aXRoIG9yIHdpdGhvdXQgY2hyb25pYyBy
ZWplY3Rpb248L3RpdGxlPjxzZWNvbmRhcnktdGl0bGU+RXVyIFJlc3BpciBKPC9zZWNvbmRhcnkt
dGl0bGU+PC90aXRsZXM+PHBhZ2VzPjcwNy0xMzwvcGFnZXM+PG51bWJlcj40PC9udW1iZXI+PGNv
bnRyaWJ1dG9ycz48YXV0aG9ycz48YXV0aG9yPkJsb25kZWF1LCBLLjwvYXV0aG9yPjxhdXRob3I+
TWVydGVucywgVi48L2F1dGhvcj48YXV0aG9yPlZhbmF1ZGVuYWVyZGUsIEIuIEEuPC9hdXRob3I+
PGF1dGhvcj5WZXJsZWRlbiwgRy4gTS48L2F1dGhvcj48YXV0aG9yPlZhbiBSYWVtZG9uY2ssIEQu
IEUuPC9hdXRob3I+PGF1dGhvcj5TaWZyaW0sIEQuPC9hdXRob3I+PGF1dGhvcj5EdXBvbnQsIEwu
IEouPC9hdXRob3I+PC9hdXRob3JzPjwvY29udHJpYnV0b3JzPjxsYW5ndWFnZT5lbmc8L2xhbmd1
YWdlPjxhZGRlZC1kYXRlIGZvcm1hdD0idXRjIj4xNDYyODkwMDQzPC9hZGRlZC1kYXRlPjxyZWYt
dHlwZSBuYW1lPSJKb3VybmFsIEFydGljbGUiPjE3PC9yZWYtdHlwZT48cmVjLW51bWJlcj4xMDA8
L3JlYy1udW1iZXI+PGxhc3QtdXBkYXRlZC1kYXRlIGZvcm1hdD0idXRjIj4xNDYyODkwMDQzPC9s
YXN0LXVwZGF0ZWQtZGF0ZT48YWNjZXNzaW9uLW51bT4xODA1NzA1ODwvYWNjZXNzaW9uLW51bT48
ZWxlY3Ryb25pYy1yZXNvdXJjZS1udW0+MTAuMTE4My8wOTAzMTkzNi4wMDA2NDgwNzwvZWxlY3Ry
b25pYy1yZXNvdXJjZS1udW0+PHZvbHVtZT4zMTwvdm9sdW1lPjwvcmVjb3JkPjwvQ2l0ZT48Q2l0
ZT48QXV0aG9yPkRhdmlzPC9BdXRob3I+PFllYXI+MjAxMzwvWWVhcj48SURUZXh0PlBlcHNpbiBj
b25jZW50cmF0aW9ucyBhcmUgZWxldmF0ZWQgaW4gdGhlIGJyb25jaG9hbHZlb2xhciBsYXZhZ2Ug
Zmx1aWQgb2YgcGF0aWVudHMgd2l0aCBpZGlvcGF0aGljIHB1bG1vbmFyeSBmaWJyb3NpcyBhZnRl
ciBsdW5nIHRyYW5zcGxhbnRhdGlvbjwvSURUZXh0PjxyZWNvcmQ+PGRhdGVzPjxwdWItZGF0ZXM+
PGRhdGU+RGVjPC9kYXRlPjwvcHViLWRhdGVzPjx5ZWFyPjIwMTM8L3llYXI+PC9kYXRlcz48a2V5
d29yZHM+PGtleXdvcmQ+QnJvbmNoaW9saXRpcyBPYmxpdGVyYW5zPC9rZXl3b3JkPjxrZXl3b3Jk
PkJyb25jaG9hbHZlb2xhciBMYXZhZ2UgRmx1aWQ8L2tleXdvcmQ+PGtleXdvcmQ+RmVtYWxlPC9r
ZXl3b3JkPjxrZXl3b3JkPkdhc3Ryb2Vzb3BoYWdlYWwgUmVmbHV4PC9rZXl3b3JkPjxrZXl3b3Jk
Pkh1bWFuczwva2V5d29yZD48a2V5d29yZD5IeWRyb2dlbi1Jb24gQ29uY2VudHJhdGlvbjwva2V5
d29yZD48a2V5d29yZD5JZGlvcGF0aGljIFB1bG1vbmFyeSBGaWJyb3Npczwva2V5d29yZD48a2V5
d29yZD5MdW5nIFRyYW5zcGxhbnRhdGlvbjwva2V5d29yZD48a2V5d29yZD5NYWxlPC9rZXl3b3Jk
PjxrZXl3b3JkPk1hbm9tZXRyeTwva2V5d29yZD48a2V5d29yZD5NaWRkbGUgQWdlZDwva2V5d29y
ZD48a2V5d29yZD5QZXBzaW4gQTwva2V5d29yZD48a2V5d29yZD5QbmV1bW9uaWEsIEFzcGlyYXRp
b248L2tleXdvcmQ+PGtleXdvcmQ+UG9zdG9wZXJhdGl2ZSBDb21wbGljYXRpb25zPC9rZXl3b3Jk
PjxrZXl3b3JkPlJpc2sgRmFjdG9yczwva2V5d29yZD48L2tleXdvcmRzPjx1cmxzPjxyZWxhdGVk
LXVybHM+PHVybD5odHRwOi8vd3d3Lm5jYmkubmxtLm5paC5nb3YvcHVibWVkLzIzODQ1ODY4PC91
cmw+PC9yZWxhdGVkLXVybHM+PC91cmxzPjxpc2JuPjEwOTUtODY3MzwvaXNibj48Y3VzdG9tMj5Q
TUM0MzA2NTU1PC9jdXN0b20yPjx0aXRsZXM+PHRpdGxlPlBlcHNpbiBjb25jZW50cmF0aW9ucyBh
cmUgZWxldmF0ZWQgaW4gdGhlIGJyb25jaG9hbHZlb2xhciBsYXZhZ2UgZmx1aWQgb2YgcGF0aWVu
dHMgd2l0aCBpZGlvcGF0aGljIHB1bG1vbmFyeSBmaWJyb3NpcyBhZnRlciBsdW5nIHRyYW5zcGxh
bnRhdGlvbjwvdGl0bGU+PHNlY29uZGFyeS10aXRsZT5KIFN1cmcgUmVzPC9zZWNvbmRhcnktdGl0
bGU+PC90aXRsZXM+PHBhZ2VzPmUxMDEtODwvcGFnZXM+PG51bWJlcj4yPC9udW1iZXI+PGNvbnRy
aWJ1dG9ycz48YXV0aG9ycz48YXV0aG9yPkRhdmlzLCBDLiBTLjwvYXV0aG9yPjxhdXRob3I+TWVu
ZGV6LCBCLiBNLjwvYXV0aG9yPjxhdXRob3I+RmxpbnQsIEQuIFYuPC9hdXRob3I+PGF1dGhvcj5Q
ZWxsZXRpZXJlLCBLLjwvYXV0aG9yPjxhdXRob3I+TG93ZXJ5LCBFLjwvYXV0aG9yPjxhdXRob3I+
UmFtaXJleiwgTC48L2F1dGhvcj48YXV0aG9yPkxvdmUsIFIuIEIuPC9hdXRob3I+PGF1dGhvcj5L
b3ZhY3MsIEUuIEouPC9hdXRob3I+PGF1dGhvcj5GaXNpY2hlbGxhLCBQLiBNLjwvYXV0aG9yPjwv
YXV0aG9ycz48L2NvbnRyaWJ1dG9ycz48bGFuZ3VhZ2U+ZW5nPC9sYW5ndWFnZT48YWRkZWQtZGF0
ZSBmb3JtYXQ9InV0YyI+MTQ2Mjg5MDcxNTwvYWRkZWQtZGF0ZT48cmVmLXR5cGUgbmFtZT0iSm91
cm5hbCBBcnRpY2xlIj4xNzwvcmVmLXR5cGU+PHJlYy1udW1iZXI+MTEzPC9yZWMtbnVtYmVyPjxs
YXN0LXVwZGF0ZWQtZGF0ZSBmb3JtYXQ9InV0YyI+MTQ2Mjg5MDcxNTwvbGFzdC11cGRhdGVkLWRh
dGU+PGFjY2Vzc2lvbi1udW0+MjM4NDU4Njg8L2FjY2Vzc2lvbi1udW0+PGVsZWN0cm9uaWMtcmVz
b3VyY2UtbnVtPjEwLjEwMTYvai5qc3MuMjAxMy4wNi4wMTE8L2VsZWN0cm9uaWMtcmVzb3VyY2Ut
bnVtPjx2b2x1bWU+MTg1PC92b2x1bWU+PC9yZWNvcmQ+PC9DaXRlPjwvRW5kTm90ZT4A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C22F29" w:rsidRPr="00B6576B">
        <w:rPr>
          <w:rFonts w:ascii="Book Antiqua" w:hAnsi="Book Antiqua" w:cs="Times New Roman"/>
        </w:rPr>
      </w:r>
      <w:r w:rsidR="00C22F29" w:rsidRPr="00B6576B">
        <w:rPr>
          <w:rFonts w:ascii="Book Antiqua" w:hAnsi="Book Antiqua" w:cs="Times New Roman"/>
        </w:rPr>
        <w:fldChar w:fldCharType="separate"/>
      </w:r>
      <w:r w:rsidR="008A3031" w:rsidRPr="00B6576B">
        <w:rPr>
          <w:rFonts w:ascii="Book Antiqua" w:hAnsi="Book Antiqua" w:cs="Times New Roman"/>
          <w:noProof/>
          <w:vertAlign w:val="superscript"/>
        </w:rPr>
        <w:t>35,78,79,84</w:t>
      </w:r>
      <w:r w:rsidR="00C22F29" w:rsidRPr="00B6576B">
        <w:rPr>
          <w:rFonts w:ascii="Book Antiqua" w:hAnsi="Book Antiqua" w:cs="Times New Roman"/>
        </w:rPr>
        <w:fldChar w:fldCharType="end"/>
      </w:r>
      <w:r w:rsidR="00B27514" w:rsidRPr="00B6576B">
        <w:rPr>
          <w:rFonts w:ascii="Book Antiqua" w:hAnsi="Book Antiqua" w:cs="Times New Roman"/>
          <w:vertAlign w:val="superscript"/>
        </w:rPr>
        <w:t>]</w:t>
      </w:r>
      <w:r w:rsidR="00B27514" w:rsidRPr="00B6576B">
        <w:rPr>
          <w:rFonts w:ascii="Book Antiqua" w:hAnsi="Book Antiqua" w:cs="Times New Roman"/>
        </w:rPr>
        <w:t>.</w:t>
      </w:r>
      <w:r w:rsidR="000A1F7C" w:rsidRPr="00B6576B">
        <w:rPr>
          <w:rFonts w:ascii="Book Antiqua" w:hAnsi="Book Antiqua" w:cs="Times New Roman"/>
        </w:rPr>
        <w:t xml:space="preserve"> </w:t>
      </w:r>
      <w:r w:rsidR="004C7DE7" w:rsidRPr="00B6576B">
        <w:rPr>
          <w:rFonts w:ascii="Book Antiqua" w:hAnsi="Book Antiqua" w:cs="Times New Roman"/>
        </w:rPr>
        <w:t xml:space="preserve">In a small study by Ward </w:t>
      </w:r>
      <w:r w:rsidR="004C7DE7" w:rsidRPr="00B6576B">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Ward&lt;/Author&gt;&lt;Year&gt;2005&lt;/Year&gt;&lt;IDText&gt;Pepsin like activity in bronchoalveolar lavage fluid is suggestive of gastric aspiration in lung allografts&lt;/IDText&gt;&lt;DisplayText&gt;&lt;style face="superscript"&gt;79&lt;/style&gt;&lt;/DisplayText&gt;&lt;record&gt;&lt;dates&gt;&lt;pub-dates&gt;&lt;date&gt;Oct&lt;/date&gt;&lt;/pub-dates&gt;&lt;year&gt;2005&lt;/year&gt;&lt;/dates&gt;&lt;keywords&gt;&lt;keyword&gt;Adult&lt;/keyword&gt;&lt;keyword&gt;Bronchoalveolar Lavage Fluid&lt;/keyword&gt;&lt;keyword&gt;Enzyme-Linked Immunosorbent Assay&lt;/keyword&gt;&lt;keyword&gt;Female&lt;/keyword&gt;&lt;keyword&gt;Humans&lt;/keyword&gt;&lt;keyword&gt;Lung Transplantation&lt;/keyword&gt;&lt;keyword&gt;Male&lt;/keyword&gt;&lt;keyword&gt;Middle Aged&lt;/keyword&gt;&lt;keyword&gt;Pepsin A&lt;/keyword&gt;&lt;keyword&gt;Pepsinogens&lt;/keyword&gt;&lt;keyword&gt;Pneumonia, Aspiration&lt;/keyword&gt;&lt;keyword&gt;Transplantation, Homologous&lt;/keyword&gt;&lt;/keywords&gt;&lt;urls&gt;&lt;related-urls&gt;&lt;url&gt;http://www.ncbi.nlm.nih.gov/pubmed/16055614&lt;/url&gt;&lt;/related-urls&gt;&lt;/urls&gt;&lt;isbn&gt;0040-6376&lt;/isbn&gt;&lt;custom2&gt;PMC1747219&lt;/custom2&gt;&lt;titles&gt;&lt;title&gt;Pepsin like activity in bronchoalveolar lavage fluid is suggestive of gastric aspiration in lung allografts&lt;/title&gt;&lt;secondary-title&gt;Thorax&lt;/secondary-title&gt;&lt;/titles&gt;&lt;pages&gt;872-4&lt;/pages&gt;&lt;number&gt;10&lt;/number&gt;&lt;contributors&gt;&lt;authors&gt;&lt;author&gt;Ward, C.&lt;/author&gt;&lt;author&gt;Forrest, I. A.&lt;/author&gt;&lt;author&gt;Brownlee, I. A.&lt;/author&gt;&lt;author&gt;Johnson, G. E.&lt;/author&gt;&lt;author&gt;Murphy, D. M.&lt;/author&gt;&lt;author&gt;Pearson, J. P.&lt;/author&gt;&lt;author&gt;Dark, J. H.&lt;/author&gt;&lt;author&gt;Corris, P. A.&lt;/author&gt;&lt;/authors&gt;&lt;/contributors&gt;&lt;language&gt;eng&lt;/language&gt;&lt;added-date format="utc"&gt;1463104050&lt;/added-date&gt;&lt;ref-type name="Journal Article"&gt;17&lt;/ref-type&gt;&lt;rec-number&gt;180&lt;/rec-number&gt;&lt;last-updated-date format="utc"&gt;1463104050&lt;/last-updated-date&gt;&lt;accession-num&gt;16055614&lt;/accession-num&gt;&lt;electronic-resource-num&gt;10.1136/thx.2004.036426&lt;/electronic-resource-num&gt;&lt;volume&gt;60&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79</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004C7DE7" w:rsidRPr="00B6576B">
        <w:rPr>
          <w:rFonts w:ascii="Book Antiqua" w:hAnsi="Book Antiqua" w:cs="Times New Roman"/>
        </w:rPr>
        <w:t xml:space="preserve">, pepsin was present in the BAL of all lung allografts, while </w:t>
      </w:r>
      <w:r w:rsidR="00BF3E1B" w:rsidRPr="00B6576B">
        <w:rPr>
          <w:rFonts w:ascii="Book Antiqua" w:hAnsi="Book Antiqua" w:cs="Times New Roman"/>
        </w:rPr>
        <w:t>not</w:t>
      </w:r>
      <w:r w:rsidR="0069219A" w:rsidRPr="00B6576B">
        <w:rPr>
          <w:rFonts w:ascii="Book Antiqua" w:hAnsi="Book Antiqua" w:cs="Times New Roman"/>
        </w:rPr>
        <w:t xml:space="preserve"> detected </w:t>
      </w:r>
      <w:r w:rsidR="004C7DE7" w:rsidRPr="00B6576B">
        <w:rPr>
          <w:rFonts w:ascii="Book Antiqua" w:hAnsi="Book Antiqua" w:cs="Times New Roman"/>
        </w:rPr>
        <w:t>in the control group</w:t>
      </w:r>
      <w:r w:rsidR="00B27514" w:rsidRPr="00B6576B">
        <w:rPr>
          <w:rFonts w:ascii="Book Antiqua" w:hAnsi="Book Antiqua" w:cs="Times New Roman"/>
        </w:rPr>
        <w:t>.</w:t>
      </w:r>
      <w:r w:rsidR="004C7DE7" w:rsidRPr="00B6576B">
        <w:rPr>
          <w:rFonts w:ascii="Book Antiqua" w:hAnsi="Book Antiqua" w:cs="Times New Roman"/>
        </w:rPr>
        <w:t xml:space="preserve"> In a later follow-up study of 36 post-transplant patients, 4 normal volunteers, and 1 patient with unexplained chronic cough, </w:t>
      </w:r>
      <w:r w:rsidR="00CF2097" w:rsidRPr="00B6576B">
        <w:rPr>
          <w:rFonts w:ascii="Book Antiqua" w:hAnsi="Book Antiqua" w:cs="Times New Roman"/>
        </w:rPr>
        <w:t>it was shown</w:t>
      </w:r>
      <w:r w:rsidR="004C7DE7" w:rsidRPr="00B6576B">
        <w:rPr>
          <w:rFonts w:ascii="Book Antiqua" w:hAnsi="Book Antiqua" w:cs="Times New Roman"/>
        </w:rPr>
        <w:t xml:space="preserve"> that pepsin levels were significantly higher in the transplant </w:t>
      </w:r>
      <w:r w:rsidR="0069219A" w:rsidRPr="00B6576B">
        <w:rPr>
          <w:rFonts w:ascii="Book Antiqua" w:hAnsi="Book Antiqua" w:cs="Times New Roman"/>
        </w:rPr>
        <w:t>cohort</w:t>
      </w:r>
      <w:r w:rsidR="00BF3E1B" w:rsidRPr="00B6576B">
        <w:rPr>
          <w:rFonts w:ascii="Book Antiqua" w:hAnsi="Book Antiqua" w:cs="Times New Roman"/>
        </w:rPr>
        <w:t>;</w:t>
      </w:r>
      <w:r w:rsidR="004C7DE7" w:rsidRPr="00B6576B">
        <w:rPr>
          <w:rFonts w:ascii="Book Antiqua" w:hAnsi="Book Antiqua" w:cs="Times New Roman"/>
        </w:rPr>
        <w:t xml:space="preserve"> among </w:t>
      </w:r>
      <w:r w:rsidR="0069219A" w:rsidRPr="00B6576B">
        <w:rPr>
          <w:rFonts w:ascii="Book Antiqua" w:hAnsi="Book Antiqua" w:cs="Times New Roman"/>
        </w:rPr>
        <w:t>these patients</w:t>
      </w:r>
      <w:r w:rsidR="004C7DE7" w:rsidRPr="00B6576B">
        <w:rPr>
          <w:rFonts w:ascii="Book Antiqua" w:hAnsi="Book Antiqua" w:cs="Times New Roman"/>
        </w:rPr>
        <w:t>, pepsin levels were highe</w:t>
      </w:r>
      <w:r w:rsidR="0069219A" w:rsidRPr="00B6576B">
        <w:rPr>
          <w:rFonts w:ascii="Book Antiqua" w:hAnsi="Book Antiqua" w:cs="Times New Roman"/>
        </w:rPr>
        <w:t>st</w:t>
      </w:r>
      <w:r w:rsidR="004C7DE7" w:rsidRPr="00B6576B">
        <w:rPr>
          <w:rFonts w:ascii="Book Antiqua" w:hAnsi="Book Antiqua" w:cs="Times New Roman"/>
        </w:rPr>
        <w:t xml:space="preserve"> in those with acute rejection, a risk factor for the progression to BOS</w:t>
      </w:r>
      <w:r w:rsidR="00B27514" w:rsidRPr="00B6576B">
        <w:rPr>
          <w:rFonts w:ascii="Book Antiqua" w:hAnsi="Book Antiqua" w:cs="Times New Roman"/>
          <w:vertAlign w:val="superscript"/>
        </w:rPr>
        <w:t>[</w:t>
      </w:r>
      <w:r w:rsidR="00CF2097" w:rsidRPr="00B6576B">
        <w:rPr>
          <w:rFonts w:ascii="Book Antiqua" w:hAnsi="Book Antiqua" w:cs="Times New Roman"/>
        </w:rPr>
        <w:fldChar w:fldCharType="begin">
          <w:fldData xml:space="preserve">PEVuZE5vdGU+PENpdGU+PEF1dGhvcj5Lcm9zaHVzPC9BdXRob3I+PFllYXI+MTk5NzwvWWVhcj48
SURUZXh0PlJpc2sgZmFjdG9ycyBmb3IgdGhlIGRldmVsb3BtZW50IG9mIGJyb25jaGlvbGl0aXMg
b2JsaXRlcmFucyBzeW5kcm9tZSBhZnRlciBsdW5nIHRyYW5zcGxhbnRhdGlvbjwvSURUZXh0PjxE
aXNwbGF5VGV4dD48c3R5bGUgZmFjZT0ic3VwZXJzY3JpcHQiPjg1LDg2PC9zdHlsZT48L0Rpc3Bs
YXlUZXh0PjxyZWNvcmQ+PGRhdGVzPjxwdWItZGF0ZXM+PGRhdGU+QXVnPC9kYXRlPjwvcHViLWRh
dGVzPjx5ZWFyPjE5OTc8L3llYXI+PC9kYXRlcz48a2V5d29yZHM+PGtleXdvcmQ+QWR1bHQ8L2tl
eXdvcmQ+PGtleXdvcmQ+QnJvbmNoaW9saXRpcyBPYmxpdGVyYW5zPC9rZXl3b3JkPjxrZXl3b3Jk
PkN5dG9tZWdhbG92aXJ1cyBJbmZlY3Rpb25zPC9rZXl3b3JkPjxrZXl3b3JkPkZlbWFsZTwva2V5
d29yZD48a2V5d29yZD5HcmFmdCBSZWplY3Rpb248L2tleXdvcmQ+PGtleXdvcmQ+SGVhcnQtTHVu
ZyBUcmFuc3BsYW50YXRpb248L2tleXdvcmQ+PGtleXdvcmQ+SHVtYW5zPC9rZXl3b3JkPjxrZXl3
b3JkPkx1bmcgVHJhbnNwbGFudGF0aW9uPC9rZXl3b3JkPjxrZXl3b3JkPk1hbGU8L2tleXdvcmQ+
PGtleXdvcmQ+TWlkZGxlIEFnZWQ8L2tleXdvcmQ+PGtleXdvcmQ+TXVsdGl2YXJpYXRlIEFuYWx5
c2lzPC9rZXl3b3JkPjxrZXl3b3JkPlBuZXVtb25pYSwgVmlyYWw8L2tleXdvcmQ+PGtleXdvcmQ+
UHJvcG9ydGlvbmFsIEhhemFyZHMgTW9kZWxzPC9rZXl3b3JkPjxrZXl3b3JkPlJldHJvc3BlY3Rp
dmUgU3R1ZGllczwva2V5d29yZD48a2V5d29yZD5SaXNrIEZhY3RvcnM8L2tleXdvcmQ+PGtleXdv
cmQ+U3Vydml2YWwgQW5hbHlzaXM8L2tleXdvcmQ+PGtleXdvcmQ+U3luZHJvbWU8L2tleXdvcmQ+
PGtleXdvcmQ+VHJhbnNwbGFudGF0aW9uIENvbmRpdGlvbmluZzwva2V5d29yZD48a2V5d29yZD5U
cmFuc3BsYW50YXRpb24sIEhvbW9sb2dvdXM8L2tleXdvcmQ+PC9rZXl3b3Jkcz48dXJscz48cmVs
YXRlZC11cmxzPjx1cmw+aHR0cDovL3d3dy5uY2JpLm5sbS5uaWguZ292L3B1Ym1lZC85MjcwNjM1
PC91cmw+PC9yZWxhdGVkLXVybHM+PC91cmxzPjxpc2JuPjAwMjItNTIyMzwvaXNibj48dGl0bGVz
Pjx0aXRsZT5SaXNrIGZhY3RvcnMgZm9yIHRoZSBkZXZlbG9wbWVudCBvZiBicm9uY2hpb2xpdGlz
IG9ibGl0ZXJhbnMgc3luZHJvbWUgYWZ0ZXIgbHVuZyB0cmFuc3BsYW50YXRpb248L3RpdGxlPjxz
ZWNvbmRhcnktdGl0bGU+SiBUaG9yYWMgQ2FyZGlvdmFzYyBTdXJnPC9zZWNvbmRhcnktdGl0bGU+
PC90aXRsZXM+PHBhZ2VzPjE5NS0yMDI8L3BhZ2VzPjxudW1iZXI+MjwvbnVtYmVyPjxjb250cmli
dXRvcnM+PGF1dGhvcnM+PGF1dGhvcj5Lcm9zaHVzLCBULiBKLjwvYXV0aG9yPjxhdXRob3I+S3No
ZXR0cnksIFYuIFIuPC9hdXRob3I+PGF1dGhvcj5TYXZpaywgSy48L2F1dGhvcj48YXV0aG9yPkpv
aG4sIFIuPC9hdXRob3I+PGF1dGhvcj5IZXJ0eiwgTS4gSS48L2F1dGhvcj48YXV0aG9yPkJvbG1h
biwgUi4gTS48L2F1dGhvcj48L2F1dGhvcnM+PC9jb250cmlidXRvcnM+PGxhbmd1YWdlPmVuZzwv
bGFuZ3VhZ2U+PGFkZGVkLWRhdGUgZm9ybWF0PSJ1dGMiPjE0NjMyMzg4Njk8L2FkZGVkLWRhdGU+
PHJlZi10eXBlIG5hbWU9IkpvdXJuYWwgQXJ0aWNsZSI+MTc8L3JlZi10eXBlPjxyZWMtbnVtYmVy
PjI0MTwvcmVjLW51bWJlcj48bGFzdC11cGRhdGVkLWRhdGUgZm9ybWF0PSJ1dGMiPjE0NjMyMzg4
Njk8L2xhc3QtdXBkYXRlZC1kYXRlPjxhY2Nlc3Npb24tbnVtPjkyNzA2MzU8L2FjY2Vzc2lvbi1u
dW0+PGVsZWN0cm9uaWMtcmVzb3VyY2UtbnVtPjEwLjEwMTYvUzAwMjItNTIyMyg5Nyk3MDE0NC0y
PC9lbGVjdHJvbmljLXJlc291cmNlLW51bT48dm9sdW1lPjExNDwvdm9sdW1lPjwvcmVjb3JkPjwv
Q2l0ZT48Q2l0ZT48QXV0aG9yPkVnYW48L0F1dGhvcj48WWVhcj4yMDA0PC9ZZWFyPjxJRFRleHQ+
T2JsaXRlcmF0aXZlIGJyb25jaGlvbGl0aXMgYWZ0ZXIgbHVuZyB0cmFuc3BsYW50YXRpb246IGEg
cmVwZXRpdGl2ZSBtdWx0aXBsZSBpbmp1cnkgYWlyd2F5IGRpc2Vhc2U8L0lEVGV4dD48cmVjb3Jk
PjxkYXRlcz48cHViLWRhdGVzPjxkYXRlPk5vdjwvZGF0ZT48L3B1Yi1kYXRlcz48eWVhcj4yMDA0
PC95ZWFyPjwvZGF0ZXM+PGtleXdvcmRzPjxrZXl3b3JkPkJyb25jaGlvbGl0aXMgT2JsaXRlcmFu
czwva2V5d29yZD48a2V5d29yZD5GZW1hbGU8L2tleXdvcmQ+PGtleXdvcmQ+R3JhZnQgUmVqZWN0
aW9uPC9rZXl3b3JkPjxrZXl3b3JkPkdyYWZ0IFN1cnZpdmFsPC9rZXl3b3JkPjxrZXl3b3JkPkh1
bWFuczwva2V5d29yZD48a2V5d29yZD5MdW5nIFRyYW5zcGxhbnRhdGlvbjwva2V5d29yZD48a2V5
d29yZD5NYWxlPC9rZXl3b3JkPjxrZXl3b3JkPlBvc3RvcGVyYXRpdmUgUGVyaW9kPC9rZXl3b3Jk
PjxrZXl3b3JkPlByb2dub3Npczwva2V5d29yZD48a2V5d29yZD5SZWN1cnJlbmNlPC9rZXl3b3Jk
PjxrZXl3b3JkPlJlc3BpcmF0b3J5IEZ1bmN0aW9uIFRlc3RzPC9rZXl3b3JkPjxrZXl3b3JkPlJp
c2sgQXNzZXNzbWVudDwva2V5d29yZD48a2V5d29yZD5TZXZlcml0eSBvZiBJbGxuZXNzIEluZGV4
PC9rZXl3b3JkPjwva2V5d29yZHM+PHVybHM+PHJlbGF0ZWQtdXJscz48dXJsPmh0dHA6Ly93d3cu
bmNiaS5ubG0ubmloLmdvdi9wdWJtZWQvMTU1MDQ4MTY8L3VybD48L3JlbGF0ZWQtdXJscz48L3Vy
bHM+PGlzYm4+MTA3My00NDlYPC9pc2JuPjx0aXRsZXM+PHRpdGxlPk9ibGl0ZXJhdGl2ZSBicm9u
Y2hpb2xpdGlzIGFmdGVyIGx1bmcgdHJhbnNwbGFudGF0aW9uOiBhIHJlcGV0aXRpdmUgbXVsdGlw
bGUgaW5qdXJ5IGFpcndheSBkaXNlYXNlPC90aXRsZT48c2Vjb25kYXJ5LXRpdGxlPkFtIEogUmVz
cGlyIENyaXQgQ2FyZSBNZWQ8L3NlY29uZGFyeS10aXRsZT48L3RpdGxlcz48cGFnZXM+OTMxLTI8
L3BhZ2VzPjxudW1iZXI+OTwvbnVtYmVyPjxjb250cmlidXRvcnM+PGF1dGhvcnM+PGF1dGhvcj5F
Z2FuLCBKLiBKLjwvYXV0aG9yPjwvYXV0aG9ycz48L2NvbnRyaWJ1dG9ycz48bGFuZ3VhZ2U+ZW5n
PC9sYW5ndWFnZT48YWRkZWQtZGF0ZSBmb3JtYXQ9InV0YyI+MTQ2MzIzODg0MzwvYWRkZWQtZGF0
ZT48cmVmLXR5cGUgbmFtZT0iSm91cm5hbCBBcnRpY2xlIj4xNzwvcmVmLXR5cGU+PHJlYy1udW1i
ZXI+MjQwPC9yZWMtbnVtYmVyPjxsYXN0LXVwZGF0ZWQtZGF0ZSBmb3JtYXQ9InV0YyI+MTQ2MzIz
ODg0MzwvbGFzdC11cGRhdGVkLWRhdGU+PGFjY2Vzc2lvbi1udW0+MTU1MDQ4MTY8L2FjY2Vzc2lv
bi1udW0+PGVsZWN0cm9uaWMtcmVzb3VyY2UtbnVtPjEwLjExNjQvcmNjbS4yNDA4MDEwPC9lbGVj
dHJvbmljLXJlc291cmNlLW51bT48dm9sdW1lPjE3MDwvdm9sdW1lPjwvcmVjb3JkPjwvQ2l0ZT48
L0VuZE5vdGU+AG==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Lcm9zaHVzPC9BdXRob3I+PFllYXI+MTk5NzwvWWVhcj48
SURUZXh0PlJpc2sgZmFjdG9ycyBmb3IgdGhlIGRldmVsb3BtZW50IG9mIGJyb25jaGlvbGl0aXMg
b2JsaXRlcmFucyBzeW5kcm9tZSBhZnRlciBsdW5nIHRyYW5zcGxhbnRhdGlvbjwvSURUZXh0PjxE
aXNwbGF5VGV4dD48c3R5bGUgZmFjZT0ic3VwZXJzY3JpcHQiPjg1LDg2PC9zdHlsZT48L0Rpc3Bs
YXlUZXh0PjxyZWNvcmQ+PGRhdGVzPjxwdWItZGF0ZXM+PGRhdGU+QXVnPC9kYXRlPjwvcHViLWRh
dGVzPjx5ZWFyPjE5OTc8L3llYXI+PC9kYXRlcz48a2V5d29yZHM+PGtleXdvcmQ+QWR1bHQ8L2tl
eXdvcmQ+PGtleXdvcmQ+QnJvbmNoaW9saXRpcyBPYmxpdGVyYW5zPC9rZXl3b3JkPjxrZXl3b3Jk
PkN5dG9tZWdhbG92aXJ1cyBJbmZlY3Rpb25zPC9rZXl3b3JkPjxrZXl3b3JkPkZlbWFsZTwva2V5
d29yZD48a2V5d29yZD5HcmFmdCBSZWplY3Rpb248L2tleXdvcmQ+PGtleXdvcmQ+SGVhcnQtTHVu
ZyBUcmFuc3BsYW50YXRpb248L2tleXdvcmQ+PGtleXdvcmQ+SHVtYW5zPC9rZXl3b3JkPjxrZXl3
b3JkPkx1bmcgVHJhbnNwbGFudGF0aW9uPC9rZXl3b3JkPjxrZXl3b3JkPk1hbGU8L2tleXdvcmQ+
PGtleXdvcmQ+TWlkZGxlIEFnZWQ8L2tleXdvcmQ+PGtleXdvcmQ+TXVsdGl2YXJpYXRlIEFuYWx5
c2lzPC9rZXl3b3JkPjxrZXl3b3JkPlBuZXVtb25pYSwgVmlyYWw8L2tleXdvcmQ+PGtleXdvcmQ+
UHJvcG9ydGlvbmFsIEhhemFyZHMgTW9kZWxzPC9rZXl3b3JkPjxrZXl3b3JkPlJldHJvc3BlY3Rp
dmUgU3R1ZGllczwva2V5d29yZD48a2V5d29yZD5SaXNrIEZhY3RvcnM8L2tleXdvcmQ+PGtleXdv
cmQ+U3Vydml2YWwgQW5hbHlzaXM8L2tleXdvcmQ+PGtleXdvcmQ+U3luZHJvbWU8L2tleXdvcmQ+
PGtleXdvcmQ+VHJhbnNwbGFudGF0aW9uIENvbmRpdGlvbmluZzwva2V5d29yZD48a2V5d29yZD5U
cmFuc3BsYW50YXRpb24sIEhvbW9sb2dvdXM8L2tleXdvcmQ+PC9rZXl3b3Jkcz48dXJscz48cmVs
YXRlZC11cmxzPjx1cmw+aHR0cDovL3d3dy5uY2JpLm5sbS5uaWguZ292L3B1Ym1lZC85MjcwNjM1
PC91cmw+PC9yZWxhdGVkLXVybHM+PC91cmxzPjxpc2JuPjAwMjItNTIyMzwvaXNibj48dGl0bGVz
Pjx0aXRsZT5SaXNrIGZhY3RvcnMgZm9yIHRoZSBkZXZlbG9wbWVudCBvZiBicm9uY2hpb2xpdGlz
IG9ibGl0ZXJhbnMgc3luZHJvbWUgYWZ0ZXIgbHVuZyB0cmFuc3BsYW50YXRpb248L3RpdGxlPjxz
ZWNvbmRhcnktdGl0bGU+SiBUaG9yYWMgQ2FyZGlvdmFzYyBTdXJnPC9zZWNvbmRhcnktdGl0bGU+
PC90aXRsZXM+PHBhZ2VzPjE5NS0yMDI8L3BhZ2VzPjxudW1iZXI+MjwvbnVtYmVyPjxjb250cmli
dXRvcnM+PGF1dGhvcnM+PGF1dGhvcj5Lcm9zaHVzLCBULiBKLjwvYXV0aG9yPjxhdXRob3I+S3No
ZXR0cnksIFYuIFIuPC9hdXRob3I+PGF1dGhvcj5TYXZpaywgSy48L2F1dGhvcj48YXV0aG9yPkpv
aG4sIFIuPC9hdXRob3I+PGF1dGhvcj5IZXJ0eiwgTS4gSS48L2F1dGhvcj48YXV0aG9yPkJvbG1h
biwgUi4gTS48L2F1dGhvcj48L2F1dGhvcnM+PC9jb250cmlidXRvcnM+PGxhbmd1YWdlPmVuZzwv
bGFuZ3VhZ2U+PGFkZGVkLWRhdGUgZm9ybWF0PSJ1dGMiPjE0NjMyMzg4Njk8L2FkZGVkLWRhdGU+
PHJlZi10eXBlIG5hbWU9IkpvdXJuYWwgQXJ0aWNsZSI+MTc8L3JlZi10eXBlPjxyZWMtbnVtYmVy
PjI0MTwvcmVjLW51bWJlcj48bGFzdC11cGRhdGVkLWRhdGUgZm9ybWF0PSJ1dGMiPjE0NjMyMzg4
Njk8L2xhc3QtdXBkYXRlZC1kYXRlPjxhY2Nlc3Npb24tbnVtPjkyNzA2MzU8L2FjY2Vzc2lvbi1u
dW0+PGVsZWN0cm9uaWMtcmVzb3VyY2UtbnVtPjEwLjEwMTYvUzAwMjItNTIyMyg5Nyk3MDE0NC0y
PC9lbGVjdHJvbmljLXJlc291cmNlLW51bT48dm9sdW1lPjExNDwvdm9sdW1lPjwvcmVjb3JkPjwv
Q2l0ZT48Q2l0ZT48QXV0aG9yPkVnYW48L0F1dGhvcj48WWVhcj4yMDA0PC9ZZWFyPjxJRFRleHQ+
T2JsaXRlcmF0aXZlIGJyb25jaGlvbGl0aXMgYWZ0ZXIgbHVuZyB0cmFuc3BsYW50YXRpb246IGEg
cmVwZXRpdGl2ZSBtdWx0aXBsZSBpbmp1cnkgYWlyd2F5IGRpc2Vhc2U8L0lEVGV4dD48cmVjb3Jk
PjxkYXRlcz48cHViLWRhdGVzPjxkYXRlPk5vdjwvZGF0ZT48L3B1Yi1kYXRlcz48eWVhcj4yMDA0
PC95ZWFyPjwvZGF0ZXM+PGtleXdvcmRzPjxrZXl3b3JkPkJyb25jaGlvbGl0aXMgT2JsaXRlcmFu
czwva2V5d29yZD48a2V5d29yZD5GZW1hbGU8L2tleXdvcmQ+PGtleXdvcmQ+R3JhZnQgUmVqZWN0
aW9uPC9rZXl3b3JkPjxrZXl3b3JkPkdyYWZ0IFN1cnZpdmFsPC9rZXl3b3JkPjxrZXl3b3JkPkh1
bWFuczwva2V5d29yZD48a2V5d29yZD5MdW5nIFRyYW5zcGxhbnRhdGlvbjwva2V5d29yZD48a2V5
d29yZD5NYWxlPC9rZXl3b3JkPjxrZXl3b3JkPlBvc3RvcGVyYXRpdmUgUGVyaW9kPC9rZXl3b3Jk
PjxrZXl3b3JkPlByb2dub3Npczwva2V5d29yZD48a2V5d29yZD5SZWN1cnJlbmNlPC9rZXl3b3Jk
PjxrZXl3b3JkPlJlc3BpcmF0b3J5IEZ1bmN0aW9uIFRlc3RzPC9rZXl3b3JkPjxrZXl3b3JkPlJp
c2sgQXNzZXNzbWVudDwva2V5d29yZD48a2V5d29yZD5TZXZlcml0eSBvZiBJbGxuZXNzIEluZGV4
PC9rZXl3b3JkPjwva2V5d29yZHM+PHVybHM+PHJlbGF0ZWQtdXJscz48dXJsPmh0dHA6Ly93d3cu
bmNiaS5ubG0ubmloLmdvdi9wdWJtZWQvMTU1MDQ4MTY8L3VybD48L3JlbGF0ZWQtdXJscz48L3Vy
bHM+PGlzYm4+MTA3My00NDlYPC9pc2JuPjx0aXRsZXM+PHRpdGxlPk9ibGl0ZXJhdGl2ZSBicm9u
Y2hpb2xpdGlzIGFmdGVyIGx1bmcgdHJhbnNwbGFudGF0aW9uOiBhIHJlcGV0aXRpdmUgbXVsdGlw
bGUgaW5qdXJ5IGFpcndheSBkaXNlYXNlPC90aXRsZT48c2Vjb25kYXJ5LXRpdGxlPkFtIEogUmVz
cGlyIENyaXQgQ2FyZSBNZWQ8L3NlY29uZGFyeS10aXRsZT48L3RpdGxlcz48cGFnZXM+OTMxLTI8
L3BhZ2VzPjxudW1iZXI+OTwvbnVtYmVyPjxjb250cmlidXRvcnM+PGF1dGhvcnM+PGF1dGhvcj5F
Z2FuLCBKLiBKLjwvYXV0aG9yPjwvYXV0aG9ycz48L2NvbnRyaWJ1dG9ycz48bGFuZ3VhZ2U+ZW5n
PC9sYW5ndWFnZT48YWRkZWQtZGF0ZSBmb3JtYXQ9InV0YyI+MTQ2MzIzODg0MzwvYWRkZWQtZGF0
ZT48cmVmLXR5cGUgbmFtZT0iSm91cm5hbCBBcnRpY2xlIj4xNzwvcmVmLXR5cGU+PHJlYy1udW1i
ZXI+MjQwPC9yZWMtbnVtYmVyPjxsYXN0LXVwZGF0ZWQtZGF0ZSBmb3JtYXQ9InV0YyI+MTQ2MzIz
ODg0MzwvbGFzdC11cGRhdGVkLWRhdGU+PGFjY2Vzc2lvbi1udW0+MTU1MDQ4MTY8L2FjY2Vzc2lv
bi1udW0+PGVsZWN0cm9uaWMtcmVzb3VyY2UtbnVtPjEwLjExNjQvcmNjbS4yNDA4MDEwPC9lbGVj
dHJvbmljLXJlc291cmNlLW51bT48dm9sdW1lPjE3MDwvdm9sdW1lPjwvcmVjb3JkPjwvQ2l0ZT48
L0VuZE5vdGU+AG==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CF2097" w:rsidRPr="00B6576B">
        <w:rPr>
          <w:rFonts w:ascii="Book Antiqua" w:hAnsi="Book Antiqua" w:cs="Times New Roman"/>
        </w:rPr>
      </w:r>
      <w:r w:rsidR="00CF2097" w:rsidRPr="00B6576B">
        <w:rPr>
          <w:rFonts w:ascii="Book Antiqua" w:hAnsi="Book Antiqua" w:cs="Times New Roman"/>
        </w:rPr>
        <w:fldChar w:fldCharType="separate"/>
      </w:r>
      <w:r w:rsidR="008A3031" w:rsidRPr="00B6576B">
        <w:rPr>
          <w:rFonts w:ascii="Book Antiqua" w:hAnsi="Book Antiqua" w:cs="Times New Roman"/>
          <w:noProof/>
          <w:vertAlign w:val="superscript"/>
        </w:rPr>
        <w:t>85,86</w:t>
      </w:r>
      <w:r w:rsidR="00CF2097" w:rsidRPr="00B6576B">
        <w:rPr>
          <w:rFonts w:ascii="Book Antiqua" w:hAnsi="Book Antiqua" w:cs="Times New Roman"/>
        </w:rPr>
        <w:fldChar w:fldCharType="end"/>
      </w:r>
      <w:r w:rsidR="00B27514" w:rsidRPr="00B6576B">
        <w:rPr>
          <w:rFonts w:ascii="Book Antiqua" w:hAnsi="Book Antiqua" w:cs="Times New Roman"/>
          <w:vertAlign w:val="superscript"/>
        </w:rPr>
        <w:t>]</w:t>
      </w:r>
      <w:r w:rsidR="00B27514" w:rsidRPr="00B6576B">
        <w:rPr>
          <w:rFonts w:ascii="Book Antiqua" w:hAnsi="Book Antiqua" w:cs="Times New Roman"/>
        </w:rPr>
        <w:t>.</w:t>
      </w:r>
      <w:r w:rsidR="00A81456" w:rsidRPr="00B6576B">
        <w:rPr>
          <w:rFonts w:ascii="Book Antiqua" w:hAnsi="Book Antiqua" w:cs="Times New Roman"/>
        </w:rPr>
        <w:t xml:space="preserve"> </w:t>
      </w:r>
      <w:proofErr w:type="spellStart"/>
      <w:r w:rsidR="007A287C" w:rsidRPr="00B6576B">
        <w:rPr>
          <w:rFonts w:ascii="Book Antiqua" w:hAnsi="Book Antiqua" w:cs="Times New Roman"/>
        </w:rPr>
        <w:t>Stovold</w:t>
      </w:r>
      <w:proofErr w:type="spellEnd"/>
      <w:r w:rsidR="007A287C" w:rsidRPr="00B6576B">
        <w:rPr>
          <w:rFonts w:ascii="Book Antiqua" w:hAnsi="Book Antiqua" w:cs="Times New Roman"/>
        </w:rPr>
        <w:t xml:space="preserve"> </w:t>
      </w:r>
      <w:r w:rsidR="007B2E50" w:rsidRPr="007B2E50">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Stovold&lt;/Author&gt;&lt;Year&gt;2007&lt;/Year&gt;&lt;IDText&gt;Pepsin, a biomarker of gastric aspiration in lung allografts: a putative association with rejection&lt;/IDText&gt;&lt;DisplayText&gt;&lt;style face="superscript"&gt;35&lt;/style&gt;&lt;/DisplayText&gt;&lt;record&gt;&lt;dates&gt;&lt;pub-dates&gt;&lt;date&gt;Jun&lt;/date&gt;&lt;/pub-dates&gt;&lt;year&gt;2007&lt;/year&gt;&lt;/dates&gt;&lt;keywords&gt;&lt;keyword&gt;Adolescent&lt;/keyword&gt;&lt;keyword&gt;Adult&lt;/keyword&gt;&lt;keyword&gt;Bronchoalveolar Lavage Fluid&lt;/keyword&gt;&lt;keyword&gt;Bronchoscopy&lt;/keyword&gt;&lt;keyword&gt;Comorbidity&lt;/keyword&gt;&lt;keyword&gt;Confounding Factors (Epidemiology)&lt;/keyword&gt;&lt;keyword&gt;Female&lt;/keyword&gt;&lt;keyword&gt;Graft Rejection&lt;/keyword&gt;&lt;keyword&gt;Humans&lt;/keyword&gt;&lt;keyword&gt;Lung&lt;/keyword&gt;&lt;keyword&gt;Lung Transplantation&lt;/keyword&gt;&lt;keyword&gt;Male&lt;/keyword&gt;&lt;keyword&gt;Middle Aged&lt;/keyword&gt;&lt;keyword&gt;Pepsin A&lt;/keyword&gt;&lt;keyword&gt;Prospective Studies&lt;/keyword&gt;&lt;keyword&gt;Respiratory Aspiration&lt;/keyword&gt;&lt;keyword&gt;Transplantation, Homologous&lt;/keyword&gt;&lt;/keywords&gt;&lt;urls&gt;&lt;related-urls&gt;&lt;url&gt;http://www.ncbi.nlm.nih.gov/pubmed/17413126&lt;/url&gt;&lt;/related-urls&gt;&lt;/urls&gt;&lt;isbn&gt;1073-449X&lt;/isbn&gt;&lt;titles&gt;&lt;title&gt;Pepsin, a biomarker of gastric aspiration in lung allografts: a putative association with rejection&lt;/title&gt;&lt;secondary-title&gt;Am J Respir Crit Care Med&lt;/secondary-title&gt;&lt;/titles&gt;&lt;pages&gt;1298-303&lt;/pages&gt;&lt;number&gt;12&lt;/number&gt;&lt;contributors&gt;&lt;authors&gt;&lt;author&gt;Stovold, R.&lt;/author&gt;&lt;author&gt;Forrest, I. A.&lt;/author&gt;&lt;author&gt;Corris, P. A.&lt;/author&gt;&lt;author&gt;Murphy, D. M.&lt;/author&gt;&lt;author&gt;Smith, J. A.&lt;/author&gt;&lt;author&gt;Decalmer, S.&lt;/author&gt;&lt;author&gt;Johnson, G. E.&lt;/author&gt;&lt;author&gt;Dark, J. H.&lt;/author&gt;&lt;author&gt;Pearson, J. P.&lt;/author&gt;&lt;author&gt;Ward, C.&lt;/author&gt;&lt;/authors&gt;&lt;/contributors&gt;&lt;language&gt;eng&lt;/language&gt;&lt;added-date format="utc"&gt;1462890689&lt;/added-date&gt;&lt;ref-type name="Journal Article"&gt;17&lt;/ref-type&gt;&lt;rec-number&gt;112&lt;/rec-number&gt;&lt;last-updated-date format="utc"&gt;1462890689&lt;/last-updated-date&gt;&lt;accession-num&gt;17413126&lt;/accession-num&gt;&lt;electronic-resource-num&gt;10.1164/rccm.200610-1485OC&lt;/electronic-resource-num&gt;&lt;volume&gt;175&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35</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007A287C" w:rsidRPr="00B6576B">
        <w:rPr>
          <w:rFonts w:ascii="Book Antiqua" w:hAnsi="Book Antiqua" w:cs="Times New Roman"/>
        </w:rPr>
        <w:t xml:space="preserve"> also demonstrated consistently elevated levels of pepsin in </w:t>
      </w:r>
      <w:r w:rsidR="007A287C" w:rsidRPr="00B6576B">
        <w:rPr>
          <w:rFonts w:ascii="Book Antiqua" w:hAnsi="Book Antiqua" w:cs="Times New Roman"/>
        </w:rPr>
        <w:lastRenderedPageBreak/>
        <w:t xml:space="preserve">the BAL fluid of lung transplant patients, again with the highest levels </w:t>
      </w:r>
      <w:r w:rsidR="00BF3E1B" w:rsidRPr="00B6576B">
        <w:rPr>
          <w:rFonts w:ascii="Book Antiqua" w:hAnsi="Book Antiqua" w:cs="Times New Roman"/>
        </w:rPr>
        <w:t xml:space="preserve">in </w:t>
      </w:r>
      <w:r w:rsidR="007A287C" w:rsidRPr="00B6576B">
        <w:rPr>
          <w:rFonts w:ascii="Book Antiqua" w:hAnsi="Book Antiqua" w:cs="Times New Roman"/>
        </w:rPr>
        <w:t>associat</w:t>
      </w:r>
      <w:r w:rsidR="00BF3E1B" w:rsidRPr="00B6576B">
        <w:rPr>
          <w:rFonts w:ascii="Book Antiqua" w:hAnsi="Book Antiqua" w:cs="Times New Roman"/>
        </w:rPr>
        <w:t>ion</w:t>
      </w:r>
      <w:r w:rsidR="007A287C" w:rsidRPr="00B6576B">
        <w:rPr>
          <w:rFonts w:ascii="Book Antiqua" w:hAnsi="Book Antiqua" w:cs="Times New Roman"/>
        </w:rPr>
        <w:t xml:space="preserve"> with acute rejection</w:t>
      </w:r>
      <w:r w:rsidR="00B27514" w:rsidRPr="00B6576B">
        <w:rPr>
          <w:rFonts w:ascii="Book Antiqua" w:hAnsi="Book Antiqua" w:cs="Times New Roman"/>
        </w:rPr>
        <w:t>.</w:t>
      </w:r>
      <w:r w:rsidR="00882EB1" w:rsidRPr="00B6576B">
        <w:rPr>
          <w:rFonts w:ascii="Book Antiqua" w:hAnsi="Book Antiqua" w:cs="Times New Roman"/>
        </w:rPr>
        <w:t xml:space="preserve"> Davis</w:t>
      </w:r>
      <w:r w:rsidR="00C27960" w:rsidRPr="00B6576B">
        <w:rPr>
          <w:rFonts w:ascii="Book Antiqua" w:hAnsi="Book Antiqua" w:cs="Times New Roman"/>
        </w:rPr>
        <w:t xml:space="preserve"> </w:t>
      </w:r>
      <w:r w:rsidR="007B2E50" w:rsidRPr="007B2E50">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Davis&lt;/Author&gt;&lt;Year&gt;2013&lt;/Year&gt;&lt;IDText&gt;Pepsin concentrations are elevated in the bronchoalveolar lavage fluid of patients with idiopathic pulmonary fibrosis after lung transplantation&lt;/IDText&gt;&lt;DisplayText&gt;&lt;style face="superscript"&gt;84&lt;/style&gt;&lt;/DisplayText&gt;&lt;record&gt;&lt;dates&gt;&lt;pub-dates&gt;&lt;date&gt;Dec&lt;/date&gt;&lt;/pub-dates&gt;&lt;year&gt;2013&lt;/year&gt;&lt;/dates&gt;&lt;keywords&gt;&lt;keyword&gt;Bronchiolitis Obliterans&lt;/keyword&gt;&lt;keyword&gt;Bronchoalveolar Lavage Fluid&lt;/keyword&gt;&lt;keyword&gt;Female&lt;/keyword&gt;&lt;keyword&gt;Gastroesophageal Reflux&lt;/keyword&gt;&lt;keyword&gt;Humans&lt;/keyword&gt;&lt;keyword&gt;Hydrogen-Ion Concentration&lt;/keyword&gt;&lt;keyword&gt;Idiopathic Pulmonary Fibrosis&lt;/keyword&gt;&lt;keyword&gt;Lung Transplantation&lt;/keyword&gt;&lt;keyword&gt;Male&lt;/keyword&gt;&lt;keyword&gt;Manometry&lt;/keyword&gt;&lt;keyword&gt;Middle Aged&lt;/keyword&gt;&lt;keyword&gt;Pepsin A&lt;/keyword&gt;&lt;keyword&gt;Pneumonia, Aspiration&lt;/keyword&gt;&lt;keyword&gt;Postoperative Complications&lt;/keyword&gt;&lt;keyword&gt;Risk Factors&lt;/keyword&gt;&lt;/keywords&gt;&lt;urls&gt;&lt;related-urls&gt;&lt;url&gt;http://www.ncbi.nlm.nih.gov/pubmed/23845868&lt;/url&gt;&lt;/related-urls&gt;&lt;/urls&gt;&lt;isbn&gt;1095-8673&lt;/isbn&gt;&lt;custom2&gt;PMC4306555&lt;/custom2&gt;&lt;titles&gt;&lt;title&gt;Pepsin concentrations are elevated in the bronchoalveolar lavage fluid of patients with idiopathic pulmonary fibrosis after lung transplantation&lt;/title&gt;&lt;secondary-title&gt;J Surg Res&lt;/secondary-title&gt;&lt;/titles&gt;&lt;pages&gt;e101-8&lt;/pages&gt;&lt;number&gt;2&lt;/number&gt;&lt;contributors&gt;&lt;authors&gt;&lt;author&gt;Davis, C. S.&lt;/author&gt;&lt;author&gt;Mendez, B. M.&lt;/author&gt;&lt;author&gt;Flint, D. V.&lt;/author&gt;&lt;author&gt;Pelletiere, K.&lt;/author&gt;&lt;author&gt;Lowery, E.&lt;/author&gt;&lt;author&gt;Ramirez, L.&lt;/author&gt;&lt;author&gt;Love, R. B.&lt;/author&gt;&lt;author&gt;Kovacs, E. J.&lt;/author&gt;&lt;author&gt;Fisichella, P. M.&lt;/author&gt;&lt;/authors&gt;&lt;/contributors&gt;&lt;language&gt;eng&lt;/language&gt;&lt;added-date format="utc"&gt;1462890715&lt;/added-date&gt;&lt;ref-type name="Journal Article"&gt;17&lt;/ref-type&gt;&lt;rec-number&gt;113&lt;/rec-number&gt;&lt;last-updated-date format="utc"&gt;1462890715&lt;/last-updated-date&gt;&lt;accession-num&gt;23845868&lt;/accession-num&gt;&lt;electronic-resource-num&gt;10.1016/j.jss.2013.06.011&lt;/electronic-resource-num&gt;&lt;volume&gt;185&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84</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00C27960" w:rsidRPr="00B6576B">
        <w:rPr>
          <w:rFonts w:ascii="Book Antiqua" w:hAnsi="Book Antiqua" w:cs="Times New Roman"/>
        </w:rPr>
        <w:t xml:space="preserve"> have even specifically compared patients with IPF to those with alpha-1-antitrypsin deficiency, cystic fibrosis, or COPD, and have found that patients with IPF had higher pepsin concentrations and</w:t>
      </w:r>
      <w:r w:rsidR="00CE347E" w:rsidRPr="00B6576B">
        <w:rPr>
          <w:rFonts w:ascii="Book Antiqua" w:hAnsi="Book Antiqua" w:cs="Times New Roman"/>
        </w:rPr>
        <w:t xml:space="preserve"> </w:t>
      </w:r>
      <w:r w:rsidR="00C27960" w:rsidRPr="00B6576B">
        <w:rPr>
          <w:rFonts w:ascii="Book Antiqua" w:hAnsi="Book Antiqua" w:cs="Times New Roman"/>
        </w:rPr>
        <w:t>greater frequency of acute rejection than those with other diseases</w:t>
      </w:r>
      <w:r w:rsidR="00B27514" w:rsidRPr="00B6576B">
        <w:rPr>
          <w:rFonts w:ascii="Book Antiqua" w:hAnsi="Book Antiqua" w:cs="Times New Roman"/>
        </w:rPr>
        <w:t>.</w:t>
      </w:r>
      <w:r w:rsidR="00D52162" w:rsidRPr="00B6576B">
        <w:rPr>
          <w:rFonts w:ascii="Book Antiqua" w:hAnsi="Book Antiqua" w:cs="Times New Roman"/>
        </w:rPr>
        <w:t xml:space="preserve"> </w:t>
      </w:r>
      <w:r w:rsidR="00E62DC9" w:rsidRPr="00B6576B">
        <w:rPr>
          <w:rFonts w:ascii="Book Antiqua" w:hAnsi="Book Antiqua" w:cs="Times New Roman"/>
        </w:rPr>
        <w:t xml:space="preserve">Interestingly, </w:t>
      </w:r>
      <w:r w:rsidR="00EF65ED" w:rsidRPr="00B6576B">
        <w:rPr>
          <w:rFonts w:ascii="Book Antiqua" w:hAnsi="Book Antiqua" w:cs="Times New Roman"/>
        </w:rPr>
        <w:t>despite higher</w:t>
      </w:r>
      <w:r w:rsidR="00E62DC9" w:rsidRPr="00B6576B">
        <w:rPr>
          <w:rFonts w:ascii="Book Antiqua" w:hAnsi="Book Antiqua" w:cs="Times New Roman"/>
        </w:rPr>
        <w:t xml:space="preserve"> pepsin concentrations and rates of acute rejection, </w:t>
      </w:r>
      <w:r w:rsidR="00EF65ED" w:rsidRPr="00B6576B">
        <w:rPr>
          <w:rFonts w:ascii="Book Antiqua" w:hAnsi="Book Antiqua" w:cs="Times New Roman"/>
        </w:rPr>
        <w:t xml:space="preserve">IPF patients </w:t>
      </w:r>
      <w:r w:rsidR="00E62DC9" w:rsidRPr="00B6576B">
        <w:rPr>
          <w:rFonts w:ascii="Book Antiqua" w:hAnsi="Book Antiqua" w:cs="Times New Roman"/>
        </w:rPr>
        <w:t>did not have a significantly greater incidence of BOS compared with other indications for lung transplantation</w:t>
      </w:r>
      <w:r w:rsidR="00B27514" w:rsidRPr="00B6576B">
        <w:rPr>
          <w:rFonts w:ascii="Book Antiqua" w:hAnsi="Book Antiqua" w:cs="Times New Roman"/>
          <w:vertAlign w:val="superscript"/>
        </w:rPr>
        <w:t>[</w:t>
      </w:r>
      <w:r w:rsidR="00E62DC9"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Davis&lt;/Author&gt;&lt;Year&gt;2013&lt;/Year&gt;&lt;IDText&gt;Pepsin concentrations are elevated in the bronchoalveolar lavage fluid of patients with idiopathic pulmonary fibrosis after lung transplantation&lt;/IDText&gt;&lt;DisplayText&gt;&lt;style face="superscript"&gt;84&lt;/style&gt;&lt;/DisplayText&gt;&lt;record&gt;&lt;dates&gt;&lt;pub-dates&gt;&lt;date&gt;Dec&lt;/date&gt;&lt;/pub-dates&gt;&lt;year&gt;2013&lt;/year&gt;&lt;/dates&gt;&lt;keywords&gt;&lt;keyword&gt;Bronchiolitis Obliterans&lt;/keyword&gt;&lt;keyword&gt;Bronchoalveolar Lavage Fluid&lt;/keyword&gt;&lt;keyword&gt;Female&lt;/keyword&gt;&lt;keyword&gt;Gastroesophageal Reflux&lt;/keyword&gt;&lt;keyword&gt;Humans&lt;/keyword&gt;&lt;keyword&gt;Hydrogen-Ion Concentration&lt;/keyword&gt;&lt;keyword&gt;Idiopathic Pulmonary Fibrosis&lt;/keyword&gt;&lt;keyword&gt;Lung Transplantation&lt;/keyword&gt;&lt;keyword&gt;Male&lt;/keyword&gt;&lt;keyword&gt;Manometry&lt;/keyword&gt;&lt;keyword&gt;Middle Aged&lt;/keyword&gt;&lt;keyword&gt;Pepsin A&lt;/keyword&gt;&lt;keyword&gt;Pneumonia, Aspiration&lt;/keyword&gt;&lt;keyword&gt;Postoperative Complications&lt;/keyword&gt;&lt;keyword&gt;Risk Factors&lt;/keyword&gt;&lt;/keywords&gt;&lt;urls&gt;&lt;related-urls&gt;&lt;url&gt;http://www.ncbi.nlm.nih.gov/pubmed/23845868&lt;/url&gt;&lt;/related-urls&gt;&lt;/urls&gt;&lt;isbn&gt;1095-8673&lt;/isbn&gt;&lt;custom2&gt;PMC4306555&lt;/custom2&gt;&lt;titles&gt;&lt;title&gt;Pepsin concentrations are elevated in the bronchoalveolar lavage fluid of patients with idiopathic pulmonary fibrosis after lung transplantation&lt;/title&gt;&lt;secondary-title&gt;J Surg Res&lt;/secondary-title&gt;&lt;/titles&gt;&lt;pages&gt;e101-8&lt;/pages&gt;&lt;number&gt;2&lt;/number&gt;&lt;contributors&gt;&lt;authors&gt;&lt;author&gt;Davis, C. S.&lt;/author&gt;&lt;author&gt;Mendez, B. M.&lt;/author&gt;&lt;author&gt;Flint, D. V.&lt;/author&gt;&lt;author&gt;Pelletiere, K.&lt;/author&gt;&lt;author&gt;Lowery, E.&lt;/author&gt;&lt;author&gt;Ramirez, L.&lt;/author&gt;&lt;author&gt;Love, R. B.&lt;/author&gt;&lt;author&gt;Kovacs, E. J.&lt;/author&gt;&lt;author&gt;Fisichella, P. M.&lt;/author&gt;&lt;/authors&gt;&lt;/contributors&gt;&lt;language&gt;eng&lt;/language&gt;&lt;added-date format="utc"&gt;1462890715&lt;/added-date&gt;&lt;ref-type name="Journal Article"&gt;17&lt;/ref-type&gt;&lt;rec-number&gt;113&lt;/rec-number&gt;&lt;last-updated-date format="utc"&gt;1462890715&lt;/last-updated-date&gt;&lt;accession-num&gt;23845868&lt;/accession-num&gt;&lt;electronic-resource-num&gt;10.1016/j.jss.2013.06.011&lt;/electronic-resource-num&gt;&lt;volume&gt;185&lt;/volume&gt;&lt;/record&gt;&lt;/Cite&gt;&lt;/EndNote&gt;</w:instrText>
      </w:r>
      <w:r w:rsidR="00E62DC9" w:rsidRPr="00B6576B">
        <w:rPr>
          <w:rFonts w:ascii="Book Antiqua" w:hAnsi="Book Antiqua" w:cs="Times New Roman"/>
        </w:rPr>
        <w:fldChar w:fldCharType="separate"/>
      </w:r>
      <w:r w:rsidR="008A3031" w:rsidRPr="00B6576B">
        <w:rPr>
          <w:rFonts w:ascii="Book Antiqua" w:hAnsi="Book Antiqua" w:cs="Times New Roman"/>
          <w:noProof/>
          <w:vertAlign w:val="superscript"/>
        </w:rPr>
        <w:t>84</w:t>
      </w:r>
      <w:r w:rsidR="00E62DC9" w:rsidRPr="00B6576B">
        <w:rPr>
          <w:rFonts w:ascii="Book Antiqua" w:hAnsi="Book Antiqua" w:cs="Times New Roman"/>
        </w:rPr>
        <w:fldChar w:fldCharType="end"/>
      </w:r>
      <w:r w:rsidR="00B27514" w:rsidRPr="00B6576B">
        <w:rPr>
          <w:rFonts w:ascii="Book Antiqua" w:hAnsi="Book Antiqua" w:cs="Times New Roman"/>
          <w:vertAlign w:val="superscript"/>
        </w:rPr>
        <w:t>]</w:t>
      </w:r>
      <w:r w:rsidR="00B27514" w:rsidRPr="00B6576B">
        <w:rPr>
          <w:rFonts w:ascii="Book Antiqua" w:hAnsi="Book Antiqua" w:cs="Times New Roman"/>
        </w:rPr>
        <w:t>,</w:t>
      </w:r>
      <w:r w:rsidR="00CE347E" w:rsidRPr="00B6576B">
        <w:rPr>
          <w:rFonts w:ascii="Book Antiqua" w:hAnsi="Book Antiqua" w:cs="Times New Roman"/>
        </w:rPr>
        <w:t xml:space="preserve"> </w:t>
      </w:r>
      <w:r w:rsidR="00EF65ED" w:rsidRPr="00B6576B">
        <w:rPr>
          <w:rFonts w:ascii="Book Antiqua" w:hAnsi="Book Antiqua" w:cs="Times New Roman"/>
        </w:rPr>
        <w:t xml:space="preserve">though the short follow-up time was a significant limitation that likely reduced </w:t>
      </w:r>
      <w:r w:rsidR="00F50B5F" w:rsidRPr="00B6576B">
        <w:rPr>
          <w:rFonts w:ascii="Book Antiqua" w:hAnsi="Book Antiqua" w:cs="Times New Roman"/>
        </w:rPr>
        <w:t xml:space="preserve">development </w:t>
      </w:r>
      <w:r w:rsidR="00EF65ED" w:rsidRPr="00B6576B">
        <w:rPr>
          <w:rFonts w:ascii="Book Antiqua" w:hAnsi="Book Antiqua" w:cs="Times New Roman"/>
        </w:rPr>
        <w:t>of the BOS outcome</w:t>
      </w:r>
      <w:r w:rsidR="00E62DC9" w:rsidRPr="00B6576B">
        <w:rPr>
          <w:rFonts w:ascii="Book Antiqua" w:hAnsi="Book Antiqua" w:cs="Times New Roman"/>
        </w:rPr>
        <w:t xml:space="preserve">. </w:t>
      </w:r>
    </w:p>
    <w:p w14:paraId="27CE3C44" w14:textId="616BA267" w:rsidR="004927F5" w:rsidRPr="00B6576B" w:rsidRDefault="00D65871" w:rsidP="00D404CB">
      <w:pPr>
        <w:spacing w:after="0" w:line="360" w:lineRule="auto"/>
        <w:jc w:val="both"/>
        <w:rPr>
          <w:rFonts w:ascii="Book Antiqua" w:hAnsi="Book Antiqua" w:cs="Times New Roman"/>
        </w:rPr>
      </w:pPr>
      <w:r w:rsidRPr="00B6576B">
        <w:rPr>
          <w:rFonts w:ascii="Book Antiqua" w:hAnsi="Book Antiqua" w:cs="Times New Roman"/>
        </w:rPr>
        <w:tab/>
      </w:r>
      <w:r w:rsidR="0033608F" w:rsidRPr="00B6576B">
        <w:rPr>
          <w:rFonts w:ascii="Book Antiqua" w:hAnsi="Book Antiqua" w:cs="Times New Roman"/>
        </w:rPr>
        <w:t>Furthermore</w:t>
      </w:r>
      <w:r w:rsidR="004927F5" w:rsidRPr="00B6576B">
        <w:rPr>
          <w:rFonts w:ascii="Book Antiqua" w:hAnsi="Book Antiqua" w:cs="Times New Roman"/>
        </w:rPr>
        <w:t xml:space="preserve">, </w:t>
      </w:r>
      <w:r w:rsidR="00433A66" w:rsidRPr="00B6576B">
        <w:rPr>
          <w:rFonts w:ascii="Book Antiqua" w:hAnsi="Book Antiqua" w:cs="Times New Roman"/>
        </w:rPr>
        <w:t>as previously mentioned, both acute cellular rejection</w:t>
      </w:r>
      <w:r w:rsidR="00720721" w:rsidRPr="00B6576B">
        <w:rPr>
          <w:rFonts w:ascii="Book Antiqua" w:hAnsi="Book Antiqua" w:cs="Times New Roman"/>
          <w:vertAlign w:val="superscript"/>
        </w:rPr>
        <w:t xml:space="preserve">[7-9] </w:t>
      </w:r>
      <w:r w:rsidR="00433A66" w:rsidRPr="00B6576B">
        <w:rPr>
          <w:rFonts w:ascii="Book Antiqua" w:hAnsi="Book Antiqua" w:cs="Times New Roman"/>
        </w:rPr>
        <w:t>and lymphocytic bronchiolitis</w:t>
      </w:r>
      <w:r w:rsidR="00720721" w:rsidRPr="00B6576B">
        <w:rPr>
          <w:rFonts w:ascii="Book Antiqua" w:hAnsi="Book Antiqua" w:cs="Times New Roman"/>
          <w:vertAlign w:val="superscript"/>
        </w:rPr>
        <w:t>[</w:t>
      </w:r>
      <w:r w:rsidR="00433A66"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Glanville&lt;/Author&gt;&lt;Year&gt;2008&lt;/Year&gt;&lt;IDText&gt;Severity of lymphocytic bronchiolitis predicts long-term outcome after lung transplantation&lt;/IDText&gt;&lt;DisplayText&gt;&lt;style face="superscript"&gt;9&lt;/style&gt;&lt;/DisplayText&gt;&lt;record&gt;&lt;dates&gt;&lt;pub-dates&gt;&lt;date&gt;May&lt;/date&gt;&lt;/pub-dates&gt;&lt;year&gt;2008&lt;/year&gt;&lt;/dates&gt;&lt;keywords&gt;&lt;keyword&gt;Adult&lt;/keyword&gt;&lt;keyword&gt;Biopsy&lt;/keyword&gt;&lt;keyword&gt;Bronchiolitis Obliterans&lt;/keyword&gt;&lt;keyword&gt;Confidence Intervals&lt;/keyword&gt;&lt;keyword&gt;Female&lt;/keyword&gt;&lt;keyword&gt;Follow-Up Studies&lt;/keyword&gt;&lt;keyword&gt;Graft Rejection&lt;/keyword&gt;&lt;keyword&gt;Humans&lt;/keyword&gt;&lt;keyword&gt;Incidence&lt;/keyword&gt;&lt;keyword&gt;Lung Transplantation&lt;/keyword&gt;&lt;keyword&gt;Lymphocytes&lt;/keyword&gt;&lt;keyword&gt;Male&lt;/keyword&gt;&lt;keyword&gt;Middle Aged&lt;/keyword&gt;&lt;keyword&gt;Odds Ratio&lt;/keyword&gt;&lt;keyword&gt;Prognosis&lt;/keyword&gt;&lt;keyword&gt;Respiratory Insufficiency&lt;/keyword&gt;&lt;keyword&gt;Retrospective Studies&lt;/keyword&gt;&lt;keyword&gt;Risk Factors&lt;/keyword&gt;&lt;keyword&gt;Severity of Illness Index&lt;/keyword&gt;&lt;keyword&gt;Survival Rate&lt;/keyword&gt;&lt;keyword&gt;Time Factors&lt;/keyword&gt;&lt;/keywords&gt;&lt;urls&gt;&lt;related-urls&gt;&lt;url&gt;http://www.ncbi.nlm.nih.gov/pubmed/18263803&lt;/url&gt;&lt;/related-urls&gt;&lt;/urls&gt;&lt;isbn&gt;1535-4970&lt;/isbn&gt;&lt;titles&gt;&lt;title&gt;Severity of lymphocytic bronchiolitis predicts long-term outcome after lung transplantation&lt;/title&gt;&lt;secondary-title&gt;Am J Respir Crit Care Med&lt;/secondary-title&gt;&lt;/titles&gt;&lt;pages&gt;1033-40&lt;/pages&gt;&lt;number&gt;9&lt;/number&gt;&lt;contributors&gt;&lt;authors&gt;&lt;author&gt;Glanville, A. R.&lt;/author&gt;&lt;author&gt;Aboyoun, C. L.&lt;/author&gt;&lt;author&gt;Havryk, A.&lt;/author&gt;&lt;author&gt;Plit, M.&lt;/author&gt;&lt;author&gt;Rainer, S.&lt;/author&gt;&lt;author&gt;Malouf, M. A.&lt;/author&gt;&lt;/authors&gt;&lt;/contributors&gt;&lt;language&gt;eng&lt;/language&gt;&lt;added-date format="utc"&gt;1462890265&lt;/added-date&gt;&lt;ref-type name="Journal Article"&gt;17&lt;/ref-type&gt;&lt;rec-number&gt;104&lt;/rec-number&gt;&lt;last-updated-date format="utc"&gt;1462890265&lt;/last-updated-date&gt;&lt;accession-num&gt;18263803&lt;/accession-num&gt;&lt;electronic-resource-num&gt;10.1164/rccm.200706-951OC&lt;/electronic-resource-num&gt;&lt;volume&gt;177&lt;/volume&gt;&lt;/record&gt;&lt;/Cite&gt;&lt;/EndNote&gt;</w:instrText>
      </w:r>
      <w:r w:rsidR="00433A66" w:rsidRPr="00B6576B">
        <w:rPr>
          <w:rFonts w:ascii="Book Antiqua" w:hAnsi="Book Antiqua" w:cs="Times New Roman"/>
        </w:rPr>
        <w:fldChar w:fldCharType="separate"/>
      </w:r>
      <w:r w:rsidR="001D0E82" w:rsidRPr="00B6576B">
        <w:rPr>
          <w:rFonts w:ascii="Book Antiqua" w:hAnsi="Book Antiqua" w:cs="Times New Roman"/>
          <w:noProof/>
          <w:vertAlign w:val="superscript"/>
        </w:rPr>
        <w:t>9</w:t>
      </w:r>
      <w:r w:rsidR="00433A66" w:rsidRPr="00B6576B">
        <w:rPr>
          <w:rFonts w:ascii="Book Antiqua" w:hAnsi="Book Antiqua" w:cs="Times New Roman"/>
        </w:rPr>
        <w:fldChar w:fldCharType="end"/>
      </w:r>
      <w:r w:rsidR="00720721" w:rsidRPr="00B6576B">
        <w:rPr>
          <w:rFonts w:ascii="Book Antiqua" w:hAnsi="Book Antiqua" w:cs="Times New Roman"/>
          <w:vertAlign w:val="superscript"/>
        </w:rPr>
        <w:t>]</w:t>
      </w:r>
      <w:r w:rsidR="00433A66" w:rsidRPr="00B6576B">
        <w:rPr>
          <w:rFonts w:ascii="Book Antiqua" w:hAnsi="Book Antiqua" w:cs="Times New Roman"/>
        </w:rPr>
        <w:t xml:space="preserve"> </w:t>
      </w:r>
      <w:r w:rsidR="00C80928" w:rsidRPr="00B6576B">
        <w:rPr>
          <w:rFonts w:ascii="Book Antiqua" w:hAnsi="Book Antiqua" w:cs="Times New Roman"/>
        </w:rPr>
        <w:t>are independently associated with</w:t>
      </w:r>
      <w:r w:rsidR="00433A66" w:rsidRPr="00B6576B">
        <w:rPr>
          <w:rFonts w:ascii="Book Antiqua" w:hAnsi="Book Antiqua" w:cs="Times New Roman"/>
        </w:rPr>
        <w:t xml:space="preserve"> </w:t>
      </w:r>
      <w:r w:rsidR="004927F5" w:rsidRPr="00B6576B">
        <w:rPr>
          <w:rFonts w:ascii="Book Antiqua" w:hAnsi="Book Antiqua" w:cs="Times New Roman"/>
        </w:rPr>
        <w:t>bronchiolitis obliterans</w:t>
      </w:r>
      <w:r w:rsidR="00CE347E" w:rsidRPr="00B6576B">
        <w:rPr>
          <w:rFonts w:ascii="Book Antiqua" w:hAnsi="Book Antiqua" w:cs="Times New Roman"/>
        </w:rPr>
        <w:t xml:space="preserve">. </w:t>
      </w:r>
      <w:r w:rsidR="00433A66" w:rsidRPr="00B6576B">
        <w:rPr>
          <w:rFonts w:ascii="Book Antiqua" w:hAnsi="Book Antiqua" w:cs="Times New Roman"/>
        </w:rPr>
        <w:t>Acute cellular rejection</w:t>
      </w:r>
      <w:r w:rsidR="00C80928" w:rsidRPr="00B6576B">
        <w:rPr>
          <w:rFonts w:ascii="Book Antiqua" w:hAnsi="Book Antiqua" w:cs="Times New Roman"/>
        </w:rPr>
        <w:t xml:space="preserve"> </w:t>
      </w:r>
      <w:r w:rsidR="004935F4" w:rsidRPr="00B6576B">
        <w:rPr>
          <w:rFonts w:ascii="Book Antiqua" w:hAnsi="Book Antiqua" w:cs="Times New Roman"/>
        </w:rPr>
        <w:t xml:space="preserve">may </w:t>
      </w:r>
      <w:r w:rsidR="00433A66" w:rsidRPr="00B6576B">
        <w:rPr>
          <w:rFonts w:ascii="Book Antiqua" w:hAnsi="Book Antiqua" w:cs="Times New Roman"/>
        </w:rPr>
        <w:t>represent an earlier endpoint in the model of chronic lung injury</w:t>
      </w:r>
      <w:r w:rsidR="004935F4" w:rsidRPr="00B6576B">
        <w:rPr>
          <w:rFonts w:ascii="Book Antiqua" w:hAnsi="Book Antiqua" w:cs="Times New Roman"/>
        </w:rPr>
        <w:t xml:space="preserve">, supporting </w:t>
      </w:r>
      <w:r w:rsidR="009F5E2D" w:rsidRPr="00B6576B">
        <w:rPr>
          <w:rFonts w:ascii="Book Antiqua" w:hAnsi="Book Antiqua" w:cs="Times New Roman"/>
        </w:rPr>
        <w:t xml:space="preserve">the relationship between </w:t>
      </w:r>
      <w:r w:rsidR="00C80928" w:rsidRPr="00B6576B">
        <w:rPr>
          <w:rFonts w:ascii="Book Antiqua" w:hAnsi="Book Antiqua" w:cs="Times New Roman"/>
        </w:rPr>
        <w:t xml:space="preserve">early allograft injury </w:t>
      </w:r>
      <w:r w:rsidR="009F5E2D" w:rsidRPr="00B6576B">
        <w:rPr>
          <w:rFonts w:ascii="Book Antiqua" w:hAnsi="Book Antiqua" w:cs="Times New Roman"/>
        </w:rPr>
        <w:t>and eventual development of</w:t>
      </w:r>
      <w:r w:rsidR="00C80928" w:rsidRPr="00B6576B">
        <w:rPr>
          <w:rFonts w:ascii="Book Antiqua" w:hAnsi="Book Antiqua" w:cs="Times New Roman"/>
        </w:rPr>
        <w:t xml:space="preserve"> </w:t>
      </w:r>
      <w:r w:rsidR="00433A66" w:rsidRPr="00B6576B">
        <w:rPr>
          <w:rFonts w:ascii="Book Antiqua" w:hAnsi="Book Antiqua" w:cs="Times New Roman"/>
        </w:rPr>
        <w:t>BOS.</w:t>
      </w:r>
      <w:r w:rsidR="00CE347E" w:rsidRPr="00B6576B">
        <w:rPr>
          <w:rFonts w:ascii="Book Antiqua" w:hAnsi="Book Antiqua" w:cs="Times New Roman"/>
        </w:rPr>
        <w:t xml:space="preserve"> </w:t>
      </w:r>
      <w:r w:rsidR="004927F5" w:rsidRPr="00B6576B">
        <w:rPr>
          <w:rFonts w:ascii="Book Antiqua" w:hAnsi="Book Antiqua" w:cs="Times New Roman"/>
        </w:rPr>
        <w:t xml:space="preserve">Lymphocytic bronchiolitis </w:t>
      </w:r>
      <w:r w:rsidR="00433A66" w:rsidRPr="00B6576B">
        <w:rPr>
          <w:rFonts w:ascii="Book Antiqua" w:hAnsi="Book Antiqua" w:cs="Times New Roman"/>
        </w:rPr>
        <w:t xml:space="preserve">not only </w:t>
      </w:r>
      <w:r w:rsidR="004927F5" w:rsidRPr="00B6576B">
        <w:rPr>
          <w:rFonts w:ascii="Book Antiqua" w:hAnsi="Book Antiqua" w:cs="Times New Roman"/>
        </w:rPr>
        <w:t>represents an independent risk factor for bronchiolitis obliterans</w:t>
      </w:r>
      <w:r w:rsidR="00594C45" w:rsidRPr="00B6576B">
        <w:rPr>
          <w:rFonts w:ascii="Book Antiqua" w:hAnsi="Book Antiqua" w:cs="Times New Roman"/>
          <w:vertAlign w:val="superscript"/>
        </w:rPr>
        <w:t>[</w:t>
      </w:r>
      <w:r w:rsidR="004927F5"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Glanville&lt;/Author&gt;&lt;Year&gt;2008&lt;/Year&gt;&lt;IDText&gt;Severity of lymphocytic bronchiolitis predicts long-term outcome after lung transplantation&lt;/IDText&gt;&lt;DisplayText&gt;&lt;style face="superscript"&gt;9&lt;/style&gt;&lt;/DisplayText&gt;&lt;record&gt;&lt;dates&gt;&lt;pub-dates&gt;&lt;date&gt;May&lt;/date&gt;&lt;/pub-dates&gt;&lt;year&gt;2008&lt;/year&gt;&lt;/dates&gt;&lt;keywords&gt;&lt;keyword&gt;Adult&lt;/keyword&gt;&lt;keyword&gt;Biopsy&lt;/keyword&gt;&lt;keyword&gt;Bronchiolitis Obliterans&lt;/keyword&gt;&lt;keyword&gt;Confidence Intervals&lt;/keyword&gt;&lt;keyword&gt;Female&lt;/keyword&gt;&lt;keyword&gt;Follow-Up Studies&lt;/keyword&gt;&lt;keyword&gt;Graft Rejection&lt;/keyword&gt;&lt;keyword&gt;Humans&lt;/keyword&gt;&lt;keyword&gt;Incidence&lt;/keyword&gt;&lt;keyword&gt;Lung Transplantation&lt;/keyword&gt;&lt;keyword&gt;Lymphocytes&lt;/keyword&gt;&lt;keyword&gt;Male&lt;/keyword&gt;&lt;keyword&gt;Middle Aged&lt;/keyword&gt;&lt;keyword&gt;Odds Ratio&lt;/keyword&gt;&lt;keyword&gt;Prognosis&lt;/keyword&gt;&lt;keyword&gt;Respiratory Insufficiency&lt;/keyword&gt;&lt;keyword&gt;Retrospective Studies&lt;/keyword&gt;&lt;keyword&gt;Risk Factors&lt;/keyword&gt;&lt;keyword&gt;Severity of Illness Index&lt;/keyword&gt;&lt;keyword&gt;Survival Rate&lt;/keyword&gt;&lt;keyword&gt;Time Factors&lt;/keyword&gt;&lt;/keywords&gt;&lt;urls&gt;&lt;related-urls&gt;&lt;url&gt;http://www.ncbi.nlm.nih.gov/pubmed/18263803&lt;/url&gt;&lt;/related-urls&gt;&lt;/urls&gt;&lt;isbn&gt;1535-4970&lt;/isbn&gt;&lt;titles&gt;&lt;title&gt;Severity of lymphocytic bronchiolitis predicts long-term outcome after lung transplantation&lt;/title&gt;&lt;secondary-title&gt;Am J Respir Crit Care Med&lt;/secondary-title&gt;&lt;/titles&gt;&lt;pages&gt;1033-40&lt;/pages&gt;&lt;number&gt;9&lt;/number&gt;&lt;contributors&gt;&lt;authors&gt;&lt;author&gt;Glanville, A. R.&lt;/author&gt;&lt;author&gt;Aboyoun, C. L.&lt;/author&gt;&lt;author&gt;Havryk, A.&lt;/author&gt;&lt;author&gt;Plit, M.&lt;/author&gt;&lt;author&gt;Rainer, S.&lt;/author&gt;&lt;author&gt;Malouf, M. A.&lt;/author&gt;&lt;/authors&gt;&lt;/contributors&gt;&lt;language&gt;eng&lt;/language&gt;&lt;added-date format="utc"&gt;1462890265&lt;/added-date&gt;&lt;ref-type name="Journal Article"&gt;17&lt;/ref-type&gt;&lt;rec-number&gt;104&lt;/rec-number&gt;&lt;last-updated-date format="utc"&gt;1462890265&lt;/last-updated-date&gt;&lt;accession-num&gt;18263803&lt;/accession-num&gt;&lt;electronic-resource-num&gt;10.1164/rccm.200706-951OC&lt;/electronic-resource-num&gt;&lt;volume&gt;177&lt;/volume&gt;&lt;/record&gt;&lt;/Cite&gt;&lt;/EndNote&gt;</w:instrText>
      </w:r>
      <w:r w:rsidR="004927F5" w:rsidRPr="00B6576B">
        <w:rPr>
          <w:rFonts w:ascii="Book Antiqua" w:hAnsi="Book Antiqua" w:cs="Times New Roman"/>
        </w:rPr>
        <w:fldChar w:fldCharType="separate"/>
      </w:r>
      <w:r w:rsidR="001D0E82" w:rsidRPr="00B6576B">
        <w:rPr>
          <w:rFonts w:ascii="Book Antiqua" w:hAnsi="Book Antiqua" w:cs="Times New Roman"/>
          <w:noProof/>
          <w:vertAlign w:val="superscript"/>
        </w:rPr>
        <w:t>9</w:t>
      </w:r>
      <w:r w:rsidR="004927F5" w:rsidRPr="00B6576B">
        <w:rPr>
          <w:rFonts w:ascii="Book Antiqua" w:hAnsi="Book Antiqua" w:cs="Times New Roman"/>
        </w:rPr>
        <w:fldChar w:fldCharType="end"/>
      </w:r>
      <w:r w:rsidR="00594C45" w:rsidRPr="00B6576B">
        <w:rPr>
          <w:rFonts w:ascii="Book Antiqua" w:hAnsi="Book Antiqua" w:cs="Times New Roman"/>
          <w:vertAlign w:val="superscript"/>
        </w:rPr>
        <w:t>]</w:t>
      </w:r>
      <w:r w:rsidR="00594C45" w:rsidRPr="00B6576B">
        <w:rPr>
          <w:rFonts w:ascii="Book Antiqua" w:hAnsi="Book Antiqua" w:cs="Times New Roman"/>
        </w:rPr>
        <w:t>,</w:t>
      </w:r>
      <w:r w:rsidR="004927F5" w:rsidRPr="00B6576B">
        <w:rPr>
          <w:rFonts w:ascii="Book Antiqua" w:hAnsi="Book Antiqua" w:cs="Times New Roman"/>
        </w:rPr>
        <w:t xml:space="preserve"> </w:t>
      </w:r>
      <w:r w:rsidR="00433A66" w:rsidRPr="00B6576B">
        <w:rPr>
          <w:rFonts w:ascii="Book Antiqua" w:hAnsi="Book Antiqua" w:cs="Times New Roman"/>
        </w:rPr>
        <w:t>but also</w:t>
      </w:r>
      <w:r w:rsidR="004927F5" w:rsidRPr="00B6576B">
        <w:rPr>
          <w:rFonts w:ascii="Book Antiqua" w:hAnsi="Book Antiqua" w:cs="Times New Roman"/>
        </w:rPr>
        <w:t xml:space="preserve"> has been associated with the occurrence and severity of acute </w:t>
      </w:r>
      <w:r w:rsidR="00C80928" w:rsidRPr="00B6576B">
        <w:rPr>
          <w:rFonts w:ascii="Book Antiqua" w:hAnsi="Book Antiqua" w:cs="Times New Roman"/>
        </w:rPr>
        <w:t xml:space="preserve">cellular </w:t>
      </w:r>
      <w:r w:rsidR="004927F5" w:rsidRPr="00B6576B">
        <w:rPr>
          <w:rFonts w:ascii="Book Antiqua" w:hAnsi="Book Antiqua" w:cs="Times New Roman"/>
        </w:rPr>
        <w:t>rejection</w:t>
      </w:r>
      <w:r w:rsidR="00210EEC" w:rsidRPr="00B6576B">
        <w:rPr>
          <w:rFonts w:ascii="Book Antiqua" w:hAnsi="Book Antiqua" w:cs="Times New Roman"/>
          <w:vertAlign w:val="superscript"/>
        </w:rPr>
        <w:t>[</w:t>
      </w:r>
      <w:r w:rsidR="004927F5"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Yousem&lt;/Author&gt;&lt;Year&gt;1996&lt;/Year&gt;&lt;IDText&gt;Revision of the 1990 working formulation for the classification of pulmonary allograft rejection: Lung Rejection Study Group&lt;/IDText&gt;&lt;DisplayText&gt;&lt;style face="superscript"&gt;10&lt;/style&gt;&lt;/DisplayText&gt;&lt;record&gt;&lt;dates&gt;&lt;pub-dates&gt;&lt;date&gt;Jan&lt;/date&gt;&lt;/pub-dates&gt;&lt;year&gt;1996&lt;/year&gt;&lt;/dates&gt;&lt;keywords&gt;&lt;keyword&gt;Acute Disease&lt;/keyword&gt;&lt;keyword&gt;Biopsy&lt;/keyword&gt;&lt;keyword&gt;Bronchiolitis&lt;/keyword&gt;&lt;keyword&gt;Bronchiolitis Obliterans&lt;/keyword&gt;&lt;keyword&gt;Bronchitis&lt;/keyword&gt;&lt;keyword&gt;Chronic Disease&lt;/keyword&gt;&lt;keyword&gt;Diagnosis, Differential&lt;/keyword&gt;&lt;keyword&gt;Graft Rejection&lt;/keyword&gt;&lt;keyword&gt;Humans&lt;/keyword&gt;&lt;keyword&gt;Lung&lt;/keyword&gt;&lt;keyword&gt;Lung Transplantation&lt;/keyword&gt;&lt;keyword&gt;Transplantation, Homologous&lt;/keyword&gt;&lt;/keywords&gt;&lt;urls&gt;&lt;related-urls&gt;&lt;url&gt;http://www.ncbi.nlm.nih.gov/pubmed/8820078&lt;/url&gt;&lt;/related-urls&gt;&lt;/urls&gt;&lt;isbn&gt;1053-2498&lt;/isbn&gt;&lt;titles&gt;&lt;title&gt;Revision of the 1990 working formulation for the classification of pulmonary allograft rejection: Lung Rejection Study Group&lt;/title&gt;&lt;secondary-title&gt;J Heart Lung Transplant&lt;/secondary-title&gt;&lt;/titles&gt;&lt;pages&gt;1-15&lt;/pages&gt;&lt;number&gt;1 Pt 1&lt;/number&gt;&lt;contributors&gt;&lt;authors&gt;&lt;author&gt;Yousem, S. A.&lt;/author&gt;&lt;author&gt;Berry, G. J.&lt;/author&gt;&lt;author&gt;Cagle, P. T.&lt;/author&gt;&lt;author&gt;Chamberlain, D.&lt;/author&gt;&lt;author&gt;Husain, A. N.&lt;/author&gt;&lt;author&gt;Hruban, R. H.&lt;/author&gt;&lt;author&gt;Marchevsky, A.&lt;/author&gt;&lt;author&gt;Ohori, N. P.&lt;/author&gt;&lt;author&gt;Ritter, J.&lt;/author&gt;&lt;author&gt;Stewart, S.&lt;/author&gt;&lt;author&gt;Tazelaar, H. D.&lt;/author&gt;&lt;/authors&gt;&lt;/contributors&gt;&lt;language&gt;eng&lt;/language&gt;&lt;added-date format="utc"&gt;1463166103&lt;/added-date&gt;&lt;ref-type name="Journal Article"&gt;17&lt;/ref-type&gt;&lt;rec-number&gt;190&lt;/rec-number&gt;&lt;last-updated-date format="utc"&gt;1463166103&lt;/last-updated-date&gt;&lt;accession-num&gt;8820078&lt;/accession-num&gt;&lt;volume&gt;15&lt;/volume&gt;&lt;/record&gt;&lt;/Cite&gt;&lt;/EndNote&gt;</w:instrText>
      </w:r>
      <w:r w:rsidR="004927F5" w:rsidRPr="00B6576B">
        <w:rPr>
          <w:rFonts w:ascii="Book Antiqua" w:hAnsi="Book Antiqua" w:cs="Times New Roman"/>
        </w:rPr>
        <w:fldChar w:fldCharType="separate"/>
      </w:r>
      <w:r w:rsidR="001D0E82" w:rsidRPr="00B6576B">
        <w:rPr>
          <w:rFonts w:ascii="Book Antiqua" w:hAnsi="Book Antiqua" w:cs="Times New Roman"/>
          <w:noProof/>
          <w:vertAlign w:val="superscript"/>
        </w:rPr>
        <w:t>10</w:t>
      </w:r>
      <w:r w:rsidR="004927F5" w:rsidRPr="00B6576B">
        <w:rPr>
          <w:rFonts w:ascii="Book Antiqua" w:hAnsi="Book Antiqua" w:cs="Times New Roman"/>
        </w:rPr>
        <w:fldChar w:fldCharType="end"/>
      </w:r>
      <w:r w:rsidR="00210EEC" w:rsidRPr="00B6576B">
        <w:rPr>
          <w:rFonts w:ascii="Book Antiqua" w:hAnsi="Book Antiqua" w:cs="Times New Roman"/>
          <w:vertAlign w:val="superscript"/>
        </w:rPr>
        <w:t>]</w:t>
      </w:r>
      <w:r w:rsidR="00210EEC" w:rsidRPr="00B6576B">
        <w:rPr>
          <w:rFonts w:ascii="Book Antiqua" w:hAnsi="Book Antiqua" w:cs="Times New Roman"/>
        </w:rPr>
        <w:t>.</w:t>
      </w:r>
      <w:r w:rsidR="004927F5" w:rsidRPr="00B6576B">
        <w:rPr>
          <w:rFonts w:ascii="Book Antiqua" w:hAnsi="Book Antiqua" w:cs="Times New Roman"/>
        </w:rPr>
        <w:t xml:space="preserve"> </w:t>
      </w:r>
      <w:r w:rsidR="00C80928" w:rsidRPr="00B6576B">
        <w:rPr>
          <w:rFonts w:ascii="Book Antiqua" w:hAnsi="Book Antiqua" w:cs="Times New Roman"/>
        </w:rPr>
        <w:t>While no causal relationship between lymphocytic bronchiolitis and BOS has been identified, a prior study has documented the presence of</w:t>
      </w:r>
      <w:r w:rsidR="00CE347E" w:rsidRPr="00B6576B">
        <w:rPr>
          <w:rFonts w:ascii="Book Antiqua" w:hAnsi="Book Antiqua" w:cs="Times New Roman"/>
        </w:rPr>
        <w:t xml:space="preserve"> </w:t>
      </w:r>
      <w:r w:rsidR="004927F5" w:rsidRPr="00B6576B">
        <w:rPr>
          <w:rFonts w:ascii="Book Antiqua" w:hAnsi="Book Antiqua" w:cs="Times New Roman"/>
        </w:rPr>
        <w:t>lymphocytic infiltration and</w:t>
      </w:r>
      <w:r w:rsidR="009F5E2D" w:rsidRPr="00B6576B">
        <w:rPr>
          <w:rFonts w:ascii="Book Antiqua" w:hAnsi="Book Antiqua" w:cs="Times New Roman"/>
        </w:rPr>
        <w:t xml:space="preserve"> esophageal</w:t>
      </w:r>
      <w:r w:rsidR="004927F5" w:rsidRPr="00B6576B">
        <w:rPr>
          <w:rFonts w:ascii="Book Antiqua" w:hAnsi="Book Antiqua" w:cs="Times New Roman"/>
        </w:rPr>
        <w:t xml:space="preserve"> inflammation in association with GERD in the upper gastrointestinal tract, which</w:t>
      </w:r>
      <w:r w:rsidR="008E7FCE" w:rsidRPr="00B6576B">
        <w:rPr>
          <w:rFonts w:ascii="Book Antiqua" w:hAnsi="Book Antiqua" w:cs="Times New Roman"/>
        </w:rPr>
        <w:t xml:space="preserve"> </w:t>
      </w:r>
      <w:r w:rsidR="004927F5" w:rsidRPr="00B6576B">
        <w:rPr>
          <w:rFonts w:ascii="Book Antiqua" w:hAnsi="Book Antiqua" w:cs="Times New Roman"/>
        </w:rPr>
        <w:t>improve</w:t>
      </w:r>
      <w:r w:rsidR="00C80928" w:rsidRPr="00B6576B">
        <w:rPr>
          <w:rFonts w:ascii="Book Antiqua" w:hAnsi="Book Antiqua" w:cs="Times New Roman"/>
        </w:rPr>
        <w:t>s</w:t>
      </w:r>
      <w:r w:rsidR="004927F5" w:rsidRPr="00B6576B">
        <w:rPr>
          <w:rFonts w:ascii="Book Antiqua" w:hAnsi="Book Antiqua" w:cs="Times New Roman"/>
        </w:rPr>
        <w:t xml:space="preserve"> with acid </w:t>
      </w:r>
      <w:r w:rsidR="00C80928" w:rsidRPr="00B6576B">
        <w:rPr>
          <w:rFonts w:ascii="Book Antiqua" w:hAnsi="Book Antiqua" w:cs="Times New Roman"/>
        </w:rPr>
        <w:t xml:space="preserve">suppression </w:t>
      </w:r>
      <w:proofErr w:type="gramStart"/>
      <w:r w:rsidR="004927F5" w:rsidRPr="00B6576B">
        <w:rPr>
          <w:rFonts w:ascii="Book Antiqua" w:hAnsi="Book Antiqua" w:cs="Times New Roman"/>
        </w:rPr>
        <w:t>therapy</w:t>
      </w:r>
      <w:r w:rsidR="00FB2123" w:rsidRPr="00B6576B">
        <w:rPr>
          <w:rFonts w:ascii="Book Antiqua" w:hAnsi="Book Antiqua" w:cs="Times New Roman"/>
          <w:vertAlign w:val="superscript"/>
        </w:rPr>
        <w:t>[</w:t>
      </w:r>
      <w:proofErr w:type="gramEnd"/>
      <w:r w:rsidR="004927F5" w:rsidRPr="00B6576B">
        <w:rPr>
          <w:rFonts w:ascii="Book Antiqua" w:hAnsi="Book Antiqua" w:cs="Times New Roman"/>
        </w:rPr>
        <w:fldChar w:fldCharType="begin">
          <w:fldData xml:space="preserve">PEVuZE5vdGU+PENpdGU+PEF1dGhvcj5Db2hlbjwvQXV0aG9yPjxZZWFyPjIwMTI8L1llYXI+PElE
VGV4dD5MeW1waG9jeXRpYyBlc29waGFnaXRpczogYSBkaWFnbm9zaXMgb2YgaW5jcmVhc2luZyBm
cmVxdWVuY3k8L0lEVGV4dD48RGlzcGxheVRleHQ+PHN0eWxlIGZhY2U9InN1cGVyc2NyaXB0Ij44
Nzwvc3R5bGU+PC9EaXNwbGF5VGV4dD48cmVjb3JkPjxkYXRlcz48cHViLWRhdGVzPjxkYXRlPjIw
MTIgTm92LURlYzwvZGF0ZT48L3B1Yi1kYXRlcz48eWVhcj4yMDEyPC95ZWFyPjwvZGF0ZXM+PGtl
eXdvcmRzPjxrZXl3b3JkPkFiZG9taW5hbCBQYWluPC9rZXl3b3JkPjxrZXl3b3JkPkFkdWx0PC9r
ZXl3b3JkPjxrZXl3b3JkPkFnZWQ8L2tleXdvcmQ+PGtleXdvcmQ+QWdlZCwgODAgYW5kIG92ZXI8
L2tleXdvcmQ+PGtleXdvcmQ+Q2hlc3QgUGFpbjwva2V5d29yZD48a2V5d29yZD5EZWdsdXRpdGlv
biBEaXNvcmRlcnM8L2tleXdvcmQ+PGtleXdvcmQ+RXNvcGhhZ2l0aXM8L2tleXdvcmQ+PGtleXdv
cmQ+RXNvcGhhZ29zY29weTwva2V5d29yZD48a2V5d29yZD5GZW1hbGU8L2tleXdvcmQ+PGtleXdv
cmQ+Rm9sbG93LVVwIFN0dWRpZXM8L2tleXdvcmQ+PGtleXdvcmQ+R2FzdHJvZXNvcGhhZ2VhbCBS
ZWZsdXg8L2tleXdvcmQ+PGtleXdvcmQ+SGVhbHRoIFN0YXR1czwva2V5d29yZD48a2V5d29yZD5I
ZWFydGJ1cm48L2tleXdvcmQ+PGtleXdvcmQ+SHVtYW5zPC9rZXl3b3JkPjxrZXl3b3JkPkh5cG90
aHlyb2lkaXNtPC9rZXl3b3JkPjxrZXl3b3JkPkluZmxhbW1hdG9yeSBCb3dlbCBEaXNlYXNlczwv
a2V5d29yZD48a2V5d29yZD5MeW1waG9jeXRlczwva2V5d29yZD48a2V5d29yZD5NYWxlPC9rZXl3
b3JkPjxrZXl3b3JkPk1pZGRsZSBBZ2VkPC9rZXl3b3JkPjxrZXl3b3JkPlByb3RvbiBQdW1wIElu
aGliaXRvcnM8L2tleXdvcmQ+PGtleXdvcmQ+UXVhbGl0eSBvZiBMaWZlPC9rZXl3b3JkPjxrZXl3
b3JkPlJldHJvc3BlY3RpdmUgU3R1ZGllczwva2V5d29yZD48a2V5d29yZD5UdW1vciBOZWNyb3Np
cyBGYWN0b3ItYWxwaGE8L2tleXdvcmQ+PGtleXdvcmQ+WW91bmcgQWR1bHQ8L2tleXdvcmQ+PC9r
ZXl3b3Jkcz48dXJscz48cmVsYXRlZC11cmxzPjx1cmw+aHR0cDovL3d3dy5uY2JpLm5sbS5uaWgu
Z292L3B1Ym1lZC8yMjc1MTMzNTwvdXJsPjwvcmVsYXRlZC11cmxzPjwvdXJscz48aXNibj4xNTM5
LTIwMzE8L2lzYm4+PGN1c3RvbTI+UE1DMzQ2NTYzMTwvY3VzdG9tMj48dGl0bGVzPjx0aXRsZT5M
eW1waG9jeXRpYyBlc29waGFnaXRpczogYSBkaWFnbm9zaXMgb2YgaW5jcmVhc2luZyBmcmVxdWVu
Y3k8L3RpdGxlPjxzZWNvbmRhcnktdGl0bGU+SiBDbGluIEdhc3Ryb2VudGVyb2w8L3NlY29uZGFy
eS10aXRsZT48L3RpdGxlcz48cGFnZXM+ODI4LTMyPC9wYWdlcz48bnVtYmVyPjEwPC9udW1iZXI+
PGNvbnRyaWJ1dG9ycz48YXV0aG9ycz48YXV0aG9yPkNvaGVuLCBTLjwvYXV0aG9yPjxhdXRob3I+
U2F4ZW5hLCBBLjwvYXV0aG9yPjxhdXRob3I+V2FsamVlLCBBLiBLLjwvYXV0aG9yPjxhdXRob3I+
UGlyYWthLCBDLjwvYXV0aG9yPjxhdXRob3I+UHVyZHksIEouPC9hdXRob3I+PGF1dGhvcj5BcHBl
bG1hbiwgSC48L2F1dGhvcj48YXV0aG9yPk1jS2VubmEsIEIuPC9hdXRob3I+PGF1dGhvcj5FbG11
bnplciwgQi4gSi48L2F1dGhvcj48YXV0aG9yPlNpbmdhbCwgQS4gRy48L2F1dGhvcj48L2F1dGhv
cnM+PC9jb250cmlidXRvcnM+PGxhbmd1YWdlPmVuZzwvbGFuZ3VhZ2U+PGFkZGVkLWRhdGUgZm9y
bWF0PSJ1dGMiPjE0NjI4OTIzNTQ8L2FkZGVkLWRhdGU+PHJlZi10eXBlIG5hbWU9IkpvdXJuYWwg
QXJ0aWNsZSI+MTc8L3JlZi10eXBlPjxyZWMtbnVtYmVyPjEzNDwvcmVjLW51bWJlcj48bGFzdC11
cGRhdGVkLWRhdGUgZm9ybWF0PSJ1dGMiPjE0NjI4OTIzNTQ8L2xhc3QtdXBkYXRlZC1kYXRlPjxh
Y2Nlc3Npb24tbnVtPjIyNzUxMzM1PC9hY2Nlc3Npb24tbnVtPjxlbGVjdHJvbmljLXJlc291cmNl
LW51bT4xMC4xMDk3L01DRy4wYjAxM2UzMTgyNTAwZGU4PC9lbGVjdHJvbmljLXJlc291cmNlLW51
bT48dm9sdW1lPjQ2PC92b2x1bWU+PC9yZWNvcmQ+PC9DaXRlPjwvRW5kTm90ZT4A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Db2hlbjwvQXV0aG9yPjxZZWFyPjIwMTI8L1llYXI+PElE
VGV4dD5MeW1waG9jeXRpYyBlc29waGFnaXRpczogYSBkaWFnbm9zaXMgb2YgaW5jcmVhc2luZyBm
cmVxdWVuY3k8L0lEVGV4dD48RGlzcGxheVRleHQ+PHN0eWxlIGZhY2U9InN1cGVyc2NyaXB0Ij44
Nzwvc3R5bGU+PC9EaXNwbGF5VGV4dD48cmVjb3JkPjxkYXRlcz48cHViLWRhdGVzPjxkYXRlPjIw
MTIgTm92LURlYzwvZGF0ZT48L3B1Yi1kYXRlcz48eWVhcj4yMDEyPC95ZWFyPjwvZGF0ZXM+PGtl
eXdvcmRzPjxrZXl3b3JkPkFiZG9taW5hbCBQYWluPC9rZXl3b3JkPjxrZXl3b3JkPkFkdWx0PC9r
ZXl3b3JkPjxrZXl3b3JkPkFnZWQ8L2tleXdvcmQ+PGtleXdvcmQ+QWdlZCwgODAgYW5kIG92ZXI8
L2tleXdvcmQ+PGtleXdvcmQ+Q2hlc3QgUGFpbjwva2V5d29yZD48a2V5d29yZD5EZWdsdXRpdGlv
biBEaXNvcmRlcnM8L2tleXdvcmQ+PGtleXdvcmQ+RXNvcGhhZ2l0aXM8L2tleXdvcmQ+PGtleXdv
cmQ+RXNvcGhhZ29zY29weTwva2V5d29yZD48a2V5d29yZD5GZW1hbGU8L2tleXdvcmQ+PGtleXdv
cmQ+Rm9sbG93LVVwIFN0dWRpZXM8L2tleXdvcmQ+PGtleXdvcmQ+R2FzdHJvZXNvcGhhZ2VhbCBS
ZWZsdXg8L2tleXdvcmQ+PGtleXdvcmQ+SGVhbHRoIFN0YXR1czwva2V5d29yZD48a2V5d29yZD5I
ZWFydGJ1cm48L2tleXdvcmQ+PGtleXdvcmQ+SHVtYW5zPC9rZXl3b3JkPjxrZXl3b3JkPkh5cG90
aHlyb2lkaXNtPC9rZXl3b3JkPjxrZXl3b3JkPkluZmxhbW1hdG9yeSBCb3dlbCBEaXNlYXNlczwv
a2V5d29yZD48a2V5d29yZD5MeW1waG9jeXRlczwva2V5d29yZD48a2V5d29yZD5NYWxlPC9rZXl3
b3JkPjxrZXl3b3JkPk1pZGRsZSBBZ2VkPC9rZXl3b3JkPjxrZXl3b3JkPlByb3RvbiBQdW1wIElu
aGliaXRvcnM8L2tleXdvcmQ+PGtleXdvcmQ+UXVhbGl0eSBvZiBMaWZlPC9rZXl3b3JkPjxrZXl3
b3JkPlJldHJvc3BlY3RpdmUgU3R1ZGllczwva2V5d29yZD48a2V5d29yZD5UdW1vciBOZWNyb3Np
cyBGYWN0b3ItYWxwaGE8L2tleXdvcmQ+PGtleXdvcmQ+WW91bmcgQWR1bHQ8L2tleXdvcmQ+PC9r
ZXl3b3Jkcz48dXJscz48cmVsYXRlZC11cmxzPjx1cmw+aHR0cDovL3d3dy5uY2JpLm5sbS5uaWgu
Z292L3B1Ym1lZC8yMjc1MTMzNTwvdXJsPjwvcmVsYXRlZC11cmxzPjwvdXJscz48aXNibj4xNTM5
LTIwMzE8L2lzYm4+PGN1c3RvbTI+UE1DMzQ2NTYzMTwvY3VzdG9tMj48dGl0bGVzPjx0aXRsZT5M
eW1waG9jeXRpYyBlc29waGFnaXRpczogYSBkaWFnbm9zaXMgb2YgaW5jcmVhc2luZyBmcmVxdWVu
Y3k8L3RpdGxlPjxzZWNvbmRhcnktdGl0bGU+SiBDbGluIEdhc3Ryb2VudGVyb2w8L3NlY29uZGFy
eS10aXRsZT48L3RpdGxlcz48cGFnZXM+ODI4LTMyPC9wYWdlcz48bnVtYmVyPjEwPC9udW1iZXI+
PGNvbnRyaWJ1dG9ycz48YXV0aG9ycz48YXV0aG9yPkNvaGVuLCBTLjwvYXV0aG9yPjxhdXRob3I+
U2F4ZW5hLCBBLjwvYXV0aG9yPjxhdXRob3I+V2FsamVlLCBBLiBLLjwvYXV0aG9yPjxhdXRob3I+
UGlyYWthLCBDLjwvYXV0aG9yPjxhdXRob3I+UHVyZHksIEouPC9hdXRob3I+PGF1dGhvcj5BcHBl
bG1hbiwgSC48L2F1dGhvcj48YXV0aG9yPk1jS2VubmEsIEIuPC9hdXRob3I+PGF1dGhvcj5FbG11
bnplciwgQi4gSi48L2F1dGhvcj48YXV0aG9yPlNpbmdhbCwgQS4gRy48L2F1dGhvcj48L2F1dGhv
cnM+PC9jb250cmlidXRvcnM+PGxhbmd1YWdlPmVuZzwvbGFuZ3VhZ2U+PGFkZGVkLWRhdGUgZm9y
bWF0PSJ1dGMiPjE0NjI4OTIzNTQ8L2FkZGVkLWRhdGU+PHJlZi10eXBlIG5hbWU9IkpvdXJuYWwg
QXJ0aWNsZSI+MTc8L3JlZi10eXBlPjxyZWMtbnVtYmVyPjEzNDwvcmVjLW51bWJlcj48bGFzdC11
cGRhdGVkLWRhdGUgZm9ybWF0PSJ1dGMiPjE0NjI4OTIzNTQ8L2xhc3QtdXBkYXRlZC1kYXRlPjxh
Y2Nlc3Npb24tbnVtPjIyNzUxMzM1PC9hY2Nlc3Npb24tbnVtPjxlbGVjdHJvbmljLXJlc291cmNl
LW51bT4xMC4xMDk3L01DRy4wYjAxM2UzMTgyNTAwZGU4PC9lbGVjdHJvbmljLXJlc291cmNlLW51
bT48dm9sdW1lPjQ2PC92b2x1bWU+PC9yZWNvcmQ+PC9DaXRlPjwvRW5kTm90ZT4A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4927F5" w:rsidRPr="00B6576B">
        <w:rPr>
          <w:rFonts w:ascii="Book Antiqua" w:hAnsi="Book Antiqua" w:cs="Times New Roman"/>
        </w:rPr>
      </w:r>
      <w:r w:rsidR="004927F5" w:rsidRPr="00B6576B">
        <w:rPr>
          <w:rFonts w:ascii="Book Antiqua" w:hAnsi="Book Antiqua" w:cs="Times New Roman"/>
        </w:rPr>
        <w:fldChar w:fldCharType="separate"/>
      </w:r>
      <w:r w:rsidR="008A3031" w:rsidRPr="00B6576B">
        <w:rPr>
          <w:rFonts w:ascii="Book Antiqua" w:hAnsi="Book Antiqua" w:cs="Times New Roman"/>
          <w:noProof/>
          <w:vertAlign w:val="superscript"/>
        </w:rPr>
        <w:t>87</w:t>
      </w:r>
      <w:r w:rsidR="004927F5" w:rsidRPr="00B6576B">
        <w:rPr>
          <w:rFonts w:ascii="Book Antiqua" w:hAnsi="Book Antiqua" w:cs="Times New Roman"/>
        </w:rPr>
        <w:fldChar w:fldCharType="end"/>
      </w:r>
      <w:r w:rsidR="00FB2123" w:rsidRPr="00B6576B">
        <w:rPr>
          <w:rFonts w:ascii="Book Antiqua" w:hAnsi="Book Antiqua" w:cs="Times New Roman"/>
          <w:vertAlign w:val="superscript"/>
        </w:rPr>
        <w:t>]</w:t>
      </w:r>
      <w:r w:rsidR="00FB2123" w:rsidRPr="00B6576B">
        <w:rPr>
          <w:rFonts w:ascii="Book Antiqua" w:hAnsi="Book Antiqua" w:cs="Times New Roman"/>
        </w:rPr>
        <w:t>.</w:t>
      </w:r>
      <w:r w:rsidR="004927F5" w:rsidRPr="00B6576B">
        <w:rPr>
          <w:rFonts w:ascii="Book Antiqua" w:hAnsi="Book Antiqua" w:cs="Times New Roman"/>
        </w:rPr>
        <w:t xml:space="preserve"> Therefore, GERD</w:t>
      </w:r>
      <w:r w:rsidR="009F5E2D" w:rsidRPr="00B6576B">
        <w:rPr>
          <w:rFonts w:ascii="Book Antiqua" w:hAnsi="Book Antiqua" w:cs="Times New Roman"/>
        </w:rPr>
        <w:t xml:space="preserve"> and aspiration</w:t>
      </w:r>
      <w:r w:rsidR="004927F5" w:rsidRPr="00B6576B">
        <w:rPr>
          <w:rFonts w:ascii="Book Antiqua" w:hAnsi="Book Antiqua" w:cs="Times New Roman"/>
        </w:rPr>
        <w:t xml:space="preserve"> </w:t>
      </w:r>
      <w:r w:rsidR="00C80928" w:rsidRPr="00B6576B">
        <w:rPr>
          <w:rFonts w:ascii="Book Antiqua" w:hAnsi="Book Antiqua" w:cs="Times New Roman"/>
        </w:rPr>
        <w:t xml:space="preserve">may play a role in </w:t>
      </w:r>
      <w:r w:rsidR="004935F4" w:rsidRPr="00B6576B">
        <w:rPr>
          <w:rFonts w:ascii="Book Antiqua" w:hAnsi="Book Antiqua" w:cs="Times New Roman"/>
        </w:rPr>
        <w:t xml:space="preserve">early development of </w:t>
      </w:r>
      <w:r w:rsidR="004927F5" w:rsidRPr="00B6576B">
        <w:rPr>
          <w:rFonts w:ascii="Book Antiqua" w:hAnsi="Book Antiqua" w:cs="Times New Roman"/>
        </w:rPr>
        <w:t xml:space="preserve">both lymphocytic bronchiolitis and acute </w:t>
      </w:r>
      <w:r w:rsidR="00433A66" w:rsidRPr="00B6576B">
        <w:rPr>
          <w:rFonts w:ascii="Book Antiqua" w:hAnsi="Book Antiqua" w:cs="Times New Roman"/>
        </w:rPr>
        <w:t xml:space="preserve">cellular </w:t>
      </w:r>
      <w:r w:rsidR="004927F5" w:rsidRPr="00B6576B">
        <w:rPr>
          <w:rFonts w:ascii="Book Antiqua" w:hAnsi="Book Antiqua" w:cs="Times New Roman"/>
        </w:rPr>
        <w:t xml:space="preserve">rejection, which </w:t>
      </w:r>
      <w:r w:rsidR="004935F4" w:rsidRPr="00B6576B">
        <w:rPr>
          <w:rFonts w:ascii="Book Antiqua" w:hAnsi="Book Antiqua" w:cs="Times New Roman"/>
        </w:rPr>
        <w:t xml:space="preserve">in turn, independently predict onset of </w:t>
      </w:r>
      <w:proofErr w:type="gramStart"/>
      <w:r w:rsidR="004935F4" w:rsidRPr="00B6576B">
        <w:rPr>
          <w:rFonts w:ascii="Book Antiqua" w:hAnsi="Book Antiqua" w:cs="Times New Roman"/>
        </w:rPr>
        <w:t>BOS</w:t>
      </w:r>
      <w:r w:rsidR="009A1FF4" w:rsidRPr="00B6576B">
        <w:rPr>
          <w:rFonts w:ascii="Book Antiqua" w:hAnsi="Book Antiqua" w:cs="Times New Roman"/>
          <w:vertAlign w:val="superscript"/>
        </w:rPr>
        <w:t>[</w:t>
      </w:r>
      <w:proofErr w:type="gramEnd"/>
      <w:r w:rsidR="004927F5"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05PC9zdHlsZT48L0Rpc3BsYXlUZXh0PjxyZWNvcmQ+PGRhdGVzPjxwdWIt
ZGF0ZXM+PGRhdGU+SmFuPC9kYXRlPjwvcHViLWRhdGVzPjx5ZWFyPjIwMDk8L3llYXI+PC9kYXRl
cz48a2V5d29yZHM+PGtleXdvcmQ+QW50aWJvZHkgRm9ybWF0aW9uPC9rZXl3b3JkPjxrZXl3b3Jk
PkFudGlib2R5IFNwZWNpZmljaXR5PC9rZXl3b3JkPjxrZXl3b3JkPkJyb25jaGlvbGl0aXMgT2Js
aXRlcmFuczwva2V5d29yZD48a2V5d29yZD5HcmFmdCBSZWplY3Rpb248L2tleXdvcmQ+PGtleXdv
cmQ+SExBIEFudGlnZW5zPC9rZXl3b3JkPjxrZXl3b3JkPkh1bWFuczwva2V5d29yZD48a2V5d29y
ZD5JbW11bm9zdXBwcmVzc2l2ZSBBZ2VudHM8L2tleXdvcmQ+PGtleXdvcmQ+THVuZyBUcmFuc3Bs
YW50YXRpb248L2tleXdvcmQ+PGtleXdvcmQ+UmlzayBGYWN0b3JzPC9rZXl3b3JkPjwva2V5d29y
ZHM+PHVybHM+PHJlbGF0ZWQtdXJscz48dXJsPmh0dHA6Ly93d3cubmNiaS5ubG0ubmloLmdvdi9w
dWJtZWQvMTkxMzE1MzE8L3VybD48L3JlbGF0ZWQtdXJscz48L3VybHM+PGlzYm4+MTU0Ni0zMjIy
PC9pc2JuPjxjdXN0b20yPlBNQzI2MjY1MDQ8L2N1c3RvbTI+PHRpdGxlcz48dGl0bGU+QWN1dGUg
cmVqZWN0aW9uIGFuZCBodW1vcmFsIHNlbnNpdGl6YXRpb24gaW4gbHVuZyB0cmFuc3BsYW50IHJl
Y2lwaWVudHM8L3RpdGxlPjxzZWNvbmRhcnktdGl0bGU+UHJvYyBBbSBUaG9yYWMgU29jPC9zZWNv
bmRhcnktdGl0bGU+PC90aXRsZXM+PHBhZ2VzPjU0LTY1PC9wYWdlcz48bnVtYmVyPjE8L251bWJl
cj48Y29udHJpYnV0b3JzPjxhdXRob3JzPjxhdXRob3I+TWFydGludSwgVC48L2F1dGhvcj48YXV0
aG9yPkNoZW4sIEQuIEYuPC9hdXRob3I+PGF1dGhvcj5QYWxtZXIsIFMuIE0uPC9hdXRob3I+PC9h
dXRob3JzPjwvY29udHJpYnV0b3JzPjxsYW5ndWFnZT5lbmc8L2xhbmd1YWdlPjxhZGRlZC1kYXRl
IGZvcm1hdD0idXRjIj4xNDYyODkwMTE0PC9hZGRlZC1kYXRlPjxyZWYtdHlwZSBuYW1lPSJKb3Vy
bmFsIEFydGljbGUiPjE3PC9yZWYtdHlwZT48cmVjLW51bWJlcj4xMDI8L3JlYy1udW1iZXI+PGxh
c3QtdXBkYXRlZC1kYXRlIGZvcm1hdD0idXRjIj4xNDYyODkwMTE0PC9sYXN0LXVwZGF0ZWQtZGF0
ZT48YWNjZXNzaW9uLW51bT4xOTEzMTUzMTwvYWNjZXNzaW9uLW51bT48ZWxlY3Ryb25pYy1yZXNv
dXJjZS1udW0+MTAuMTUxMy9wYXRzLjIwMDgwOC0wODBHTzwvZWxlY3Ryb25pYy1yZXNvdXJjZS1u
dW0+PHZvbHVtZT42PC92b2x1bWU+PC9yZWNvcmQ+PC9DaXRlPjxDaXRlPjxBdXRob3I+R2lyZ2lz
PC9BdXRob3I+PFllYXI+MTk5NjwvWWVhcj48SURUZXh0PlJpc2sgZmFjdG9ycyBmb3IgdGhlIGRl
dmVsb3BtZW50IG9mIG9ibGl0ZXJhdGl2ZSBicm9uY2hpb2xpdGlzIGFmdGVyIGx1bmcgdHJhbnNw
bGFudGF0aW9uPC9JRFRleHQ+PHJlY29yZD48ZGF0ZXM+PHB1Yi1kYXRlcz48ZGF0ZT5EZWM8L2Rh
dGU+PC9wdWItZGF0ZXM+PHllYXI+MTk5NjwveWVhcj48L2RhdGVzPjxrZXl3b3Jkcz48a2V5d29y
ZD5BZG9sZXNjZW50PC9rZXl3b3JkPjxrZXl3b3JkPkFkdWx0PC9rZXl3b3JkPjxrZXl3b3JkPkFn
ZSBGYWN0b3JzPC9rZXl3b3JkPjxrZXl3b3JkPkJyb25jaGlvbGl0aXMgT2JsaXRlcmFuczwva2V5
d29yZD48a2V5d29yZD5DaGlsZDwva2V5d29yZD48a2V5d29yZD5DeXRvbWVnYWxvdmlydXMgSW5m
ZWN0aW9uczwva2V5d29yZD48a2V5d29yZD5GZW1hbGU8L2tleXdvcmQ+PGtleXdvcmQ+R3JhZnQg
UmVqZWN0aW9uPC9rZXl3b3JkPjxrZXl3b3JkPkh1bWFuczwva2V5d29yZD48a2V5d29yZD5MdW5n
IFRyYW5zcGxhbnRhdGlvbjwva2V5d29yZD48a2V5d29yZD5NYWxlPC9rZXl3b3JkPjxrZXl3b3Jk
Pk1pZGRsZSBBZ2VkPC9rZXl3b3JkPjxrZXl3b3JkPk11bHRpdmFyaWF0ZSBBbmFseXNpczwva2V5
d29yZD48a2V5d29yZD5QbmV1bW9uaWE8L2tleXdvcmQ+PGtleXdvcmQ+UG9zdG9wZXJhdGl2ZSBD
b21wbGljYXRpb25zPC9rZXl3b3JkPjxrZXl3b3JkPlJpc2sgRmFjdG9yczwva2V5d29yZD48L2tl
eXdvcmRzPjx1cmxzPjxyZWxhdGVkLXVybHM+PHVybD5odHRwOi8vd3d3Lm5jYmkubmxtLm5paC5n
b3YvcHVibWVkLzg5ODEyMDU8L3VybD48L3JlbGF0ZWQtdXJscz48L3VybHM+PGlzYm4+MTA1My0y
NDk4PC9pc2JuPjx0aXRsZXM+PHRpdGxlPlJpc2sgZmFjdG9ycyBmb3IgdGhlIGRldmVsb3BtZW50
IG9mIG9ibGl0ZXJhdGl2ZSBicm9uY2hpb2xpdGlzIGFmdGVyIGx1bmcgdHJhbnNwbGFudGF0aW9u
PC90aXRsZT48c2Vjb25kYXJ5LXRpdGxlPkogSGVhcnQgTHVuZyBUcmFuc3BsYW50PC9zZWNvbmRh
cnktdGl0bGU+PC90aXRsZXM+PHBhZ2VzPjEyMDAtODwvcGFnZXM+PG51bWJlcj4xMjwvbnVtYmVy
Pjxjb250cmlidXRvcnM+PGF1dGhvcnM+PGF1dGhvcj5HaXJnaXMsIFIuIEUuPC9hdXRob3I+PGF1
dGhvcj5UdSwgSS48L2F1dGhvcj48YXV0aG9yPkJlcnJ5LCBHLiBKLjwvYXV0aG9yPjxhdXRob3I+
UmVpY2hlbnNwdXJuZXIsIEguPC9hdXRob3I+PGF1dGhvcj5WYWxlbnRpbmUsIFYuIEcuPC9hdXRo
b3I+PGF1dGhvcj5Db250ZSwgSi4gVi48L2F1dGhvcj48YXV0aG9yPlRpbmcsIEEuPC9hdXRob3I+
PGF1dGhvcj5Kb2huc3RvbmUsIEkuPC9hdXRob3I+PGF1dGhvcj5NaWxsZXIsIEouPC9hdXRob3I+
PGF1dGhvcj5Sb2JiaW5zLCBSLiBDLjwvYXV0aG9yPjxhdXRob3I+UmVpdHosIEIuIEEuPC9hdXRo
b3I+PGF1dGhvcj5UaGVvZG9yZSwgSi48L2F1dGhvcj48L2F1dGhvcnM+PC9jb250cmlidXRvcnM+
PGxhbmd1YWdlPmVuZzwvbGFuZ3VhZ2U+PGFkZGVkLWRhdGUgZm9ybWF0PSJ1dGMiPjE0NjI4OTAx
Nzc8L2FkZGVkLWRhdGU+PHJlZi10eXBlIG5hbWU9IkpvdXJuYWwgQXJ0aWNsZSI+MTc8L3JlZi10
eXBlPjxyZWMtbnVtYmVyPjEwMzwvcmVjLW51bWJlcj48bGFzdC11cGRhdGVkLWRhdGUgZm9ybWF0
PSJ1dGMiPjE0NjI4OTAxNzc8L2xhc3QtdXBkYXRlZC1kYXRlPjxhY2Nlc3Npb24tbnVtPjg5ODEy
MDU8L2FjY2Vzc2lvbi1udW0+PHZvbHVtZT4xNTwvdm9sdW1lPjwvcmVjb3JkPjwvQ2l0ZT48Q2l0
ZT48QXV0aG9yPkdsYW52aWxsZTwvQXV0aG9yPjxZZWFyPjIwMDg8L1llYXI+PElEVGV4dD5TZXZl
cml0eSBvZiBseW1waG9jeXRpYyBicm9uY2hpb2xpdGlzIHByZWRpY3RzIGxvbmctdGVybSBvdXRj
b21lIGFmdGVyIGx1bmcgdHJhbnNwbGFudGF0aW9uPC9JRFRleHQ+PHJlY29yZD48ZGF0ZXM+PHB1
Yi1kYXRlcz48ZGF0ZT5NYXk8L2RhdGU+PC9wdWItZGF0ZXM+PHllYXI+MjAwODwveWVhcj48L2Rh
dGVzPjxrZXl3b3Jkcz48a2V5d29yZD5BZHVsdDwva2V5d29yZD48a2V5d29yZD5CaW9wc3k8L2tl
eXdvcmQ+PGtleXdvcmQ+QnJvbmNoaW9saXRpcyBPYmxpdGVyYW5zPC9rZXl3b3JkPjxrZXl3b3Jk
PkNvbmZpZGVuY2UgSW50ZXJ2YWxzPC9rZXl3b3JkPjxrZXl3b3JkPkZlbWFsZTwva2V5d29yZD48
a2V5d29yZD5Gb2xsb3ctVXAgU3R1ZGllczwva2V5d29yZD48a2V5d29yZD5HcmFmdCBSZWplY3Rp
b248L2tleXdvcmQ+PGtleXdvcmQ+SHVtYW5zPC9rZXl3b3JkPjxrZXl3b3JkPkluY2lkZW5jZTwv
a2V5d29yZD48a2V5d29yZD5MdW5nIFRyYW5zcGxhbnRhdGlvbjwva2V5d29yZD48a2V5d29yZD5M
eW1waG9jeXRlczwva2V5d29yZD48a2V5d29yZD5NYWxlPC9rZXl3b3JkPjxrZXl3b3JkPk1pZGRs
ZSBBZ2VkPC9rZXl3b3JkPjxrZXl3b3JkPk9kZHMgUmF0aW88L2tleXdvcmQ+PGtleXdvcmQ+UHJv
Z25vc2lzPC9rZXl3b3JkPjxrZXl3b3JkPlJlc3BpcmF0b3J5IEluc3VmZmljaWVuY3k8L2tleXdv
cmQ+PGtleXdvcmQ+UmV0cm9zcGVjdGl2ZSBTdHVkaWVzPC9rZXl3b3JkPjxrZXl3b3JkPlJpc2sg
RmFjdG9yczwva2V5d29yZD48a2V5d29yZD5TZXZlcml0eSBvZiBJbGxuZXNzIEluZGV4PC9rZXl3
b3JkPjxrZXl3b3JkPlN1cnZpdmFsIFJhdGU8L2tleXdvcmQ+PGtleXdvcmQ+VGltZSBGYWN0b3Jz
PC9rZXl3b3JkPjwva2V5d29yZHM+PHVybHM+PHJlbGF0ZWQtdXJscz48dXJsPmh0dHA6Ly93d3cu
bmNiaS5ubG0ubmloLmdvdi9wdWJtZWQvMTgyNjM4MDM8L3VybD48L3JlbGF0ZWQtdXJscz48L3Vy
bHM+PGlzYm4+MTUzNS00OTcwPC9pc2JuPjx0aXRsZXM+PHRpdGxlPlNldmVyaXR5IG9mIGx5bXBo
b2N5dGljIGJyb25jaGlvbGl0aXMgcHJlZGljdHMgbG9uZy10ZXJtIG91dGNvbWUgYWZ0ZXIgbHVu
ZyB0cmFuc3BsYW50YXRpb248L3RpdGxlPjxzZWNvbmRhcnktdGl0bGU+QW0gSiBSZXNwaXIgQ3Jp
dCBDYXJlIE1lZDwvc2Vjb25kYXJ5LXRpdGxlPjwvdGl0bGVzPjxwYWdlcz4xMDMzLTQwPC9wYWdl
cz48bnVtYmVyPjk8L251bWJlcj48Y29udHJpYnV0b3JzPjxhdXRob3JzPjxhdXRob3I+R2xhbnZp
bGxlLCBBLiBSLjwvYXV0aG9yPjxhdXRob3I+QWJveW91biwgQy4gTC48L2F1dGhvcj48YXV0aG9y
PkhhdnJ5aywgQS48L2F1dGhvcj48YXV0aG9yPlBsaXQsIE0uPC9hdXRob3I+PGF1dGhvcj5SYWlu
ZXIsIFMuPC9hdXRob3I+PGF1dGhvcj5NYWxvdWYsIE0uIEEuPC9hdXRob3I+PC9hdXRob3JzPjwv
Y29udHJpYnV0b3JzPjxsYW5ndWFnZT5lbmc8L2xhbmd1YWdlPjxhZGRlZC1kYXRlIGZvcm1hdD0i
dXRjIj4xNDYyODkwMjY1PC9hZGRlZC1kYXRlPjxyZWYtdHlwZSBuYW1lPSJKb3VybmFsIEFydGlj
bGUiPjE3PC9yZWYtdHlwZT48cmVjLW51bWJlcj4xMDQ8L3JlYy1udW1iZXI+PGxhc3QtdXBkYXRl
ZC1kYXRlIGZvcm1hdD0idXRjIj4xNDYyODkwMjY1PC9sYXN0LXVwZGF0ZWQtZGF0ZT48YWNjZXNz
aW9uLW51bT4xODI2MzgwMzwvYWNjZXNzaW9uLW51bT48ZWxlY3Ryb25pYy1yZXNvdXJjZS1udW0+
MTAuMTE2NC9yY2NtLjIwMDcwNi05NTFPQzwvZWxlY3Ryb25pYy1yZXNvdXJjZS1udW0+PHZvbHVt
ZT4xNzc8L3ZvbHVtZT48L3JlY29yZD48L0NpdGU+PC9FbmROb3RlPgB=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NYXJ0aW51PC9BdXRob3I+PFllYXI+MjAwOTwvWWVhcj48
SURUZXh0PkFjdXRlIHJlamVjdGlvbiBhbmQgaHVtb3JhbCBzZW5zaXRpemF0aW9uIGluIGx1bmcg
dHJhbnNwbGFudCByZWNpcGllbnRzPC9JRFRleHQ+PERpc3BsYXlUZXh0PjxzdHlsZSBmYWNlPSJz
dXBlcnNjcmlwdCI+Ny05PC9zdHlsZT48L0Rpc3BsYXlUZXh0PjxyZWNvcmQ+PGRhdGVzPjxwdWIt
ZGF0ZXM+PGRhdGU+SmFuPC9kYXRlPjwvcHViLWRhdGVzPjx5ZWFyPjIwMDk8L3llYXI+PC9kYXRl
cz48a2V5d29yZHM+PGtleXdvcmQ+QW50aWJvZHkgRm9ybWF0aW9uPC9rZXl3b3JkPjxrZXl3b3Jk
PkFudGlib2R5IFNwZWNpZmljaXR5PC9rZXl3b3JkPjxrZXl3b3JkPkJyb25jaGlvbGl0aXMgT2Js
aXRlcmFuczwva2V5d29yZD48a2V5d29yZD5HcmFmdCBSZWplY3Rpb248L2tleXdvcmQ+PGtleXdv
cmQ+SExBIEFudGlnZW5zPC9rZXl3b3JkPjxrZXl3b3JkPkh1bWFuczwva2V5d29yZD48a2V5d29y
ZD5JbW11bm9zdXBwcmVzc2l2ZSBBZ2VudHM8L2tleXdvcmQ+PGtleXdvcmQ+THVuZyBUcmFuc3Bs
YW50YXRpb248L2tleXdvcmQ+PGtleXdvcmQ+UmlzayBGYWN0b3JzPC9rZXl3b3JkPjwva2V5d29y
ZHM+PHVybHM+PHJlbGF0ZWQtdXJscz48dXJsPmh0dHA6Ly93d3cubmNiaS5ubG0ubmloLmdvdi9w
dWJtZWQvMTkxMzE1MzE8L3VybD48L3JlbGF0ZWQtdXJscz48L3VybHM+PGlzYm4+MTU0Ni0zMjIy
PC9pc2JuPjxjdXN0b20yPlBNQzI2MjY1MDQ8L2N1c3RvbTI+PHRpdGxlcz48dGl0bGU+QWN1dGUg
cmVqZWN0aW9uIGFuZCBodW1vcmFsIHNlbnNpdGl6YXRpb24gaW4gbHVuZyB0cmFuc3BsYW50IHJl
Y2lwaWVudHM8L3RpdGxlPjxzZWNvbmRhcnktdGl0bGU+UHJvYyBBbSBUaG9yYWMgU29jPC9zZWNv
bmRhcnktdGl0bGU+PC90aXRsZXM+PHBhZ2VzPjU0LTY1PC9wYWdlcz48bnVtYmVyPjE8L251bWJl
cj48Y29udHJpYnV0b3JzPjxhdXRob3JzPjxhdXRob3I+TWFydGludSwgVC48L2F1dGhvcj48YXV0
aG9yPkNoZW4sIEQuIEYuPC9hdXRob3I+PGF1dGhvcj5QYWxtZXIsIFMuIE0uPC9hdXRob3I+PC9h
dXRob3JzPjwvY29udHJpYnV0b3JzPjxsYW5ndWFnZT5lbmc8L2xhbmd1YWdlPjxhZGRlZC1kYXRl
IGZvcm1hdD0idXRjIj4xNDYyODkwMTE0PC9hZGRlZC1kYXRlPjxyZWYtdHlwZSBuYW1lPSJKb3Vy
bmFsIEFydGljbGUiPjE3PC9yZWYtdHlwZT48cmVjLW51bWJlcj4xMDI8L3JlYy1udW1iZXI+PGxh
c3QtdXBkYXRlZC1kYXRlIGZvcm1hdD0idXRjIj4xNDYyODkwMTE0PC9sYXN0LXVwZGF0ZWQtZGF0
ZT48YWNjZXNzaW9uLW51bT4xOTEzMTUzMTwvYWNjZXNzaW9uLW51bT48ZWxlY3Ryb25pYy1yZXNv
dXJjZS1udW0+MTAuMTUxMy9wYXRzLjIwMDgwOC0wODBHTzwvZWxlY3Ryb25pYy1yZXNvdXJjZS1u
dW0+PHZvbHVtZT42PC92b2x1bWU+PC9yZWNvcmQ+PC9DaXRlPjxDaXRlPjxBdXRob3I+R2lyZ2lz
PC9BdXRob3I+PFllYXI+MTk5NjwvWWVhcj48SURUZXh0PlJpc2sgZmFjdG9ycyBmb3IgdGhlIGRl
dmVsb3BtZW50IG9mIG9ibGl0ZXJhdGl2ZSBicm9uY2hpb2xpdGlzIGFmdGVyIGx1bmcgdHJhbnNw
bGFudGF0aW9uPC9JRFRleHQ+PHJlY29yZD48ZGF0ZXM+PHB1Yi1kYXRlcz48ZGF0ZT5EZWM8L2Rh
dGU+PC9wdWItZGF0ZXM+PHllYXI+MTk5NjwveWVhcj48L2RhdGVzPjxrZXl3b3Jkcz48a2V5d29y
ZD5BZG9sZXNjZW50PC9rZXl3b3JkPjxrZXl3b3JkPkFkdWx0PC9rZXl3b3JkPjxrZXl3b3JkPkFn
ZSBGYWN0b3JzPC9rZXl3b3JkPjxrZXl3b3JkPkJyb25jaGlvbGl0aXMgT2JsaXRlcmFuczwva2V5
d29yZD48a2V5d29yZD5DaGlsZDwva2V5d29yZD48a2V5d29yZD5DeXRvbWVnYWxvdmlydXMgSW5m
ZWN0aW9uczwva2V5d29yZD48a2V5d29yZD5GZW1hbGU8L2tleXdvcmQ+PGtleXdvcmQ+R3JhZnQg
UmVqZWN0aW9uPC9rZXl3b3JkPjxrZXl3b3JkPkh1bWFuczwva2V5d29yZD48a2V5d29yZD5MdW5n
IFRyYW5zcGxhbnRhdGlvbjwva2V5d29yZD48a2V5d29yZD5NYWxlPC9rZXl3b3JkPjxrZXl3b3Jk
Pk1pZGRsZSBBZ2VkPC9rZXl3b3JkPjxrZXl3b3JkPk11bHRpdmFyaWF0ZSBBbmFseXNpczwva2V5
d29yZD48a2V5d29yZD5QbmV1bW9uaWE8L2tleXdvcmQ+PGtleXdvcmQ+UG9zdG9wZXJhdGl2ZSBD
b21wbGljYXRpb25zPC9rZXl3b3JkPjxrZXl3b3JkPlJpc2sgRmFjdG9yczwva2V5d29yZD48L2tl
eXdvcmRzPjx1cmxzPjxyZWxhdGVkLXVybHM+PHVybD5odHRwOi8vd3d3Lm5jYmkubmxtLm5paC5n
b3YvcHVibWVkLzg5ODEyMDU8L3VybD48L3JlbGF0ZWQtdXJscz48L3VybHM+PGlzYm4+MTA1My0y
NDk4PC9pc2JuPjx0aXRsZXM+PHRpdGxlPlJpc2sgZmFjdG9ycyBmb3IgdGhlIGRldmVsb3BtZW50
IG9mIG9ibGl0ZXJhdGl2ZSBicm9uY2hpb2xpdGlzIGFmdGVyIGx1bmcgdHJhbnNwbGFudGF0aW9u
PC90aXRsZT48c2Vjb25kYXJ5LXRpdGxlPkogSGVhcnQgTHVuZyBUcmFuc3BsYW50PC9zZWNvbmRh
cnktdGl0bGU+PC90aXRsZXM+PHBhZ2VzPjEyMDAtODwvcGFnZXM+PG51bWJlcj4xMjwvbnVtYmVy
Pjxjb250cmlidXRvcnM+PGF1dGhvcnM+PGF1dGhvcj5HaXJnaXMsIFIuIEUuPC9hdXRob3I+PGF1
dGhvcj5UdSwgSS48L2F1dGhvcj48YXV0aG9yPkJlcnJ5LCBHLiBKLjwvYXV0aG9yPjxhdXRob3I+
UmVpY2hlbnNwdXJuZXIsIEguPC9hdXRob3I+PGF1dGhvcj5WYWxlbnRpbmUsIFYuIEcuPC9hdXRo
b3I+PGF1dGhvcj5Db250ZSwgSi4gVi48L2F1dGhvcj48YXV0aG9yPlRpbmcsIEEuPC9hdXRob3I+
PGF1dGhvcj5Kb2huc3RvbmUsIEkuPC9hdXRob3I+PGF1dGhvcj5NaWxsZXIsIEouPC9hdXRob3I+
PGF1dGhvcj5Sb2JiaW5zLCBSLiBDLjwvYXV0aG9yPjxhdXRob3I+UmVpdHosIEIuIEEuPC9hdXRo
b3I+PGF1dGhvcj5UaGVvZG9yZSwgSi48L2F1dGhvcj48L2F1dGhvcnM+PC9jb250cmlidXRvcnM+
PGxhbmd1YWdlPmVuZzwvbGFuZ3VhZ2U+PGFkZGVkLWRhdGUgZm9ybWF0PSJ1dGMiPjE0NjI4OTAx
Nzc8L2FkZGVkLWRhdGU+PHJlZi10eXBlIG5hbWU9IkpvdXJuYWwgQXJ0aWNsZSI+MTc8L3JlZi10
eXBlPjxyZWMtbnVtYmVyPjEwMzwvcmVjLW51bWJlcj48bGFzdC11cGRhdGVkLWRhdGUgZm9ybWF0
PSJ1dGMiPjE0NjI4OTAxNzc8L2xhc3QtdXBkYXRlZC1kYXRlPjxhY2Nlc3Npb24tbnVtPjg5ODEy
MDU8L2FjY2Vzc2lvbi1udW0+PHZvbHVtZT4xNTwvdm9sdW1lPjwvcmVjb3JkPjwvQ2l0ZT48Q2l0
ZT48QXV0aG9yPkdsYW52aWxsZTwvQXV0aG9yPjxZZWFyPjIwMDg8L1llYXI+PElEVGV4dD5TZXZl
cml0eSBvZiBseW1waG9jeXRpYyBicm9uY2hpb2xpdGlzIHByZWRpY3RzIGxvbmctdGVybSBvdXRj
b21lIGFmdGVyIGx1bmcgdHJhbnNwbGFudGF0aW9uPC9JRFRleHQ+PHJlY29yZD48ZGF0ZXM+PHB1
Yi1kYXRlcz48ZGF0ZT5NYXk8L2RhdGU+PC9wdWItZGF0ZXM+PHllYXI+MjAwODwveWVhcj48L2Rh
dGVzPjxrZXl3b3Jkcz48a2V5d29yZD5BZHVsdDwva2V5d29yZD48a2V5d29yZD5CaW9wc3k8L2tl
eXdvcmQ+PGtleXdvcmQ+QnJvbmNoaW9saXRpcyBPYmxpdGVyYW5zPC9rZXl3b3JkPjxrZXl3b3Jk
PkNvbmZpZGVuY2UgSW50ZXJ2YWxzPC9rZXl3b3JkPjxrZXl3b3JkPkZlbWFsZTwva2V5d29yZD48
a2V5d29yZD5Gb2xsb3ctVXAgU3R1ZGllczwva2V5d29yZD48a2V5d29yZD5HcmFmdCBSZWplY3Rp
b248L2tleXdvcmQ+PGtleXdvcmQ+SHVtYW5zPC9rZXl3b3JkPjxrZXl3b3JkPkluY2lkZW5jZTwv
a2V5d29yZD48a2V5d29yZD5MdW5nIFRyYW5zcGxhbnRhdGlvbjwva2V5d29yZD48a2V5d29yZD5M
eW1waG9jeXRlczwva2V5d29yZD48a2V5d29yZD5NYWxlPC9rZXl3b3JkPjxrZXl3b3JkPk1pZGRs
ZSBBZ2VkPC9rZXl3b3JkPjxrZXl3b3JkPk9kZHMgUmF0aW88L2tleXdvcmQ+PGtleXdvcmQ+UHJv
Z25vc2lzPC9rZXl3b3JkPjxrZXl3b3JkPlJlc3BpcmF0b3J5IEluc3VmZmljaWVuY3k8L2tleXdv
cmQ+PGtleXdvcmQ+UmV0cm9zcGVjdGl2ZSBTdHVkaWVzPC9rZXl3b3JkPjxrZXl3b3JkPlJpc2sg
RmFjdG9yczwva2V5d29yZD48a2V5d29yZD5TZXZlcml0eSBvZiBJbGxuZXNzIEluZGV4PC9rZXl3
b3JkPjxrZXl3b3JkPlN1cnZpdmFsIFJhdGU8L2tleXdvcmQ+PGtleXdvcmQ+VGltZSBGYWN0b3Jz
PC9rZXl3b3JkPjwva2V5d29yZHM+PHVybHM+PHJlbGF0ZWQtdXJscz48dXJsPmh0dHA6Ly93d3cu
bmNiaS5ubG0ubmloLmdvdi9wdWJtZWQvMTgyNjM4MDM8L3VybD48L3JlbGF0ZWQtdXJscz48L3Vy
bHM+PGlzYm4+MTUzNS00OTcwPC9pc2JuPjx0aXRsZXM+PHRpdGxlPlNldmVyaXR5IG9mIGx5bXBo
b2N5dGljIGJyb25jaGlvbGl0aXMgcHJlZGljdHMgbG9uZy10ZXJtIG91dGNvbWUgYWZ0ZXIgbHVu
ZyB0cmFuc3BsYW50YXRpb248L3RpdGxlPjxzZWNvbmRhcnktdGl0bGU+QW0gSiBSZXNwaXIgQ3Jp
dCBDYXJlIE1lZDwvc2Vjb25kYXJ5LXRpdGxlPjwvdGl0bGVzPjxwYWdlcz4xMDMzLTQwPC9wYWdl
cz48bnVtYmVyPjk8L251bWJlcj48Y29udHJpYnV0b3JzPjxhdXRob3JzPjxhdXRob3I+R2xhbnZp
bGxlLCBBLiBSLjwvYXV0aG9yPjxhdXRob3I+QWJveW91biwgQy4gTC48L2F1dGhvcj48YXV0aG9y
PkhhdnJ5aywgQS48L2F1dGhvcj48YXV0aG9yPlBsaXQsIE0uPC9hdXRob3I+PGF1dGhvcj5SYWlu
ZXIsIFMuPC9hdXRob3I+PGF1dGhvcj5NYWxvdWYsIE0uIEEuPC9hdXRob3I+PC9hdXRob3JzPjwv
Y29udHJpYnV0b3JzPjxsYW5ndWFnZT5lbmc8L2xhbmd1YWdlPjxhZGRlZC1kYXRlIGZvcm1hdD0i
dXRjIj4xNDYyODkwMjY1PC9hZGRlZC1kYXRlPjxyZWYtdHlwZSBuYW1lPSJKb3VybmFsIEFydGlj
bGUiPjE3PC9yZWYtdHlwZT48cmVjLW51bWJlcj4xMDQ8L3JlYy1udW1iZXI+PGxhc3QtdXBkYXRl
ZC1kYXRlIGZvcm1hdD0idXRjIj4xNDYyODkwMjY1PC9sYXN0LXVwZGF0ZWQtZGF0ZT48YWNjZXNz
aW9uLW51bT4xODI2MzgwMzwvYWNjZXNzaW9uLW51bT48ZWxlY3Ryb25pYy1yZXNvdXJjZS1udW0+
MTAuMTE2NC9yY2NtLjIwMDcwNi05NTFPQzwvZWxlY3Ryb25pYy1yZXNvdXJjZS1udW0+PHZvbHVt
ZT4xNzc8L3ZvbHVtZT48L3JlY29yZD48L0NpdGU+PC9FbmROb3RlPgB=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4927F5" w:rsidRPr="00B6576B">
        <w:rPr>
          <w:rFonts w:ascii="Book Antiqua" w:hAnsi="Book Antiqua" w:cs="Times New Roman"/>
        </w:rPr>
      </w:r>
      <w:r w:rsidR="004927F5" w:rsidRPr="00B6576B">
        <w:rPr>
          <w:rFonts w:ascii="Book Antiqua" w:hAnsi="Book Antiqua" w:cs="Times New Roman"/>
        </w:rPr>
        <w:fldChar w:fldCharType="separate"/>
      </w:r>
      <w:r w:rsidR="001D0E82" w:rsidRPr="00B6576B">
        <w:rPr>
          <w:rFonts w:ascii="Book Antiqua" w:hAnsi="Book Antiqua" w:cs="Times New Roman"/>
          <w:noProof/>
          <w:vertAlign w:val="superscript"/>
        </w:rPr>
        <w:t>7-9</w:t>
      </w:r>
      <w:r w:rsidR="004927F5" w:rsidRPr="00B6576B">
        <w:rPr>
          <w:rFonts w:ascii="Book Antiqua" w:hAnsi="Book Antiqua" w:cs="Times New Roman"/>
        </w:rPr>
        <w:fldChar w:fldCharType="end"/>
      </w:r>
      <w:r w:rsidR="009A1FF4" w:rsidRPr="00B6576B">
        <w:rPr>
          <w:rFonts w:ascii="Book Antiqua" w:hAnsi="Book Antiqua" w:cs="Times New Roman"/>
          <w:vertAlign w:val="superscript"/>
        </w:rPr>
        <w:t>]</w:t>
      </w:r>
      <w:r w:rsidR="009A1FF4" w:rsidRPr="00B6576B">
        <w:rPr>
          <w:rFonts w:ascii="Book Antiqua" w:hAnsi="Book Antiqua" w:cs="Times New Roman"/>
        </w:rPr>
        <w:t>.</w:t>
      </w:r>
    </w:p>
    <w:p w14:paraId="423D8178" w14:textId="54CE3824" w:rsidR="00E437D1" w:rsidRPr="00B6576B" w:rsidRDefault="00125A25" w:rsidP="00D404CB">
      <w:pPr>
        <w:spacing w:after="0" w:line="360" w:lineRule="auto"/>
        <w:jc w:val="both"/>
        <w:rPr>
          <w:rFonts w:ascii="Book Antiqua" w:hAnsi="Book Antiqua" w:cs="Times New Roman"/>
        </w:rPr>
      </w:pPr>
      <w:r w:rsidRPr="00B6576B">
        <w:rPr>
          <w:rFonts w:ascii="Book Antiqua" w:hAnsi="Book Antiqua" w:cs="Times New Roman"/>
        </w:rPr>
        <w:tab/>
      </w:r>
      <w:r w:rsidR="00FB4720" w:rsidRPr="00B6576B">
        <w:rPr>
          <w:rFonts w:ascii="Book Antiqua" w:hAnsi="Book Antiqua" w:cs="Times New Roman"/>
          <w:color w:val="FF0000"/>
        </w:rPr>
        <w:t xml:space="preserve"> </w:t>
      </w:r>
    </w:p>
    <w:p w14:paraId="7E3BF32B" w14:textId="3FB013C7" w:rsidR="0049167D" w:rsidRPr="00B6576B" w:rsidRDefault="0057630C" w:rsidP="00D404CB">
      <w:pPr>
        <w:spacing w:after="0" w:line="360" w:lineRule="auto"/>
        <w:jc w:val="both"/>
        <w:outlineLvl w:val="0"/>
        <w:rPr>
          <w:rFonts w:ascii="Book Antiqua" w:hAnsi="Book Antiqua" w:cs="Times New Roman"/>
          <w:b/>
        </w:rPr>
      </w:pPr>
      <w:r w:rsidRPr="00B6576B">
        <w:rPr>
          <w:rFonts w:ascii="Book Antiqua" w:hAnsi="Book Antiqua" w:cs="Times New Roman"/>
          <w:b/>
        </w:rPr>
        <w:t>EVALUATION AND DIAGNOSIS</w:t>
      </w:r>
    </w:p>
    <w:p w14:paraId="4052081E" w14:textId="018A0108" w:rsidR="00923CB0" w:rsidRPr="00B6576B" w:rsidRDefault="00923CB0" w:rsidP="0057630C">
      <w:pPr>
        <w:spacing w:after="0" w:line="360" w:lineRule="auto"/>
        <w:jc w:val="both"/>
        <w:rPr>
          <w:rFonts w:ascii="Book Antiqua" w:hAnsi="Book Antiqua" w:cs="Times New Roman"/>
        </w:rPr>
      </w:pPr>
      <w:r w:rsidRPr="00B6576B">
        <w:rPr>
          <w:rFonts w:ascii="Book Antiqua" w:hAnsi="Book Antiqua" w:cs="Times New Roman"/>
        </w:rPr>
        <w:t xml:space="preserve">There is mounting evidence that patients with reflux have a higher </w:t>
      </w:r>
      <w:r w:rsidR="009F5E2D" w:rsidRPr="00B6576B">
        <w:rPr>
          <w:rFonts w:ascii="Book Antiqua" w:hAnsi="Book Antiqua" w:cs="Times New Roman"/>
        </w:rPr>
        <w:t>risk of</w:t>
      </w:r>
      <w:r w:rsidR="008C7870" w:rsidRPr="00B6576B">
        <w:rPr>
          <w:rFonts w:ascii="Book Antiqua" w:hAnsi="Book Antiqua" w:cs="Times New Roman"/>
        </w:rPr>
        <w:t xml:space="preserve"> poor outcomes post-transplant. For example,</w:t>
      </w:r>
      <w:r w:rsidRPr="00B6576B">
        <w:rPr>
          <w:rFonts w:ascii="Book Antiqua" w:hAnsi="Book Antiqua" w:cs="Times New Roman"/>
        </w:rPr>
        <w:t xml:space="preserve"> King </w:t>
      </w:r>
      <w:r w:rsidR="007B2E50" w:rsidRPr="007B2E50">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King&lt;/Author&gt;&lt;Year&gt;2009&lt;/Year&gt;&lt;IDText&gt;Gastroesophageal reflux in bronchiolitis obliterans syndrome: a new perspective&lt;/IDText&gt;&lt;DisplayText&gt;&lt;style face="superscript"&gt;29&lt;/style&gt;&lt;/DisplayText&gt;&lt;record&gt;&lt;dates&gt;&lt;pub-dates&gt;&lt;date&gt;Sep&lt;/date&gt;&lt;/pub-dates&gt;&lt;year&gt;2009&lt;/year&gt;&lt;/dates&gt;&lt;keywords&gt;&lt;keyword&gt;Adolescent&lt;/keyword&gt;&lt;keyword&gt;Adult&lt;/keyword&gt;&lt;keyword&gt;Aged&lt;/keyword&gt;&lt;keyword&gt;Bronchiolitis Obliterans&lt;/keyword&gt;&lt;keyword&gt;Child&lt;/keyword&gt;&lt;keyword&gt;Cough&lt;/keyword&gt;&lt;keyword&gt;Dyspepsia&lt;/keyword&gt;&lt;keyword&gt;Follow-Up Studies&lt;/keyword&gt;&lt;keyword&gt;Gastroesophageal Reflux&lt;/keyword&gt;&lt;keyword&gt;Humans&lt;/keyword&gt;&lt;keyword&gt;Lung Transplantation&lt;/keyword&gt;&lt;keyword&gt;Middle Aged&lt;/keyword&gt;&lt;keyword&gt;Proportional Hazards Models&lt;/keyword&gt;&lt;keyword&gt;Pulmonary Disease, Chronic Obstructive&lt;/keyword&gt;&lt;keyword&gt;Risk Factors&lt;/keyword&gt;&lt;keyword&gt;Survival Analysis&lt;/keyword&gt;&lt;keyword&gt;Time Factors&lt;/keyword&gt;&lt;keyword&gt;Tissue Donors&lt;/keyword&gt;&lt;keyword&gt;Young Adult&lt;/keyword&gt;&lt;/keywords&gt;&lt;urls&gt;&lt;related-urls&gt;&lt;url&gt;http://www.ncbi.nlm.nih.gov/pubmed/19716037&lt;/url&gt;&lt;/related-urls&gt;&lt;/urls&gt;&lt;isbn&gt;1557-3117&lt;/isbn&gt;&lt;titles&gt;&lt;title&gt;Gastroesophageal reflux in bronchiolitis obliterans syndrome: a new perspective&lt;/title&gt;&lt;secondary-title&gt;J Heart Lung Transplant&lt;/secondary-title&gt;&lt;/titles&gt;&lt;pages&gt;870-5&lt;/pages&gt;&lt;number&gt;9&lt;/number&gt;&lt;contributors&gt;&lt;authors&gt;&lt;author&gt;King, B. J.&lt;/author&gt;&lt;author&gt;Iyer, H.&lt;/author&gt;&lt;author&gt;Leidi, A. A.&lt;/author&gt;&lt;author&gt;Carby, M. R.&lt;/author&gt;&lt;/authors&gt;&lt;/contributors&gt;&lt;language&gt;eng&lt;/language&gt;&lt;added-date format="utc"&gt;1462891771&lt;/added-date&gt;&lt;ref-type name="Journal Article"&gt;17&lt;/ref-type&gt;&lt;rec-number&gt;125&lt;/rec-number&gt;&lt;last-updated-date format="utc"&gt;1462891771&lt;/last-updated-date&gt;&lt;accession-num&gt;19716037&lt;/accession-num&gt;&lt;electronic-resource-num&gt;10.1016/j.healun.2009.05.040&lt;/electronic-resource-num&gt;&lt;volume&gt;28&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29</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Pr="00B6576B">
        <w:rPr>
          <w:rFonts w:ascii="Book Antiqua" w:hAnsi="Book Antiqua" w:cs="Times New Roman"/>
        </w:rPr>
        <w:t xml:space="preserve"> have demonstrated that increased reflux is associated with BOS, </w:t>
      </w:r>
      <w:r w:rsidR="00A33842" w:rsidRPr="00B6576B">
        <w:rPr>
          <w:rFonts w:ascii="Book Antiqua" w:hAnsi="Book Antiqua" w:cs="Times New Roman"/>
        </w:rPr>
        <w:t>even after controlling for the graft ischemic time, type of surgery, recipient age, underlying pathology, CMV mismatch</w:t>
      </w:r>
      <w:r w:rsidR="004B3211" w:rsidRPr="00B6576B">
        <w:rPr>
          <w:rFonts w:ascii="Book Antiqua" w:hAnsi="Book Antiqua" w:cs="Times New Roman"/>
        </w:rPr>
        <w:t>, or HLA mismatches</w:t>
      </w:r>
      <w:r w:rsidR="00DC3CFF" w:rsidRPr="00B6576B">
        <w:rPr>
          <w:rFonts w:ascii="Book Antiqua" w:hAnsi="Book Antiqua" w:cs="Times New Roman"/>
        </w:rPr>
        <w:t>,</w:t>
      </w:r>
      <w:r w:rsidR="00A33842" w:rsidRPr="00B6576B">
        <w:rPr>
          <w:rFonts w:ascii="Book Antiqua" w:hAnsi="Book Antiqua" w:cs="Times New Roman"/>
        </w:rPr>
        <w:t xml:space="preserve"> </w:t>
      </w:r>
      <w:r w:rsidR="004B3211" w:rsidRPr="00B6576B">
        <w:rPr>
          <w:rFonts w:ascii="Book Antiqua" w:hAnsi="Book Antiqua" w:cs="Times New Roman"/>
        </w:rPr>
        <w:t>concluding</w:t>
      </w:r>
      <w:r w:rsidRPr="00B6576B">
        <w:rPr>
          <w:rFonts w:ascii="Book Antiqua" w:hAnsi="Book Antiqua" w:cs="Times New Roman"/>
        </w:rPr>
        <w:t xml:space="preserve"> that reflux is a prevalent and modifiable risk factor</w:t>
      </w:r>
      <w:r w:rsidR="00DC3CFF" w:rsidRPr="00B6576B">
        <w:rPr>
          <w:rFonts w:ascii="Book Antiqua" w:hAnsi="Book Antiqua" w:cs="Times New Roman"/>
          <w:vertAlign w:val="superscript"/>
        </w:rPr>
        <w:t>[</w:t>
      </w:r>
      <w:r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King&lt;/Author&gt;&lt;Year&gt;2009&lt;/Year&gt;&lt;IDText&gt;Gastroesophageal reflux in bronchiolitis obliterans syndrome: a new perspective&lt;/IDText&gt;&lt;DisplayText&gt;&lt;style face="superscript"&gt;29&lt;/style&gt;&lt;/DisplayText&gt;&lt;record&gt;&lt;dates&gt;&lt;pub-dates&gt;&lt;date&gt;Sep&lt;/date&gt;&lt;/pub-dates&gt;&lt;year&gt;2009&lt;/year&gt;&lt;/dates&gt;&lt;keywords&gt;&lt;keyword&gt;Adolescent&lt;/keyword&gt;&lt;keyword&gt;Adult&lt;/keyword&gt;&lt;keyword&gt;Aged&lt;/keyword&gt;&lt;keyword&gt;Bronchiolitis Obliterans&lt;/keyword&gt;&lt;keyword&gt;Child&lt;/keyword&gt;&lt;keyword&gt;Cough&lt;/keyword&gt;&lt;keyword&gt;Dyspepsia&lt;/keyword&gt;&lt;keyword&gt;Follow-Up Studies&lt;/keyword&gt;&lt;keyword&gt;Gastroesophageal Reflux&lt;/keyword&gt;&lt;keyword&gt;Humans&lt;/keyword&gt;&lt;keyword&gt;Lung Transplantation&lt;/keyword&gt;&lt;keyword&gt;Middle Aged&lt;/keyword&gt;&lt;keyword&gt;Proportional Hazards Models&lt;/keyword&gt;&lt;keyword&gt;Pulmonary Disease, Chronic Obstructive&lt;/keyword&gt;&lt;keyword&gt;Risk Factors&lt;/keyword&gt;&lt;keyword&gt;Survival Analysis&lt;/keyword&gt;&lt;keyword&gt;Time Factors&lt;/keyword&gt;&lt;keyword&gt;Tissue Donors&lt;/keyword&gt;&lt;keyword&gt;Young Adult&lt;/keyword&gt;&lt;/keywords&gt;&lt;urls&gt;&lt;related-urls&gt;&lt;url&gt;http://www.ncbi.nlm.nih.gov/pubmed/19716037&lt;/url&gt;&lt;/related-urls&gt;&lt;/urls&gt;&lt;isbn&gt;1557-3117&lt;/isbn&gt;&lt;titles&gt;&lt;title&gt;Gastroesophageal reflux in bronchiolitis obliterans syndrome: a new perspective&lt;/title&gt;&lt;secondary-title&gt;J Heart Lung Transplant&lt;/secondary-title&gt;&lt;/titles&gt;&lt;pages&gt;870-5&lt;/pages&gt;&lt;number&gt;9&lt;/number&gt;&lt;contributors&gt;&lt;authors&gt;&lt;author&gt;King, B. J.&lt;/author&gt;&lt;author&gt;Iyer, H.&lt;/author&gt;&lt;author&gt;Leidi, A. A.&lt;/author&gt;&lt;author&gt;Carby, M. R.&lt;/author&gt;&lt;/authors&gt;&lt;/contributors&gt;&lt;language&gt;eng&lt;/language&gt;&lt;added-date format="utc"&gt;1462891771&lt;/added-date&gt;&lt;ref-type name="Journal Article"&gt;17&lt;/ref-type&gt;&lt;rec-number&gt;125&lt;/rec-number&gt;&lt;last-updated-date format="utc"&gt;1462891771&lt;/last-updated-date&gt;&lt;accession-num&gt;19716037&lt;/accession-num&gt;&lt;electronic-resource-num&gt;10.1016/j.healun.2009.05.040&lt;/electronic-resource-num&gt;&lt;volume&gt;28&lt;/volume&gt;&lt;/record&gt;&lt;/Cite&gt;&lt;/EndNote&gt;</w:instrText>
      </w:r>
      <w:r w:rsidRPr="00B6576B">
        <w:rPr>
          <w:rFonts w:ascii="Book Antiqua" w:hAnsi="Book Antiqua" w:cs="Times New Roman"/>
        </w:rPr>
        <w:fldChar w:fldCharType="separate"/>
      </w:r>
      <w:r w:rsidR="008A3031" w:rsidRPr="00B6576B">
        <w:rPr>
          <w:rFonts w:ascii="Book Antiqua" w:hAnsi="Book Antiqua" w:cs="Times New Roman"/>
          <w:noProof/>
          <w:vertAlign w:val="superscript"/>
        </w:rPr>
        <w:t>29</w:t>
      </w:r>
      <w:r w:rsidRPr="00B6576B">
        <w:rPr>
          <w:rFonts w:ascii="Book Antiqua" w:hAnsi="Book Antiqua" w:cs="Times New Roman"/>
        </w:rPr>
        <w:fldChar w:fldCharType="end"/>
      </w:r>
      <w:r w:rsidR="00DC3CFF" w:rsidRPr="00B6576B">
        <w:rPr>
          <w:rFonts w:ascii="Book Antiqua" w:hAnsi="Book Antiqua" w:cs="Times New Roman"/>
          <w:vertAlign w:val="superscript"/>
        </w:rPr>
        <w:t>]</w:t>
      </w:r>
      <w:r w:rsidR="00DC3CFF" w:rsidRPr="00B6576B">
        <w:rPr>
          <w:rFonts w:ascii="Book Antiqua" w:hAnsi="Book Antiqua" w:cs="Times New Roman"/>
        </w:rPr>
        <w:t>.</w:t>
      </w:r>
      <w:r w:rsidRPr="00B6576B">
        <w:rPr>
          <w:rFonts w:ascii="Book Antiqua" w:hAnsi="Book Antiqua" w:cs="Times New Roman"/>
        </w:rPr>
        <w:t xml:space="preserve"> </w:t>
      </w:r>
      <w:proofErr w:type="spellStart"/>
      <w:r w:rsidRPr="00B6576B">
        <w:rPr>
          <w:rFonts w:ascii="Book Antiqua" w:hAnsi="Book Antiqua" w:cs="Times New Roman"/>
        </w:rPr>
        <w:t>Hadjiliadis</w:t>
      </w:r>
      <w:proofErr w:type="spellEnd"/>
      <w:r w:rsidRPr="00B6576B">
        <w:rPr>
          <w:rFonts w:ascii="Book Antiqua" w:hAnsi="Book Antiqua" w:cs="Times New Roman"/>
        </w:rPr>
        <w:t xml:space="preserve"> </w:t>
      </w:r>
      <w:r w:rsidR="007B2E50" w:rsidRPr="007B2E50">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Hadjiliadis&lt;/Author&gt;&lt;Year&gt;2003&lt;/Year&gt;&lt;IDText&gt;Gastroesophageal reflux disease in lung transplant recipients&lt;/IDText&gt;&lt;DisplayText&gt;&lt;style face="superscript"&gt;33&lt;/style&gt;&lt;/DisplayText&gt;&lt;record&gt;&lt;dates&gt;&lt;pub-dates&gt;&lt;date&gt;Aug&lt;/date&gt;&lt;/pub-dates&gt;&lt;year&gt;2003&lt;/year&gt;&lt;/dates&gt;&lt;keywords&gt;&lt;keyword&gt;Environmental Monitoring&lt;/keyword&gt;&lt;keyword&gt;Epidemiological Monitoring&lt;/keyword&gt;&lt;keyword&gt;Female&lt;/keyword&gt;&lt;keyword&gt;Gastroesophageal Reflux&lt;/keyword&gt;&lt;keyword&gt;Humans&lt;/keyword&gt;&lt;keyword&gt;Hydrogen-Ion Concentration&lt;/keyword&gt;&lt;keyword&gt;Lung Transplantation&lt;/keyword&gt;&lt;keyword&gt;Male&lt;/keyword&gt;&lt;keyword&gt;Middle Aged&lt;/keyword&gt;&lt;keyword&gt;Postoperative Complications&lt;/keyword&gt;&lt;keyword&gt;Prevalence&lt;/keyword&gt;&lt;keyword&gt;Retrospective Studies&lt;/keyword&gt;&lt;/keywords&gt;&lt;urls&gt;&lt;related-urls&gt;&lt;url&gt;http://www.ncbi.nlm.nih.gov/pubmed/12868994&lt;/url&gt;&lt;/related-urls&gt;&lt;/urls&gt;&lt;isbn&gt;0902-0063&lt;/isbn&gt;&lt;titles&gt;&lt;title&gt;Gastroesophageal reflux disease in lung transplant recipients&lt;/title&gt;&lt;secondary-title&gt;Clin Transplant&lt;/secondary-title&gt;&lt;/titles&gt;&lt;pages&gt;363-8&lt;/pages&gt;&lt;number&gt;4&lt;/number&gt;&lt;contributors&gt;&lt;authors&gt;&lt;author&gt;Hadjiliadis, D.&lt;/author&gt;&lt;author&gt;Duane Davis, R.&lt;/author&gt;&lt;author&gt;Steele, M. P.&lt;/author&gt;&lt;author&gt;Messier, R. H.&lt;/author&gt;&lt;author&gt;Lau, C. L.&lt;/author&gt;&lt;author&gt;Eubanks, S. S.&lt;/author&gt;&lt;author&gt;Palmer, S. M.&lt;/author&gt;&lt;/authors&gt;&lt;/contributors&gt;&lt;language&gt;eng&lt;/language&gt;&lt;added-date format="utc"&gt;1462889894&lt;/added-date&gt;&lt;ref-type name="Journal Article"&gt;17&lt;/ref-type&gt;&lt;rec-number&gt;98&lt;/rec-number&gt;&lt;last-updated-date format="utc"&gt;1462889894&lt;/last-updated-date&gt;&lt;accession-num&gt;12868994&lt;/accession-num&gt;&lt;volume&gt;17&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33</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Pr="00B6576B">
        <w:rPr>
          <w:rFonts w:ascii="Book Antiqua" w:hAnsi="Book Antiqua" w:cs="Times New Roman"/>
        </w:rPr>
        <w:t xml:space="preserve"> have even demonstrated a negative correlation between measurements </w:t>
      </w:r>
      <w:r w:rsidR="00A76897" w:rsidRPr="00B6576B">
        <w:rPr>
          <w:rFonts w:ascii="Book Antiqua" w:hAnsi="Book Antiqua" w:cs="Times New Roman"/>
        </w:rPr>
        <w:t xml:space="preserve">of FEV1 </w:t>
      </w:r>
      <w:r w:rsidRPr="00B6576B">
        <w:rPr>
          <w:rFonts w:ascii="Book Antiqua" w:hAnsi="Book Antiqua" w:cs="Times New Roman"/>
        </w:rPr>
        <w:t>and pH</w:t>
      </w:r>
      <w:r w:rsidR="00A76897" w:rsidRPr="00B6576B">
        <w:rPr>
          <w:rFonts w:ascii="Book Antiqua" w:hAnsi="Book Antiqua" w:cs="Times New Roman"/>
        </w:rPr>
        <w:t xml:space="preserve"> </w:t>
      </w:r>
      <w:r w:rsidR="00A76897" w:rsidRPr="00B6576B">
        <w:rPr>
          <w:rFonts w:ascii="Book Antiqua" w:hAnsi="Book Antiqua" w:cs="Times New Roman"/>
        </w:rPr>
        <w:lastRenderedPageBreak/>
        <w:t>test results</w:t>
      </w:r>
      <w:r w:rsidRPr="00B6576B">
        <w:rPr>
          <w:rFonts w:ascii="Book Antiqua" w:hAnsi="Book Antiqua" w:cs="Times New Roman"/>
        </w:rPr>
        <w:t xml:space="preserve"> in </w:t>
      </w:r>
      <w:r w:rsidR="00B716DF" w:rsidRPr="00B6576B">
        <w:rPr>
          <w:rFonts w:ascii="Book Antiqua" w:hAnsi="Book Antiqua" w:cs="Times New Roman"/>
        </w:rPr>
        <w:t xml:space="preserve">a </w:t>
      </w:r>
      <w:r w:rsidRPr="00B6576B">
        <w:rPr>
          <w:rFonts w:ascii="Book Antiqua" w:hAnsi="Book Antiqua" w:cs="Times New Roman"/>
        </w:rPr>
        <w:t>post-transplant population</w:t>
      </w:r>
      <w:r w:rsidR="00DC3CFF" w:rsidRPr="00B6576B">
        <w:rPr>
          <w:rFonts w:ascii="Book Antiqua" w:hAnsi="Book Antiqua" w:cs="Times New Roman"/>
        </w:rPr>
        <w:t>.</w:t>
      </w:r>
      <w:r w:rsidR="00D90300" w:rsidRPr="00B6576B">
        <w:rPr>
          <w:rFonts w:ascii="Book Antiqua" w:hAnsi="Book Antiqua" w:cs="Times New Roman"/>
        </w:rPr>
        <w:t xml:space="preserve"> </w:t>
      </w:r>
      <w:r w:rsidR="002D7D2D" w:rsidRPr="00B6576B">
        <w:rPr>
          <w:rFonts w:ascii="Book Antiqua" w:hAnsi="Book Antiqua" w:cs="Times New Roman"/>
        </w:rPr>
        <w:t>These and other studies highlight</w:t>
      </w:r>
      <w:r w:rsidR="00D90300" w:rsidRPr="00B6576B">
        <w:rPr>
          <w:rFonts w:ascii="Book Antiqua" w:hAnsi="Book Antiqua" w:cs="Times New Roman"/>
        </w:rPr>
        <w:t xml:space="preserve"> the importance of identifying patients at risk</w:t>
      </w:r>
      <w:r w:rsidR="00A76897" w:rsidRPr="00B6576B">
        <w:rPr>
          <w:rFonts w:ascii="Book Antiqua" w:hAnsi="Book Antiqua" w:cs="Times New Roman"/>
        </w:rPr>
        <w:t xml:space="preserve"> for allograft injury relating to GERD</w:t>
      </w:r>
      <w:r w:rsidR="00D90300" w:rsidRPr="00B6576B">
        <w:rPr>
          <w:rFonts w:ascii="Book Antiqua" w:hAnsi="Book Antiqua" w:cs="Times New Roman"/>
        </w:rPr>
        <w:t>.</w:t>
      </w:r>
      <w:r w:rsidR="00F22115" w:rsidRPr="00B6576B">
        <w:rPr>
          <w:rFonts w:ascii="Book Antiqua" w:hAnsi="Book Antiqua" w:cs="Times New Roman"/>
        </w:rPr>
        <w:t xml:space="preserve"> Typical GI symptoms, such as heartburn and regurgitation symptoms, have not </w:t>
      </w:r>
      <w:r w:rsidR="00A76897" w:rsidRPr="00B6576B">
        <w:rPr>
          <w:rFonts w:ascii="Book Antiqua" w:hAnsi="Book Antiqua" w:cs="Times New Roman"/>
        </w:rPr>
        <w:t>been</w:t>
      </w:r>
      <w:r w:rsidR="00F22115" w:rsidRPr="00B6576B">
        <w:rPr>
          <w:rFonts w:ascii="Book Antiqua" w:hAnsi="Book Antiqua" w:cs="Times New Roman"/>
        </w:rPr>
        <w:t xml:space="preserve"> predictive of respiratory symptoms attributed to GERD, and are an unreliable correlate between reflux and airway </w:t>
      </w:r>
      <w:proofErr w:type="gramStart"/>
      <w:r w:rsidR="00F22115" w:rsidRPr="00B6576B">
        <w:rPr>
          <w:rFonts w:ascii="Book Antiqua" w:hAnsi="Book Antiqua" w:cs="Times New Roman"/>
        </w:rPr>
        <w:t>disease</w:t>
      </w:r>
      <w:r w:rsidR="00DC3CFF" w:rsidRPr="00B6576B">
        <w:rPr>
          <w:rFonts w:ascii="Book Antiqua" w:hAnsi="Book Antiqua" w:cs="Times New Roman"/>
          <w:vertAlign w:val="superscript"/>
        </w:rPr>
        <w:t>[</w:t>
      </w:r>
      <w:proofErr w:type="gramEnd"/>
      <w:r w:rsidR="000E53A2"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iwyOSw0Nyw0OS01MSw4OC05
Mjwvc3R5bGU+PC9EaXNwbGF5VGV4dD48cmVjb3JkPjxkYXRlcz48cHViLWRhdGVzPjxkYXRlPlNl
cDwvZGF0ZT48L3B1Yi1kYXRlcz48eWVhcj4yMDExPC95ZWFyPjwvZGF0ZXM+PGtleXdvcmRzPjxr
ZXl3b3JkPkFkdWx0PC9rZXl3b3JkPjxrZXl3b3JkPkFnZWQ8L2tleXdvcmQ+PGtleXdvcmQ+QnJv
bmNoaW9saXRpcyBPYmxpdGVyYW5zPC9rZXl3b3JkPjxrZXl3b3JkPkNvbW9yYmlkaXR5PC9rZXl3
b3JkPjxrZXl3b3JkPkN5c3RpYyBGaWJyb3Npczwva2V5d29yZD48a2V5d29yZD5GZW1hbGU8L2tl
eXdvcmQ+PGtleXdvcmQ+Rm9yY2VkIEV4cGlyYXRvcnkgVm9sdW1lPC9rZXl3b3JkPjxrZXl3b3Jk
Pkdhc3Ryb2Vzb3BoYWdlYWwgUmVmbHV4PC9rZXl3b3JkPjxrZXl3b3JkPkh1bWFuczwva2V5d29y
ZD48a2V5d29yZD5MdW5nIERpc2Vhc2VzPC9rZXl3b3JkPjxrZXl3b3JkPkx1bmcgVHJhbnNwbGFu
dGF0aW9uPC9rZXl3b3JkPjxrZXl3b3JkPk1pZGRsZSBBZ2VkPC9rZXl3b3JkPjxrZXl3b3JkPlB1
bG1vbmFyeSBEaXNlYXNlLCBDaHJvbmljIE9ic3RydWN0aXZlPC9rZXl3b3JkPjxrZXl3b3JkPlB1
bG1vbmFyeSBGaWJyb3Npczwva2V5d29yZD48a2V5d29yZD5SZXNwaXJhdG9yeSBGdW5jdGlvbiBU
ZXN0czwva2V5d29yZD48a2V5d29yZD5SZXRyb3NwZWN0aXZlIFN0dWRpZXM8L2tleXdvcmQ+PGtl
eXdvcmQ+U2NsZXJvZGVybWEsIFN5c3RlbWljPC9rZXl3b3JkPjwva2V5d29yZHM+PHVybHM+PHJl
bGF0ZWQtdXJscz48dXJsPmh0dHA6Ly93d3cubmNiaS5ubG0ubmloLmdvdi9wdWJtZWQvMjE5MzEw
MDE8L3VybD48L3JlbGF0ZWQtdXJscz48L3VybHM+PGlzYm4+MTUzOC0zNjQ0PC9pc2JuPjx0aXRs
ZXM+PHRpdGxlPkFudGlyZWZsdXggc3VyZ2VyeSBwcmVzZXJ2ZXMgbHVuZyBmdW5jdGlvbiBpbiBw
YXRpZW50cyB3aXRoIGdhc3Ryb2Vzb3BoYWdlYWwgcmVmbHV4IGRpc2Vhc2UgYW5kIGVuZC1zdGFn
ZSBsdW5nIGRpc2Vhc2UgYmVmb3JlIGFuZCBhZnRlciBsdW5nIHRyYW5zcGxhbnRhdGlvbjwvdGl0
bGU+PHNlY29uZGFyeS10aXRsZT5BcmNoIFN1cmc8L3NlY29uZGFyeS10aXRsZT48L3RpdGxlcz48
cGFnZXM+MTA0MS03PC9wYWdlcz48bnVtYmVyPjk8L251bWJlcj48Y29udHJpYnV0b3JzPjxhdXRo
b3JzPjxhdXRob3I+SG9wcG8sIFQuPC9hdXRob3I+PGF1dGhvcj5KYXJpZG8sIFYuPC9hdXRob3I+
PGF1dGhvcj5QZW5uYXRodXIsIEEuPC9hdXRob3I+PGF1dGhvcj5Nb3JyZWxsLCBNLjwvYXV0aG9y
PjxhdXRob3I+Q3Jlc3BvLCBNLjwvYXV0aG9yPjxhdXRob3I+U2hpZ2VtdXJhLCBOLjwvYXV0aG9y
PjxhdXRob3I+QmVybXVkZXosIEMuPC9hdXRob3I+PGF1dGhvcj5IdW50ZXIsIEouIEcuPC9hdXRo
b3I+PGF1dGhvcj5Ub3lvZGEsIFkuPC9hdXRob3I+PGF1dGhvcj5QaWxld3NraSwgSi48L2F1dGhv
cj48YXV0aG9yPkx1a2V0aWNoLCBKLiBELjwvYXV0aG9yPjxhdXRob3I+Sm9iZSwgQi4gQS48L2F1
dGhvcj48L2F1dGhvcnM+PC9jb250cmlidXRvcnM+PGxhbmd1YWdlPmVuZzwvbGFuZ3VhZ2U+PGFk
ZGVkLWRhdGUgZm9ybWF0PSJ1dGMiPjE0NjI4OTA0NTc8L2FkZGVkLWRhdGU+PHJlZi10eXBlIG5h
bWU9IkpvdXJuYWwgQXJ0aWNsZSI+MTc8L3JlZi10eXBlPjxyZWMtbnVtYmVyPjEwNjwvcmVjLW51
bWJlcj48bGFzdC11cGRhdGVkLWRhdGUgZm9ybWF0PSJ1dGMiPjE0NjI4OTA0NTc8L2xhc3QtdXBk
YXRlZC1kYXRlPjxhY2Nlc3Npb24tbnVtPjIxOTMxMDAxPC9hY2Nlc3Npb24tbnVtPjxlbGVjdHJv
bmljLXJlc291cmNlLW51bT4xMC4xMDAxL2FyY2hzdXJnLjIwMTEuMjE2PC9lbGVjdHJvbmljLXJl
c291cmNlLW51bT48dm9sdW1lPjE0Njwvdm9sdW1lPjwvcmVjb3JkPjwvQ2l0ZT48Q2l0ZT48QXV0
aG9yPktpbmc8L0F1dGhvcj48WWVhcj4yMDA5PC9ZZWFyPjxJRFRleHQ+R2FzdHJvZXNvcGhhZ2Vh
bCByZWZsdXggaW4gYnJvbmNoaW9saXRpcyBvYmxpdGVyYW5zIHN5bmRyb21lOiBhIG5ldyBwZXJz
cGVjdGl2ZTwvSURUZXh0PjxyZWNvcmQ+PGRhdGVzPjxwdWItZGF0ZXM+PGRhdGU+U2VwPC9kYXRl
PjwvcHViLWRhdGVzPjx5ZWFyPjIwMDk8L3llYXI+PC9kYXRlcz48a2V5d29yZHM+PGtleXdvcmQ+
QWRvbGVzY2VudDwva2V5d29yZD48a2V5d29yZD5BZHVsdDwva2V5d29yZD48a2V5d29yZD5BZ2Vk
PC9rZXl3b3JkPjxrZXl3b3JkPkJyb25jaGlvbGl0aXMgT2JsaXRlcmFuczwva2V5d29yZD48a2V5
d29yZD5DaGlsZDwva2V5d29yZD48a2V5d29yZD5Db3VnaDwva2V5d29yZD48a2V5d29yZD5EeXNw
ZXBzaWE8L2tleXdvcmQ+PGtleXdvcmQ+Rm9sbG93LVVwIFN0dWRpZXM8L2tleXdvcmQ+PGtleXdv
cmQ+R2FzdHJvZXNvcGhhZ2VhbCBSZWZsdXg8L2tleXdvcmQ+PGtleXdvcmQ+SHVtYW5zPC9rZXl3
b3JkPjxrZXl3b3JkPkx1bmcgVHJhbnNwbGFudGF0aW9uPC9rZXl3b3JkPjxrZXl3b3JkPk1pZGRs
ZSBBZ2VkPC9rZXl3b3JkPjxrZXl3b3JkPlByb3BvcnRpb25hbCBIYXphcmRzIE1vZGVsczwva2V5
d29yZD48a2V5d29yZD5QdWxtb25hcnkgRGlzZWFzZSwgQ2hyb25pYyBPYnN0cnVjdGl2ZTwva2V5
d29yZD48a2V5d29yZD5SaXNrIEZhY3RvcnM8L2tleXdvcmQ+PGtleXdvcmQ+U3Vydml2YWwgQW5h
bHlzaXM8L2tleXdvcmQ+PGtleXdvcmQ+VGltZSBGYWN0b3JzPC9rZXl3b3JkPjxrZXl3b3JkPlRp
c3N1ZSBEb25vcnM8L2tleXdvcmQ+PGtleXdvcmQ+WW91bmcgQWR1bHQ8L2tleXdvcmQ+PC9rZXl3
b3Jkcz48dXJscz48cmVsYXRlZC11cmxzPjx1cmw+aHR0cDovL3d3dy5uY2JpLm5sbS5uaWguZ292
L3B1Ym1lZC8xOTcxNjAzNzwvdXJsPjwvcmVsYXRlZC11cmxzPjwvdXJscz48aXNibj4xNTU3LTMx
MTc8L2lzYm4+PHRpdGxlcz48dGl0bGU+R2FzdHJvZXNvcGhhZ2VhbCByZWZsdXggaW4gYnJvbmNo
aW9saXRpcyBvYmxpdGVyYW5zIHN5bmRyb21lOiBhIG5ldyBwZXJzcGVjdGl2ZTwvdGl0bGU+PHNl
Y29uZGFyeS10aXRsZT5KIEhlYXJ0IEx1bmcgVHJhbnNwbGFudDwvc2Vjb25kYXJ5LXRpdGxlPjwv
dGl0bGVzPjxwYWdlcz44NzAtNTwvcGFnZXM+PG51bWJlcj45PC9udW1iZXI+PGNvbnRyaWJ1dG9y
cz48YXV0aG9ycz48YXV0aG9yPktpbmcsIEIuIEouPC9hdXRob3I+PGF1dGhvcj5JeWVyLCBILjwv
YXV0aG9yPjxhdXRob3I+TGVpZGksIEEuIEEuPC9hdXRob3I+PGF1dGhvcj5DYXJieSwgTS4gUi48
L2F1dGhvcj48L2F1dGhvcnM+PC9jb250cmlidXRvcnM+PGxhbmd1YWdlPmVuZzwvbGFuZ3VhZ2U+
PGFkZGVkLWRhdGUgZm9ybWF0PSJ1dGMiPjE0NjI4OTE3NzE8L2FkZGVkLWRhdGU+PHJlZi10eXBl
IG5hbWU9IkpvdXJuYWwgQXJ0aWNsZSI+MTc8L3JlZi10eXBlPjxyZWMtbnVtYmVyPjEyNTwvcmVj
LW51bWJlcj48bGFzdC11cGRhdGVkLWRhdGUgZm9ybWF0PSJ1dGMiPjE0NjI4OTE3NzE8L2xhc3Qt
dXBkYXRlZC1kYXRlPjxhY2Nlc3Npb24tbnVtPjE5NzE2MDM3PC9hY2Nlc3Npb24tbnVtPjxlbGVj
dHJvbmljLXJlc291cmNlLW51bT4xMC4xMDE2L2ouaGVhbHVuLjIwMDkuMDUuMDQwPC9lbGVjdHJv
bmljLXJlc291cmNlLW51bT48dm9sdW1lPjI4PC92b2x1bWU+PC9yZWNvcmQ+PC9DaXRlPjxDaXRl
PjxBdXRob3I+U3dlZXQ8L0F1dGhvcj48WWVhcj4yMDA3PC9ZZWFyPjxJRFRleHQ+R2FzdHJvZXNv
cGhhZ2VhbCByZWZsdXggaW4gcGF0aWVudHMgd2l0aCBpZGlvcGF0aGljIHB1bG1vbmFyeSBmaWJy
b3NpcyByZWZlcnJlZCBmb3IgbHVuZyB0cmFuc3BsYW50YXRpb248L0lEVGV4dD48cmVjb3JkPjxk
YXRlcz48cHViLWRhdGVzPjxkYXRlPkFwcjwvZGF0ZT48L3B1Yi1kYXRlcz48eWVhcj4yMDA3PC95
ZWFyPjwvZGF0ZXM+PGtleXdvcmRzPjxrZXl3b3JkPkNvbW9yYmlkaXR5PC9rZXl3b3JkPjxrZXl3
b3JkPkZlbWFsZTwva2V5d29yZD48a2V5d29yZD5HYXN0cm9lc29waGFnZWFsIFJlZmx1eDwva2V5
d29yZD48a2V5d29yZD5IdW1hbnM8L2tleXdvcmQ+PGtleXdvcmQ+THVuZyBUcmFuc3BsYW50YXRp
b248L2tleXdvcmQ+PGtleXdvcmQ+TWFsZTwva2V5d29yZD48a2V5d29yZD5NYW5vbWV0cnk8L2tl
eXdvcmQ+PGtleXdvcmQ+TWFzcyBTY3JlZW5pbmc8L2tleXdvcmQ+PGtleXdvcmQ+TWlkZGxlIEFn
ZWQ8L2tleXdvcmQ+PGtleXdvcmQ+UHJldmFsZW5jZTwva2V5d29yZD48a2V5d29yZD5QdWxtb25h
cnkgRmlicm9zaXM8L2tleXdvcmQ+PGtleXdvcmQ+UmV0cm9zcGVjdGl2ZSBTdHVkaWVzPC9rZXl3
b3JkPjwva2V5d29yZHM+PHVybHM+PHJlbGF0ZWQtdXJscz48dXJsPmh0dHA6Ly93d3cubmNiaS5u
bG0ubmloLmdvdi9wdWJtZWQvMTczODI2NTY8L3VybD48L3JlbGF0ZWQtdXJscz48L3VybHM+PGlz
Ym4+MTA5Ny02ODVYPC9pc2JuPjx0aXRsZXM+PHRpdGxlPkdhc3Ryb2Vzb3BoYWdlYWwgcmVmbHV4
IGluIHBhdGllbnRzIHdpdGggaWRpb3BhdGhpYyBwdWxtb25hcnkgZmlicm9zaXMgcmVmZXJyZWQg
Zm9yIGx1bmcgdHJhbnNwbGFudGF0aW9uPC90aXRsZT48c2Vjb25kYXJ5LXRpdGxlPkogVGhvcmFj
IENhcmRpb3Zhc2MgU3VyZzwvc2Vjb25kYXJ5LXRpdGxlPjwvdGl0bGVzPjxwYWdlcz4xMDc4LTg0
PC9wYWdlcz48bnVtYmVyPjQ8L251bWJlcj48Y29udHJpYnV0b3JzPjxhdXRob3JzPjxhdXRob3I+
U3dlZXQsIE0uIFAuPC9hdXRob3I+PGF1dGhvcj5QYXR0aSwgTS4gRy48L2F1dGhvcj48YXV0aG9y
PkxlYXJkLCBMLiBFLjwvYXV0aG9yPjxhdXRob3I+R29sZGVuLCBKLiBBLjwvYXV0aG9yPjxhdXRo
b3I+SGF5cywgUy4gUi48L2F1dGhvcj48YXV0aG9yPkhvb3BlcywgQy48L2F1dGhvcj48YXV0aG9y
PlRoZW9kb3JlLCBQLiBSLjwvYXV0aG9yPjwvYXV0aG9ycz48L2NvbnRyaWJ1dG9ycz48bGFuZ3Vh
Z2U+ZW5nPC9sYW5ndWFnZT48YWRkZWQtZGF0ZSBmb3JtYXQ9InV0YyI+MTQ2Mjg5NDkwNzwvYWRk
ZWQtZGF0ZT48cmVmLXR5cGUgbmFtZT0iSm91cm5hbCBBcnRpY2xlIj4xNzwvcmVmLXR5cGU+PHJl
Yy1udW1iZXI+MTUwPC9yZWMtbnVtYmVyPjxsYXN0LXVwZGF0ZWQtZGF0ZSBmb3JtYXQ9InV0YyI+
MTQ2Mjg5NDkwNzwvbGFzdC11cGRhdGVkLWRhdGU+PGFjY2Vzc2lvbi1udW0+MTczODI2NTY8L2Fj
Y2Vzc2lvbi1udW0+PGVsZWN0cm9uaWMtcmVzb3VyY2UtbnVtPjEwLjEwMTYvai5qdGN2cy4yMDA2
LjA5LjA4NTwvZWxlY3Ryb25pYy1yZXNvdXJjZS1udW0+PHZvbHVtZT4xMzM8L3ZvbHVtZT48L3Jl
Y29yZD48L0NpdGU+PENpdGU+PEF1dGhvcj5EJmFwb3M7T3ZpZGlvPC9BdXRob3I+PFllYXI+MjAw
NTwvWWVhcj48SURUZXh0PlByZXZhbGVuY2Ugb2YgZ2FzdHJvZXNvcGhhZ2VhbCByZWZsdXggaW4g
ZW5kLXN0YWdlIGx1bmcgZGlzZWFzZSBjYW5kaWRhdGVzIGZvciBsdW5nIHRyYW5zcGxhbnQ8L0lE
VGV4dD48cmVjb3JkPjxkYXRlcz48cHViLWRhdGVzPjxkYXRlPk9jdDwvZGF0ZT48L3B1Yi1kYXRl
cz48eWVhcj4yMDA1PC95ZWFyPjwvZGF0ZXM+PGtleXdvcmRzPjxrZXl3b3JkPkFkdWx0PC9rZXl3
b3JkPjxrZXl3b3JkPkFnZWQ8L2tleXdvcmQ+PGtleXdvcmQ+QnJvbmNoaW9saXRpcyBPYmxpdGVy
YW5zPC9rZXl3b3JkPjxrZXl3b3JkPkNhdXNhbGl0eTwva2V5d29yZD48a2V5d29yZD5Db21vcmJp
ZGl0eTwva2V5d29yZD48a2V5d29yZD5Fc29waGFndXM8L2tleXdvcmQ+PGtleXdvcmQ+RmVtYWxl
PC9rZXl3b3JkPjxrZXl3b3JkPkdhc3RyaWMgRW1wdHlpbmc8L2tleXdvcmQ+PGtleXdvcmQ+R2Fz
dHJvZXNvcGhhZ2VhbCBSZWZsdXg8L2tleXdvcmQ+PGtleXdvcmQ+SHVtYW5zPC9rZXl3b3JkPjxr
ZXl3b3JkPkh5ZHJvZ2VuLUlvbiBDb25jZW50cmF0aW9uPC9rZXl3b3JkPjxrZXl3b3JkPkx1bmcg
RGlzZWFzZXM8L2tleXdvcmQ+PGtleXdvcmQ+THVuZyBUcmFuc3BsYW50YXRpb248L2tleXdvcmQ+
PGtleXdvcmQ+TWFsZTwva2V5d29yZD48a2V5d29yZD5NYW5vbWV0cnk8L2tleXdvcmQ+PGtleXdv
cmQ+TWlkZGxlIEFnZWQ8L2tleXdvcmQ+PGtleXdvcmQ+T3JnYW4gU2l6ZTwva2V5d29yZD48a2V5
d29yZD5Qb3N0dXJlPC9rZXl3b3JkPjxrZXl3b3JkPlByZXZhbGVuY2U8L2tleXdvcmQ+PGtleXdv
cmQ+UmlzayBBc3Nlc3NtZW50PC9rZXl3b3JkPjwva2V5d29yZHM+PHVybHM+PHJlbGF0ZWQtdXJs
cz48dXJsPmh0dHA6Ly93d3cubmNiaS5ubG0ubmloLmdvdi9wdWJtZWQvMTYxODE4NDk8L3VybD48
L3JlbGF0ZWQtdXJscz48L3VybHM+PGlzYm4+MTU1Mi02MjU5PC9pc2JuPjx0aXRsZXM+PHRpdGxl
PlByZXZhbGVuY2Ugb2YgZ2FzdHJvZXNvcGhhZ2VhbCByZWZsdXggaW4gZW5kLXN0YWdlIGx1bmcg
ZGlzZWFzZSBjYW5kaWRhdGVzIGZvciBsdW5nIHRyYW5zcGxhbnQ8L3RpdGxlPjxzZWNvbmRhcnkt
dGl0bGU+QW5uIFRob3JhYyBTdXJnPC9zZWNvbmRhcnktdGl0bGU+PC90aXRsZXM+PHBhZ2VzPjEy
NTQtNjA8L3BhZ2VzPjxudW1iZXI+NDwvbnVtYmVyPjxjb250cmlidXRvcnM+PGF1dGhvcnM+PGF1
dGhvcj5EJmFwb3M7T3ZpZGlvLCBGLjwvYXV0aG9yPjxhdXRob3I+U2luZ2VyLCBMLiBHLjwvYXV0
aG9yPjxhdXRob3I+SGFkamlsaWFkaXMsIEQuPC9hdXRob3I+PGF1dGhvcj5QaWVycmUsIEEuPC9h
dXRob3I+PGF1dGhvcj5XYWRkZWxsLCBULiBLLjwvYXV0aG9yPjxhdXRob3I+ZGUgUGVycm90LCBN
LjwvYXV0aG9yPjxhdXRob3I+SHV0Y2hlb24sIE0uPC9hdXRob3I+PGF1dGhvcj5NaWxsZXIsIEwu
PC9hdXRob3I+PGF1dGhvcj5EYXJsaW5nLCBHLjwvYXV0aG9yPjxhdXRob3I+S2VzaGF2amVlLCBT
LjwvYXV0aG9yPjwvYXV0aG9ycz48L2NvbnRyaWJ1dG9ycz48bGFuZ3VhZ2U+ZW5nPC9sYW5ndWFn
ZT48YWRkZWQtZGF0ZSBmb3JtYXQ9InV0YyI+MTQ2MzEwODUxNDwvYWRkZWQtZGF0ZT48cmVmLXR5
cGUgbmFtZT0iSm91cm5hbCBBcnRpY2xlIj4xNzwvcmVmLXR5cGU+PHJlYy1udW1iZXI+MTg4PC9y
ZWMtbnVtYmVyPjxsYXN0LXVwZGF0ZWQtZGF0ZSBmb3JtYXQ9InV0YyI+MTQ2MzEwODUxNDwvbGFz
dC11cGRhdGVkLWRhdGU+PGFjY2Vzc2lvbi1udW0+MTYxODE4NDk8L2FjY2Vzc2lvbi1udW0+PGVs
ZWN0cm9uaWMtcmVzb3VyY2UtbnVtPjEwLjEwMTYvai5hdGhvcmFjc3VyLjIwMDUuMDMuMTA2PC9l
bGVjdHJvbmljLXJlc291cmNlLW51bT48dm9sdW1lPjgwPC92b2x1bWU+PC9yZWNvcmQ+PC9DaXRl
PjxDaXRlPjxBdXRob3I+UmFnaHU8L0F1dGhvcj48WWVhcj4yMDA2PC9ZZWFyPjxJRFRleHQ+SGln
aCBwcmV2YWxlbmNlIG9mIGFibm9ybWFsIGFjaWQgZ2FzdHJvLW9lc29waGFnZWFsIHJlZmx1eCBp
biBpZGlvcGF0aGljIHB1bG1vbmFyeSBmaWJyb3NpczwvSURUZXh0PjxyZWNvcmQ+PGRhdGVzPjxw
dWItZGF0ZXM+PGRhdGU+SmFuPC9kYXRlPjwvcHViLWRhdGVzPjx5ZWFyPjIwMDY8L3llYXI+PC9k
YXRlcz48a2V5d29yZHM+PGtleXdvcmQ+QWR1bHQ8L2tleXdvcmQ+PGtleXdvcmQ+QWdlZDwva2V5
d29yZD48a2V5d29yZD5BZ2VkLCA4MCBhbmQgb3Zlcjwva2V5d29yZD48a2V5d29yZD5DaGktU3F1
YXJlIERpc3RyaWJ1dGlvbjwva2V5d29yZD48a2V5d29yZD5GZW1hbGU8L2tleXdvcmQ+PGtleXdv
cmQ+R2FzdHJpYyBBY2lkaXR5IERldGVybWluYXRpb248L2tleXdvcmQ+PGtleXdvcmQ+R2FzdHJv
ZXNvcGhhZ2VhbCBSZWZsdXg8L2tleXdvcmQ+PGtleXdvcmQ+SHVtYW5zPC9rZXl3b3JkPjxrZXl3
b3JkPkh5ZHJvZ2VuLUlvbiBDb25jZW50cmF0aW9uPC9rZXl3b3JkPjxrZXl3b3JkPkxpbmVhciBN
b2RlbHM8L2tleXdvcmQ+PGtleXdvcmQ+TWFsZTwva2V5d29yZD48a2V5d29yZD5NaWRkbGUgQWdl
ZDwva2V5d29yZD48a2V5d29yZD5Nb25pdG9yaW5nLCBBbWJ1bGF0b3J5PC9rZXl3b3JkPjxrZXl3
b3JkPlByZXZhbGVuY2U8L2tleXdvcmQ+PGtleXdvcmQ+UHJvc3BlY3RpdmUgU3R1ZGllczwva2V5
d29yZD48a2V5d29yZD5Qcm90b24gUHVtcCBJbmhpYml0b3JzPC9rZXl3b3JkPjxrZXl3b3JkPlB1
bG1vbmFyeSBGaWJyb3Npczwva2V5d29yZD48a2V5d29yZD5SZXNwaXJhdG9yeSBGdW5jdGlvbiBU
ZXN0czwva2V5d29yZD48a2V5d29yZD5TdGF0aXN0aWNzLCBOb25wYXJhbWV0cmljPC9rZXl3b3Jk
Pjwva2V5d29yZHM+PHVybHM+PHJlbGF0ZWQtdXJscz48dXJsPmh0dHA6Ly93d3cubmNiaS5ubG0u
bmloLmdvdi9wdWJtZWQvMTYzODc5NDY8L3VybD48L3JlbGF0ZWQtdXJscz48L3VybHM+PGlzYm4+
MDkwMy0xOTM2PC9pc2JuPjx0aXRsZXM+PHRpdGxlPkhpZ2ggcHJldmFsZW5jZSBvZiBhYm5vcm1h
bCBhY2lkIGdhc3Ryby1vZXNvcGhhZ2VhbCByZWZsdXggaW4gaWRpb3BhdGhpYyBwdWxtb25hcnkg
Zmlicm9zaXM8L3RpdGxlPjxzZWNvbmRhcnktdGl0bGU+RXVyIFJlc3BpciBKPC9zZWNvbmRhcnkt
dGl0bGU+PC90aXRsZXM+PHBhZ2VzPjEzNi00MjwvcGFnZXM+PG51bWJlcj4xPC9udW1iZXI+PGNv
bnRyaWJ1dG9ycz48YXV0aG9ycz48YXV0aG9yPlJhZ2h1LCBHLjwvYXV0aG9yPjxhdXRob3I+RnJl
dWRlbmJlcmdlciwgVC4gRC48L2F1dGhvcj48YXV0aG9yPllhbmcsIFMuPC9hdXRob3I+PGF1dGhv
cj5DdXJ0aXMsIEouIFIuPC9hdXRob3I+PGF1dGhvcj5TcGFkYSwgQy48L2F1dGhvcj48YXV0aG9y
PkhheWVzLCBKLjwvYXV0aG9yPjxhdXRob3I+U2lsbGVyeSwgSi4gSy48L2F1dGhvcj48YXV0aG9y
PlBvcGUsIEMuIEUuPC9hdXRob3I+PGF1dGhvcj5QZWxsZWdyaW5pLCBDLiBBLjwvYXV0aG9yPjwv
YXV0aG9ycz48L2NvbnRyaWJ1dG9ycz48bGFuZ3VhZ2U+ZW5nPC9sYW5ndWFnZT48YWRkZWQtZGF0
ZSBmb3JtYXQ9InV0YyI+MTQ2Mjg5NDc0NzwvYWRkZWQtZGF0ZT48cmVmLXR5cGUgbmFtZT0iSm91
cm5hbCBBcnRpY2xlIj4xNzwvcmVmLXR5cGU+PHJlYy1udW1iZXI+MTQ2PC9yZWMtbnVtYmVyPjxs
YXN0LXVwZGF0ZWQtZGF0ZSBmb3JtYXQ9InV0YyI+MTQ2Mjg5NDc0NzwvbGFzdC11cGRhdGVkLWRh
dGU+PGFjY2Vzc2lvbi1udW0+MTYzODc5NDY8L2FjY2Vzc2lvbi1udW0+PGVsZWN0cm9uaWMtcmVz
b3VyY2UtbnVtPjEwLjExODMvMDkwMzE5MzYuMDYuMDAwMzcwMDU8L2VsZWN0cm9uaWMtcmVzb3Vy
Y2UtbnVtPjx2b2x1bWU+Mjc8L3ZvbHVtZT48L3JlY29yZD48L0NpdGU+PENpdGU+PEF1dGhvcj5T
d2VldDwvQXV0aG9yPjxZZWFyPjIwMDY8L1llYXI+PElEVGV4dD5UaGUgcHJldmFsZW5jZSBvZiBk
aXN0YWwgYW5kIHByb3hpbWFsIGdhc3Ryb2Vzb3BoYWdlYWwgcmVmbHV4IGluIHBhdGllbnRzIGF3
YWl0aW5nIGx1bmcgdHJhbnNwbGFudGF0aW9uPC9JRFRleHQ+PHJlY29yZD48ZGF0ZXM+PHB1Yi1k
YXRlcz48ZGF0ZT5PY3Q8L2RhdGU+PC9wdWItZGF0ZXM+PHllYXI+MjAwNjwveWVhcj48L2RhdGVz
PjxrZXl3b3Jkcz48a2V5d29yZD5BZHVsdDwva2V5d29yZD48a2V5d29yZD5BZ2VkPC9rZXl3b3Jk
PjxrZXl3b3JkPkZlbWFsZTwva2V5d29yZD48a2V5d29yZD5HYXN0cm9lc29waGFnZWFsIFJlZmx1
eDwva2V5d29yZD48a2V5d29yZD5IdW1hbnM8L2tleXdvcmQ+PGtleXdvcmQ+THVuZyBEaXNlYXNl
czwva2V5d29yZD48a2V5d29yZD5MdW5nIFRyYW5zcGxhbnRhdGlvbjwva2V5d29yZD48a2V5d29y
ZD5NYWxlPC9rZXl3b3JkPjxrZXl3b3JkPk1pZGRsZSBBZ2VkPC9rZXl3b3JkPjxrZXl3b3JkPlBy
ZXZhbGVuY2U8L2tleXdvcmQ+PGtleXdvcmQ+V2FpdGluZyBMaXN0czwva2V5d29yZD48L2tleXdv
cmRzPjx1cmxzPjxyZWxhdGVkLXVybHM+PHVybD5odHRwOi8vd3d3Lm5jYmkubmxtLm5paC5nb3Yv
cHVibWVkLzE2OTk4MzU3PC91cmw+PC9yZWxhdGVkLXVybHM+PC91cmxzPjxpc2JuPjAwMDMtNDkz
MjwvaXNibj48Y3VzdG9tMj5QTUMxODU2NTY0PC9jdXN0b20yPjx0aXRsZXM+PHRpdGxlPlRoZSBw
cmV2YWxlbmNlIG9mIGRpc3RhbCBhbmQgcHJveGltYWwgZ2FzdHJvZXNvcGhhZ2VhbCByZWZsdXgg
aW4gcGF0aWVudHMgYXdhaXRpbmcgbHVuZyB0cmFuc3BsYW50YXRpb248L3RpdGxlPjxzZWNvbmRh
cnktdGl0bGU+QW5uIFN1cmc8L3NlY29uZGFyeS10aXRsZT48L3RpdGxlcz48cGFnZXM+NDkxLTc8
L3BhZ2VzPjxudW1iZXI+NDwvbnVtYmVyPjxjb250cmlidXRvcnM+PGF1dGhvcnM+PGF1dGhvcj5T
d2VldCwgTS4gUC48L2F1dGhvcj48YXV0aG9yPkhlcmJlbGxhLCBGLiBBLjwvYXV0aG9yPjxhdXRo
b3I+TGVhcmQsIEwuPC9hdXRob3I+PGF1dGhvcj5Ib29wZXMsIEMuPC9hdXRob3I+PGF1dGhvcj5H
b2xkZW4sIEouPC9hdXRob3I+PGF1dGhvcj5IYXlzLCBTLjwvYXV0aG9yPjxhdXRob3I+UGF0dGks
IE0uIEcuPC9hdXRob3I+PC9hdXRob3JzPjwvY29udHJpYnV0b3JzPjxsYW5ndWFnZT5lbmc8L2xh
bmd1YWdlPjxhZGRlZC1kYXRlIGZvcm1hdD0idXRjIj4xNDYzMTY5MDQ1PC9hZGRlZC1kYXRlPjxy
ZWYtdHlwZSBuYW1lPSJKb3VybmFsIEFydGljbGUiPjE3PC9yZWYtdHlwZT48cmVjLW51bWJlcj4y
MDc8L3JlYy1udW1iZXI+PGxhc3QtdXBkYXRlZC1kYXRlIGZvcm1hdD0idXRjIj4xNDYzMTY5MDQ1
PC9sYXN0LXVwZGF0ZWQtZGF0ZT48YWNjZXNzaW9uLW51bT4xNjk5ODM1NzwvYWNjZXNzaW9uLW51
bT48ZWxlY3Ryb25pYy1yZXNvdXJjZS1udW0+MTAuMTA5Ny8wMS5zbGEuMDAwMDIzNzc1Ny40OTY4
Ny4wMzwvZWxlY3Ryb25pYy1yZXNvdXJjZS1udW0+PHZvbHVtZT4yNDQ8L3ZvbHVtZT48L3JlY29y
ZD48L0NpdGU+PENpdGU+PEF1dGhvcj5QYXR0aTwvQXV0aG9yPjxZZWFyPjE5OTM8L1llYXI+PElE
VGV4dD5DbGluaWNhbCBhbmQgZnVuY3Rpb25hbCBjaGFyYWN0ZXJpemF0aW9uIG9mIGhpZ2ggZ2Fz
dHJvZXNvcGhhZ2VhbCByZWZsdXg8L0lEVGV4dD48cmVjb3JkPjxkYXRlcz48cHViLWRhdGVzPjxk
YXRlPkphbjwvZGF0ZT48L3B1Yi1kYXRlcz48eWVhcj4xOTkzPC95ZWFyPjwvZGF0ZXM+PGtleXdv
cmRzPjxrZXl3b3JkPkVzb3BoYWdpdGlzLCBQZXB0aWM8L2tleXdvcmQ+PGtleXdvcmQ+RXNvcGhh
Z29nYXN0cmljIEp1bmN0aW9uPC9rZXl3b3JkPjxrZXl3b3JkPkVzb3BoYWd1czwva2V5d29yZD48
a2V5d29yZD5GZW1hbGU8L2tleXdvcmQ+PGtleXdvcmQ+R2FzdHJvZXNvcGhhZ2VhbCBSZWZsdXg8
L2tleXdvcmQ+PGtleXdvcmQ+SHVtYW5zPC9rZXl3b3JkPjxrZXl3b3JkPkh5ZHJvZ2VuLUlvbiBD
b25jZW50cmF0aW9uPC9rZXl3b3JkPjxrZXl3b3JkPk1hbGU8L2tleXdvcmQ+PGtleXdvcmQ+TWFu
b21ldHJ5PC9rZXl3b3JkPjxrZXl3b3JkPk1pZGRsZSBBZ2VkPC9rZXl3b3JkPjxrZXl3b3JkPlBl
cmlzdGFsc2lzPC9rZXl3b3JkPjxrZXl3b3JkPlByb3NwZWN0aXZlIFN0dWRpZXM8L2tleXdvcmQ+
PGtleXdvcmQ+UmlzayBGYWN0b3JzPC9rZXl3b3JkPjxrZXl3b3JkPlRpbWUgRmFjdG9yczwva2V5
d29yZD48L2tleXdvcmRzPjx1cmxzPjxyZWxhdGVkLXVybHM+PHVybD5odHRwOi8vd3d3Lm5jYmku
bmxtLm5paC5nb3YvcHVibWVkLzg0MTg2OTM8L3VybD48L3JlbGF0ZWQtdXJscz48L3VybHM+PGlz
Ym4+MDAwMi05NjEwPC9pc2JuPjx0aXRsZXM+PHRpdGxlPkNsaW5pY2FsIGFuZCBmdW5jdGlvbmFs
IGNoYXJhY3Rlcml6YXRpb24gb2YgaGlnaCBnYXN0cm9lc29waGFnZWFsIHJlZmx1eDwvdGl0bGU+
PHNlY29uZGFyeS10aXRsZT5BbSBKIFN1cmc8L3NlY29uZGFyeS10aXRsZT48L3RpdGxlcz48cGFn
ZXM+MTYzLTY7IGRpc2N1c3Npb24gMTY2LTg8L3BhZ2VzPjxudW1iZXI+MTwvbnVtYmVyPjxjb250
cmlidXRvcnM+PGF1dGhvcnM+PGF1dGhvcj5QYXR0aSwgTS4gRy48L2F1dGhvcj48YXV0aG9yPkRl
YmFzLCBILiBULjwvYXV0aG9yPjxhdXRob3I+UGVsbGVncmluaSwgQy4gQS48L2F1dGhvcj48L2F1
dGhvcnM+PC9jb250cmlidXRvcnM+PGxhbmd1YWdlPmVuZzwvbGFuZ3VhZ2U+PGFkZGVkLWRhdGUg
Zm9ybWF0PSJ1dGMiPjE0NjMxMDgyNzA8L2FkZGVkLWRhdGU+PHJlZi10eXBlIG5hbWU9IkpvdXJu
YWwgQXJ0aWNsZSI+MTc8L3JlZi10eXBlPjxyZWMtbnVtYmVyPjE4NTwvcmVjLW51bWJlcj48bGFz
dC11cGRhdGVkLWRhdGUgZm9ybWF0PSJ1dGMiPjE0NjMxMDgyNzA8L2xhc3QtdXBkYXRlZC1kYXRl
PjxhY2Nlc3Npb24tbnVtPjg0MTg2OTM8L2FjY2Vzc2lvbi1udW0+PHZvbHVtZT4xNjU8L3ZvbHVt
ZT48L3JlY29yZD48L0NpdGU+PENpdGU+PEF1dGhvcj5PZWxzY2hsYWdlcjwvQXV0aG9yPjxZZWFy
PjIwMDU8L1llYXI+PElEVGV4dD5UeXBpY2FsIEdFUkQgc3ltcHRvbXMgYW5kIGVzb3BoYWdlYWwg
cEggbW9uaXRvcmluZyBhcmUgbm90IGVub3VnaCB0byBkaWFnbm9zZSBwaGFyeW5nZWFsIHJlZmx1
eDwvSURUZXh0PjxyZWNvcmQ+PGRhdGVzPjxwdWItZGF0ZXM+PGRhdGU+U2VwPC9kYXRlPjwvcHVi
LWRhdGVzPjx5ZWFyPjIwMDU8L3llYXI+PC9kYXRlcz48a2V5d29yZHM+PGtleXdvcmQ+RGlhZ25v
c3RpYyBUZWNobmlxdWVzLCBEaWdlc3RpdmUgU3lzdGVtPC9rZXl3b3JkPjxrZXl3b3JkPkVzb3Bo
YWd1czwva2V5d29yZD48a2V5d29yZD5HYXN0cm9lc29waGFnZWFsIFJlZmx1eDwva2V5d29yZD48
a2V5d29yZD5IdW1hbnM8L2tleXdvcmQ+PGtleXdvcmQ+SHlkcm9nZW4tSW9uIENvbmNlbnRyYXRp
b248L2tleXdvcmQ+PGtleXdvcmQ+TWFub21ldHJ5PC9rZXl3b3JkPjxrZXl3b3JkPk1vbml0b3Jp
bmcsIFBoeXNpb2xvZ2ljPC9rZXl3b3JkPjxrZXl3b3JkPlBoYXJ5bmdlYWwgRGlzZWFzZXM8L2tl
eXdvcmQ+PGtleXdvcmQ+UGhhcnlueDwva2V5d29yZD48L2tleXdvcmRzPjx1cmxzPjxyZWxhdGVk
LXVybHM+PHVybD5odHRwOi8vd3d3Lm5jYmkubmxtLm5paC5nb3YvcHVibWVkLzE2MTE1NDkzPC91
cmw+PC9yZWxhdGVkLXVybHM+PC91cmxzPjxpc2JuPjAwMjItNDgwNDwvaXNibj48dGl0bGVzPjx0
aXRsZT5UeXBpY2FsIEdFUkQgc3ltcHRvbXMgYW5kIGVzb3BoYWdlYWwgcEggbW9uaXRvcmluZyBh
cmUgbm90IGVub3VnaCB0byBkaWFnbm9zZSBwaGFyeW5nZWFsIHJlZmx1eDwvdGl0bGU+PHNlY29u
ZGFyeS10aXRsZT5KIFN1cmcgUmVzPC9zZWNvbmRhcnktdGl0bGU+PC90aXRsZXM+PHBhZ2VzPjU1
LTYwPC9wYWdlcz48bnVtYmVyPjE8L251bWJlcj48Y29udHJpYnV0b3JzPjxhdXRob3JzPjxhdXRo
b3I+T2Vsc2NobGFnZXIsIEIuIEsuPC9hdXRob3I+PGF1dGhvcj5DaGFuZywgTC48L2F1dGhvcj48
YXV0aG9yPlBvcGUsIEMuIEUuPC9hdXRob3I+PGF1dGhvcj5QZWxsZWdyaW5pLCBDLiBBLjwvYXV0
aG9yPjwvYXV0aG9ycz48L2NvbnRyaWJ1dG9ycz48bGFuZ3VhZ2U+ZW5nPC9sYW5ndWFnZT48YWRk
ZWQtZGF0ZSBmb3JtYXQ9InV0YyI+MTQ2MzEwODI5NjwvYWRkZWQtZGF0ZT48cmVmLXR5cGUgbmFt
ZT0iSm91cm5hbCBBcnRpY2xlIj4xNzwvcmVmLXR5cGU+PHJlYy1udW1iZXI+MTg2PC9yZWMtbnVt
YmVyPjxsYXN0LXVwZGF0ZWQtZGF0ZSBmb3JtYXQ9InV0YyI+MTQ2MzEwODI5NjwvbGFzdC11cGRh
dGVkLWRhdGU+PGFjY2Vzc2lvbi1udW0+MTYxMTU0OTM8L2FjY2Vzc2lvbi1udW0+PGVsZWN0cm9u
aWMtcmVzb3VyY2UtbnVtPjEwLjEwMTYvai5qc3MuMjAwNS4wMi4wMjE8L2VsZWN0cm9uaWMtcmVz
b3VyY2UtbnVtPjx2b2x1bWU+MTI4PC92b2x1bWU+PC9yZWNvcmQ+PC9DaXRlPjxDaXRlPjxBdXRo
b3I+VG9tb25hZ2E8L0F1dGhvcj48WWVhcj4yMDAyPC9ZZWFyPjxJRFRleHQ+U3ltcHRvbSBwcmVk
aWN0YWJpbGl0eSBvZiByZWZsdXgtaW5kdWNlZCByZXNwaXJhdG9yeSBkaXNlYXNlPC9JRFRleHQ+
PHJlY29yZD48ZGF0ZXM+PHB1Yi1kYXRlcz48ZGF0ZT5KYW48L2RhdGU+PC9wdWItZGF0ZXM+PHll
YXI+MjAwMjwveWVhcj48L2RhdGVzPjxrZXl3b3Jkcz48a2V5d29yZD5BZG9sZXNjZW50PC9rZXl3
b3JkPjxrZXl3b3JkPkFkdWx0PC9rZXl3b3JkPjxrZXl3b3JkPkFnZWQ8L2tleXdvcmQ+PGtleXdv
cmQ+QWdlZCwgODAgYW5kIG92ZXI8L2tleXdvcmQ+PGtleXdvcmQ+Q291Z2g8L2tleXdvcmQ+PGtl
eXdvcmQ+RXNvcGhhZ29nYXN0cmljIEp1bmN0aW9uPC9rZXl3b3JkPjxrZXl3b3JkPkZlbWFsZTwv
a2V5d29yZD48a2V5d29yZD5HYXN0cm9lc29waGFnZWFsIFJlZmx1eDwva2V5d29yZD48a2V5d29y
ZD5IdW1hbnM8L2tleXdvcmQ+PGtleXdvcmQ+SHlkcm9nZW4tSW9uIENvbmNlbnRyYXRpb248L2tl
eXdvcmQ+PGtleXdvcmQ+TWFsZTwva2V5d29yZD48a2V5d29yZD5NYW5vbWV0cnk8L2tleXdvcmQ+
PGtleXdvcmQ+TWlkZGxlIEFnZWQ8L2tleXdvcmQ+PGtleXdvcmQ+TW9uaXRvcmluZywgUGh5c2lv
bG9naWM8L2tleXdvcmQ+PGtleXdvcmQ+UG9zdHVyZTwva2V5d29yZD48a2V5d29yZD5SZXNwaXJh
dG9yeSBUcmFjdCBEaXNlYXNlczwva2V5d29yZD48L2tleXdvcmRzPjx1cmxzPjxyZWxhdGVkLXVy
bHM+PHVybD5odHRwOi8vd3d3Lm5jYmkubmxtLm5paC5nb3YvcHVibWVkLzExODM3NzM5PC91cmw+
PC9yZWxhdGVkLXVybHM+PC91cmxzPjxpc2JuPjAxNjMtMjExNjwvaXNibj48dGl0bGVzPjx0aXRs
ZT5TeW1wdG9tIHByZWRpY3RhYmlsaXR5IG9mIHJlZmx1eC1pbmR1Y2VkIHJlc3BpcmF0b3J5IGRp
c2Vhc2U8L3RpdGxlPjxzZWNvbmRhcnktdGl0bGU+RGlnIERpcyBTY2k8L3NlY29uZGFyeS10aXRs
ZT48L3RpdGxlcz48cGFnZXM+OS0xNDwvcGFnZXM+PG51bWJlcj4xPC9udW1iZXI+PGNvbnRyaWJ1
dG9ycz48YXV0aG9ycz48YXV0aG9yPlRvbW9uYWdhLCBULjwvYXV0aG9yPjxhdXRob3I+QXdhZCwg
Wi4gVC48L2F1dGhvcj48YXV0aG9yPkZpbGlwaSwgQy4gSi48L2F1dGhvcj48YXV0aG9yPkhpbmRl
ciwgUi4gQS48L2F1dGhvcj48YXV0aG9yPlNlbGltYSwgTS48L2F1dGhvcj48YXV0aG9yPlRlcmNl
cm8sIEYuPC9hdXRob3I+PGF1dGhvcj5NYXJzaCwgUi4gRS48L2F1dGhvcj48YXV0aG9yPlNoaWlu
bywgWS48L2F1dGhvcj48YXV0aG9yPldlbGNoLCBSLjwvYXV0aG9yPjwvYXV0aG9ycz48L2NvbnRy
aWJ1dG9ycz48bGFuZ3VhZ2U+ZW5nPC9sYW5ndWFnZT48YWRkZWQtZGF0ZSBmb3JtYXQ9InV0YyI+
MTQ2MzEwODMyNTwvYWRkZWQtZGF0ZT48cmVmLXR5cGUgbmFtZT0iSm91cm5hbCBBcnRpY2xlIj4x
NzwvcmVmLXR5cGU+PHJlYy1udW1iZXI+MTg3PC9yZWMtbnVtYmVyPjxsYXN0LXVwZGF0ZWQtZGF0
ZSBmb3JtYXQ9InV0YyI+MTQ2MzEwODMyNTwvbGFzdC11cGRhdGVkLWRhdGU+PGFjY2Vzc2lvbi1u
dW0+MTE4Mzc3Mzk8L2FjY2Vzc2lvbi1udW0+PHZvbHVtZT40Nzwvdm9sdW1lPjwvcmVjb3JkPjwv
Q2l0ZT48Q2l0ZT48QXV0aG9yPktvdWZtYW48L0F1dGhvcj48WWVhcj4xOTkxPC9ZZWFyPjxJRFRl
eHQ+VGhlIG90b2xhcnluZ29sb2dpYyBtYW5pZmVzdGF0aW9ucyBvZiBnYXN0cm9lc29waGFnZWFs
IHJlZmx1eCBkaXNlYXNlIChHRVJEKTogYSBjbGluaWNhbCBpbnZlc3RpZ2F0aW9uIG9mIDIyNSBw
YXRpZW50cyB1c2luZyBhbWJ1bGF0b3J5IDI0LWhvdXIgcEggbW9uaXRvcmluZyBhbmQgYW4gZXhw
ZXJpbWVudGFsIGludmVzdGlnYXRpb24gb2YgdGhlIHJvbGUgb2YgYWNpZCBhbmQgcGVwc2luIGlu
IHRoZSBkZXZlbG9wbWVudCBvZiBsYXJ5bmdlYWwgaW5qdXJ5PC9JRFRleHQ+PHJlY29yZD48ZGF0
ZXM+PHB1Yi1kYXRlcz48ZGF0ZT5BcHI8L2RhdGU+PC9wdWItZGF0ZXM+PHllYXI+MTk5MTwveWVh
cj48L2RhdGVzPjxrZXl3b3Jkcz48a2V5d29yZD5BZHVsdDwva2V5d29yZD48a2V5d29yZD5BZ2Vk
PC9rZXl3b3JkPjxrZXl3b3JkPkFuaW1hbHM8L2tleXdvcmQ+PGtleXdvcmQ+RGVnbHV0aXRpb248
L2tleXdvcmQ+PGtleXdvcmQ+RXNvcGhhZ29nYXN0cmljIEp1bmN0aW9uPC9rZXl3b3JkPjxrZXl3
b3JkPkZlbWFsZTwva2V5d29yZD48a2V5d29yZD5HYXN0cmljIEVtcHR5aW5nPC9rZXl3b3JkPjxr
ZXl3b3JkPkdhc3Ryb2Vzb3BoYWdlYWwgUmVmbHV4PC9rZXl3b3JkPjxrZXl3b3JkPkdhc3Ryb2lu
dGVzdGluYWwgTW90aWxpdHk8L2tleXdvcmQ+PGtleXdvcmQ+SHVtYW5zPC9rZXl3b3JkPjxrZXl3
b3JkPkh5ZHJvZ2VuLUlvbiBDb25jZW50cmF0aW9uPC9rZXl3b3JkPjxrZXl3b3JkPkluZmFudDwv
a2V5d29yZD48a2V5d29yZD5MYXJ5bmdlYWwgRGlzZWFzZXM8L2tleXdvcmQ+PGtleXdvcmQ+TGFy
eW5nZWFsIE5lb3BsYXNtczwva2V5d29yZD48a2V5d29yZD5MYXJ5bmdvc2NvcHk8L2tleXdvcmQ+
PGtleXdvcmQ+TWFsZTwva2V5d29yZD48a2V5d29yZD5NaWRkbGUgQWdlZDwva2V5d29yZD48a2V5
d29yZD5Nb25pdG9yaW5nLCBQaHlzaW9sb2dpYzwva2V5d29yZD48a2V5d29yZD5QZXJpc3RhbHNp
czwva2V5d29yZD48L2tleXdvcmRzPjx1cmxzPjxyZWxhdGVkLXVybHM+PHVybD5odHRwOi8vd3d3
Lm5jYmkubmxtLm5paC5nb3YvcHVibWVkLzE4OTU4NjQ8L3VybD48L3JlbGF0ZWQtdXJscz48L3Vy
bHM+PGlzYm4+MDAyMy04NTJYPC9pc2JuPjx0aXRsZXM+PHRpdGxlPlRoZSBvdG9sYXJ5bmdvbG9n
aWMgbWFuaWZlc3RhdGlvbnMgb2YgZ2FzdHJvZXNvcGhhZ2VhbCByZWZsdXggZGlzZWFzZSAoR0VS
RCk6IGEgY2xpbmljYWwgaW52ZXN0aWdhdGlvbiBvZiAyMjUgcGF0aWVudHMgdXNpbmcgYW1idWxh
dG9yeSAyNC1ob3VyIHBIIG1vbml0b3JpbmcgYW5kIGFuIGV4cGVyaW1lbnRhbCBpbnZlc3RpZ2F0
aW9uIG9mIHRoZSByb2xlIG9mIGFjaWQgYW5kIHBlcHNpbiBpbiB0aGUgZGV2ZWxvcG1lbnQgb2Yg
bGFyeW5nZWFsIGluanVyeTwvdGl0bGU+PHNlY29uZGFyeS10aXRsZT5MYXJ5bmdvc2NvcGU8L3Nl
Y29uZGFyeS10aXRsZT48L3RpdGxlcz48cGFnZXM+MS03ODwvcGFnZXM+PG51bWJlcj40IFB0IDIg
U3VwcGwgNTM8L251bWJlcj48Y29udHJpYnV0b3JzPjxhdXRob3JzPjxhdXRob3I+S291Zm1hbiwg
Si4gQS48L2F1dGhvcj48L2F1dGhvcnM+PC9jb250cmlidXRvcnM+PGxhbmd1YWdlPmVuZzwvbGFu
Z3VhZ2U+PGFkZGVkLWRhdGUgZm9ybWF0PSJ1dGMiPjE0NjMxNjkxNDI8L2FkZGVkLWRhdGU+PHJl
Zi10eXBlIG5hbWU9IkpvdXJuYWwgQXJ0aWNsZSI+MTc8L3JlZi10eXBlPjxyZWMtbnVtYmVyPjIw
OTwvcmVjLW51bWJlcj48bGFzdC11cGRhdGVkLWRhdGUgZm9ybWF0PSJ1dGMiPjE0NjMxNjkxNDI8
L2xhc3QtdXBkYXRlZC1kYXRlPjxhY2Nlc3Npb24tbnVtPjE4OTU4NjQ8L2FjY2Vzc2lvbi1udW0+
PHZvbHVtZT4xMDE8L3ZvbHVtZT48L3JlY29yZD48L0NpdGU+PENpdGU+PEF1dGhvcj5Jcndpbjwv
QXV0aG9yPjxZZWFyPjIwMDY8L1llYXI+PElEVGV4dD5DaHJvbmljIGNvdWdoIGR1ZSB0byBnYXN0
cm9lc29waGFnZWFsIHJlZmx1eCBkaXNlYXNlOiBBQ0NQIGV2aWRlbmNlLWJhc2VkIGNsaW5pY2Fs
IHByYWN0aWNlIGd1aWRlbGluZXM8L0lEVGV4dD48cmVjb3JkPjxkYXRlcz48cHViLWRhdGVzPjxk
YXRlPkphbjwvZGF0ZT48L3B1Yi1kYXRlcz48eWVhcj4yMDA2PC95ZWFyPjwvZGF0ZXM+PGtleXdv
cmRzPjxrZXl3b3JkPkNocm9uaWMgRGlzZWFzZTwva2V5d29yZD48a2V5d29yZD5Db3VnaDwva2V5
d29yZD48a2V5d29yZD5HYXN0cm9lc29waGFnZWFsIFJlZmx1eDwva2V5d29yZD48a2V5d29yZD5I
dW1hbnM8L2tleXdvcmQ+PGtleXdvcmQ+UHJhY3RpY2UgR3VpZGVsaW5lcyBhcyBUb3BpYzwva2V5
d29yZD48L2tleXdvcmRzPjx1cmxzPjxyZWxhdGVkLXVybHM+PHVybD5odHRwOi8vd3d3Lm5jYmku
bmxtLm5paC5nb3YvcHVibWVkLzE2NDI4Njk3PC91cmw+PC9yZWxhdGVkLXVybHM+PC91cmxzPjxp
c2JuPjAwMTItMzY5MjwvaXNibj48dGl0bGVzPjx0aXRsZT5DaHJvbmljIGNvdWdoIGR1ZSB0byBn
YXN0cm9lc29waGFnZWFsIHJlZmx1eCBkaXNlYXNlOiBBQ0NQIGV2aWRlbmNlLWJhc2VkIGNsaW5p
Y2FsIHByYWN0aWNlIGd1aWRlbGluZXM8L3RpdGxlPjxzZWNvbmRhcnktdGl0bGU+Q2hlc3Q8L3Nl
Y29uZGFyeS10aXRsZT48L3RpdGxlcz48cGFnZXM+ODBTLTk0UzwvcGFnZXM+PG51bWJlcj4xIFN1
cHBsPC9udW1iZXI+PGNvbnRyaWJ1dG9ycz48YXV0aG9ycz48YXV0aG9yPklyd2luLCBSLiBTLjwv
YXV0aG9yPjwvYXV0aG9ycz48L2NvbnRyaWJ1dG9ycz48bGFuZ3VhZ2U+ZW5nPC9sYW5ndWFnZT48
YWRkZWQtZGF0ZSBmb3JtYXQ9InV0YyI+MTQ2MzE2OTE5MzwvYWRkZWQtZGF0ZT48cmVmLXR5cGUg
bmFtZT0iSm91cm5hbCBBcnRpY2xlIj4xNzwvcmVmLXR5cGU+PHJlYy1udW1iZXI+MjEwPC9yZWMt
bnVtYmVyPjxsYXN0LXVwZGF0ZWQtZGF0ZSBmb3JtYXQ9InV0YyI+MTQ2MzE2OTE5MzwvbGFzdC11
cGRhdGVkLWRhdGU+PGFjY2Vzc2lvbi1udW0+MTY0Mjg2OTc8L2FjY2Vzc2lvbi1udW0+PGVsZWN0
cm9uaWMtcmVzb3VyY2UtbnVtPjEwLjEzNzgvY2hlc3QuMTI5LjFfc3VwcGwuODBTPC9lbGVjdHJv
bmljLXJlc291cmNlLW51bT48dm9sdW1lPjEyOTwvdm9sdW1lPjwvcmVjb3JkPjwvQ2l0ZT48L0Vu
ZE5vdGU+AG==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iwyOSw0Nyw0OS01MSw4OC05
Mjwvc3R5bGU+PC9EaXNwbGF5VGV4dD48cmVjb3JkPjxkYXRlcz48cHViLWRhdGVzPjxkYXRlPlNl
cDwvZGF0ZT48L3B1Yi1kYXRlcz48eWVhcj4yMDExPC95ZWFyPjwvZGF0ZXM+PGtleXdvcmRzPjxr
ZXl3b3JkPkFkdWx0PC9rZXl3b3JkPjxrZXl3b3JkPkFnZWQ8L2tleXdvcmQ+PGtleXdvcmQ+QnJv
bmNoaW9saXRpcyBPYmxpdGVyYW5zPC9rZXl3b3JkPjxrZXl3b3JkPkNvbW9yYmlkaXR5PC9rZXl3
b3JkPjxrZXl3b3JkPkN5c3RpYyBGaWJyb3Npczwva2V5d29yZD48a2V5d29yZD5GZW1hbGU8L2tl
eXdvcmQ+PGtleXdvcmQ+Rm9yY2VkIEV4cGlyYXRvcnkgVm9sdW1lPC9rZXl3b3JkPjxrZXl3b3Jk
Pkdhc3Ryb2Vzb3BoYWdlYWwgUmVmbHV4PC9rZXl3b3JkPjxrZXl3b3JkPkh1bWFuczwva2V5d29y
ZD48a2V5d29yZD5MdW5nIERpc2Vhc2VzPC9rZXl3b3JkPjxrZXl3b3JkPkx1bmcgVHJhbnNwbGFu
dGF0aW9uPC9rZXl3b3JkPjxrZXl3b3JkPk1pZGRsZSBBZ2VkPC9rZXl3b3JkPjxrZXl3b3JkPlB1
bG1vbmFyeSBEaXNlYXNlLCBDaHJvbmljIE9ic3RydWN0aXZlPC9rZXl3b3JkPjxrZXl3b3JkPlB1
bG1vbmFyeSBGaWJyb3Npczwva2V5d29yZD48a2V5d29yZD5SZXNwaXJhdG9yeSBGdW5jdGlvbiBU
ZXN0czwva2V5d29yZD48a2V5d29yZD5SZXRyb3NwZWN0aXZlIFN0dWRpZXM8L2tleXdvcmQ+PGtl
eXdvcmQ+U2NsZXJvZGVybWEsIFN5c3RlbWljPC9rZXl3b3JkPjwva2V5d29yZHM+PHVybHM+PHJl
bGF0ZWQtdXJscz48dXJsPmh0dHA6Ly93d3cubmNiaS5ubG0ubmloLmdvdi9wdWJtZWQvMjE5MzEw
MDE8L3VybD48L3JlbGF0ZWQtdXJscz48L3VybHM+PGlzYm4+MTUzOC0zNjQ0PC9pc2JuPjx0aXRs
ZXM+PHRpdGxlPkFudGlyZWZsdXggc3VyZ2VyeSBwcmVzZXJ2ZXMgbHVuZyBmdW5jdGlvbiBpbiBw
YXRpZW50cyB3aXRoIGdhc3Ryb2Vzb3BoYWdlYWwgcmVmbHV4IGRpc2Vhc2UgYW5kIGVuZC1zdGFn
ZSBsdW5nIGRpc2Vhc2UgYmVmb3JlIGFuZCBhZnRlciBsdW5nIHRyYW5zcGxhbnRhdGlvbjwvdGl0
bGU+PHNlY29uZGFyeS10aXRsZT5BcmNoIFN1cmc8L3NlY29uZGFyeS10aXRsZT48L3RpdGxlcz48
cGFnZXM+MTA0MS03PC9wYWdlcz48bnVtYmVyPjk8L251bWJlcj48Y29udHJpYnV0b3JzPjxhdXRo
b3JzPjxhdXRob3I+SG9wcG8sIFQuPC9hdXRob3I+PGF1dGhvcj5KYXJpZG8sIFYuPC9hdXRob3I+
PGF1dGhvcj5QZW5uYXRodXIsIEEuPC9hdXRob3I+PGF1dGhvcj5Nb3JyZWxsLCBNLjwvYXV0aG9y
PjxhdXRob3I+Q3Jlc3BvLCBNLjwvYXV0aG9yPjxhdXRob3I+U2hpZ2VtdXJhLCBOLjwvYXV0aG9y
PjxhdXRob3I+QmVybXVkZXosIEMuPC9hdXRob3I+PGF1dGhvcj5IdW50ZXIsIEouIEcuPC9hdXRo
b3I+PGF1dGhvcj5Ub3lvZGEsIFkuPC9hdXRob3I+PGF1dGhvcj5QaWxld3NraSwgSi48L2F1dGhv
cj48YXV0aG9yPkx1a2V0aWNoLCBKLiBELjwvYXV0aG9yPjxhdXRob3I+Sm9iZSwgQi4gQS48L2F1
dGhvcj48L2F1dGhvcnM+PC9jb250cmlidXRvcnM+PGxhbmd1YWdlPmVuZzwvbGFuZ3VhZ2U+PGFk
ZGVkLWRhdGUgZm9ybWF0PSJ1dGMiPjE0NjI4OTA0NTc8L2FkZGVkLWRhdGU+PHJlZi10eXBlIG5h
bWU9IkpvdXJuYWwgQXJ0aWNsZSI+MTc8L3JlZi10eXBlPjxyZWMtbnVtYmVyPjEwNjwvcmVjLW51
bWJlcj48bGFzdC11cGRhdGVkLWRhdGUgZm9ybWF0PSJ1dGMiPjE0NjI4OTA0NTc8L2xhc3QtdXBk
YXRlZC1kYXRlPjxhY2Nlc3Npb24tbnVtPjIxOTMxMDAxPC9hY2Nlc3Npb24tbnVtPjxlbGVjdHJv
bmljLXJlc291cmNlLW51bT4xMC4xMDAxL2FyY2hzdXJnLjIwMTEuMjE2PC9lbGVjdHJvbmljLXJl
c291cmNlLW51bT48dm9sdW1lPjE0Njwvdm9sdW1lPjwvcmVjb3JkPjwvQ2l0ZT48Q2l0ZT48QXV0
aG9yPktpbmc8L0F1dGhvcj48WWVhcj4yMDA5PC9ZZWFyPjxJRFRleHQ+R2FzdHJvZXNvcGhhZ2Vh
bCByZWZsdXggaW4gYnJvbmNoaW9saXRpcyBvYmxpdGVyYW5zIHN5bmRyb21lOiBhIG5ldyBwZXJz
cGVjdGl2ZTwvSURUZXh0PjxyZWNvcmQ+PGRhdGVzPjxwdWItZGF0ZXM+PGRhdGU+U2VwPC9kYXRl
PjwvcHViLWRhdGVzPjx5ZWFyPjIwMDk8L3llYXI+PC9kYXRlcz48a2V5d29yZHM+PGtleXdvcmQ+
QWRvbGVzY2VudDwva2V5d29yZD48a2V5d29yZD5BZHVsdDwva2V5d29yZD48a2V5d29yZD5BZ2Vk
PC9rZXl3b3JkPjxrZXl3b3JkPkJyb25jaGlvbGl0aXMgT2JsaXRlcmFuczwva2V5d29yZD48a2V5
d29yZD5DaGlsZDwva2V5d29yZD48a2V5d29yZD5Db3VnaDwva2V5d29yZD48a2V5d29yZD5EeXNw
ZXBzaWE8L2tleXdvcmQ+PGtleXdvcmQ+Rm9sbG93LVVwIFN0dWRpZXM8L2tleXdvcmQ+PGtleXdv
cmQ+R2FzdHJvZXNvcGhhZ2VhbCBSZWZsdXg8L2tleXdvcmQ+PGtleXdvcmQ+SHVtYW5zPC9rZXl3
b3JkPjxrZXl3b3JkPkx1bmcgVHJhbnNwbGFudGF0aW9uPC9rZXl3b3JkPjxrZXl3b3JkPk1pZGRs
ZSBBZ2VkPC9rZXl3b3JkPjxrZXl3b3JkPlByb3BvcnRpb25hbCBIYXphcmRzIE1vZGVsczwva2V5
d29yZD48a2V5d29yZD5QdWxtb25hcnkgRGlzZWFzZSwgQ2hyb25pYyBPYnN0cnVjdGl2ZTwva2V5
d29yZD48a2V5d29yZD5SaXNrIEZhY3RvcnM8L2tleXdvcmQ+PGtleXdvcmQ+U3Vydml2YWwgQW5h
bHlzaXM8L2tleXdvcmQ+PGtleXdvcmQ+VGltZSBGYWN0b3JzPC9rZXl3b3JkPjxrZXl3b3JkPlRp
c3N1ZSBEb25vcnM8L2tleXdvcmQ+PGtleXdvcmQ+WW91bmcgQWR1bHQ8L2tleXdvcmQ+PC9rZXl3
b3Jkcz48dXJscz48cmVsYXRlZC11cmxzPjx1cmw+aHR0cDovL3d3dy5uY2JpLm5sbS5uaWguZ292
L3B1Ym1lZC8xOTcxNjAzNzwvdXJsPjwvcmVsYXRlZC11cmxzPjwvdXJscz48aXNibj4xNTU3LTMx
MTc8L2lzYm4+PHRpdGxlcz48dGl0bGU+R2FzdHJvZXNvcGhhZ2VhbCByZWZsdXggaW4gYnJvbmNo
aW9saXRpcyBvYmxpdGVyYW5zIHN5bmRyb21lOiBhIG5ldyBwZXJzcGVjdGl2ZTwvdGl0bGU+PHNl
Y29uZGFyeS10aXRsZT5KIEhlYXJ0IEx1bmcgVHJhbnNwbGFudDwvc2Vjb25kYXJ5LXRpdGxlPjwv
dGl0bGVzPjxwYWdlcz44NzAtNTwvcGFnZXM+PG51bWJlcj45PC9udW1iZXI+PGNvbnRyaWJ1dG9y
cz48YXV0aG9ycz48YXV0aG9yPktpbmcsIEIuIEouPC9hdXRob3I+PGF1dGhvcj5JeWVyLCBILjwv
YXV0aG9yPjxhdXRob3I+TGVpZGksIEEuIEEuPC9hdXRob3I+PGF1dGhvcj5DYXJieSwgTS4gUi48
L2F1dGhvcj48L2F1dGhvcnM+PC9jb250cmlidXRvcnM+PGxhbmd1YWdlPmVuZzwvbGFuZ3VhZ2U+
PGFkZGVkLWRhdGUgZm9ybWF0PSJ1dGMiPjE0NjI4OTE3NzE8L2FkZGVkLWRhdGU+PHJlZi10eXBl
IG5hbWU9IkpvdXJuYWwgQXJ0aWNsZSI+MTc8L3JlZi10eXBlPjxyZWMtbnVtYmVyPjEyNTwvcmVj
LW51bWJlcj48bGFzdC11cGRhdGVkLWRhdGUgZm9ybWF0PSJ1dGMiPjE0NjI4OTE3NzE8L2xhc3Qt
dXBkYXRlZC1kYXRlPjxhY2Nlc3Npb24tbnVtPjE5NzE2MDM3PC9hY2Nlc3Npb24tbnVtPjxlbGVj
dHJvbmljLXJlc291cmNlLW51bT4xMC4xMDE2L2ouaGVhbHVuLjIwMDkuMDUuMDQwPC9lbGVjdHJv
bmljLXJlc291cmNlLW51bT48dm9sdW1lPjI4PC92b2x1bWU+PC9yZWNvcmQ+PC9DaXRlPjxDaXRl
PjxBdXRob3I+U3dlZXQ8L0F1dGhvcj48WWVhcj4yMDA3PC9ZZWFyPjxJRFRleHQ+R2FzdHJvZXNv
cGhhZ2VhbCByZWZsdXggaW4gcGF0aWVudHMgd2l0aCBpZGlvcGF0aGljIHB1bG1vbmFyeSBmaWJy
b3NpcyByZWZlcnJlZCBmb3IgbHVuZyB0cmFuc3BsYW50YXRpb248L0lEVGV4dD48cmVjb3JkPjxk
YXRlcz48cHViLWRhdGVzPjxkYXRlPkFwcjwvZGF0ZT48L3B1Yi1kYXRlcz48eWVhcj4yMDA3PC95
ZWFyPjwvZGF0ZXM+PGtleXdvcmRzPjxrZXl3b3JkPkNvbW9yYmlkaXR5PC9rZXl3b3JkPjxrZXl3
b3JkPkZlbWFsZTwva2V5d29yZD48a2V5d29yZD5HYXN0cm9lc29waGFnZWFsIFJlZmx1eDwva2V5
d29yZD48a2V5d29yZD5IdW1hbnM8L2tleXdvcmQ+PGtleXdvcmQ+THVuZyBUcmFuc3BsYW50YXRp
b248L2tleXdvcmQ+PGtleXdvcmQ+TWFsZTwva2V5d29yZD48a2V5d29yZD5NYW5vbWV0cnk8L2tl
eXdvcmQ+PGtleXdvcmQ+TWFzcyBTY3JlZW5pbmc8L2tleXdvcmQ+PGtleXdvcmQ+TWlkZGxlIEFn
ZWQ8L2tleXdvcmQ+PGtleXdvcmQ+UHJldmFsZW5jZTwva2V5d29yZD48a2V5d29yZD5QdWxtb25h
cnkgRmlicm9zaXM8L2tleXdvcmQ+PGtleXdvcmQ+UmV0cm9zcGVjdGl2ZSBTdHVkaWVzPC9rZXl3
b3JkPjwva2V5d29yZHM+PHVybHM+PHJlbGF0ZWQtdXJscz48dXJsPmh0dHA6Ly93d3cubmNiaS5u
bG0ubmloLmdvdi9wdWJtZWQvMTczODI2NTY8L3VybD48L3JlbGF0ZWQtdXJscz48L3VybHM+PGlz
Ym4+MTA5Ny02ODVYPC9pc2JuPjx0aXRsZXM+PHRpdGxlPkdhc3Ryb2Vzb3BoYWdlYWwgcmVmbHV4
IGluIHBhdGllbnRzIHdpdGggaWRpb3BhdGhpYyBwdWxtb25hcnkgZmlicm9zaXMgcmVmZXJyZWQg
Zm9yIGx1bmcgdHJhbnNwbGFudGF0aW9uPC90aXRsZT48c2Vjb25kYXJ5LXRpdGxlPkogVGhvcmFj
IENhcmRpb3Zhc2MgU3VyZzwvc2Vjb25kYXJ5LXRpdGxlPjwvdGl0bGVzPjxwYWdlcz4xMDc4LTg0
PC9wYWdlcz48bnVtYmVyPjQ8L251bWJlcj48Y29udHJpYnV0b3JzPjxhdXRob3JzPjxhdXRob3I+
U3dlZXQsIE0uIFAuPC9hdXRob3I+PGF1dGhvcj5QYXR0aSwgTS4gRy48L2F1dGhvcj48YXV0aG9y
PkxlYXJkLCBMLiBFLjwvYXV0aG9yPjxhdXRob3I+R29sZGVuLCBKLiBBLjwvYXV0aG9yPjxhdXRo
b3I+SGF5cywgUy4gUi48L2F1dGhvcj48YXV0aG9yPkhvb3BlcywgQy48L2F1dGhvcj48YXV0aG9y
PlRoZW9kb3JlLCBQLiBSLjwvYXV0aG9yPjwvYXV0aG9ycz48L2NvbnRyaWJ1dG9ycz48bGFuZ3Vh
Z2U+ZW5nPC9sYW5ndWFnZT48YWRkZWQtZGF0ZSBmb3JtYXQ9InV0YyI+MTQ2Mjg5NDkwNzwvYWRk
ZWQtZGF0ZT48cmVmLXR5cGUgbmFtZT0iSm91cm5hbCBBcnRpY2xlIj4xNzwvcmVmLXR5cGU+PHJl
Yy1udW1iZXI+MTUwPC9yZWMtbnVtYmVyPjxsYXN0LXVwZGF0ZWQtZGF0ZSBmb3JtYXQ9InV0YyI+
MTQ2Mjg5NDkwNzwvbGFzdC11cGRhdGVkLWRhdGU+PGFjY2Vzc2lvbi1udW0+MTczODI2NTY8L2Fj
Y2Vzc2lvbi1udW0+PGVsZWN0cm9uaWMtcmVzb3VyY2UtbnVtPjEwLjEwMTYvai5qdGN2cy4yMDA2
LjA5LjA4NTwvZWxlY3Ryb25pYy1yZXNvdXJjZS1udW0+PHZvbHVtZT4xMzM8L3ZvbHVtZT48L3Jl
Y29yZD48L0NpdGU+PENpdGU+PEF1dGhvcj5EJmFwb3M7T3ZpZGlvPC9BdXRob3I+PFllYXI+MjAw
NTwvWWVhcj48SURUZXh0PlByZXZhbGVuY2Ugb2YgZ2FzdHJvZXNvcGhhZ2VhbCByZWZsdXggaW4g
ZW5kLXN0YWdlIGx1bmcgZGlzZWFzZSBjYW5kaWRhdGVzIGZvciBsdW5nIHRyYW5zcGxhbnQ8L0lE
VGV4dD48cmVjb3JkPjxkYXRlcz48cHViLWRhdGVzPjxkYXRlPk9jdDwvZGF0ZT48L3B1Yi1kYXRl
cz48eWVhcj4yMDA1PC95ZWFyPjwvZGF0ZXM+PGtleXdvcmRzPjxrZXl3b3JkPkFkdWx0PC9rZXl3
b3JkPjxrZXl3b3JkPkFnZWQ8L2tleXdvcmQ+PGtleXdvcmQ+QnJvbmNoaW9saXRpcyBPYmxpdGVy
YW5zPC9rZXl3b3JkPjxrZXl3b3JkPkNhdXNhbGl0eTwva2V5d29yZD48a2V5d29yZD5Db21vcmJp
ZGl0eTwva2V5d29yZD48a2V5d29yZD5Fc29waGFndXM8L2tleXdvcmQ+PGtleXdvcmQ+RmVtYWxl
PC9rZXl3b3JkPjxrZXl3b3JkPkdhc3RyaWMgRW1wdHlpbmc8L2tleXdvcmQ+PGtleXdvcmQ+R2Fz
dHJvZXNvcGhhZ2VhbCBSZWZsdXg8L2tleXdvcmQ+PGtleXdvcmQ+SHVtYW5zPC9rZXl3b3JkPjxr
ZXl3b3JkPkh5ZHJvZ2VuLUlvbiBDb25jZW50cmF0aW9uPC9rZXl3b3JkPjxrZXl3b3JkPkx1bmcg
RGlzZWFzZXM8L2tleXdvcmQ+PGtleXdvcmQ+THVuZyBUcmFuc3BsYW50YXRpb248L2tleXdvcmQ+
PGtleXdvcmQ+TWFsZTwva2V5d29yZD48a2V5d29yZD5NYW5vbWV0cnk8L2tleXdvcmQ+PGtleXdv
cmQ+TWlkZGxlIEFnZWQ8L2tleXdvcmQ+PGtleXdvcmQ+T3JnYW4gU2l6ZTwva2V5d29yZD48a2V5
d29yZD5Qb3N0dXJlPC9rZXl3b3JkPjxrZXl3b3JkPlByZXZhbGVuY2U8L2tleXdvcmQ+PGtleXdv
cmQ+UmlzayBBc3Nlc3NtZW50PC9rZXl3b3JkPjwva2V5d29yZHM+PHVybHM+PHJlbGF0ZWQtdXJs
cz48dXJsPmh0dHA6Ly93d3cubmNiaS5ubG0ubmloLmdvdi9wdWJtZWQvMTYxODE4NDk8L3VybD48
L3JlbGF0ZWQtdXJscz48L3VybHM+PGlzYm4+MTU1Mi02MjU5PC9pc2JuPjx0aXRsZXM+PHRpdGxl
PlByZXZhbGVuY2Ugb2YgZ2FzdHJvZXNvcGhhZ2VhbCByZWZsdXggaW4gZW5kLXN0YWdlIGx1bmcg
ZGlzZWFzZSBjYW5kaWRhdGVzIGZvciBsdW5nIHRyYW5zcGxhbnQ8L3RpdGxlPjxzZWNvbmRhcnkt
dGl0bGU+QW5uIFRob3JhYyBTdXJnPC9zZWNvbmRhcnktdGl0bGU+PC90aXRsZXM+PHBhZ2VzPjEy
NTQtNjA8L3BhZ2VzPjxudW1iZXI+NDwvbnVtYmVyPjxjb250cmlidXRvcnM+PGF1dGhvcnM+PGF1
dGhvcj5EJmFwb3M7T3ZpZGlvLCBGLjwvYXV0aG9yPjxhdXRob3I+U2luZ2VyLCBMLiBHLjwvYXV0
aG9yPjxhdXRob3I+SGFkamlsaWFkaXMsIEQuPC9hdXRob3I+PGF1dGhvcj5QaWVycmUsIEEuPC9h
dXRob3I+PGF1dGhvcj5XYWRkZWxsLCBULiBLLjwvYXV0aG9yPjxhdXRob3I+ZGUgUGVycm90LCBN
LjwvYXV0aG9yPjxhdXRob3I+SHV0Y2hlb24sIE0uPC9hdXRob3I+PGF1dGhvcj5NaWxsZXIsIEwu
PC9hdXRob3I+PGF1dGhvcj5EYXJsaW5nLCBHLjwvYXV0aG9yPjxhdXRob3I+S2VzaGF2amVlLCBT
LjwvYXV0aG9yPjwvYXV0aG9ycz48L2NvbnRyaWJ1dG9ycz48bGFuZ3VhZ2U+ZW5nPC9sYW5ndWFn
ZT48YWRkZWQtZGF0ZSBmb3JtYXQ9InV0YyI+MTQ2MzEwODUxNDwvYWRkZWQtZGF0ZT48cmVmLXR5
cGUgbmFtZT0iSm91cm5hbCBBcnRpY2xlIj4xNzwvcmVmLXR5cGU+PHJlYy1udW1iZXI+MTg4PC9y
ZWMtbnVtYmVyPjxsYXN0LXVwZGF0ZWQtZGF0ZSBmb3JtYXQ9InV0YyI+MTQ2MzEwODUxNDwvbGFz
dC11cGRhdGVkLWRhdGU+PGFjY2Vzc2lvbi1udW0+MTYxODE4NDk8L2FjY2Vzc2lvbi1udW0+PGVs
ZWN0cm9uaWMtcmVzb3VyY2UtbnVtPjEwLjEwMTYvai5hdGhvcmFjc3VyLjIwMDUuMDMuMTA2PC9l
bGVjdHJvbmljLXJlc291cmNlLW51bT48dm9sdW1lPjgwPC92b2x1bWU+PC9yZWNvcmQ+PC9DaXRl
PjxDaXRlPjxBdXRob3I+UmFnaHU8L0F1dGhvcj48WWVhcj4yMDA2PC9ZZWFyPjxJRFRleHQ+SGln
aCBwcmV2YWxlbmNlIG9mIGFibm9ybWFsIGFjaWQgZ2FzdHJvLW9lc29waGFnZWFsIHJlZmx1eCBp
biBpZGlvcGF0aGljIHB1bG1vbmFyeSBmaWJyb3NpczwvSURUZXh0PjxyZWNvcmQ+PGRhdGVzPjxw
dWItZGF0ZXM+PGRhdGU+SmFuPC9kYXRlPjwvcHViLWRhdGVzPjx5ZWFyPjIwMDY8L3llYXI+PC9k
YXRlcz48a2V5d29yZHM+PGtleXdvcmQ+QWR1bHQ8L2tleXdvcmQ+PGtleXdvcmQ+QWdlZDwva2V5
d29yZD48a2V5d29yZD5BZ2VkLCA4MCBhbmQgb3Zlcjwva2V5d29yZD48a2V5d29yZD5DaGktU3F1
YXJlIERpc3RyaWJ1dGlvbjwva2V5d29yZD48a2V5d29yZD5GZW1hbGU8L2tleXdvcmQ+PGtleXdv
cmQ+R2FzdHJpYyBBY2lkaXR5IERldGVybWluYXRpb248L2tleXdvcmQ+PGtleXdvcmQ+R2FzdHJv
ZXNvcGhhZ2VhbCBSZWZsdXg8L2tleXdvcmQ+PGtleXdvcmQ+SHVtYW5zPC9rZXl3b3JkPjxrZXl3
b3JkPkh5ZHJvZ2VuLUlvbiBDb25jZW50cmF0aW9uPC9rZXl3b3JkPjxrZXl3b3JkPkxpbmVhciBN
b2RlbHM8L2tleXdvcmQ+PGtleXdvcmQ+TWFsZTwva2V5d29yZD48a2V5d29yZD5NaWRkbGUgQWdl
ZDwva2V5d29yZD48a2V5d29yZD5Nb25pdG9yaW5nLCBBbWJ1bGF0b3J5PC9rZXl3b3JkPjxrZXl3
b3JkPlByZXZhbGVuY2U8L2tleXdvcmQ+PGtleXdvcmQ+UHJvc3BlY3RpdmUgU3R1ZGllczwva2V5
d29yZD48a2V5d29yZD5Qcm90b24gUHVtcCBJbmhpYml0b3JzPC9rZXl3b3JkPjxrZXl3b3JkPlB1
bG1vbmFyeSBGaWJyb3Npczwva2V5d29yZD48a2V5d29yZD5SZXNwaXJhdG9yeSBGdW5jdGlvbiBU
ZXN0czwva2V5d29yZD48a2V5d29yZD5TdGF0aXN0aWNzLCBOb25wYXJhbWV0cmljPC9rZXl3b3Jk
Pjwva2V5d29yZHM+PHVybHM+PHJlbGF0ZWQtdXJscz48dXJsPmh0dHA6Ly93d3cubmNiaS5ubG0u
bmloLmdvdi9wdWJtZWQvMTYzODc5NDY8L3VybD48L3JlbGF0ZWQtdXJscz48L3VybHM+PGlzYm4+
MDkwMy0xOTM2PC9pc2JuPjx0aXRsZXM+PHRpdGxlPkhpZ2ggcHJldmFsZW5jZSBvZiBhYm5vcm1h
bCBhY2lkIGdhc3Ryby1vZXNvcGhhZ2VhbCByZWZsdXggaW4gaWRpb3BhdGhpYyBwdWxtb25hcnkg
Zmlicm9zaXM8L3RpdGxlPjxzZWNvbmRhcnktdGl0bGU+RXVyIFJlc3BpciBKPC9zZWNvbmRhcnkt
dGl0bGU+PC90aXRsZXM+PHBhZ2VzPjEzNi00MjwvcGFnZXM+PG51bWJlcj4xPC9udW1iZXI+PGNv
bnRyaWJ1dG9ycz48YXV0aG9ycz48YXV0aG9yPlJhZ2h1LCBHLjwvYXV0aG9yPjxhdXRob3I+RnJl
dWRlbmJlcmdlciwgVC4gRC48L2F1dGhvcj48YXV0aG9yPllhbmcsIFMuPC9hdXRob3I+PGF1dGhv
cj5DdXJ0aXMsIEouIFIuPC9hdXRob3I+PGF1dGhvcj5TcGFkYSwgQy48L2F1dGhvcj48YXV0aG9y
PkhheWVzLCBKLjwvYXV0aG9yPjxhdXRob3I+U2lsbGVyeSwgSi4gSy48L2F1dGhvcj48YXV0aG9y
PlBvcGUsIEMuIEUuPC9hdXRob3I+PGF1dGhvcj5QZWxsZWdyaW5pLCBDLiBBLjwvYXV0aG9yPjwv
YXV0aG9ycz48L2NvbnRyaWJ1dG9ycz48bGFuZ3VhZ2U+ZW5nPC9sYW5ndWFnZT48YWRkZWQtZGF0
ZSBmb3JtYXQ9InV0YyI+MTQ2Mjg5NDc0NzwvYWRkZWQtZGF0ZT48cmVmLXR5cGUgbmFtZT0iSm91
cm5hbCBBcnRpY2xlIj4xNzwvcmVmLXR5cGU+PHJlYy1udW1iZXI+MTQ2PC9yZWMtbnVtYmVyPjxs
YXN0LXVwZGF0ZWQtZGF0ZSBmb3JtYXQ9InV0YyI+MTQ2Mjg5NDc0NzwvbGFzdC11cGRhdGVkLWRh
dGU+PGFjY2Vzc2lvbi1udW0+MTYzODc5NDY8L2FjY2Vzc2lvbi1udW0+PGVsZWN0cm9uaWMtcmVz
b3VyY2UtbnVtPjEwLjExODMvMDkwMzE5MzYuMDYuMDAwMzcwMDU8L2VsZWN0cm9uaWMtcmVzb3Vy
Y2UtbnVtPjx2b2x1bWU+Mjc8L3ZvbHVtZT48L3JlY29yZD48L0NpdGU+PENpdGU+PEF1dGhvcj5T
d2VldDwvQXV0aG9yPjxZZWFyPjIwMDY8L1llYXI+PElEVGV4dD5UaGUgcHJldmFsZW5jZSBvZiBk
aXN0YWwgYW5kIHByb3hpbWFsIGdhc3Ryb2Vzb3BoYWdlYWwgcmVmbHV4IGluIHBhdGllbnRzIGF3
YWl0aW5nIGx1bmcgdHJhbnNwbGFudGF0aW9uPC9JRFRleHQ+PHJlY29yZD48ZGF0ZXM+PHB1Yi1k
YXRlcz48ZGF0ZT5PY3Q8L2RhdGU+PC9wdWItZGF0ZXM+PHllYXI+MjAwNjwveWVhcj48L2RhdGVz
PjxrZXl3b3Jkcz48a2V5d29yZD5BZHVsdDwva2V5d29yZD48a2V5d29yZD5BZ2VkPC9rZXl3b3Jk
PjxrZXl3b3JkPkZlbWFsZTwva2V5d29yZD48a2V5d29yZD5HYXN0cm9lc29waGFnZWFsIFJlZmx1
eDwva2V5d29yZD48a2V5d29yZD5IdW1hbnM8L2tleXdvcmQ+PGtleXdvcmQ+THVuZyBEaXNlYXNl
czwva2V5d29yZD48a2V5d29yZD5MdW5nIFRyYW5zcGxhbnRhdGlvbjwva2V5d29yZD48a2V5d29y
ZD5NYWxlPC9rZXl3b3JkPjxrZXl3b3JkPk1pZGRsZSBBZ2VkPC9rZXl3b3JkPjxrZXl3b3JkPlBy
ZXZhbGVuY2U8L2tleXdvcmQ+PGtleXdvcmQ+V2FpdGluZyBMaXN0czwva2V5d29yZD48L2tleXdv
cmRzPjx1cmxzPjxyZWxhdGVkLXVybHM+PHVybD5odHRwOi8vd3d3Lm5jYmkubmxtLm5paC5nb3Yv
cHVibWVkLzE2OTk4MzU3PC91cmw+PC9yZWxhdGVkLXVybHM+PC91cmxzPjxpc2JuPjAwMDMtNDkz
MjwvaXNibj48Y3VzdG9tMj5QTUMxODU2NTY0PC9jdXN0b20yPjx0aXRsZXM+PHRpdGxlPlRoZSBw
cmV2YWxlbmNlIG9mIGRpc3RhbCBhbmQgcHJveGltYWwgZ2FzdHJvZXNvcGhhZ2VhbCByZWZsdXgg
aW4gcGF0aWVudHMgYXdhaXRpbmcgbHVuZyB0cmFuc3BsYW50YXRpb248L3RpdGxlPjxzZWNvbmRh
cnktdGl0bGU+QW5uIFN1cmc8L3NlY29uZGFyeS10aXRsZT48L3RpdGxlcz48cGFnZXM+NDkxLTc8
L3BhZ2VzPjxudW1iZXI+NDwvbnVtYmVyPjxjb250cmlidXRvcnM+PGF1dGhvcnM+PGF1dGhvcj5T
d2VldCwgTS4gUC48L2F1dGhvcj48YXV0aG9yPkhlcmJlbGxhLCBGLiBBLjwvYXV0aG9yPjxhdXRo
b3I+TGVhcmQsIEwuPC9hdXRob3I+PGF1dGhvcj5Ib29wZXMsIEMuPC9hdXRob3I+PGF1dGhvcj5H
b2xkZW4sIEouPC9hdXRob3I+PGF1dGhvcj5IYXlzLCBTLjwvYXV0aG9yPjxhdXRob3I+UGF0dGks
IE0uIEcuPC9hdXRob3I+PC9hdXRob3JzPjwvY29udHJpYnV0b3JzPjxsYW5ndWFnZT5lbmc8L2xh
bmd1YWdlPjxhZGRlZC1kYXRlIGZvcm1hdD0idXRjIj4xNDYzMTY5MDQ1PC9hZGRlZC1kYXRlPjxy
ZWYtdHlwZSBuYW1lPSJKb3VybmFsIEFydGljbGUiPjE3PC9yZWYtdHlwZT48cmVjLW51bWJlcj4y
MDc8L3JlYy1udW1iZXI+PGxhc3QtdXBkYXRlZC1kYXRlIGZvcm1hdD0idXRjIj4xNDYzMTY5MDQ1
PC9sYXN0LXVwZGF0ZWQtZGF0ZT48YWNjZXNzaW9uLW51bT4xNjk5ODM1NzwvYWNjZXNzaW9uLW51
bT48ZWxlY3Ryb25pYy1yZXNvdXJjZS1udW0+MTAuMTA5Ny8wMS5zbGEuMDAwMDIzNzc1Ny40OTY4
Ny4wMzwvZWxlY3Ryb25pYy1yZXNvdXJjZS1udW0+PHZvbHVtZT4yNDQ8L3ZvbHVtZT48L3JlY29y
ZD48L0NpdGU+PENpdGU+PEF1dGhvcj5QYXR0aTwvQXV0aG9yPjxZZWFyPjE5OTM8L1llYXI+PElE
VGV4dD5DbGluaWNhbCBhbmQgZnVuY3Rpb25hbCBjaGFyYWN0ZXJpemF0aW9uIG9mIGhpZ2ggZ2Fz
dHJvZXNvcGhhZ2VhbCByZWZsdXg8L0lEVGV4dD48cmVjb3JkPjxkYXRlcz48cHViLWRhdGVzPjxk
YXRlPkphbjwvZGF0ZT48L3B1Yi1kYXRlcz48eWVhcj4xOTkzPC95ZWFyPjwvZGF0ZXM+PGtleXdv
cmRzPjxrZXl3b3JkPkVzb3BoYWdpdGlzLCBQZXB0aWM8L2tleXdvcmQ+PGtleXdvcmQ+RXNvcGhh
Z29nYXN0cmljIEp1bmN0aW9uPC9rZXl3b3JkPjxrZXl3b3JkPkVzb3BoYWd1czwva2V5d29yZD48
a2V5d29yZD5GZW1hbGU8L2tleXdvcmQ+PGtleXdvcmQ+R2FzdHJvZXNvcGhhZ2VhbCBSZWZsdXg8
L2tleXdvcmQ+PGtleXdvcmQ+SHVtYW5zPC9rZXl3b3JkPjxrZXl3b3JkPkh5ZHJvZ2VuLUlvbiBD
b25jZW50cmF0aW9uPC9rZXl3b3JkPjxrZXl3b3JkPk1hbGU8L2tleXdvcmQ+PGtleXdvcmQ+TWFu
b21ldHJ5PC9rZXl3b3JkPjxrZXl3b3JkPk1pZGRsZSBBZ2VkPC9rZXl3b3JkPjxrZXl3b3JkPlBl
cmlzdGFsc2lzPC9rZXl3b3JkPjxrZXl3b3JkPlByb3NwZWN0aXZlIFN0dWRpZXM8L2tleXdvcmQ+
PGtleXdvcmQ+UmlzayBGYWN0b3JzPC9rZXl3b3JkPjxrZXl3b3JkPlRpbWUgRmFjdG9yczwva2V5
d29yZD48L2tleXdvcmRzPjx1cmxzPjxyZWxhdGVkLXVybHM+PHVybD5odHRwOi8vd3d3Lm5jYmku
bmxtLm5paC5nb3YvcHVibWVkLzg0MTg2OTM8L3VybD48L3JlbGF0ZWQtdXJscz48L3VybHM+PGlz
Ym4+MDAwMi05NjEwPC9pc2JuPjx0aXRsZXM+PHRpdGxlPkNsaW5pY2FsIGFuZCBmdW5jdGlvbmFs
IGNoYXJhY3Rlcml6YXRpb24gb2YgaGlnaCBnYXN0cm9lc29waGFnZWFsIHJlZmx1eDwvdGl0bGU+
PHNlY29uZGFyeS10aXRsZT5BbSBKIFN1cmc8L3NlY29uZGFyeS10aXRsZT48L3RpdGxlcz48cGFn
ZXM+MTYzLTY7IGRpc2N1c3Npb24gMTY2LTg8L3BhZ2VzPjxudW1iZXI+MTwvbnVtYmVyPjxjb250
cmlidXRvcnM+PGF1dGhvcnM+PGF1dGhvcj5QYXR0aSwgTS4gRy48L2F1dGhvcj48YXV0aG9yPkRl
YmFzLCBILiBULjwvYXV0aG9yPjxhdXRob3I+UGVsbGVncmluaSwgQy4gQS48L2F1dGhvcj48L2F1
dGhvcnM+PC9jb250cmlidXRvcnM+PGxhbmd1YWdlPmVuZzwvbGFuZ3VhZ2U+PGFkZGVkLWRhdGUg
Zm9ybWF0PSJ1dGMiPjE0NjMxMDgyNzA8L2FkZGVkLWRhdGU+PHJlZi10eXBlIG5hbWU9IkpvdXJu
YWwgQXJ0aWNsZSI+MTc8L3JlZi10eXBlPjxyZWMtbnVtYmVyPjE4NTwvcmVjLW51bWJlcj48bGFz
dC11cGRhdGVkLWRhdGUgZm9ybWF0PSJ1dGMiPjE0NjMxMDgyNzA8L2xhc3QtdXBkYXRlZC1kYXRl
PjxhY2Nlc3Npb24tbnVtPjg0MTg2OTM8L2FjY2Vzc2lvbi1udW0+PHZvbHVtZT4xNjU8L3ZvbHVt
ZT48L3JlY29yZD48L0NpdGU+PENpdGU+PEF1dGhvcj5PZWxzY2hsYWdlcjwvQXV0aG9yPjxZZWFy
PjIwMDU8L1llYXI+PElEVGV4dD5UeXBpY2FsIEdFUkQgc3ltcHRvbXMgYW5kIGVzb3BoYWdlYWwg
cEggbW9uaXRvcmluZyBhcmUgbm90IGVub3VnaCB0byBkaWFnbm9zZSBwaGFyeW5nZWFsIHJlZmx1
eDwvSURUZXh0PjxyZWNvcmQ+PGRhdGVzPjxwdWItZGF0ZXM+PGRhdGU+U2VwPC9kYXRlPjwvcHVi
LWRhdGVzPjx5ZWFyPjIwMDU8L3llYXI+PC9kYXRlcz48a2V5d29yZHM+PGtleXdvcmQ+RGlhZ25v
c3RpYyBUZWNobmlxdWVzLCBEaWdlc3RpdmUgU3lzdGVtPC9rZXl3b3JkPjxrZXl3b3JkPkVzb3Bo
YWd1czwva2V5d29yZD48a2V5d29yZD5HYXN0cm9lc29waGFnZWFsIFJlZmx1eDwva2V5d29yZD48
a2V5d29yZD5IdW1hbnM8L2tleXdvcmQ+PGtleXdvcmQ+SHlkcm9nZW4tSW9uIENvbmNlbnRyYXRp
b248L2tleXdvcmQ+PGtleXdvcmQ+TWFub21ldHJ5PC9rZXl3b3JkPjxrZXl3b3JkPk1vbml0b3Jp
bmcsIFBoeXNpb2xvZ2ljPC9rZXl3b3JkPjxrZXl3b3JkPlBoYXJ5bmdlYWwgRGlzZWFzZXM8L2tl
eXdvcmQ+PGtleXdvcmQ+UGhhcnlueDwva2V5d29yZD48L2tleXdvcmRzPjx1cmxzPjxyZWxhdGVk
LXVybHM+PHVybD5odHRwOi8vd3d3Lm5jYmkubmxtLm5paC5nb3YvcHVibWVkLzE2MTE1NDkzPC91
cmw+PC9yZWxhdGVkLXVybHM+PC91cmxzPjxpc2JuPjAwMjItNDgwNDwvaXNibj48dGl0bGVzPjx0
aXRsZT5UeXBpY2FsIEdFUkQgc3ltcHRvbXMgYW5kIGVzb3BoYWdlYWwgcEggbW9uaXRvcmluZyBh
cmUgbm90IGVub3VnaCB0byBkaWFnbm9zZSBwaGFyeW5nZWFsIHJlZmx1eDwvdGl0bGU+PHNlY29u
ZGFyeS10aXRsZT5KIFN1cmcgUmVzPC9zZWNvbmRhcnktdGl0bGU+PC90aXRsZXM+PHBhZ2VzPjU1
LTYwPC9wYWdlcz48bnVtYmVyPjE8L251bWJlcj48Y29udHJpYnV0b3JzPjxhdXRob3JzPjxhdXRo
b3I+T2Vsc2NobGFnZXIsIEIuIEsuPC9hdXRob3I+PGF1dGhvcj5DaGFuZywgTC48L2F1dGhvcj48
YXV0aG9yPlBvcGUsIEMuIEUuPC9hdXRob3I+PGF1dGhvcj5QZWxsZWdyaW5pLCBDLiBBLjwvYXV0
aG9yPjwvYXV0aG9ycz48L2NvbnRyaWJ1dG9ycz48bGFuZ3VhZ2U+ZW5nPC9sYW5ndWFnZT48YWRk
ZWQtZGF0ZSBmb3JtYXQ9InV0YyI+MTQ2MzEwODI5NjwvYWRkZWQtZGF0ZT48cmVmLXR5cGUgbmFt
ZT0iSm91cm5hbCBBcnRpY2xlIj4xNzwvcmVmLXR5cGU+PHJlYy1udW1iZXI+MTg2PC9yZWMtbnVt
YmVyPjxsYXN0LXVwZGF0ZWQtZGF0ZSBmb3JtYXQ9InV0YyI+MTQ2MzEwODI5NjwvbGFzdC11cGRh
dGVkLWRhdGU+PGFjY2Vzc2lvbi1udW0+MTYxMTU0OTM8L2FjY2Vzc2lvbi1udW0+PGVsZWN0cm9u
aWMtcmVzb3VyY2UtbnVtPjEwLjEwMTYvai5qc3MuMjAwNS4wMi4wMjE8L2VsZWN0cm9uaWMtcmVz
b3VyY2UtbnVtPjx2b2x1bWU+MTI4PC92b2x1bWU+PC9yZWNvcmQ+PC9DaXRlPjxDaXRlPjxBdXRo
b3I+VG9tb25hZ2E8L0F1dGhvcj48WWVhcj4yMDAyPC9ZZWFyPjxJRFRleHQ+U3ltcHRvbSBwcmVk
aWN0YWJpbGl0eSBvZiByZWZsdXgtaW5kdWNlZCByZXNwaXJhdG9yeSBkaXNlYXNlPC9JRFRleHQ+
PHJlY29yZD48ZGF0ZXM+PHB1Yi1kYXRlcz48ZGF0ZT5KYW48L2RhdGU+PC9wdWItZGF0ZXM+PHll
YXI+MjAwMjwveWVhcj48L2RhdGVzPjxrZXl3b3Jkcz48a2V5d29yZD5BZG9sZXNjZW50PC9rZXl3
b3JkPjxrZXl3b3JkPkFkdWx0PC9rZXl3b3JkPjxrZXl3b3JkPkFnZWQ8L2tleXdvcmQ+PGtleXdv
cmQ+QWdlZCwgODAgYW5kIG92ZXI8L2tleXdvcmQ+PGtleXdvcmQ+Q291Z2g8L2tleXdvcmQ+PGtl
eXdvcmQ+RXNvcGhhZ29nYXN0cmljIEp1bmN0aW9uPC9rZXl3b3JkPjxrZXl3b3JkPkZlbWFsZTwv
a2V5d29yZD48a2V5d29yZD5HYXN0cm9lc29waGFnZWFsIFJlZmx1eDwva2V5d29yZD48a2V5d29y
ZD5IdW1hbnM8L2tleXdvcmQ+PGtleXdvcmQ+SHlkcm9nZW4tSW9uIENvbmNlbnRyYXRpb248L2tl
eXdvcmQ+PGtleXdvcmQ+TWFsZTwva2V5d29yZD48a2V5d29yZD5NYW5vbWV0cnk8L2tleXdvcmQ+
PGtleXdvcmQ+TWlkZGxlIEFnZWQ8L2tleXdvcmQ+PGtleXdvcmQ+TW9uaXRvcmluZywgUGh5c2lv
bG9naWM8L2tleXdvcmQ+PGtleXdvcmQ+UG9zdHVyZTwva2V5d29yZD48a2V5d29yZD5SZXNwaXJh
dG9yeSBUcmFjdCBEaXNlYXNlczwva2V5d29yZD48L2tleXdvcmRzPjx1cmxzPjxyZWxhdGVkLXVy
bHM+PHVybD5odHRwOi8vd3d3Lm5jYmkubmxtLm5paC5nb3YvcHVibWVkLzExODM3NzM5PC91cmw+
PC9yZWxhdGVkLXVybHM+PC91cmxzPjxpc2JuPjAxNjMtMjExNjwvaXNibj48dGl0bGVzPjx0aXRs
ZT5TeW1wdG9tIHByZWRpY3RhYmlsaXR5IG9mIHJlZmx1eC1pbmR1Y2VkIHJlc3BpcmF0b3J5IGRp
c2Vhc2U8L3RpdGxlPjxzZWNvbmRhcnktdGl0bGU+RGlnIERpcyBTY2k8L3NlY29uZGFyeS10aXRs
ZT48L3RpdGxlcz48cGFnZXM+OS0xNDwvcGFnZXM+PG51bWJlcj4xPC9udW1iZXI+PGNvbnRyaWJ1
dG9ycz48YXV0aG9ycz48YXV0aG9yPlRvbW9uYWdhLCBULjwvYXV0aG9yPjxhdXRob3I+QXdhZCwg
Wi4gVC48L2F1dGhvcj48YXV0aG9yPkZpbGlwaSwgQy4gSi48L2F1dGhvcj48YXV0aG9yPkhpbmRl
ciwgUi4gQS48L2F1dGhvcj48YXV0aG9yPlNlbGltYSwgTS48L2F1dGhvcj48YXV0aG9yPlRlcmNl
cm8sIEYuPC9hdXRob3I+PGF1dGhvcj5NYXJzaCwgUi4gRS48L2F1dGhvcj48YXV0aG9yPlNoaWlu
bywgWS48L2F1dGhvcj48YXV0aG9yPldlbGNoLCBSLjwvYXV0aG9yPjwvYXV0aG9ycz48L2NvbnRy
aWJ1dG9ycz48bGFuZ3VhZ2U+ZW5nPC9sYW5ndWFnZT48YWRkZWQtZGF0ZSBmb3JtYXQ9InV0YyI+
MTQ2MzEwODMyNTwvYWRkZWQtZGF0ZT48cmVmLXR5cGUgbmFtZT0iSm91cm5hbCBBcnRpY2xlIj4x
NzwvcmVmLXR5cGU+PHJlYy1udW1iZXI+MTg3PC9yZWMtbnVtYmVyPjxsYXN0LXVwZGF0ZWQtZGF0
ZSBmb3JtYXQ9InV0YyI+MTQ2MzEwODMyNTwvbGFzdC11cGRhdGVkLWRhdGU+PGFjY2Vzc2lvbi1u
dW0+MTE4Mzc3Mzk8L2FjY2Vzc2lvbi1udW0+PHZvbHVtZT40Nzwvdm9sdW1lPjwvcmVjb3JkPjwv
Q2l0ZT48Q2l0ZT48QXV0aG9yPktvdWZtYW48L0F1dGhvcj48WWVhcj4xOTkxPC9ZZWFyPjxJRFRl
eHQ+VGhlIG90b2xhcnluZ29sb2dpYyBtYW5pZmVzdGF0aW9ucyBvZiBnYXN0cm9lc29waGFnZWFs
IHJlZmx1eCBkaXNlYXNlIChHRVJEKTogYSBjbGluaWNhbCBpbnZlc3RpZ2F0aW9uIG9mIDIyNSBw
YXRpZW50cyB1c2luZyBhbWJ1bGF0b3J5IDI0LWhvdXIgcEggbW9uaXRvcmluZyBhbmQgYW4gZXhw
ZXJpbWVudGFsIGludmVzdGlnYXRpb24gb2YgdGhlIHJvbGUgb2YgYWNpZCBhbmQgcGVwc2luIGlu
IHRoZSBkZXZlbG9wbWVudCBvZiBsYXJ5bmdlYWwgaW5qdXJ5PC9JRFRleHQ+PHJlY29yZD48ZGF0
ZXM+PHB1Yi1kYXRlcz48ZGF0ZT5BcHI8L2RhdGU+PC9wdWItZGF0ZXM+PHllYXI+MTk5MTwveWVh
cj48L2RhdGVzPjxrZXl3b3Jkcz48a2V5d29yZD5BZHVsdDwva2V5d29yZD48a2V5d29yZD5BZ2Vk
PC9rZXl3b3JkPjxrZXl3b3JkPkFuaW1hbHM8L2tleXdvcmQ+PGtleXdvcmQ+RGVnbHV0aXRpb248
L2tleXdvcmQ+PGtleXdvcmQ+RXNvcGhhZ29nYXN0cmljIEp1bmN0aW9uPC9rZXl3b3JkPjxrZXl3
b3JkPkZlbWFsZTwva2V5d29yZD48a2V5d29yZD5HYXN0cmljIEVtcHR5aW5nPC9rZXl3b3JkPjxr
ZXl3b3JkPkdhc3Ryb2Vzb3BoYWdlYWwgUmVmbHV4PC9rZXl3b3JkPjxrZXl3b3JkPkdhc3Ryb2lu
dGVzdGluYWwgTW90aWxpdHk8L2tleXdvcmQ+PGtleXdvcmQ+SHVtYW5zPC9rZXl3b3JkPjxrZXl3
b3JkPkh5ZHJvZ2VuLUlvbiBDb25jZW50cmF0aW9uPC9rZXl3b3JkPjxrZXl3b3JkPkluZmFudDwv
a2V5d29yZD48a2V5d29yZD5MYXJ5bmdlYWwgRGlzZWFzZXM8L2tleXdvcmQ+PGtleXdvcmQ+TGFy
eW5nZWFsIE5lb3BsYXNtczwva2V5d29yZD48a2V5d29yZD5MYXJ5bmdvc2NvcHk8L2tleXdvcmQ+
PGtleXdvcmQ+TWFsZTwva2V5d29yZD48a2V5d29yZD5NaWRkbGUgQWdlZDwva2V5d29yZD48a2V5
d29yZD5Nb25pdG9yaW5nLCBQaHlzaW9sb2dpYzwva2V5d29yZD48a2V5d29yZD5QZXJpc3RhbHNp
czwva2V5d29yZD48L2tleXdvcmRzPjx1cmxzPjxyZWxhdGVkLXVybHM+PHVybD5odHRwOi8vd3d3
Lm5jYmkubmxtLm5paC5nb3YvcHVibWVkLzE4OTU4NjQ8L3VybD48L3JlbGF0ZWQtdXJscz48L3Vy
bHM+PGlzYm4+MDAyMy04NTJYPC9pc2JuPjx0aXRsZXM+PHRpdGxlPlRoZSBvdG9sYXJ5bmdvbG9n
aWMgbWFuaWZlc3RhdGlvbnMgb2YgZ2FzdHJvZXNvcGhhZ2VhbCByZWZsdXggZGlzZWFzZSAoR0VS
RCk6IGEgY2xpbmljYWwgaW52ZXN0aWdhdGlvbiBvZiAyMjUgcGF0aWVudHMgdXNpbmcgYW1idWxh
dG9yeSAyNC1ob3VyIHBIIG1vbml0b3JpbmcgYW5kIGFuIGV4cGVyaW1lbnRhbCBpbnZlc3RpZ2F0
aW9uIG9mIHRoZSByb2xlIG9mIGFjaWQgYW5kIHBlcHNpbiBpbiB0aGUgZGV2ZWxvcG1lbnQgb2Yg
bGFyeW5nZWFsIGluanVyeTwvdGl0bGU+PHNlY29uZGFyeS10aXRsZT5MYXJ5bmdvc2NvcGU8L3Nl
Y29uZGFyeS10aXRsZT48L3RpdGxlcz48cGFnZXM+MS03ODwvcGFnZXM+PG51bWJlcj40IFB0IDIg
U3VwcGwgNTM8L251bWJlcj48Y29udHJpYnV0b3JzPjxhdXRob3JzPjxhdXRob3I+S291Zm1hbiwg
Si4gQS48L2F1dGhvcj48L2F1dGhvcnM+PC9jb250cmlidXRvcnM+PGxhbmd1YWdlPmVuZzwvbGFu
Z3VhZ2U+PGFkZGVkLWRhdGUgZm9ybWF0PSJ1dGMiPjE0NjMxNjkxNDI8L2FkZGVkLWRhdGU+PHJl
Zi10eXBlIG5hbWU9IkpvdXJuYWwgQXJ0aWNsZSI+MTc8L3JlZi10eXBlPjxyZWMtbnVtYmVyPjIw
OTwvcmVjLW51bWJlcj48bGFzdC11cGRhdGVkLWRhdGUgZm9ybWF0PSJ1dGMiPjE0NjMxNjkxNDI8
L2xhc3QtdXBkYXRlZC1kYXRlPjxhY2Nlc3Npb24tbnVtPjE4OTU4NjQ8L2FjY2Vzc2lvbi1udW0+
PHZvbHVtZT4xMDE8L3ZvbHVtZT48L3JlY29yZD48L0NpdGU+PENpdGU+PEF1dGhvcj5Jcndpbjwv
QXV0aG9yPjxZZWFyPjIwMDY8L1llYXI+PElEVGV4dD5DaHJvbmljIGNvdWdoIGR1ZSB0byBnYXN0
cm9lc29waGFnZWFsIHJlZmx1eCBkaXNlYXNlOiBBQ0NQIGV2aWRlbmNlLWJhc2VkIGNsaW5pY2Fs
IHByYWN0aWNlIGd1aWRlbGluZXM8L0lEVGV4dD48cmVjb3JkPjxkYXRlcz48cHViLWRhdGVzPjxk
YXRlPkphbjwvZGF0ZT48L3B1Yi1kYXRlcz48eWVhcj4yMDA2PC95ZWFyPjwvZGF0ZXM+PGtleXdv
cmRzPjxrZXl3b3JkPkNocm9uaWMgRGlzZWFzZTwva2V5d29yZD48a2V5d29yZD5Db3VnaDwva2V5
d29yZD48a2V5d29yZD5HYXN0cm9lc29waGFnZWFsIFJlZmx1eDwva2V5d29yZD48a2V5d29yZD5I
dW1hbnM8L2tleXdvcmQ+PGtleXdvcmQ+UHJhY3RpY2UgR3VpZGVsaW5lcyBhcyBUb3BpYzwva2V5
d29yZD48L2tleXdvcmRzPjx1cmxzPjxyZWxhdGVkLXVybHM+PHVybD5odHRwOi8vd3d3Lm5jYmku
bmxtLm5paC5nb3YvcHVibWVkLzE2NDI4Njk3PC91cmw+PC9yZWxhdGVkLXVybHM+PC91cmxzPjxp
c2JuPjAwMTItMzY5MjwvaXNibj48dGl0bGVzPjx0aXRsZT5DaHJvbmljIGNvdWdoIGR1ZSB0byBn
YXN0cm9lc29waGFnZWFsIHJlZmx1eCBkaXNlYXNlOiBBQ0NQIGV2aWRlbmNlLWJhc2VkIGNsaW5p
Y2FsIHByYWN0aWNlIGd1aWRlbGluZXM8L3RpdGxlPjxzZWNvbmRhcnktdGl0bGU+Q2hlc3Q8L3Nl
Y29uZGFyeS10aXRsZT48L3RpdGxlcz48cGFnZXM+ODBTLTk0UzwvcGFnZXM+PG51bWJlcj4xIFN1
cHBsPC9udW1iZXI+PGNvbnRyaWJ1dG9ycz48YXV0aG9ycz48YXV0aG9yPklyd2luLCBSLiBTLjwv
YXV0aG9yPjwvYXV0aG9ycz48L2NvbnRyaWJ1dG9ycz48bGFuZ3VhZ2U+ZW5nPC9sYW5ndWFnZT48
YWRkZWQtZGF0ZSBmb3JtYXQ9InV0YyI+MTQ2MzE2OTE5MzwvYWRkZWQtZGF0ZT48cmVmLXR5cGUg
bmFtZT0iSm91cm5hbCBBcnRpY2xlIj4xNzwvcmVmLXR5cGU+PHJlYy1udW1iZXI+MjEwPC9yZWMt
bnVtYmVyPjxsYXN0LXVwZGF0ZWQtZGF0ZSBmb3JtYXQ9InV0YyI+MTQ2MzE2OTE5MzwvbGFzdC11
cGRhdGVkLWRhdGU+PGFjY2Vzc2lvbi1udW0+MTY0Mjg2OTc8L2FjY2Vzc2lvbi1udW0+PGVsZWN0
cm9uaWMtcmVzb3VyY2UtbnVtPjEwLjEzNzgvY2hlc3QuMTI5LjFfc3VwcGwuODBTPC9lbGVjdHJv
bmljLXJlc291cmNlLW51bT48dm9sdW1lPjEyOTwvdm9sdW1lPjwvcmVjb3JkPjwvQ2l0ZT48L0Vu
ZE5vdGU+AG==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0E53A2" w:rsidRPr="00B6576B">
        <w:rPr>
          <w:rFonts w:ascii="Book Antiqua" w:hAnsi="Book Antiqua" w:cs="Times New Roman"/>
        </w:rPr>
      </w:r>
      <w:r w:rsidR="000E53A2" w:rsidRPr="00B6576B">
        <w:rPr>
          <w:rFonts w:ascii="Book Antiqua" w:hAnsi="Book Antiqua" w:cs="Times New Roman"/>
        </w:rPr>
        <w:fldChar w:fldCharType="separate"/>
      </w:r>
      <w:r w:rsidR="008A3031" w:rsidRPr="00B6576B">
        <w:rPr>
          <w:rFonts w:ascii="Book Antiqua" w:hAnsi="Book Antiqua" w:cs="Times New Roman"/>
          <w:noProof/>
          <w:vertAlign w:val="superscript"/>
        </w:rPr>
        <w:t>16,29,47,49-51,88-92</w:t>
      </w:r>
      <w:r w:rsidR="000E53A2" w:rsidRPr="00B6576B">
        <w:rPr>
          <w:rFonts w:ascii="Book Antiqua" w:hAnsi="Book Antiqua" w:cs="Times New Roman"/>
        </w:rPr>
        <w:fldChar w:fldCharType="end"/>
      </w:r>
      <w:r w:rsidR="00DC3CFF" w:rsidRPr="00B6576B">
        <w:rPr>
          <w:rFonts w:ascii="Book Antiqua" w:hAnsi="Book Antiqua" w:cs="Times New Roman"/>
          <w:vertAlign w:val="superscript"/>
        </w:rPr>
        <w:t>]</w:t>
      </w:r>
      <w:r w:rsidR="00DC3CFF" w:rsidRPr="00B6576B">
        <w:rPr>
          <w:rFonts w:ascii="Book Antiqua" w:hAnsi="Book Antiqua" w:cs="Times New Roman"/>
        </w:rPr>
        <w:t>.</w:t>
      </w:r>
      <w:r w:rsidR="000E53A2" w:rsidRPr="00B6576B">
        <w:rPr>
          <w:rFonts w:ascii="Book Antiqua" w:hAnsi="Book Antiqua" w:cs="Times New Roman"/>
        </w:rPr>
        <w:t xml:space="preserve"> </w:t>
      </w:r>
      <w:r w:rsidR="007D751C" w:rsidRPr="00B6576B">
        <w:rPr>
          <w:rFonts w:ascii="Book Antiqua" w:hAnsi="Book Antiqua" w:cs="Times New Roman"/>
        </w:rPr>
        <w:t xml:space="preserve">Sweet </w:t>
      </w:r>
      <w:r w:rsidR="007B2E50" w:rsidRPr="007B2E50">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Sweet&lt;/Author&gt;&lt;Year&gt;2006&lt;/Year&gt;&lt;IDText&gt;The prevalence of distal and proximal gastroesophageal reflux in patients awaiting lung transplantation&lt;/IDText&gt;&lt;DisplayText&gt;&lt;style face="superscript"&gt;49&lt;/style&gt;&lt;/DisplayText&gt;&lt;record&gt;&lt;dates&gt;&lt;pub-dates&gt;&lt;date&gt;Oct&lt;/date&gt;&lt;/pub-dates&gt;&lt;year&gt;2006&lt;/year&gt;&lt;/dates&gt;&lt;keywords&gt;&lt;keyword&gt;Adult&lt;/keyword&gt;&lt;keyword&gt;Aged&lt;/keyword&gt;&lt;keyword&gt;Female&lt;/keyword&gt;&lt;keyword&gt;Gastroesophageal Reflux&lt;/keyword&gt;&lt;keyword&gt;Humans&lt;/keyword&gt;&lt;keyword&gt;Lung Diseases&lt;/keyword&gt;&lt;keyword&gt;Lung Transplantation&lt;/keyword&gt;&lt;keyword&gt;Male&lt;/keyword&gt;&lt;keyword&gt;Middle Aged&lt;/keyword&gt;&lt;keyword&gt;Prevalence&lt;/keyword&gt;&lt;keyword&gt;Waiting Lists&lt;/keyword&gt;&lt;/keywords&gt;&lt;urls&gt;&lt;related-urls&gt;&lt;url&gt;http://www.ncbi.nlm.nih.gov/pubmed/16998357&lt;/url&gt;&lt;/related-urls&gt;&lt;/urls&gt;&lt;isbn&gt;0003-4932&lt;/isbn&gt;&lt;custom2&gt;PMC1856564&lt;/custom2&gt;&lt;titles&gt;&lt;title&gt;The prevalence of distal and proximal gastroesophageal reflux in patients awaiting lung transplantation&lt;/title&gt;&lt;secondary-title&gt;Ann Surg&lt;/secondary-title&gt;&lt;/titles&gt;&lt;pages&gt;491-7&lt;/pages&gt;&lt;number&gt;4&lt;/number&gt;&lt;contributors&gt;&lt;authors&gt;&lt;author&gt;Sweet, M. P.&lt;/author&gt;&lt;author&gt;Herbella, F. A.&lt;/author&gt;&lt;author&gt;Leard, L.&lt;/author&gt;&lt;author&gt;Hoopes, C.&lt;/author&gt;&lt;author&gt;Golden, J.&lt;/author&gt;&lt;author&gt;Hays, S.&lt;/author&gt;&lt;author&gt;Patti, M. G.&lt;/author&gt;&lt;/authors&gt;&lt;/contributors&gt;&lt;language&gt;eng&lt;/language&gt;&lt;added-date format="utc"&gt;1463169045&lt;/added-date&gt;&lt;ref-type name="Journal Article"&gt;17&lt;/ref-type&gt;&lt;rec-number&gt;207&lt;/rec-number&gt;&lt;last-updated-date format="utc"&gt;1463169045&lt;/last-updated-date&gt;&lt;accession-num&gt;16998357&lt;/accession-num&gt;&lt;electronic-resource-num&gt;10.1097/01.sla.0000237757.49687.03&lt;/electronic-resource-num&gt;&lt;volume&gt;244&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49</w:t>
      </w:r>
      <w:r w:rsidR="007B2E50" w:rsidRPr="00B6576B">
        <w:rPr>
          <w:rFonts w:ascii="Book Antiqua" w:hAnsi="Book Antiqua" w:cs="Times New Roman"/>
        </w:rPr>
        <w:fldChar w:fldCharType="end"/>
      </w:r>
      <w:r w:rsidR="007B2E50">
        <w:rPr>
          <w:rFonts w:ascii="Book Antiqua" w:hAnsi="Book Antiqua" w:cs="Times New Roman" w:hint="eastAsia"/>
          <w:vertAlign w:val="superscript"/>
          <w:lang w:eastAsia="zh-CN"/>
        </w:rPr>
        <w:t>]</w:t>
      </w:r>
      <w:r w:rsidR="007D751C" w:rsidRPr="00B6576B">
        <w:rPr>
          <w:rFonts w:ascii="Book Antiqua" w:hAnsi="Book Antiqua" w:cs="Times New Roman"/>
        </w:rPr>
        <w:t xml:space="preserve"> have demonstrated that in patients with IPF, 67% had pathologic reflux, which frequently extended into the proximal esophagus, and </w:t>
      </w:r>
      <w:r w:rsidR="00B716DF" w:rsidRPr="00B6576B">
        <w:rPr>
          <w:rFonts w:ascii="Book Antiqua" w:hAnsi="Book Antiqua" w:cs="Times New Roman"/>
        </w:rPr>
        <w:t xml:space="preserve">that heartburn </w:t>
      </w:r>
      <w:r w:rsidR="007D751C" w:rsidRPr="00B6576B">
        <w:rPr>
          <w:rFonts w:ascii="Book Antiqua" w:hAnsi="Book Antiqua" w:cs="Times New Roman"/>
        </w:rPr>
        <w:t xml:space="preserve">symptoms were </w:t>
      </w:r>
      <w:r w:rsidR="00B716DF" w:rsidRPr="00B6576B">
        <w:rPr>
          <w:rFonts w:ascii="Book Antiqua" w:hAnsi="Book Antiqua" w:cs="Times New Roman"/>
        </w:rPr>
        <w:t>unreliable</w:t>
      </w:r>
      <w:r w:rsidR="007D751C" w:rsidRPr="00B6576B">
        <w:rPr>
          <w:rFonts w:ascii="Book Antiqua" w:hAnsi="Book Antiqua" w:cs="Times New Roman"/>
        </w:rPr>
        <w:t xml:space="preserve"> </w:t>
      </w:r>
      <w:r w:rsidR="00B716DF" w:rsidRPr="00B6576B">
        <w:rPr>
          <w:rFonts w:ascii="Book Antiqua" w:hAnsi="Book Antiqua" w:cs="Times New Roman"/>
        </w:rPr>
        <w:t>means of patient detection</w:t>
      </w:r>
      <w:r w:rsidR="007D751C" w:rsidRPr="00B6576B">
        <w:rPr>
          <w:rFonts w:ascii="Book Antiqua" w:hAnsi="Book Antiqua" w:cs="Times New Roman"/>
        </w:rPr>
        <w:t>, demonstrating</w:t>
      </w:r>
      <w:r w:rsidR="00CE347E" w:rsidRPr="00B6576B">
        <w:rPr>
          <w:rFonts w:ascii="Book Antiqua" w:hAnsi="Book Antiqua" w:cs="Times New Roman"/>
        </w:rPr>
        <w:t xml:space="preserve"> </w:t>
      </w:r>
      <w:r w:rsidR="007D751C" w:rsidRPr="00B6576B">
        <w:rPr>
          <w:rFonts w:ascii="Book Antiqua" w:hAnsi="Book Antiqua" w:cs="Times New Roman"/>
        </w:rPr>
        <w:t>sensitivity of 65% and specificity of 71%</w:t>
      </w:r>
      <w:r w:rsidR="00A6238F" w:rsidRPr="00B6576B">
        <w:rPr>
          <w:rFonts w:ascii="Book Antiqua" w:hAnsi="Book Antiqua" w:cs="Times New Roman"/>
        </w:rPr>
        <w:t>.</w:t>
      </w:r>
      <w:r w:rsidR="00593600" w:rsidRPr="00B6576B">
        <w:rPr>
          <w:rFonts w:ascii="Book Antiqua" w:hAnsi="Book Antiqua" w:cs="Times New Roman"/>
        </w:rPr>
        <w:t xml:space="preserve"> This again emphasizes the importance of </w:t>
      </w:r>
      <w:r w:rsidR="00B716DF" w:rsidRPr="00B6576B">
        <w:rPr>
          <w:rFonts w:ascii="Book Antiqua" w:hAnsi="Book Antiqua" w:cs="Times New Roman"/>
        </w:rPr>
        <w:t>screening transplant candidates</w:t>
      </w:r>
      <w:r w:rsidR="00593600" w:rsidRPr="00B6576B">
        <w:rPr>
          <w:rFonts w:ascii="Book Antiqua" w:hAnsi="Book Antiqua" w:cs="Times New Roman"/>
        </w:rPr>
        <w:t xml:space="preserve"> for </w:t>
      </w:r>
      <w:r w:rsidR="00B716DF" w:rsidRPr="00B6576B">
        <w:rPr>
          <w:rFonts w:ascii="Book Antiqua" w:hAnsi="Book Antiqua" w:cs="Times New Roman"/>
        </w:rPr>
        <w:t xml:space="preserve">GERD to </w:t>
      </w:r>
      <w:r w:rsidR="00593600" w:rsidRPr="00B6576B">
        <w:rPr>
          <w:rFonts w:ascii="Book Antiqua" w:hAnsi="Book Antiqua" w:cs="Times New Roman"/>
        </w:rPr>
        <w:t>identifying those at increased risk of poor outcomes.</w:t>
      </w:r>
    </w:p>
    <w:p w14:paraId="79232A5F" w14:textId="40316947" w:rsidR="005E7DB6" w:rsidRPr="00B6576B" w:rsidRDefault="003668E0" w:rsidP="00D404CB">
      <w:pPr>
        <w:spacing w:after="0" w:line="360" w:lineRule="auto"/>
        <w:ind w:firstLine="720"/>
        <w:jc w:val="both"/>
        <w:rPr>
          <w:rFonts w:ascii="Book Antiqua" w:hAnsi="Book Antiqua" w:cs="Times New Roman"/>
        </w:rPr>
      </w:pPr>
      <w:r w:rsidRPr="00B6576B">
        <w:rPr>
          <w:rFonts w:ascii="Book Antiqua" w:hAnsi="Book Antiqua" w:cs="Times New Roman"/>
        </w:rPr>
        <w:t>In the past, gastric transit studies</w:t>
      </w:r>
      <w:r w:rsidR="002D7CFD" w:rsidRPr="00B6576B">
        <w:rPr>
          <w:rFonts w:ascii="Book Antiqua" w:hAnsi="Book Antiqua" w:cs="Times New Roman"/>
          <w:vertAlign w:val="superscript"/>
        </w:rPr>
        <w:t>[</w:t>
      </w:r>
      <w:r w:rsidR="002C2E58"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Reid&lt;/Author&gt;&lt;Year&gt;1990&lt;/Year&gt;&lt;IDText&gt;Importance of chronic aspiration in recipients of heart-lung transplants&lt;/IDText&gt;&lt;DisplayText&gt;&lt;style face="superscript"&gt;62&lt;/style&gt;&lt;/DisplayText&gt;&lt;record&gt;&lt;dates&gt;&lt;pub-dates&gt;&lt;date&gt;Jul&lt;/date&gt;&lt;/pub-dates&gt;&lt;year&gt;1990&lt;/year&gt;&lt;/dates&gt;&lt;keywords&gt;&lt;keyword&gt;Adult&lt;/keyword&gt;&lt;keyword&gt;Bezoars&lt;/keyword&gt;&lt;keyword&gt;Bronchiectasis&lt;/keyword&gt;&lt;keyword&gt;Bronchiolitis&lt;/keyword&gt;&lt;keyword&gt;Bronchitis&lt;/keyword&gt;&lt;keyword&gt;Child&lt;/keyword&gt;&lt;keyword&gt;Chronic Disease&lt;/keyword&gt;&lt;keyword&gt;Combined Modality Therapy&lt;/keyword&gt;&lt;keyword&gt;Cough&lt;/keyword&gt;&lt;keyword&gt;Female&lt;/keyword&gt;&lt;keyword&gt;Follow-Up Studies&lt;/keyword&gt;&lt;keyword&gt;Gastric Emptying&lt;/keyword&gt;&lt;keyword&gt;Gastroesophageal Reflux&lt;/keyword&gt;&lt;keyword&gt;Gastrointestinal Motility&lt;/keyword&gt;&lt;keyword&gt;Graft Rejection&lt;/keyword&gt;&lt;keyword&gt;Heart-Lung Transplantation&lt;/keyword&gt;&lt;keyword&gt;Humans&lt;/keyword&gt;&lt;keyword&gt;Middle Aged&lt;/keyword&gt;&lt;keyword&gt;Pneumonia, Aspiration&lt;/keyword&gt;&lt;keyword&gt;Stomach&lt;/keyword&gt;&lt;keyword&gt;Vagus Nerve Injuries&lt;/keyword&gt;&lt;/keywords&gt;&lt;urls&gt;&lt;related-urls&gt;&lt;url&gt;http://www.ncbi.nlm.nih.gov/pubmed/1973771&lt;/url&gt;&lt;/related-urls&gt;&lt;/urls&gt;&lt;isbn&gt;0140-6736&lt;/isbn&gt;&lt;titles&gt;&lt;title&gt;Importance of chronic aspiration in recipients of heart-lung transplants&lt;/title&gt;&lt;secondary-title&gt;Lancet&lt;/secondary-title&gt;&lt;/titles&gt;&lt;pages&gt;206-8&lt;/pages&gt;&lt;number&gt;8709&lt;/number&gt;&lt;contributors&gt;&lt;authors&gt;&lt;author&gt;Reid, K. R.&lt;/author&gt;&lt;author&gt;McKenzie, F. N.&lt;/author&gt;&lt;author&gt;Menkis, A. H.&lt;/author&gt;&lt;author&gt;Novick, R. J.&lt;/author&gt;&lt;author&gt;Pflugfelder, P. W.&lt;/author&gt;&lt;author&gt;Kostuk, W. J.&lt;/author&gt;&lt;author&gt;Ahmad, D.&lt;/author&gt;&lt;/authors&gt;&lt;/contributors&gt;&lt;language&gt;eng&lt;/language&gt;&lt;added-date format="utc"&gt;1463103633&lt;/added-date&gt;&lt;ref-type name="Journal Article"&gt;17&lt;/ref-type&gt;&lt;rec-number&gt;177&lt;/rec-number&gt;&lt;last-updated-date format="utc"&gt;1463103633&lt;/last-updated-date&gt;&lt;accession-num&gt;1973771&lt;/accession-num&gt;&lt;volume&gt;336&lt;/volume&gt;&lt;/record&gt;&lt;/Cite&gt;&lt;/EndNote&gt;</w:instrText>
      </w:r>
      <w:r w:rsidR="002C2E58" w:rsidRPr="00B6576B">
        <w:rPr>
          <w:rFonts w:ascii="Book Antiqua" w:hAnsi="Book Antiqua" w:cs="Times New Roman"/>
        </w:rPr>
        <w:fldChar w:fldCharType="separate"/>
      </w:r>
      <w:r w:rsidR="008A3031" w:rsidRPr="00B6576B">
        <w:rPr>
          <w:rFonts w:ascii="Book Antiqua" w:hAnsi="Book Antiqua" w:cs="Times New Roman"/>
          <w:noProof/>
          <w:vertAlign w:val="superscript"/>
        </w:rPr>
        <w:t>62</w:t>
      </w:r>
      <w:r w:rsidR="002C2E58" w:rsidRPr="00B6576B">
        <w:rPr>
          <w:rFonts w:ascii="Book Antiqua" w:hAnsi="Book Antiqua" w:cs="Times New Roman"/>
        </w:rPr>
        <w:fldChar w:fldCharType="end"/>
      </w:r>
      <w:r w:rsidR="002D7CFD" w:rsidRPr="00B6576B">
        <w:rPr>
          <w:rFonts w:ascii="Book Antiqua" w:hAnsi="Book Antiqua" w:cs="Times New Roman"/>
          <w:vertAlign w:val="superscript"/>
        </w:rPr>
        <w:t>]</w:t>
      </w:r>
      <w:r w:rsidRPr="00B6576B">
        <w:rPr>
          <w:rFonts w:ascii="Book Antiqua" w:hAnsi="Book Antiqua" w:cs="Times New Roman"/>
        </w:rPr>
        <w:t xml:space="preserve">, </w:t>
      </w:r>
      <w:proofErr w:type="spellStart"/>
      <w:r w:rsidR="002C2E58" w:rsidRPr="00B6576B">
        <w:rPr>
          <w:rFonts w:ascii="Book Antiqua" w:hAnsi="Book Antiqua" w:cs="Times New Roman"/>
        </w:rPr>
        <w:t>esophagoscopy</w:t>
      </w:r>
      <w:proofErr w:type="spellEnd"/>
      <w:r w:rsidR="002D7CFD" w:rsidRPr="00B6576B">
        <w:rPr>
          <w:rFonts w:ascii="Book Antiqua" w:hAnsi="Book Antiqua" w:cs="Times New Roman"/>
          <w:vertAlign w:val="superscript"/>
        </w:rPr>
        <w:t>[</w:t>
      </w:r>
      <w:r w:rsidR="002C2E58"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Macha&lt;/Author&gt;&lt;Year&gt;2007&lt;/Year&gt;&lt;IDText&gt;225: gastroesophageal reflux does not impact survival after lung transplantation.&lt;/IDText&gt;&lt;DisplayText&gt;&lt;style face="superscript"&gt;93&lt;/style&gt;&lt;/DisplayText&gt;&lt;record&gt;&lt;titles&gt;&lt;title&gt;225: gastroesophageal reflux does not impact survival after lung transplantation.&lt;/title&gt;&lt;/titles&gt;&lt;pages&gt;S140&lt;/pages&gt;&lt;contributors&gt;&lt;authors&gt;&lt;author&gt;Macha, M.&lt;/author&gt;&lt;author&gt;Molina, EJ.&lt;/author&gt;&lt;author&gt;Monteiro, G.&lt;/author&gt;&lt;author&gt;et. al.&lt;/author&gt;&lt;/authors&gt;&lt;/contributors&gt;&lt;section&gt;supplement 1&lt;/section&gt;&lt;added-date format="utc"&gt;1463103752&lt;/added-date&gt;&lt;pub-location&gt;J Heart Lung Transplant&lt;/pub-location&gt;&lt;ref-type name="Generic"&gt;13&lt;/ref-type&gt;&lt;dates&gt;&lt;year&gt;2007&lt;/year&gt;&lt;/dates&gt;&lt;rec-number&gt;179&lt;/rec-number&gt;&lt;last-updated-date format="utc"&gt;1463103831&lt;/last-updated-date&gt;&lt;volume&gt;26&lt;/volume&gt;&lt;/record&gt;&lt;/Cite&gt;&lt;/EndNote&gt;</w:instrText>
      </w:r>
      <w:r w:rsidR="002C2E58" w:rsidRPr="00B6576B">
        <w:rPr>
          <w:rFonts w:ascii="Book Antiqua" w:hAnsi="Book Antiqua" w:cs="Times New Roman"/>
        </w:rPr>
        <w:fldChar w:fldCharType="separate"/>
      </w:r>
      <w:r w:rsidR="008A3031" w:rsidRPr="00B6576B">
        <w:rPr>
          <w:rFonts w:ascii="Book Antiqua" w:hAnsi="Book Antiqua" w:cs="Times New Roman"/>
          <w:noProof/>
          <w:vertAlign w:val="superscript"/>
        </w:rPr>
        <w:t>93</w:t>
      </w:r>
      <w:r w:rsidR="002C2E58" w:rsidRPr="00B6576B">
        <w:rPr>
          <w:rFonts w:ascii="Book Antiqua" w:hAnsi="Book Antiqua" w:cs="Times New Roman"/>
        </w:rPr>
        <w:fldChar w:fldCharType="end"/>
      </w:r>
      <w:r w:rsidR="002D7CFD" w:rsidRPr="00B6576B">
        <w:rPr>
          <w:rFonts w:ascii="Book Antiqua" w:hAnsi="Book Antiqua" w:cs="Times New Roman"/>
          <w:vertAlign w:val="superscript"/>
        </w:rPr>
        <w:t>]</w:t>
      </w:r>
      <w:r w:rsidR="002D7CFD" w:rsidRPr="00B6576B">
        <w:rPr>
          <w:rFonts w:ascii="Book Antiqua" w:hAnsi="Book Antiqua" w:cs="Times New Roman"/>
        </w:rPr>
        <w:t>,</w:t>
      </w:r>
      <w:r w:rsidR="002C2E58" w:rsidRPr="00B6576B">
        <w:rPr>
          <w:rFonts w:ascii="Book Antiqua" w:hAnsi="Book Antiqua" w:cs="Times New Roman"/>
        </w:rPr>
        <w:t xml:space="preserve"> and radiologic swallow studies</w:t>
      </w:r>
      <w:r w:rsidR="002D7CFD" w:rsidRPr="00B6576B">
        <w:rPr>
          <w:rFonts w:ascii="Book Antiqua" w:hAnsi="Book Antiqua" w:cs="Times New Roman"/>
          <w:vertAlign w:val="superscript"/>
        </w:rPr>
        <w:t>[</w:t>
      </w:r>
      <w:r w:rsidR="002C2E58"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Macha&lt;/Author&gt;&lt;Year&gt;2007&lt;/Year&gt;&lt;IDText&gt;225: gastroesophageal reflux does not impact survival after lung transplantation.&lt;/IDText&gt;&lt;DisplayText&gt;&lt;style face="superscript"&gt;93&lt;/style&gt;&lt;/DisplayText&gt;&lt;record&gt;&lt;titles&gt;&lt;title&gt;225: gastroesophageal reflux does not impact survival after lung transplantation.&lt;/title&gt;&lt;/titles&gt;&lt;pages&gt;S140&lt;/pages&gt;&lt;contributors&gt;&lt;authors&gt;&lt;author&gt;Macha, M.&lt;/author&gt;&lt;author&gt;Molina, EJ.&lt;/author&gt;&lt;author&gt;Monteiro, G.&lt;/author&gt;&lt;author&gt;et. al.&lt;/author&gt;&lt;/authors&gt;&lt;/contributors&gt;&lt;section&gt;supplement 1&lt;/section&gt;&lt;added-date format="utc"&gt;1463103752&lt;/added-date&gt;&lt;pub-location&gt;J Heart Lung Transplant&lt;/pub-location&gt;&lt;ref-type name="Generic"&gt;13&lt;/ref-type&gt;&lt;dates&gt;&lt;year&gt;2007&lt;/year&gt;&lt;/dates&gt;&lt;rec-number&gt;179&lt;/rec-number&gt;&lt;last-updated-date format="utc"&gt;1463103831&lt;/last-updated-date&gt;&lt;volume&gt;26&lt;/volume&gt;&lt;/record&gt;&lt;/Cite&gt;&lt;/EndNote&gt;</w:instrText>
      </w:r>
      <w:r w:rsidR="002C2E58" w:rsidRPr="00B6576B">
        <w:rPr>
          <w:rFonts w:ascii="Book Antiqua" w:hAnsi="Book Antiqua" w:cs="Times New Roman"/>
        </w:rPr>
        <w:fldChar w:fldCharType="separate"/>
      </w:r>
      <w:r w:rsidR="008A3031" w:rsidRPr="00B6576B">
        <w:rPr>
          <w:rFonts w:ascii="Book Antiqua" w:hAnsi="Book Antiqua" w:cs="Times New Roman"/>
          <w:noProof/>
          <w:vertAlign w:val="superscript"/>
        </w:rPr>
        <w:t>93</w:t>
      </w:r>
      <w:r w:rsidR="002C2E58" w:rsidRPr="00B6576B">
        <w:rPr>
          <w:rFonts w:ascii="Book Antiqua" w:hAnsi="Book Antiqua" w:cs="Times New Roman"/>
        </w:rPr>
        <w:fldChar w:fldCharType="end"/>
      </w:r>
      <w:r w:rsidR="002D7CFD" w:rsidRPr="00B6576B">
        <w:rPr>
          <w:rFonts w:ascii="Book Antiqua" w:hAnsi="Book Antiqua" w:cs="Times New Roman"/>
          <w:vertAlign w:val="superscript"/>
        </w:rPr>
        <w:t>]</w:t>
      </w:r>
      <w:r w:rsidR="002C2E58" w:rsidRPr="00B6576B">
        <w:rPr>
          <w:rFonts w:ascii="Book Antiqua" w:hAnsi="Book Antiqua" w:cs="Times New Roman"/>
        </w:rPr>
        <w:t xml:space="preserve"> were used as tenuous prox</w:t>
      </w:r>
      <w:r w:rsidR="005E7DB6" w:rsidRPr="00B6576B">
        <w:rPr>
          <w:rFonts w:ascii="Book Antiqua" w:hAnsi="Book Antiqua" w:cs="Times New Roman"/>
        </w:rPr>
        <w:t>ies</w:t>
      </w:r>
      <w:r w:rsidR="002C2E58" w:rsidRPr="00B6576B">
        <w:rPr>
          <w:rFonts w:ascii="Book Antiqua" w:hAnsi="Book Antiqua" w:cs="Times New Roman"/>
        </w:rPr>
        <w:t xml:space="preserve"> for reflux. </w:t>
      </w:r>
      <w:r w:rsidR="0065591B" w:rsidRPr="00B6576B">
        <w:rPr>
          <w:rFonts w:ascii="Book Antiqua" w:hAnsi="Book Antiqua" w:cs="Times New Roman"/>
        </w:rPr>
        <w:t>Recently</w:t>
      </w:r>
      <w:r w:rsidR="00AB4475" w:rsidRPr="00B6576B">
        <w:rPr>
          <w:rFonts w:ascii="Book Antiqua" w:hAnsi="Book Antiqua" w:cs="Times New Roman"/>
        </w:rPr>
        <w:t xml:space="preserve">, a variety of more sophisticated techniques have been </w:t>
      </w:r>
      <w:r w:rsidR="00420E1C" w:rsidRPr="00B6576B">
        <w:rPr>
          <w:rFonts w:ascii="Book Antiqua" w:hAnsi="Book Antiqua" w:cs="Times New Roman"/>
        </w:rPr>
        <w:t xml:space="preserve">utilized </w:t>
      </w:r>
      <w:r w:rsidR="0065591B" w:rsidRPr="00B6576B">
        <w:rPr>
          <w:rFonts w:ascii="Book Antiqua" w:hAnsi="Book Antiqua" w:cs="Times New Roman"/>
        </w:rPr>
        <w:t>to</w:t>
      </w:r>
      <w:r w:rsidR="005E7DB6" w:rsidRPr="00B6576B">
        <w:rPr>
          <w:rFonts w:ascii="Book Antiqua" w:hAnsi="Book Antiqua" w:cs="Times New Roman"/>
        </w:rPr>
        <w:t xml:space="preserve"> characteriz</w:t>
      </w:r>
      <w:r w:rsidR="0065591B" w:rsidRPr="00B6576B">
        <w:rPr>
          <w:rFonts w:ascii="Book Antiqua" w:hAnsi="Book Antiqua" w:cs="Times New Roman"/>
        </w:rPr>
        <w:t>e</w:t>
      </w:r>
      <w:r w:rsidR="002C2E58" w:rsidRPr="00B6576B">
        <w:rPr>
          <w:rFonts w:ascii="Book Antiqua" w:hAnsi="Book Antiqua" w:cs="Times New Roman"/>
        </w:rPr>
        <w:t xml:space="preserve"> reflux</w:t>
      </w:r>
      <w:r w:rsidR="00420E1C" w:rsidRPr="00B6576B">
        <w:rPr>
          <w:rFonts w:ascii="Book Antiqua" w:hAnsi="Book Antiqua" w:cs="Times New Roman"/>
        </w:rPr>
        <w:t xml:space="preserve"> in the lung transplant population</w:t>
      </w:r>
      <w:r w:rsidR="002C2E58" w:rsidRPr="00B6576B">
        <w:rPr>
          <w:rFonts w:ascii="Book Antiqua" w:hAnsi="Book Antiqua" w:cs="Times New Roman"/>
        </w:rPr>
        <w:t xml:space="preserve">, </w:t>
      </w:r>
      <w:r w:rsidR="00D84F45" w:rsidRPr="00B6576B">
        <w:rPr>
          <w:rFonts w:ascii="Book Antiqua" w:hAnsi="Book Antiqua" w:cs="Times New Roman"/>
        </w:rPr>
        <w:t>including</w:t>
      </w:r>
      <w:r w:rsidR="002C2E58" w:rsidRPr="00B6576B">
        <w:rPr>
          <w:rFonts w:ascii="Book Antiqua" w:hAnsi="Book Antiqua" w:cs="Times New Roman"/>
        </w:rPr>
        <w:t xml:space="preserve"> </w:t>
      </w:r>
      <w:r w:rsidR="000C6405" w:rsidRPr="00B6576B">
        <w:rPr>
          <w:rFonts w:ascii="Book Antiqua" w:hAnsi="Book Antiqua" w:cs="Times New Roman"/>
        </w:rPr>
        <w:t xml:space="preserve">24-hour </w:t>
      </w:r>
      <w:r w:rsidR="00420E1C" w:rsidRPr="00B6576B">
        <w:rPr>
          <w:rFonts w:ascii="Book Antiqua" w:hAnsi="Book Antiqua" w:cs="Times New Roman"/>
        </w:rPr>
        <w:t>ambulatory</w:t>
      </w:r>
      <w:r w:rsidR="002C2E58" w:rsidRPr="00B6576B">
        <w:rPr>
          <w:rFonts w:ascii="Book Antiqua" w:hAnsi="Book Antiqua" w:cs="Times New Roman"/>
        </w:rPr>
        <w:t xml:space="preserve"> pH monitoring, </w:t>
      </w:r>
      <w:r w:rsidR="00420E1C" w:rsidRPr="00B6576B">
        <w:rPr>
          <w:rFonts w:ascii="Book Antiqua" w:hAnsi="Book Antiqua" w:cs="Times New Roman"/>
        </w:rPr>
        <w:t>multichannel intraluminal</w:t>
      </w:r>
      <w:r w:rsidR="002C2E58" w:rsidRPr="00B6576B">
        <w:rPr>
          <w:rFonts w:ascii="Book Antiqua" w:hAnsi="Book Antiqua" w:cs="Times New Roman"/>
        </w:rPr>
        <w:t xml:space="preserve"> impedance </w:t>
      </w:r>
      <w:r w:rsidR="00420E1C" w:rsidRPr="00B6576B">
        <w:rPr>
          <w:rFonts w:ascii="Book Antiqua" w:hAnsi="Book Antiqua" w:cs="Times New Roman"/>
        </w:rPr>
        <w:t xml:space="preserve">and pH (MII-pH) </w:t>
      </w:r>
      <w:r w:rsidR="002C2E58" w:rsidRPr="00B6576B">
        <w:rPr>
          <w:rFonts w:ascii="Book Antiqua" w:hAnsi="Book Antiqua" w:cs="Times New Roman"/>
        </w:rPr>
        <w:t>testing, and bronchoscopy with BAL evaluation.</w:t>
      </w:r>
      <w:r w:rsidR="00CE347E" w:rsidRPr="00B6576B">
        <w:rPr>
          <w:rFonts w:ascii="Book Antiqua" w:hAnsi="Book Antiqua" w:cs="Times New Roman"/>
        </w:rPr>
        <w:t xml:space="preserve"> </w:t>
      </w:r>
      <w:r w:rsidR="00511B87" w:rsidRPr="00B6576B">
        <w:rPr>
          <w:rFonts w:ascii="Book Antiqua" w:hAnsi="Book Antiqua" w:cs="Times New Roman"/>
        </w:rPr>
        <w:t>Collectio</w:t>
      </w:r>
      <w:r w:rsidR="0065591B" w:rsidRPr="00B6576B">
        <w:rPr>
          <w:rFonts w:ascii="Book Antiqua" w:hAnsi="Book Antiqua" w:cs="Times New Roman"/>
        </w:rPr>
        <w:t xml:space="preserve">n of exhaled breath condensate for </w:t>
      </w:r>
      <w:r w:rsidR="00511B87" w:rsidRPr="00B6576B">
        <w:rPr>
          <w:rFonts w:ascii="Book Antiqua" w:hAnsi="Book Antiqua" w:cs="Times New Roman"/>
        </w:rPr>
        <w:t>pH and other chemical assays has</w:t>
      </w:r>
      <w:r w:rsidR="00FA56DA" w:rsidRPr="00B6576B">
        <w:rPr>
          <w:rFonts w:ascii="Book Antiqua" w:hAnsi="Book Antiqua" w:cs="Times New Roman"/>
        </w:rPr>
        <w:t xml:space="preserve"> been used with</w:t>
      </w:r>
      <w:r w:rsidR="00511B87" w:rsidRPr="00B6576B">
        <w:rPr>
          <w:rFonts w:ascii="Book Antiqua" w:hAnsi="Book Antiqua" w:cs="Times New Roman"/>
        </w:rPr>
        <w:t xml:space="preserve"> </w:t>
      </w:r>
      <w:r w:rsidR="00A93EF3" w:rsidRPr="00B6576B">
        <w:rPr>
          <w:rFonts w:ascii="Book Antiqua" w:hAnsi="Book Antiqua" w:cs="Times New Roman"/>
        </w:rPr>
        <w:t>limited accuracy</w:t>
      </w:r>
      <w:r w:rsidR="00511B87" w:rsidRPr="00B6576B">
        <w:rPr>
          <w:rFonts w:ascii="Book Antiqua" w:hAnsi="Book Antiqua" w:cs="Times New Roman"/>
        </w:rPr>
        <w:t xml:space="preserve"> and poor availability, and is primarily a research </w:t>
      </w:r>
      <w:proofErr w:type="gramStart"/>
      <w:r w:rsidR="00511B87" w:rsidRPr="00B6576B">
        <w:rPr>
          <w:rFonts w:ascii="Book Antiqua" w:hAnsi="Book Antiqua" w:cs="Times New Roman"/>
        </w:rPr>
        <w:t>tool</w:t>
      </w:r>
      <w:r w:rsidR="002D7CFD" w:rsidRPr="00B6576B">
        <w:rPr>
          <w:rFonts w:ascii="Book Antiqua" w:hAnsi="Book Antiqua" w:cs="Times New Roman"/>
          <w:vertAlign w:val="superscript"/>
        </w:rPr>
        <w:t>[</w:t>
      </w:r>
      <w:proofErr w:type="gramEnd"/>
      <w:r w:rsidR="00511B87" w:rsidRPr="00B6576B">
        <w:rPr>
          <w:rFonts w:ascii="Book Antiqua" w:hAnsi="Book Antiqua" w:cs="Times New Roman"/>
          <w:vertAlign w:val="superscript"/>
        </w:rPr>
        <w:t>87-89</w:t>
      </w:r>
      <w:r w:rsidR="008B5ED0" w:rsidRPr="00B6576B">
        <w:rPr>
          <w:rFonts w:ascii="Book Antiqua" w:hAnsi="Book Antiqua" w:cs="Times New Roman"/>
          <w:vertAlign w:val="superscript"/>
        </w:rPr>
        <w:t>]</w:t>
      </w:r>
      <w:r w:rsidR="008B5ED0" w:rsidRPr="00B6576B">
        <w:rPr>
          <w:rFonts w:ascii="Book Antiqua" w:hAnsi="Book Antiqua" w:cs="Times New Roman"/>
        </w:rPr>
        <w:t>.</w:t>
      </w:r>
      <w:r w:rsidR="00CE347E" w:rsidRPr="00B6576B">
        <w:rPr>
          <w:rFonts w:ascii="Book Antiqua" w:hAnsi="Book Antiqua" w:cs="Times New Roman"/>
        </w:rPr>
        <w:t xml:space="preserve"> </w:t>
      </w:r>
      <w:r w:rsidR="005E7DB6" w:rsidRPr="00B6576B">
        <w:rPr>
          <w:rFonts w:ascii="Book Antiqua" w:hAnsi="Book Antiqua" w:cs="Times New Roman"/>
        </w:rPr>
        <w:t xml:space="preserve">While </w:t>
      </w:r>
      <w:r w:rsidR="00511B87" w:rsidRPr="00B6576B">
        <w:rPr>
          <w:rFonts w:ascii="Book Antiqua" w:hAnsi="Book Antiqua" w:cs="Times New Roman"/>
        </w:rPr>
        <w:t xml:space="preserve">ambulatory </w:t>
      </w:r>
      <w:r w:rsidR="005E7DB6" w:rsidRPr="00B6576B">
        <w:rPr>
          <w:rFonts w:ascii="Book Antiqua" w:hAnsi="Book Antiqua" w:cs="Times New Roman"/>
        </w:rPr>
        <w:t>pH testing is the most universally advocated, the optimal testing modality remains undefined.</w:t>
      </w:r>
    </w:p>
    <w:p w14:paraId="46C52F3F" w14:textId="13C1BDDD" w:rsidR="00511B87" w:rsidRPr="00B6576B" w:rsidRDefault="00EA7DFD" w:rsidP="00D404CB">
      <w:pPr>
        <w:spacing w:after="0" w:line="360" w:lineRule="auto"/>
        <w:ind w:firstLine="720"/>
        <w:jc w:val="both"/>
        <w:rPr>
          <w:rFonts w:ascii="Book Antiqua" w:hAnsi="Book Antiqua" w:cs="Times New Roman"/>
        </w:rPr>
      </w:pPr>
      <w:r w:rsidRPr="00B6576B">
        <w:rPr>
          <w:rFonts w:ascii="Book Antiqua" w:hAnsi="Book Antiqua" w:cs="Times New Roman"/>
        </w:rPr>
        <w:t>Ambulatory pH testing has the longest history of use in the assessment of transplant patients</w:t>
      </w:r>
      <w:r w:rsidR="001F3BBC" w:rsidRPr="00B6576B">
        <w:rPr>
          <w:rFonts w:ascii="Book Antiqua" w:hAnsi="Book Antiqua" w:cs="Times New Roman"/>
        </w:rPr>
        <w:t xml:space="preserve">. </w:t>
      </w:r>
      <w:proofErr w:type="spellStart"/>
      <w:r w:rsidR="001F3BBC" w:rsidRPr="00B6576B">
        <w:rPr>
          <w:rFonts w:ascii="Book Antiqua" w:hAnsi="Book Antiqua" w:cs="Times New Roman"/>
        </w:rPr>
        <w:t>Hadjiliadis</w:t>
      </w:r>
      <w:proofErr w:type="spellEnd"/>
      <w:r w:rsidR="001F3BBC" w:rsidRPr="00B6576B">
        <w:rPr>
          <w:rFonts w:ascii="Book Antiqua" w:hAnsi="Book Antiqua" w:cs="Times New Roman"/>
        </w:rPr>
        <w:t xml:space="preserve"> </w:t>
      </w:r>
      <w:r w:rsidR="007B2E50" w:rsidRPr="007B2E50">
        <w:rPr>
          <w:rFonts w:ascii="Book Antiqua" w:hAnsi="Book Antiqua" w:cs="Times New Roman"/>
          <w:i/>
        </w:rPr>
        <w:t>et al</w:t>
      </w:r>
      <w:r w:rsidR="007B2E50" w:rsidRPr="00B6576B">
        <w:rPr>
          <w:rFonts w:ascii="Book Antiqua" w:hAnsi="Book Antiqua" w:cs="Times New Roman"/>
          <w:vertAlign w:val="superscript"/>
        </w:rPr>
        <w:t>[</w:t>
      </w:r>
      <w:r w:rsidR="007B2E50" w:rsidRPr="00B6576B">
        <w:rPr>
          <w:rFonts w:ascii="Book Antiqua" w:hAnsi="Book Antiqua" w:cs="Times New Roman"/>
        </w:rPr>
        <w:fldChar w:fldCharType="begin"/>
      </w:r>
      <w:r w:rsidR="007B2E50" w:rsidRPr="00B6576B">
        <w:rPr>
          <w:rFonts w:ascii="Book Antiqua" w:hAnsi="Book Antiqua" w:cs="Times New Roman"/>
        </w:rPr>
        <w:instrText xml:space="preserve"> ADDIN EN.CITE &lt;EndNote&gt;&lt;Cite&gt;&lt;Author&gt;Hadjiliadis&lt;/Author&gt;&lt;Year&gt;2003&lt;/Year&gt;&lt;IDText&gt;Gastroesophageal reflux disease in lung transplant recipients&lt;/IDText&gt;&lt;DisplayText&gt;&lt;style face="superscript"&gt;33&lt;/style&gt;&lt;/DisplayText&gt;&lt;record&gt;&lt;dates&gt;&lt;pub-dates&gt;&lt;date&gt;Aug&lt;/date&gt;&lt;/pub-dates&gt;&lt;year&gt;2003&lt;/year&gt;&lt;/dates&gt;&lt;keywords&gt;&lt;keyword&gt;Environmental Monitoring&lt;/keyword&gt;&lt;keyword&gt;Epidemiological Monitoring&lt;/keyword&gt;&lt;keyword&gt;Female&lt;/keyword&gt;&lt;keyword&gt;Gastroesophageal Reflux&lt;/keyword&gt;&lt;keyword&gt;Humans&lt;/keyword&gt;&lt;keyword&gt;Hydrogen-Ion Concentration&lt;/keyword&gt;&lt;keyword&gt;Lung Transplantation&lt;/keyword&gt;&lt;keyword&gt;Male&lt;/keyword&gt;&lt;keyword&gt;Middle Aged&lt;/keyword&gt;&lt;keyword&gt;Postoperative Complications&lt;/keyword&gt;&lt;keyword&gt;Prevalence&lt;/keyword&gt;&lt;keyword&gt;Retrospective Studies&lt;/keyword&gt;&lt;/keywords&gt;&lt;urls&gt;&lt;related-urls&gt;&lt;url&gt;http://www.ncbi.nlm.nih.gov/pubmed/12868994&lt;/url&gt;&lt;/related-urls&gt;&lt;/urls&gt;&lt;isbn&gt;0902-0063&lt;/isbn&gt;&lt;titles&gt;&lt;title&gt;Gastroesophageal reflux disease in lung transplant recipients&lt;/title&gt;&lt;secondary-title&gt;Clin Transplant&lt;/secondary-title&gt;&lt;/titles&gt;&lt;pages&gt;363-8&lt;/pages&gt;&lt;number&gt;4&lt;/number&gt;&lt;contributors&gt;&lt;authors&gt;&lt;author&gt;Hadjiliadis, D.&lt;/author&gt;&lt;author&gt;Duane Davis, R.&lt;/author&gt;&lt;author&gt;Steele, M. P.&lt;/author&gt;&lt;author&gt;Messier, R. H.&lt;/author&gt;&lt;author&gt;Lau, C. L.&lt;/author&gt;&lt;author&gt;Eubanks, S. S.&lt;/author&gt;&lt;author&gt;Palmer, S. M.&lt;/author&gt;&lt;/authors&gt;&lt;/contributors&gt;&lt;language&gt;eng&lt;/language&gt;&lt;added-date format="utc"&gt;1462889894&lt;/added-date&gt;&lt;ref-type name="Journal Article"&gt;17&lt;/ref-type&gt;&lt;rec-number&gt;98&lt;/rec-number&gt;&lt;last-updated-date format="utc"&gt;1462889894&lt;/last-updated-date&gt;&lt;accession-num&gt;12868994&lt;/accession-num&gt;&lt;volume&gt;17&lt;/volume&gt;&lt;/record&gt;&lt;/Cite&gt;&lt;/EndNote&gt;</w:instrText>
      </w:r>
      <w:r w:rsidR="007B2E50" w:rsidRPr="00B6576B">
        <w:rPr>
          <w:rFonts w:ascii="Book Antiqua" w:hAnsi="Book Antiqua" w:cs="Times New Roman"/>
        </w:rPr>
        <w:fldChar w:fldCharType="separate"/>
      </w:r>
      <w:r w:rsidR="007B2E50" w:rsidRPr="00B6576B">
        <w:rPr>
          <w:rFonts w:ascii="Book Antiqua" w:hAnsi="Book Antiqua" w:cs="Times New Roman"/>
          <w:noProof/>
          <w:vertAlign w:val="superscript"/>
        </w:rPr>
        <w:t>33</w:t>
      </w:r>
      <w:r w:rsidR="007B2E50" w:rsidRPr="00B6576B">
        <w:rPr>
          <w:rFonts w:ascii="Book Antiqua" w:hAnsi="Book Antiqua" w:cs="Times New Roman"/>
        </w:rPr>
        <w:fldChar w:fldCharType="end"/>
      </w:r>
      <w:r w:rsidR="007B2E50" w:rsidRPr="00B6576B">
        <w:rPr>
          <w:rFonts w:ascii="Book Antiqua" w:hAnsi="Book Antiqua" w:cs="Times New Roman"/>
          <w:vertAlign w:val="superscript"/>
        </w:rPr>
        <w:t>]</w:t>
      </w:r>
      <w:r w:rsidR="001F3BBC" w:rsidRPr="00B6576B">
        <w:rPr>
          <w:rFonts w:ascii="Book Antiqua" w:hAnsi="Book Antiqua" w:cs="Times New Roman"/>
          <w:i/>
        </w:rPr>
        <w:t xml:space="preserve"> </w:t>
      </w:r>
      <w:r w:rsidR="001F3BBC" w:rsidRPr="00B6576B">
        <w:rPr>
          <w:rFonts w:ascii="Book Antiqua" w:hAnsi="Book Antiqua" w:cs="Times New Roman"/>
        </w:rPr>
        <w:t>used 24-h pH monitoring to demonstrate that 69.8% of patients</w:t>
      </w:r>
      <w:r w:rsidR="00913D6A" w:rsidRPr="00B6576B">
        <w:rPr>
          <w:rFonts w:ascii="Book Antiqua" w:hAnsi="Book Antiqua" w:cs="Times New Roman"/>
        </w:rPr>
        <w:t xml:space="preserve"> in their post-transplant group</w:t>
      </w:r>
      <w:r w:rsidR="001F3BBC" w:rsidRPr="00B6576B">
        <w:rPr>
          <w:rFonts w:ascii="Book Antiqua" w:hAnsi="Book Antiqua" w:cs="Times New Roman"/>
        </w:rPr>
        <w:t xml:space="preserve"> had abnormal total acid </w:t>
      </w:r>
      <w:r w:rsidR="00FA56DA" w:rsidRPr="00B6576B">
        <w:rPr>
          <w:rFonts w:ascii="Book Antiqua" w:hAnsi="Book Antiqua" w:cs="Times New Roman"/>
        </w:rPr>
        <w:t xml:space="preserve">exposure </w:t>
      </w:r>
      <w:r w:rsidR="001F3BBC" w:rsidRPr="00B6576B">
        <w:rPr>
          <w:rFonts w:ascii="Book Antiqua" w:hAnsi="Book Antiqua" w:cs="Times New Roman"/>
        </w:rPr>
        <w:t>times</w:t>
      </w:r>
      <w:r w:rsidR="00920D3C" w:rsidRPr="00B6576B">
        <w:rPr>
          <w:rFonts w:ascii="Book Antiqua" w:hAnsi="Book Antiqua" w:cs="Times New Roman"/>
        </w:rPr>
        <w:t xml:space="preserve">, and that there was </w:t>
      </w:r>
      <w:r w:rsidR="00FA56DA" w:rsidRPr="00B6576B">
        <w:rPr>
          <w:rFonts w:ascii="Book Antiqua" w:hAnsi="Book Antiqua" w:cs="Times New Roman"/>
        </w:rPr>
        <w:t>an inverse</w:t>
      </w:r>
      <w:r w:rsidR="00920D3C" w:rsidRPr="00B6576B">
        <w:rPr>
          <w:rFonts w:ascii="Book Antiqua" w:hAnsi="Book Antiqua" w:cs="Times New Roman"/>
        </w:rPr>
        <w:t xml:space="preserve"> correlation between total or upright acid reflux and FEV1 at the time of the ambulatory pH study</w:t>
      </w:r>
      <w:r w:rsidR="00EA3682" w:rsidRPr="00B6576B">
        <w:rPr>
          <w:rFonts w:ascii="Book Antiqua" w:hAnsi="Book Antiqua" w:cs="Times New Roman"/>
        </w:rPr>
        <w:t>.</w:t>
      </w:r>
      <w:r w:rsidR="001F3BBC" w:rsidRPr="00B6576B">
        <w:rPr>
          <w:rFonts w:ascii="Book Antiqua" w:hAnsi="Book Antiqua" w:cs="Times New Roman"/>
        </w:rPr>
        <w:t xml:space="preserve"> Similarly, Young </w:t>
      </w:r>
      <w:r w:rsidR="007B2E50" w:rsidRPr="007B2E50">
        <w:rPr>
          <w:rFonts w:ascii="Book Antiqua" w:hAnsi="Book Antiqua" w:cs="Times New Roman"/>
          <w:i/>
        </w:rPr>
        <w:t xml:space="preserve">et </w:t>
      </w:r>
      <w:proofErr w:type="gramStart"/>
      <w:r w:rsidR="007B2E50" w:rsidRPr="007B2E50">
        <w:rPr>
          <w:rFonts w:ascii="Book Antiqua" w:hAnsi="Book Antiqua" w:cs="Times New Roman"/>
          <w:i/>
        </w:rPr>
        <w:t>al</w:t>
      </w:r>
      <w:r w:rsidR="00A40F00" w:rsidRPr="00A40F00">
        <w:rPr>
          <w:rFonts w:ascii="Book Antiqua" w:hAnsi="Book Antiqua" w:cs="Times New Roman" w:hint="eastAsia"/>
          <w:vertAlign w:val="superscript"/>
          <w:lang w:eastAsia="zh-CN"/>
        </w:rPr>
        <w:t>[</w:t>
      </w:r>
      <w:proofErr w:type="gramEnd"/>
      <w:r w:rsidR="00A40F00" w:rsidRPr="00A40F00">
        <w:rPr>
          <w:rFonts w:ascii="Book Antiqua" w:hAnsi="Book Antiqua" w:cs="Times New Roman" w:hint="eastAsia"/>
          <w:vertAlign w:val="superscript"/>
          <w:lang w:eastAsia="zh-CN"/>
        </w:rPr>
        <w:t>56]</w:t>
      </w:r>
      <w:r w:rsidR="001F3BBC" w:rsidRPr="00B6576B">
        <w:rPr>
          <w:rFonts w:ascii="Book Antiqua" w:hAnsi="Book Antiqua" w:cs="Times New Roman"/>
        </w:rPr>
        <w:t xml:space="preserve"> have </w:t>
      </w:r>
      <w:r w:rsidR="00974011" w:rsidRPr="00B6576B">
        <w:rPr>
          <w:rFonts w:ascii="Book Antiqua" w:hAnsi="Book Antiqua" w:cs="Times New Roman"/>
        </w:rPr>
        <w:t xml:space="preserve">also </w:t>
      </w:r>
      <w:r w:rsidR="001F3BBC" w:rsidRPr="00B6576B">
        <w:rPr>
          <w:rFonts w:ascii="Book Antiqua" w:hAnsi="Book Antiqua" w:cs="Times New Roman"/>
        </w:rPr>
        <w:t xml:space="preserve">used pH monitoring to demonstrate that 65% of their patients had abnormal </w:t>
      </w:r>
      <w:r w:rsidR="00FA56DA" w:rsidRPr="00B6576B">
        <w:rPr>
          <w:rFonts w:ascii="Book Antiqua" w:hAnsi="Book Antiqua" w:cs="Times New Roman"/>
        </w:rPr>
        <w:t>acid exposure</w:t>
      </w:r>
      <w:r w:rsidR="001F3BBC" w:rsidRPr="00B6576B">
        <w:rPr>
          <w:rFonts w:ascii="Book Antiqua" w:hAnsi="Book Antiqua" w:cs="Times New Roman"/>
        </w:rPr>
        <w:t xml:space="preserve"> times post-transplant</w:t>
      </w:r>
      <w:r w:rsidR="00920D3C" w:rsidRPr="00B6576B">
        <w:rPr>
          <w:rFonts w:ascii="Book Antiqua" w:hAnsi="Book Antiqua" w:cs="Times New Roman"/>
        </w:rPr>
        <w:t xml:space="preserve">. </w:t>
      </w:r>
      <w:r w:rsidRPr="00B6576B">
        <w:rPr>
          <w:rFonts w:ascii="Book Antiqua" w:hAnsi="Book Antiqua" w:cs="Times New Roman"/>
        </w:rPr>
        <w:t>However, ambulatory</w:t>
      </w:r>
      <w:r w:rsidR="00287A29" w:rsidRPr="00B6576B">
        <w:rPr>
          <w:rFonts w:ascii="Book Antiqua" w:hAnsi="Book Antiqua" w:cs="Times New Roman"/>
        </w:rPr>
        <w:t xml:space="preserve"> pH monitoring has </w:t>
      </w:r>
      <w:r w:rsidR="00EF4ABE" w:rsidRPr="00B6576B">
        <w:rPr>
          <w:rFonts w:ascii="Book Antiqua" w:hAnsi="Book Antiqua" w:cs="Times New Roman"/>
        </w:rPr>
        <w:t>had variable sensitivity for reflux detection in this population, ranging from 50-80%</w:t>
      </w:r>
      <w:r w:rsidR="00CA5152" w:rsidRPr="00B6576B">
        <w:rPr>
          <w:rFonts w:ascii="Book Antiqua" w:hAnsi="Book Antiqua" w:cs="Times New Roman"/>
          <w:vertAlign w:val="superscript"/>
        </w:rPr>
        <w:t>[</w:t>
      </w:r>
      <w:r w:rsidR="00EF4ABE" w:rsidRPr="00B6576B">
        <w:rPr>
          <w:rFonts w:ascii="Book Antiqua" w:hAnsi="Book Antiqua" w:cs="Times New Roman"/>
          <w:vertAlign w:val="superscript"/>
        </w:rPr>
        <w:t>41,84,90</w:t>
      </w:r>
      <w:r w:rsidR="00CA5152" w:rsidRPr="00B6576B">
        <w:rPr>
          <w:rFonts w:ascii="Book Antiqua" w:hAnsi="Book Antiqua" w:cs="Times New Roman"/>
          <w:vertAlign w:val="superscript"/>
        </w:rPr>
        <w:t>]</w:t>
      </w:r>
      <w:r w:rsidR="00CA5152" w:rsidRPr="00B6576B">
        <w:rPr>
          <w:rFonts w:ascii="Book Antiqua" w:hAnsi="Book Antiqua" w:cs="Times New Roman"/>
        </w:rPr>
        <w:t>.</w:t>
      </w:r>
      <w:r w:rsidR="00CE347E" w:rsidRPr="00B6576B">
        <w:rPr>
          <w:rFonts w:ascii="Book Antiqua" w:hAnsi="Book Antiqua" w:cs="Times New Roman"/>
        </w:rPr>
        <w:t xml:space="preserve"> </w:t>
      </w:r>
      <w:r w:rsidR="00EF4ABE" w:rsidRPr="00B6576B">
        <w:rPr>
          <w:rFonts w:ascii="Book Antiqua" w:hAnsi="Book Antiqua" w:cs="Times New Roman"/>
        </w:rPr>
        <w:t xml:space="preserve">One possible reason for this limitation may be that </w:t>
      </w:r>
      <w:r w:rsidR="00A93EF3" w:rsidRPr="00B6576B">
        <w:rPr>
          <w:rFonts w:ascii="Book Antiqua" w:hAnsi="Book Antiqua" w:cs="Times New Roman"/>
        </w:rPr>
        <w:t>the test</w:t>
      </w:r>
      <w:r w:rsidR="00EF4ABE" w:rsidRPr="00B6576B">
        <w:rPr>
          <w:rFonts w:ascii="Book Antiqua" w:hAnsi="Book Antiqua" w:cs="Times New Roman"/>
        </w:rPr>
        <w:t xml:space="preserve"> underestimates the amount and frequency of reflux, as it is not capable of detecting nonacidic</w:t>
      </w:r>
      <w:r w:rsidR="00A93EF3" w:rsidRPr="00B6576B">
        <w:rPr>
          <w:rFonts w:ascii="Book Antiqua" w:hAnsi="Book Antiqua" w:cs="Times New Roman"/>
        </w:rPr>
        <w:t xml:space="preserve"> or bolus</w:t>
      </w:r>
      <w:r w:rsidR="00EF4ABE" w:rsidRPr="00B6576B">
        <w:rPr>
          <w:rFonts w:ascii="Book Antiqua" w:hAnsi="Book Antiqua" w:cs="Times New Roman"/>
        </w:rPr>
        <w:t xml:space="preserve"> reflux.</w:t>
      </w:r>
      <w:r w:rsidR="00CE347E" w:rsidRPr="00B6576B">
        <w:rPr>
          <w:rFonts w:ascii="Book Antiqua" w:hAnsi="Book Antiqua" w:cs="Times New Roman"/>
        </w:rPr>
        <w:t xml:space="preserve"> </w:t>
      </w:r>
      <w:r w:rsidR="00511B87" w:rsidRPr="00B6576B">
        <w:rPr>
          <w:rFonts w:ascii="Book Antiqua" w:hAnsi="Book Antiqua" w:cs="Times New Roman"/>
        </w:rPr>
        <w:t xml:space="preserve">Other modalities for </w:t>
      </w:r>
      <w:r w:rsidR="00E94D6A" w:rsidRPr="00B6576B">
        <w:rPr>
          <w:rFonts w:ascii="Book Antiqua" w:hAnsi="Book Antiqua" w:cs="Times New Roman"/>
        </w:rPr>
        <w:t>e</w:t>
      </w:r>
      <w:r w:rsidR="00511B87" w:rsidRPr="00B6576B">
        <w:rPr>
          <w:rFonts w:ascii="Book Antiqua" w:hAnsi="Book Antiqua" w:cs="Times New Roman"/>
        </w:rPr>
        <w:t>valuation</w:t>
      </w:r>
      <w:r w:rsidR="00E94D6A" w:rsidRPr="00B6576B">
        <w:rPr>
          <w:rFonts w:ascii="Book Antiqua" w:hAnsi="Book Antiqua" w:cs="Times New Roman"/>
        </w:rPr>
        <w:t xml:space="preserve"> of acid reflux</w:t>
      </w:r>
      <w:r w:rsidR="00511B87" w:rsidRPr="00B6576B">
        <w:rPr>
          <w:rFonts w:ascii="Book Antiqua" w:hAnsi="Book Antiqua" w:cs="Times New Roman"/>
        </w:rPr>
        <w:t xml:space="preserve">, such as BRAVO </w:t>
      </w:r>
      <w:r w:rsidR="00D748DA" w:rsidRPr="00B6576B">
        <w:rPr>
          <w:rFonts w:ascii="Book Antiqua" w:hAnsi="Book Antiqua" w:cs="Times New Roman"/>
        </w:rPr>
        <w:t xml:space="preserve">capsule-based </w:t>
      </w:r>
      <w:r w:rsidR="00511B87" w:rsidRPr="00B6576B">
        <w:rPr>
          <w:rFonts w:ascii="Book Antiqua" w:hAnsi="Book Antiqua" w:cs="Times New Roman"/>
        </w:rPr>
        <w:t>p</w:t>
      </w:r>
      <w:r w:rsidR="009D6B6D" w:rsidRPr="00B6576B">
        <w:rPr>
          <w:rFonts w:ascii="Book Antiqua" w:hAnsi="Book Antiqua" w:cs="Times New Roman"/>
        </w:rPr>
        <w:t>H monitoring</w:t>
      </w:r>
      <w:r w:rsidR="00D748DA" w:rsidRPr="00B6576B">
        <w:rPr>
          <w:rFonts w:ascii="Book Antiqua" w:hAnsi="Book Antiqua" w:cs="Times New Roman"/>
        </w:rPr>
        <w:t xml:space="preserve"> (Given </w:t>
      </w:r>
      <w:r w:rsidR="00D748DA" w:rsidRPr="00B6576B">
        <w:rPr>
          <w:rFonts w:ascii="Book Antiqua" w:hAnsi="Book Antiqua" w:cs="Times New Roman"/>
        </w:rPr>
        <w:lastRenderedPageBreak/>
        <w:t xml:space="preserve">Imaging, </w:t>
      </w:r>
      <w:proofErr w:type="spellStart"/>
      <w:r w:rsidR="00D748DA" w:rsidRPr="00B6576B">
        <w:rPr>
          <w:rFonts w:ascii="Book Antiqua" w:hAnsi="Book Antiqua" w:cs="Times New Roman"/>
        </w:rPr>
        <w:t>Yoqneam</w:t>
      </w:r>
      <w:proofErr w:type="spellEnd"/>
      <w:r w:rsidR="00D748DA" w:rsidRPr="00B6576B">
        <w:rPr>
          <w:rFonts w:ascii="Book Antiqua" w:hAnsi="Book Antiqua" w:cs="Times New Roman"/>
        </w:rPr>
        <w:t>, Israel)</w:t>
      </w:r>
      <w:r w:rsidR="002810A3" w:rsidRPr="00B6576B">
        <w:rPr>
          <w:rFonts w:ascii="Book Antiqua" w:hAnsi="Book Antiqua" w:cs="Times New Roman"/>
          <w:vertAlign w:val="superscript"/>
        </w:rPr>
        <w:t>[</w:t>
      </w:r>
      <w:r w:rsidR="001F3BBC" w:rsidRPr="00B6576B">
        <w:rPr>
          <w:rFonts w:ascii="Book Antiqua" w:hAnsi="Book Antiqua" w:cs="Times New Roman"/>
        </w:rPr>
        <w:fldChar w:fldCharType="begin"/>
      </w:r>
      <w:r w:rsidR="001F3BBC" w:rsidRPr="00B6576B">
        <w:rPr>
          <w:rFonts w:ascii="Book Antiqua" w:hAnsi="Book Antiqua" w:cs="Times New Roman"/>
        </w:rPr>
        <w:instrText xml:space="preserve"> ADDIN EN.CITE &lt;EndNote&gt;&lt;Cite&gt;&lt;Year&gt;2005&lt;/Year&gt;&lt;IDText&gt;ASGE Technology Status Evaluation Report: wireless esophageal pH monitoring system&lt;/IDText&gt;&lt;DisplayText&gt;&lt;style face="superscript"&gt;94&lt;/style&gt;&lt;/DisplayText&gt;&lt;record&gt;&lt;titles&gt;&lt;title&gt;ASGE Technology Status Evaluation Report: wireless esophageal pH monitoring system&lt;/title&gt;&lt;/titles&gt;&lt;pages&gt;485-487&lt;/pages&gt;&lt;number&gt;4&lt;/number&gt;&lt;added-date format="utc"&gt;1465939022&lt;/added-date&gt;&lt;ref-type name="Generic"&gt;13&lt;/ref-type&gt;&lt;dates&gt;&lt;year&gt;2005&lt;/year&gt;&lt;/dates&gt;&lt;rec-number&gt;271&lt;/rec-number&gt;&lt;publisher&gt;Gastrointestinal Endoscopy&lt;/publisher&gt;&lt;last-updated-date format="utc"&gt;1465939082&lt;/last-updated-date&gt;&lt;volume&gt;62&lt;/volume&gt;&lt;/record&gt;&lt;/Cite&gt;&lt;/EndNote&gt;</w:instrText>
      </w:r>
      <w:r w:rsidR="001F3BBC" w:rsidRPr="00B6576B">
        <w:rPr>
          <w:rFonts w:ascii="Book Antiqua" w:hAnsi="Book Antiqua" w:cs="Times New Roman"/>
        </w:rPr>
        <w:fldChar w:fldCharType="separate"/>
      </w:r>
      <w:r w:rsidR="001F3BBC" w:rsidRPr="00B6576B">
        <w:rPr>
          <w:rFonts w:ascii="Book Antiqua" w:hAnsi="Book Antiqua" w:cs="Times New Roman"/>
          <w:noProof/>
          <w:vertAlign w:val="superscript"/>
        </w:rPr>
        <w:t>94</w:t>
      </w:r>
      <w:r w:rsidR="001F3BBC" w:rsidRPr="00B6576B">
        <w:rPr>
          <w:rFonts w:ascii="Book Antiqua" w:hAnsi="Book Antiqua" w:cs="Times New Roman"/>
        </w:rPr>
        <w:fldChar w:fldCharType="end"/>
      </w:r>
      <w:r w:rsidR="002810A3" w:rsidRPr="00B6576B">
        <w:rPr>
          <w:rFonts w:ascii="Book Antiqua" w:hAnsi="Book Antiqua" w:cs="Times New Roman"/>
          <w:vertAlign w:val="superscript"/>
        </w:rPr>
        <w:t>]</w:t>
      </w:r>
      <w:r w:rsidR="00C07B29" w:rsidRPr="00B6576B">
        <w:rPr>
          <w:rFonts w:ascii="Book Antiqua" w:hAnsi="Book Antiqua" w:cs="Times New Roman"/>
        </w:rPr>
        <w:t xml:space="preserve"> </w:t>
      </w:r>
      <w:r w:rsidR="00511B87" w:rsidRPr="00B6576B">
        <w:rPr>
          <w:rFonts w:ascii="Book Antiqua" w:hAnsi="Book Antiqua" w:cs="Times New Roman"/>
        </w:rPr>
        <w:t xml:space="preserve">have not been assessed in the transplant population, but may </w:t>
      </w:r>
      <w:r w:rsidR="009D6B6D" w:rsidRPr="00B6576B">
        <w:rPr>
          <w:rFonts w:ascii="Book Antiqua" w:hAnsi="Book Antiqua" w:cs="Times New Roman"/>
        </w:rPr>
        <w:t>offer few benefits over catheter-based testing as it requires endoscopic evaluation prior to placement.</w:t>
      </w:r>
    </w:p>
    <w:p w14:paraId="5FABB091" w14:textId="2970EADE" w:rsidR="00511B87" w:rsidRPr="00B6576B" w:rsidRDefault="00EF4ABE" w:rsidP="00D404CB">
      <w:pPr>
        <w:spacing w:after="0" w:line="360" w:lineRule="auto"/>
        <w:ind w:firstLine="720"/>
        <w:jc w:val="both"/>
        <w:rPr>
          <w:rFonts w:ascii="Book Antiqua" w:hAnsi="Book Antiqua" w:cs="Times New Roman"/>
        </w:rPr>
      </w:pPr>
      <w:r w:rsidRPr="00B6576B">
        <w:rPr>
          <w:rFonts w:ascii="Book Antiqua" w:hAnsi="Book Antiqua" w:cs="Times New Roman"/>
        </w:rPr>
        <w:t xml:space="preserve">To better assess </w:t>
      </w:r>
      <w:r w:rsidR="00A93EF3" w:rsidRPr="00B6576B">
        <w:rPr>
          <w:rFonts w:ascii="Book Antiqua" w:hAnsi="Book Antiqua" w:cs="Times New Roman"/>
        </w:rPr>
        <w:t xml:space="preserve">potential </w:t>
      </w:r>
      <w:r w:rsidRPr="00B6576B">
        <w:rPr>
          <w:rFonts w:ascii="Book Antiqua" w:hAnsi="Book Antiqua" w:cs="Times New Roman"/>
        </w:rPr>
        <w:t>contribution</w:t>
      </w:r>
      <w:r w:rsidR="00A93EF3" w:rsidRPr="00B6576B">
        <w:rPr>
          <w:rFonts w:ascii="Book Antiqua" w:hAnsi="Book Antiqua" w:cs="Times New Roman"/>
        </w:rPr>
        <w:t>s</w:t>
      </w:r>
      <w:r w:rsidRPr="00B6576B">
        <w:rPr>
          <w:rFonts w:ascii="Book Antiqua" w:hAnsi="Book Antiqua" w:cs="Times New Roman"/>
        </w:rPr>
        <w:t xml:space="preserve"> from nonacid and bolus reflux, impedance testing was developed</w:t>
      </w:r>
      <w:r w:rsidR="00D748DA" w:rsidRPr="00B6576B">
        <w:rPr>
          <w:rFonts w:ascii="Book Antiqua" w:hAnsi="Book Antiqua" w:cs="Times New Roman"/>
        </w:rPr>
        <w:t xml:space="preserve"> to</w:t>
      </w:r>
      <w:r w:rsidR="00A93EF3" w:rsidRPr="00B6576B">
        <w:rPr>
          <w:rFonts w:ascii="Book Antiqua" w:hAnsi="Book Antiqua" w:cs="Times New Roman"/>
        </w:rPr>
        <w:t xml:space="preserve"> </w:t>
      </w:r>
      <w:r w:rsidR="005F4DC6" w:rsidRPr="00B6576B">
        <w:rPr>
          <w:rFonts w:ascii="Book Antiqua" w:hAnsi="Book Antiqua" w:cs="Times New Roman"/>
        </w:rPr>
        <w:t xml:space="preserve">sensitively detect the presence of liquid bolus, its direction of movement, </w:t>
      </w:r>
      <w:r w:rsidR="00F87529" w:rsidRPr="00B6576B">
        <w:rPr>
          <w:rFonts w:ascii="Book Antiqua" w:hAnsi="Book Antiqua" w:cs="Times New Roman"/>
        </w:rPr>
        <w:t xml:space="preserve">and </w:t>
      </w:r>
      <w:r w:rsidR="005F4DC6" w:rsidRPr="00B6576B">
        <w:rPr>
          <w:rFonts w:ascii="Book Antiqua" w:hAnsi="Book Antiqua" w:cs="Times New Roman"/>
        </w:rPr>
        <w:t>the proximal extent</w:t>
      </w:r>
      <w:r w:rsidRPr="00B6576B">
        <w:rPr>
          <w:rFonts w:ascii="Book Antiqua" w:hAnsi="Book Antiqua" w:cs="Times New Roman"/>
        </w:rPr>
        <w:t xml:space="preserve"> of reflux,</w:t>
      </w:r>
      <w:r w:rsidR="005F4DC6" w:rsidRPr="00B6576B">
        <w:rPr>
          <w:rFonts w:ascii="Book Antiqua" w:hAnsi="Book Antiqua" w:cs="Times New Roman"/>
        </w:rPr>
        <w:t xml:space="preserve"> independent of </w:t>
      </w:r>
      <w:proofErr w:type="gramStart"/>
      <w:r w:rsidR="005F4DC6" w:rsidRPr="00B6576B">
        <w:rPr>
          <w:rFonts w:ascii="Book Antiqua" w:hAnsi="Book Antiqua" w:cs="Times New Roman"/>
        </w:rPr>
        <w:t>pH</w:t>
      </w:r>
      <w:r w:rsidR="001548A1" w:rsidRPr="00B6576B">
        <w:rPr>
          <w:rFonts w:ascii="Book Antiqua" w:hAnsi="Book Antiqua" w:cs="Times New Roman"/>
          <w:vertAlign w:val="superscript"/>
        </w:rPr>
        <w:t>[</w:t>
      </w:r>
      <w:proofErr w:type="gramEnd"/>
      <w:r w:rsidR="005F4DC6"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5NSw5Njwvc3R5bGU+PC9EaXNwbGF5VGV4dD48cmVjb3JkPjxk
YXRlcz48cHViLWRhdGVzPjxkYXRlPlNlcDwvZGF0ZT48L3B1Yi1kYXRlcz48eWVhcj4yMDA5PC95
ZWFyPjwvZGF0ZXM+PGtleXdvcmRzPjxrZXl3b3JkPkFkb2xlc2NlbnQ8L2tleXdvcmQ+PGtleXdv
cmQ+QWR1bHQ8L2tleXdvcmQ+PGtleXdvcmQ+QWdlZDwva2V5d29yZD48a2V5d29yZD5Ccm9uY2hp
b2xpdGlzIE9ibGl0ZXJhbnM8L2tleXdvcmQ+PGtleXdvcmQ+Q2hpbGQ8L2tleXdvcmQ+PGtleXdv
cmQ+Q291Z2g8L2tleXdvcmQ+PGtleXdvcmQ+RHlzcGVwc2lhPC9rZXl3b3JkPjxrZXl3b3JkPkZv
bGxvdy1VcCBTdHVkaWVzPC9rZXl3b3JkPjxrZXl3b3JkPkdhc3Ryb2Vzb3BoYWdlYWwgUmVmbHV4
PC9rZXl3b3JkPjxrZXl3b3JkPkh1bWFuczwva2V5d29yZD48a2V5d29yZD5MdW5nIFRyYW5zcGxh
bnRhdGlvbjwva2V5d29yZD48a2V5d29yZD5NaWRkbGUgQWdlZDwva2V5d29yZD48a2V5d29yZD5Q
cm9wb3J0aW9uYWwgSGF6YXJkcyBNb2RlbHM8L2tleXdvcmQ+PGtleXdvcmQ+UHVsbW9uYXJ5IERp
c2Vhc2UsIENocm9uaWMgT2JzdHJ1Y3RpdmU8L2tleXdvcmQ+PGtleXdvcmQ+UmlzayBGYWN0b3Jz
PC9rZXl3b3JkPjxrZXl3b3JkPlN1cnZpdmFsIEFuYWx5c2lzPC9rZXl3b3JkPjxrZXl3b3JkPlRp
bWUgRmFjdG9yczwva2V5d29yZD48a2V5d29yZD5UaXNzdWUgRG9ub3JzPC9rZXl3b3JkPjxrZXl3
b3JkPllvdW5nIEFkdWx0PC9rZXl3b3JkPjwva2V5d29yZHM+PHVybHM+PHJlbGF0ZWQtdXJscz48
dXJsPmh0dHA6Ly93d3cubmNiaS5ubG0ubmloLmdvdi9wdWJtZWQvMTk3MTYwMzc8L3VybD48L3Jl
bGF0ZWQtdXJscz48L3VybHM+PGlzYm4+MTU1Ny0zMTE3PC9pc2JuPjx0aXRsZXM+PHRpdGxlPkdh
c3Ryb2Vzb3BoYWdlYWwgcmVmbHV4IGluIGJyb25jaGlvbGl0aXMgb2JsaXRlcmFucyBzeW5kcm9t
ZTogYSBuZXcgcGVyc3BlY3RpdmU8L3RpdGxlPjxzZWNvbmRhcnktdGl0bGU+SiBIZWFydCBMdW5n
IFRyYW5zcGxhbnQ8L3NlY29uZGFyeS10aXRsZT48L3RpdGxlcz48cGFnZXM+ODcwLTU8L3BhZ2Vz
PjxudW1iZXI+OTwvbnVtYmVyPjxjb250cmlidXRvcnM+PGF1dGhvcnM+PGF1dGhvcj5LaW5nLCBC
LiBKLjwvYXV0aG9yPjxhdXRob3I+SXllciwgSC48L2F1dGhvcj48YXV0aG9yPkxlaWRpLCBBLiBB
LjwvYXV0aG9yPjxhdXRob3I+Q2FyYnksIE0uIFIuPC9hdXRob3I+PC9hdXRob3JzPjwvY29udHJp
YnV0b3JzPjxsYW5ndWFnZT5lbmc8L2xhbmd1YWdlPjxhZGRlZC1kYXRlIGZvcm1hdD0idXRjIj4x
NDYyODkxNzcxPC9hZGRlZC1kYXRlPjxyZWYtdHlwZSBuYW1lPSJKb3VybmFsIEFydGljbGUiPjE3
PC9yZWYtdHlwZT48cmVjLW51bWJlcj4xMjU8L3JlYy1udW1iZXI+PGxhc3QtdXBkYXRlZC1kYXRl
IGZvcm1hdD0idXRjIj4xNDYyODkxNzcxPC9sYXN0LXVwZGF0ZWQtZGF0ZT48YWNjZXNzaW9uLW51
bT4xOTcxNjAzNzwvYWNjZXNzaW9uLW51bT48ZWxlY3Ryb25pYy1yZXNvdXJjZS1udW0+MTAuMTAx
Ni9qLmhlYWx1bi4yMDA5LjA1LjA0MDwvZWxlY3Ryb25pYy1yZXNvdXJjZS1udW0+PHZvbHVtZT4y
ODwvdm9sdW1lPjwvcmVjb3JkPjwvQ2l0ZT48Q2l0ZT48QXV0aG9yPkJyZWRlbm9vcmQ8L0F1dGhv
cj48WWVhcj4yMDA4PC9ZZWFyPjxJRFRleHQ+RXNvcGhhZ2VhbCBtb3RpbGl0eSB0ZXN0aW5nOiBp
bXBlZGFuY2UtYmFzZWQgdHJhbnNpdCBtZWFzdXJlbWVudCBhbmQgaGlnaC1yZXNvbHV0aW9uIG1h
bm9tZXRyeTwvSURUZXh0PjxyZWNvcmQ+PGRhdGVzPjxwdWItZGF0ZXM+PGRhdGU+RGVjPC9kYXRl
PjwvcHViLWRhdGVzPjx5ZWFyPjIwMDg8L3llYXI+PC9kYXRlcz48a2V5d29yZHM+PGtleXdvcmQ+
RWxlY3RyaWMgSW1wZWRhbmNlPC9rZXl3b3JkPjxrZXl3b3JkPkVzb3BoYWdlYWwgTW90aWxpdHkg
RGlzb3JkZXJzPC9rZXl3b3JkPjxrZXl3b3JkPkVzb3BoYWd1czwva2V5d29yZD48a2V5d29yZD5I
dW1hbnM8L2tleXdvcmQ+PGtleXdvcmQ+TWFub21ldHJ5PC9rZXl3b3JkPjwva2V5d29yZHM+PHVy
bHM+PHJlbGF0ZWQtdXJscz48dXJsPmh0dHA6Ly93d3cubmNiaS5ubG0ubmloLmdvdi9wdWJtZWQv
MTkwMjgzMTc8L3VybD48L3JlbGF0ZWQtdXJscz48L3VybHM+PGlzYm4+MDg4OS04NTUzPC9pc2Ju
Pjx0aXRsZXM+PHRpdGxlPkVzb3BoYWdlYWwgbW90aWxpdHkgdGVzdGluZzogaW1wZWRhbmNlLWJh
c2VkIHRyYW5zaXQgbWVhc3VyZW1lbnQgYW5kIGhpZ2gtcmVzb2x1dGlvbiBtYW5vbWV0cnk8L3Rp
dGxlPjxzZWNvbmRhcnktdGl0bGU+R2FzdHJvZW50ZXJvbCBDbGluIE5vcnRoIEFtPC9zZWNvbmRh
cnktdGl0bGU+PC90aXRsZXM+PHBhZ2VzPjc3NS05MSwgdmlpPC9wYWdlcz48bnVtYmVyPjQ8L251
bWJlcj48Y29udHJpYnV0b3JzPjxhdXRob3JzPjxhdXRob3I+QnJlZGVub29yZCwgQS4gSi48L2F1
dGhvcj48YXV0aG9yPlNtb3V0LCBBLiBKLjwvYXV0aG9yPjwvYXV0aG9ycz48L2NvbnRyaWJ1dG9y
cz48bGFuZ3VhZ2U+ZW5nPC9sYW5ndWFnZT48YWRkZWQtZGF0ZSBmb3JtYXQ9InV0YyI+MTQ2MzIz
ODI0MjwvYWRkZWQtZGF0ZT48cmVmLXR5cGUgbmFtZT0iSm91cm5hbCBBcnRpY2xlIj4xNzwvcmVm
LXR5cGU+PHJlYy1udW1iZXI+MjM3PC9yZWMtbnVtYmVyPjxsYXN0LXVwZGF0ZWQtZGF0ZSBmb3Jt
YXQ9InV0YyI+MTQ2MzIzODI0MjwvbGFzdC11cGRhdGVkLWRhdGU+PGFjY2Vzc2lvbi1udW0+MTkw
MjgzMTc8L2FjY2Vzc2lvbi1udW0+PGVsZWN0cm9uaWMtcmVzb3VyY2UtbnVtPjEwLjEwMTYvai5n
dGMuMjAwOC4wOS4wMTA8L2VsZWN0cm9uaWMtcmVzb3VyY2UtbnVtPjx2b2x1bWU+Mzc8L3ZvbHVt
ZT48L3JlY29yZD48L0NpdGU+PENpdGU+PEF1dGhvcj5CcmVkZW5vb3JkPC9BdXRob3I+PFllYXI+
MjAwNzwvWWVhcj48SURUZXh0PlRlY2hub2xvZ3kgcmV2aWV3OiBFc29waGFnZWFsIGltcGVkYW5j
ZSBtb25pdG9yaW5nPC9JRFRleHQ+PHJlY29yZD48ZGF0ZXM+PHB1Yi1kYXRlcz48ZGF0ZT5KYW48
L2RhdGU+PC9wdWItZGF0ZXM+PHllYXI+MjAwNzwveWVhcj48L2RhdGVzPjxrZXl3b3Jkcz48a2V5
d29yZD5FbGVjdHJpYyBJbXBlZGFuY2U8L2tleXdvcmQ+PGtleXdvcmQ+RXNvcGhhZ2VhbCBNb3Rp
bGl0eSBEaXNvcmRlcnM8L2tleXdvcmQ+PGtleXdvcmQ+RXNvcGhhZ2VhbCBwSCBNb25pdG9yaW5n
PC9rZXl3b3JkPjxrZXl3b3JkPkVzb3BoYWd1czwva2V5d29yZD48a2V5d29yZD5HYXN0cm9pbnRl
c3RpbmFsIFRyYW5zaXQ8L2tleXdvcmQ+PGtleXdvcmQ+SHVtYW5zPC9rZXl3b3JkPjxrZXl3b3Jk
Pk1hbm9tZXRyeTwva2V5d29yZD48L2tleXdvcmRzPjx1cmxzPjxyZWxhdGVkLXVybHM+PHVybD5o
dHRwOi8vd3d3Lm5jYmkubmxtLm5paC5nb3YvcHVibWVkLzE3MTAwOTYxPC91cmw+PC9yZWxhdGVk
LXVybHM+PC91cmxzPjxpc2JuPjAwMDItOTI3MDwvaXNibj48dGl0bGVzPjx0aXRsZT5UZWNobm9s
b2d5IHJldmlldzogRXNvcGhhZ2VhbCBpbXBlZGFuY2UgbW9uaXRvcmluZzwvdGl0bGU+PHNlY29u
ZGFyeS10aXRsZT5BbSBKIEdhc3Ryb2VudGVyb2w8L3NlY29uZGFyeS10aXRsZT48L3RpdGxlcz48
cGFnZXM+MTg3LTk0PC9wYWdlcz48bnVtYmVyPjE8L251bWJlcj48Y29udHJpYnV0b3JzPjxhdXRo
b3JzPjxhdXRob3I+QnJlZGVub29yZCwgQS4gSi48L2F1dGhvcj48YXV0aG9yPlR1dHVpYW4sIFIu
PC9hdXRob3I+PGF1dGhvcj5TbW91dCwgQS4gSi48L2F1dGhvcj48YXV0aG9yPkNhc3RlbGwsIEQu
IE8uPC9hdXRob3I+PC9hdXRob3JzPjwvY29udHJpYnV0b3JzPjxsYW5ndWFnZT5lbmc8L2xhbmd1
YWdlPjxhZGRlZC1kYXRlIGZvcm1hdD0idXRjIj4xNDYzMTY5NTY3PC9hZGRlZC1kYXRlPjxyZWYt
dHlwZSBuYW1lPSJKb3VybmFsIEFydGljbGUiPjE3PC9yZWYtdHlwZT48cmVjLW51bWJlcj4yMTM8
L3JlYy1udW1iZXI+PGxhc3QtdXBkYXRlZC1kYXRlIGZvcm1hdD0idXRjIj4xNDYzMTY5NTY3PC9s
YXN0LXVwZGF0ZWQtZGF0ZT48YWNjZXNzaW9uLW51bT4xNzEwMDk2MTwvYWNjZXNzaW9uLW51bT48
ZWxlY3Ryb25pYy1yZXNvdXJjZS1udW0+MTAuMTExMS9qLjE1NzItMDI0MS4yMDA2LjAwOTY2Lng8
L2VsZWN0cm9uaWMtcmVzb3VyY2UtbnVtPjx2b2x1bWU+MTAyPC92b2x1bWU+PC9yZWNvcmQ+PC9D
aXRlPjwvRW5kTm90ZT5=
</w:fldData>
        </w:fldChar>
      </w:r>
      <w:r w:rsidR="001F3BBC" w:rsidRPr="00B6576B">
        <w:rPr>
          <w:rFonts w:ascii="Book Antiqua" w:hAnsi="Book Antiqua" w:cs="Times New Roman"/>
        </w:rPr>
        <w:instrText xml:space="preserve"> ADDIN EN.CITE </w:instrText>
      </w:r>
      <w:r w:rsidR="001F3BBC"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5NSw5Njwvc3R5bGU+PC9EaXNwbGF5VGV4dD48cmVjb3JkPjxk
YXRlcz48cHViLWRhdGVzPjxkYXRlPlNlcDwvZGF0ZT48L3B1Yi1kYXRlcz48eWVhcj4yMDA5PC95
ZWFyPjwvZGF0ZXM+PGtleXdvcmRzPjxrZXl3b3JkPkFkb2xlc2NlbnQ8L2tleXdvcmQ+PGtleXdv
cmQ+QWR1bHQ8L2tleXdvcmQ+PGtleXdvcmQ+QWdlZDwva2V5d29yZD48a2V5d29yZD5Ccm9uY2hp
b2xpdGlzIE9ibGl0ZXJhbnM8L2tleXdvcmQ+PGtleXdvcmQ+Q2hpbGQ8L2tleXdvcmQ+PGtleXdv
cmQ+Q291Z2g8L2tleXdvcmQ+PGtleXdvcmQ+RHlzcGVwc2lhPC9rZXl3b3JkPjxrZXl3b3JkPkZv
bGxvdy1VcCBTdHVkaWVzPC9rZXl3b3JkPjxrZXl3b3JkPkdhc3Ryb2Vzb3BoYWdlYWwgUmVmbHV4
PC9rZXl3b3JkPjxrZXl3b3JkPkh1bWFuczwva2V5d29yZD48a2V5d29yZD5MdW5nIFRyYW5zcGxh
bnRhdGlvbjwva2V5d29yZD48a2V5d29yZD5NaWRkbGUgQWdlZDwva2V5d29yZD48a2V5d29yZD5Q
cm9wb3J0aW9uYWwgSGF6YXJkcyBNb2RlbHM8L2tleXdvcmQ+PGtleXdvcmQ+UHVsbW9uYXJ5IERp
c2Vhc2UsIENocm9uaWMgT2JzdHJ1Y3RpdmU8L2tleXdvcmQ+PGtleXdvcmQ+UmlzayBGYWN0b3Jz
PC9rZXl3b3JkPjxrZXl3b3JkPlN1cnZpdmFsIEFuYWx5c2lzPC9rZXl3b3JkPjxrZXl3b3JkPlRp
bWUgRmFjdG9yczwva2V5d29yZD48a2V5d29yZD5UaXNzdWUgRG9ub3JzPC9rZXl3b3JkPjxrZXl3
b3JkPllvdW5nIEFkdWx0PC9rZXl3b3JkPjwva2V5d29yZHM+PHVybHM+PHJlbGF0ZWQtdXJscz48
dXJsPmh0dHA6Ly93d3cubmNiaS5ubG0ubmloLmdvdi9wdWJtZWQvMTk3MTYwMzc8L3VybD48L3Jl
bGF0ZWQtdXJscz48L3VybHM+PGlzYm4+MTU1Ny0zMTE3PC9pc2JuPjx0aXRsZXM+PHRpdGxlPkdh
c3Ryb2Vzb3BoYWdlYWwgcmVmbHV4IGluIGJyb25jaGlvbGl0aXMgb2JsaXRlcmFucyBzeW5kcm9t
ZTogYSBuZXcgcGVyc3BlY3RpdmU8L3RpdGxlPjxzZWNvbmRhcnktdGl0bGU+SiBIZWFydCBMdW5n
IFRyYW5zcGxhbnQ8L3NlY29uZGFyeS10aXRsZT48L3RpdGxlcz48cGFnZXM+ODcwLTU8L3BhZ2Vz
PjxudW1iZXI+OTwvbnVtYmVyPjxjb250cmlidXRvcnM+PGF1dGhvcnM+PGF1dGhvcj5LaW5nLCBC
LiBKLjwvYXV0aG9yPjxhdXRob3I+SXllciwgSC48L2F1dGhvcj48YXV0aG9yPkxlaWRpLCBBLiBB
LjwvYXV0aG9yPjxhdXRob3I+Q2FyYnksIE0uIFIuPC9hdXRob3I+PC9hdXRob3JzPjwvY29udHJp
YnV0b3JzPjxsYW5ndWFnZT5lbmc8L2xhbmd1YWdlPjxhZGRlZC1kYXRlIGZvcm1hdD0idXRjIj4x
NDYyODkxNzcxPC9hZGRlZC1kYXRlPjxyZWYtdHlwZSBuYW1lPSJKb3VybmFsIEFydGljbGUiPjE3
PC9yZWYtdHlwZT48cmVjLW51bWJlcj4xMjU8L3JlYy1udW1iZXI+PGxhc3QtdXBkYXRlZC1kYXRl
IGZvcm1hdD0idXRjIj4xNDYyODkxNzcxPC9sYXN0LXVwZGF0ZWQtZGF0ZT48YWNjZXNzaW9uLW51
bT4xOTcxNjAzNzwvYWNjZXNzaW9uLW51bT48ZWxlY3Ryb25pYy1yZXNvdXJjZS1udW0+MTAuMTAx
Ni9qLmhlYWx1bi4yMDA5LjA1LjA0MDwvZWxlY3Ryb25pYy1yZXNvdXJjZS1udW0+PHZvbHVtZT4y
ODwvdm9sdW1lPjwvcmVjb3JkPjwvQ2l0ZT48Q2l0ZT48QXV0aG9yPkJyZWRlbm9vcmQ8L0F1dGhv
cj48WWVhcj4yMDA4PC9ZZWFyPjxJRFRleHQ+RXNvcGhhZ2VhbCBtb3RpbGl0eSB0ZXN0aW5nOiBp
bXBlZGFuY2UtYmFzZWQgdHJhbnNpdCBtZWFzdXJlbWVudCBhbmQgaGlnaC1yZXNvbHV0aW9uIG1h
bm9tZXRyeTwvSURUZXh0PjxyZWNvcmQ+PGRhdGVzPjxwdWItZGF0ZXM+PGRhdGU+RGVjPC9kYXRl
PjwvcHViLWRhdGVzPjx5ZWFyPjIwMDg8L3llYXI+PC9kYXRlcz48a2V5d29yZHM+PGtleXdvcmQ+
RWxlY3RyaWMgSW1wZWRhbmNlPC9rZXl3b3JkPjxrZXl3b3JkPkVzb3BoYWdlYWwgTW90aWxpdHkg
RGlzb3JkZXJzPC9rZXl3b3JkPjxrZXl3b3JkPkVzb3BoYWd1czwva2V5d29yZD48a2V5d29yZD5I
dW1hbnM8L2tleXdvcmQ+PGtleXdvcmQ+TWFub21ldHJ5PC9rZXl3b3JkPjwva2V5d29yZHM+PHVy
bHM+PHJlbGF0ZWQtdXJscz48dXJsPmh0dHA6Ly93d3cubmNiaS5ubG0ubmloLmdvdi9wdWJtZWQv
MTkwMjgzMTc8L3VybD48L3JlbGF0ZWQtdXJscz48L3VybHM+PGlzYm4+MDg4OS04NTUzPC9pc2Ju
Pjx0aXRsZXM+PHRpdGxlPkVzb3BoYWdlYWwgbW90aWxpdHkgdGVzdGluZzogaW1wZWRhbmNlLWJh
c2VkIHRyYW5zaXQgbWVhc3VyZW1lbnQgYW5kIGhpZ2gtcmVzb2x1dGlvbiBtYW5vbWV0cnk8L3Rp
dGxlPjxzZWNvbmRhcnktdGl0bGU+R2FzdHJvZW50ZXJvbCBDbGluIE5vcnRoIEFtPC9zZWNvbmRh
cnktdGl0bGU+PC90aXRsZXM+PHBhZ2VzPjc3NS05MSwgdmlpPC9wYWdlcz48bnVtYmVyPjQ8L251
bWJlcj48Y29udHJpYnV0b3JzPjxhdXRob3JzPjxhdXRob3I+QnJlZGVub29yZCwgQS4gSi48L2F1
dGhvcj48YXV0aG9yPlNtb3V0LCBBLiBKLjwvYXV0aG9yPjwvYXV0aG9ycz48L2NvbnRyaWJ1dG9y
cz48bGFuZ3VhZ2U+ZW5nPC9sYW5ndWFnZT48YWRkZWQtZGF0ZSBmb3JtYXQ9InV0YyI+MTQ2MzIz
ODI0MjwvYWRkZWQtZGF0ZT48cmVmLXR5cGUgbmFtZT0iSm91cm5hbCBBcnRpY2xlIj4xNzwvcmVm
LXR5cGU+PHJlYy1udW1iZXI+MjM3PC9yZWMtbnVtYmVyPjxsYXN0LXVwZGF0ZWQtZGF0ZSBmb3Jt
YXQ9InV0YyI+MTQ2MzIzODI0MjwvbGFzdC11cGRhdGVkLWRhdGU+PGFjY2Vzc2lvbi1udW0+MTkw
MjgzMTc8L2FjY2Vzc2lvbi1udW0+PGVsZWN0cm9uaWMtcmVzb3VyY2UtbnVtPjEwLjEwMTYvai5n
dGMuMjAwOC4wOS4wMTA8L2VsZWN0cm9uaWMtcmVzb3VyY2UtbnVtPjx2b2x1bWU+Mzc8L3ZvbHVt
ZT48L3JlY29yZD48L0NpdGU+PENpdGU+PEF1dGhvcj5CcmVkZW5vb3JkPC9BdXRob3I+PFllYXI+
MjAwNzwvWWVhcj48SURUZXh0PlRlY2hub2xvZ3kgcmV2aWV3OiBFc29waGFnZWFsIGltcGVkYW5j
ZSBtb25pdG9yaW5nPC9JRFRleHQ+PHJlY29yZD48ZGF0ZXM+PHB1Yi1kYXRlcz48ZGF0ZT5KYW48
L2RhdGU+PC9wdWItZGF0ZXM+PHllYXI+MjAwNzwveWVhcj48L2RhdGVzPjxrZXl3b3Jkcz48a2V5
d29yZD5FbGVjdHJpYyBJbXBlZGFuY2U8L2tleXdvcmQ+PGtleXdvcmQ+RXNvcGhhZ2VhbCBNb3Rp
bGl0eSBEaXNvcmRlcnM8L2tleXdvcmQ+PGtleXdvcmQ+RXNvcGhhZ2VhbCBwSCBNb25pdG9yaW5n
PC9rZXl3b3JkPjxrZXl3b3JkPkVzb3BoYWd1czwva2V5d29yZD48a2V5d29yZD5HYXN0cm9pbnRl
c3RpbmFsIFRyYW5zaXQ8L2tleXdvcmQ+PGtleXdvcmQ+SHVtYW5zPC9rZXl3b3JkPjxrZXl3b3Jk
Pk1hbm9tZXRyeTwva2V5d29yZD48L2tleXdvcmRzPjx1cmxzPjxyZWxhdGVkLXVybHM+PHVybD5o
dHRwOi8vd3d3Lm5jYmkubmxtLm5paC5nb3YvcHVibWVkLzE3MTAwOTYxPC91cmw+PC9yZWxhdGVk
LXVybHM+PC91cmxzPjxpc2JuPjAwMDItOTI3MDwvaXNibj48dGl0bGVzPjx0aXRsZT5UZWNobm9s
b2d5IHJldmlldzogRXNvcGhhZ2VhbCBpbXBlZGFuY2UgbW9uaXRvcmluZzwvdGl0bGU+PHNlY29u
ZGFyeS10aXRsZT5BbSBKIEdhc3Ryb2VudGVyb2w8L3NlY29uZGFyeS10aXRsZT48L3RpdGxlcz48
cGFnZXM+MTg3LTk0PC9wYWdlcz48bnVtYmVyPjE8L251bWJlcj48Y29udHJpYnV0b3JzPjxhdXRo
b3JzPjxhdXRob3I+QnJlZGVub29yZCwgQS4gSi48L2F1dGhvcj48YXV0aG9yPlR1dHVpYW4sIFIu
PC9hdXRob3I+PGF1dGhvcj5TbW91dCwgQS4gSi48L2F1dGhvcj48YXV0aG9yPkNhc3RlbGwsIEQu
IE8uPC9hdXRob3I+PC9hdXRob3JzPjwvY29udHJpYnV0b3JzPjxsYW5ndWFnZT5lbmc8L2xhbmd1
YWdlPjxhZGRlZC1kYXRlIGZvcm1hdD0idXRjIj4xNDYzMTY5NTY3PC9hZGRlZC1kYXRlPjxyZWYt
dHlwZSBuYW1lPSJKb3VybmFsIEFydGljbGUiPjE3PC9yZWYtdHlwZT48cmVjLW51bWJlcj4yMTM8
L3JlYy1udW1iZXI+PGxhc3QtdXBkYXRlZC1kYXRlIGZvcm1hdD0idXRjIj4xNDYzMTY5NTY3PC9s
YXN0LXVwZGF0ZWQtZGF0ZT48YWNjZXNzaW9uLW51bT4xNzEwMDk2MTwvYWNjZXNzaW9uLW51bT48
ZWxlY3Ryb25pYy1yZXNvdXJjZS1udW0+MTAuMTExMS9qLjE1NzItMDI0MS4yMDA2LjAwOTY2Lng8
L2VsZWN0cm9uaWMtcmVzb3VyY2UtbnVtPjx2b2x1bWU+MTAyPC92b2x1bWU+PC9yZWNvcmQ+PC9D
aXRlPjwvRW5kTm90ZT5=
</w:fldData>
        </w:fldChar>
      </w:r>
      <w:r w:rsidR="001F3BBC" w:rsidRPr="00B6576B">
        <w:rPr>
          <w:rFonts w:ascii="Book Antiqua" w:hAnsi="Book Antiqua" w:cs="Times New Roman"/>
        </w:rPr>
        <w:instrText xml:space="preserve"> ADDIN EN.CITE.DATA </w:instrText>
      </w:r>
      <w:r w:rsidR="001F3BBC" w:rsidRPr="00B6576B">
        <w:rPr>
          <w:rFonts w:ascii="Book Antiqua" w:hAnsi="Book Antiqua" w:cs="Times New Roman"/>
        </w:rPr>
      </w:r>
      <w:r w:rsidR="001F3BBC" w:rsidRPr="00B6576B">
        <w:rPr>
          <w:rFonts w:ascii="Book Antiqua" w:hAnsi="Book Antiqua" w:cs="Times New Roman"/>
        </w:rPr>
        <w:fldChar w:fldCharType="end"/>
      </w:r>
      <w:r w:rsidR="005F4DC6" w:rsidRPr="00B6576B">
        <w:rPr>
          <w:rFonts w:ascii="Book Antiqua" w:hAnsi="Book Antiqua" w:cs="Times New Roman"/>
        </w:rPr>
      </w:r>
      <w:r w:rsidR="005F4DC6" w:rsidRPr="00B6576B">
        <w:rPr>
          <w:rFonts w:ascii="Book Antiqua" w:hAnsi="Book Antiqua" w:cs="Times New Roman"/>
        </w:rPr>
        <w:fldChar w:fldCharType="separate"/>
      </w:r>
      <w:r w:rsidR="001F3BBC" w:rsidRPr="00B6576B">
        <w:rPr>
          <w:rFonts w:ascii="Book Antiqua" w:hAnsi="Book Antiqua" w:cs="Times New Roman"/>
          <w:noProof/>
          <w:vertAlign w:val="superscript"/>
        </w:rPr>
        <w:t>29,95,96</w:t>
      </w:r>
      <w:r w:rsidR="005F4DC6" w:rsidRPr="00B6576B">
        <w:rPr>
          <w:rFonts w:ascii="Book Antiqua" w:hAnsi="Book Antiqua" w:cs="Times New Roman"/>
        </w:rPr>
        <w:fldChar w:fldCharType="end"/>
      </w:r>
      <w:r w:rsidR="001548A1" w:rsidRPr="00B6576B">
        <w:rPr>
          <w:rFonts w:ascii="Book Antiqua" w:hAnsi="Book Antiqua" w:cs="Times New Roman"/>
          <w:vertAlign w:val="superscript"/>
        </w:rPr>
        <w:t>]</w:t>
      </w:r>
      <w:r w:rsidR="001548A1" w:rsidRPr="00B6576B">
        <w:rPr>
          <w:rFonts w:ascii="Book Antiqua" w:hAnsi="Book Antiqua" w:cs="Times New Roman"/>
        </w:rPr>
        <w:t>.</w:t>
      </w:r>
      <w:r w:rsidR="00A75819" w:rsidRPr="00B6576B">
        <w:rPr>
          <w:rFonts w:ascii="Book Antiqua" w:hAnsi="Book Antiqua" w:cs="Times New Roman"/>
        </w:rPr>
        <w:t xml:space="preserve"> </w:t>
      </w:r>
      <w:r w:rsidR="000F76C4" w:rsidRPr="00B6576B">
        <w:rPr>
          <w:rFonts w:ascii="Book Antiqua" w:hAnsi="Book Antiqua" w:cs="Times New Roman"/>
        </w:rPr>
        <w:t>Through this minimally invasive outpatient procedure, patients at risk of</w:t>
      </w:r>
      <w:r w:rsidRPr="00B6576B">
        <w:rPr>
          <w:rFonts w:ascii="Book Antiqua" w:hAnsi="Book Antiqua" w:cs="Times New Roman"/>
        </w:rPr>
        <w:t xml:space="preserve"> reflux and</w:t>
      </w:r>
      <w:r w:rsidR="000F76C4" w:rsidRPr="00B6576B">
        <w:rPr>
          <w:rFonts w:ascii="Book Antiqua" w:hAnsi="Book Antiqua" w:cs="Times New Roman"/>
        </w:rPr>
        <w:t xml:space="preserve"> aspiration</w:t>
      </w:r>
      <w:r w:rsidRPr="00B6576B">
        <w:rPr>
          <w:rFonts w:ascii="Book Antiqua" w:hAnsi="Book Antiqua" w:cs="Times New Roman"/>
        </w:rPr>
        <w:t xml:space="preserve"> can be identified</w:t>
      </w:r>
      <w:r w:rsidR="004229A5" w:rsidRPr="00B6576B">
        <w:rPr>
          <w:rFonts w:ascii="Book Antiqua" w:hAnsi="Book Antiqua" w:cs="Times New Roman"/>
          <w:vertAlign w:val="superscript"/>
        </w:rPr>
        <w:t>[</w:t>
      </w:r>
      <w:r w:rsidR="000F76C4"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King&lt;/Author&gt;&lt;Year&gt;2009&lt;/Year&gt;&lt;IDText&gt;Gastroesophageal reflux in bronchiolitis obliterans syndrome: a new perspective&lt;/IDText&gt;&lt;DisplayText&gt;&lt;style face="superscript"&gt;29&lt;/style&gt;&lt;/DisplayText&gt;&lt;record&gt;&lt;dates&gt;&lt;pub-dates&gt;&lt;date&gt;Sep&lt;/date&gt;&lt;/pub-dates&gt;&lt;year&gt;2009&lt;/year&gt;&lt;/dates&gt;&lt;keywords&gt;&lt;keyword&gt;Adolescent&lt;/keyword&gt;&lt;keyword&gt;Adult&lt;/keyword&gt;&lt;keyword&gt;Aged&lt;/keyword&gt;&lt;keyword&gt;Bronchiolitis Obliterans&lt;/keyword&gt;&lt;keyword&gt;Child&lt;/keyword&gt;&lt;keyword&gt;Cough&lt;/keyword&gt;&lt;keyword&gt;Dyspepsia&lt;/keyword&gt;&lt;keyword&gt;Follow-Up Studies&lt;/keyword&gt;&lt;keyword&gt;Gastroesophageal Reflux&lt;/keyword&gt;&lt;keyword&gt;Humans&lt;/keyword&gt;&lt;keyword&gt;Lung Transplantation&lt;/keyword&gt;&lt;keyword&gt;Middle Aged&lt;/keyword&gt;&lt;keyword&gt;Proportional Hazards Models&lt;/keyword&gt;&lt;keyword&gt;Pulmonary Disease, Chronic Obstructive&lt;/keyword&gt;&lt;keyword&gt;Risk Factors&lt;/keyword&gt;&lt;keyword&gt;Survival Analysis&lt;/keyword&gt;&lt;keyword&gt;Time Factors&lt;/keyword&gt;&lt;keyword&gt;Tissue Donors&lt;/keyword&gt;&lt;keyword&gt;Young Adult&lt;/keyword&gt;&lt;/keywords&gt;&lt;urls&gt;&lt;related-urls&gt;&lt;url&gt;http://www.ncbi.nlm.nih.gov/pubmed/19716037&lt;/url&gt;&lt;/related-urls&gt;&lt;/urls&gt;&lt;isbn&gt;1557-3117&lt;/isbn&gt;&lt;titles&gt;&lt;title&gt;Gastroesophageal reflux in bronchiolitis obliterans syndrome: a new perspective&lt;/title&gt;&lt;secondary-title&gt;J Heart Lung Transplant&lt;/secondary-title&gt;&lt;/titles&gt;&lt;pages&gt;870-5&lt;/pages&gt;&lt;number&gt;9&lt;/number&gt;&lt;contributors&gt;&lt;authors&gt;&lt;author&gt;King, B. J.&lt;/author&gt;&lt;author&gt;Iyer, H.&lt;/author&gt;&lt;author&gt;Leidi, A. A.&lt;/author&gt;&lt;author&gt;Carby, M. R.&lt;/author&gt;&lt;/authors&gt;&lt;/contributors&gt;&lt;language&gt;eng&lt;/language&gt;&lt;added-date format="utc"&gt;1462891771&lt;/added-date&gt;&lt;ref-type name="Journal Article"&gt;17&lt;/ref-type&gt;&lt;rec-number&gt;125&lt;/rec-number&gt;&lt;last-updated-date format="utc"&gt;1462891771&lt;/last-updated-date&gt;&lt;accession-num&gt;19716037&lt;/accession-num&gt;&lt;electronic-resource-num&gt;10.1016/j.healun.2009.05.040&lt;/electronic-resource-num&gt;&lt;volume&gt;28&lt;/volume&gt;&lt;/record&gt;&lt;/Cite&gt;&lt;/EndNote&gt;</w:instrText>
      </w:r>
      <w:r w:rsidR="000F76C4" w:rsidRPr="00B6576B">
        <w:rPr>
          <w:rFonts w:ascii="Book Antiqua" w:hAnsi="Book Antiqua" w:cs="Times New Roman"/>
        </w:rPr>
        <w:fldChar w:fldCharType="separate"/>
      </w:r>
      <w:r w:rsidR="008A3031" w:rsidRPr="00B6576B">
        <w:rPr>
          <w:rFonts w:ascii="Book Antiqua" w:hAnsi="Book Antiqua" w:cs="Times New Roman"/>
          <w:noProof/>
          <w:vertAlign w:val="superscript"/>
        </w:rPr>
        <w:t>29</w:t>
      </w:r>
      <w:r w:rsidR="000F76C4" w:rsidRPr="00B6576B">
        <w:rPr>
          <w:rFonts w:ascii="Book Antiqua" w:hAnsi="Book Antiqua" w:cs="Times New Roman"/>
        </w:rPr>
        <w:fldChar w:fldCharType="end"/>
      </w:r>
      <w:r w:rsidR="004229A5" w:rsidRPr="00B6576B">
        <w:rPr>
          <w:rFonts w:ascii="Book Antiqua" w:hAnsi="Book Antiqua" w:cs="Times New Roman"/>
          <w:vertAlign w:val="superscript"/>
        </w:rPr>
        <w:t>]</w:t>
      </w:r>
      <w:r w:rsidR="004229A5" w:rsidRPr="00B6576B">
        <w:rPr>
          <w:rFonts w:ascii="Book Antiqua" w:hAnsi="Book Antiqua" w:cs="Times New Roman"/>
        </w:rPr>
        <w:t>.</w:t>
      </w:r>
      <w:r w:rsidR="008B15B2" w:rsidRPr="00B6576B">
        <w:rPr>
          <w:rFonts w:ascii="Book Antiqua" w:hAnsi="Book Antiqua" w:cs="Times New Roman"/>
        </w:rPr>
        <w:t xml:space="preserve"> </w:t>
      </w:r>
      <w:r w:rsidR="0091055D" w:rsidRPr="00B6576B">
        <w:rPr>
          <w:rFonts w:ascii="Book Antiqua" w:hAnsi="Book Antiqua" w:cs="Times New Roman"/>
        </w:rPr>
        <w:t xml:space="preserve">In one study, </w:t>
      </w:r>
      <w:r w:rsidR="003C74EC" w:rsidRPr="00B6576B">
        <w:rPr>
          <w:rFonts w:ascii="Book Antiqua" w:hAnsi="Book Antiqua" w:cs="Times New Roman"/>
        </w:rPr>
        <w:t xml:space="preserve">impedance detected 96% of reflux events compared with 28% detected by </w:t>
      </w:r>
      <w:r w:rsidR="000B12C3" w:rsidRPr="00B6576B">
        <w:rPr>
          <w:rFonts w:ascii="Book Antiqua" w:hAnsi="Book Antiqua" w:cs="Times New Roman"/>
        </w:rPr>
        <w:t xml:space="preserve">ambulatory </w:t>
      </w:r>
      <w:r w:rsidR="003C74EC" w:rsidRPr="00B6576B">
        <w:rPr>
          <w:rFonts w:ascii="Book Antiqua" w:hAnsi="Book Antiqua" w:cs="Times New Roman"/>
        </w:rPr>
        <w:t xml:space="preserve">pH study </w:t>
      </w:r>
      <w:r w:rsidRPr="00B6576B">
        <w:rPr>
          <w:rFonts w:ascii="Book Antiqua" w:hAnsi="Book Antiqua" w:cs="Times New Roman"/>
        </w:rPr>
        <w:t>alone</w:t>
      </w:r>
      <w:r w:rsidR="00C2154E" w:rsidRPr="00B6576B">
        <w:rPr>
          <w:rFonts w:ascii="Book Antiqua" w:hAnsi="Book Antiqua" w:cs="Times New Roman"/>
          <w:vertAlign w:val="superscript"/>
        </w:rPr>
        <w:t>[</w:t>
      </w:r>
      <w:r w:rsidR="003C74EC" w:rsidRPr="00B6576B">
        <w:rPr>
          <w:rFonts w:ascii="Book Antiqua" w:hAnsi="Book Antiqua" w:cs="Times New Roman"/>
        </w:rPr>
        <w:fldChar w:fldCharType="begin"/>
      </w:r>
      <w:r w:rsidR="001F3BBC" w:rsidRPr="00B6576B">
        <w:rPr>
          <w:rFonts w:ascii="Book Antiqua" w:hAnsi="Book Antiqua" w:cs="Times New Roman"/>
        </w:rPr>
        <w:instrText xml:space="preserve"> ADDIN EN.CITE &lt;EndNote&gt;&lt;Cite&gt;&lt;Author&gt;Wise&lt;/Author&gt;&lt;Year&gt;2007&lt;/Year&gt;&lt;IDText&gt;Utilising multichannel intraluminal impedance for diagnosing GERD: a review&lt;/IDText&gt;&lt;DisplayText&gt;&lt;style face="superscript"&gt;97&lt;/style&gt;&lt;/DisplayText&gt;&lt;record&gt;&lt;keywords&gt;&lt;keyword&gt;Anti-Ulcer Agents&lt;/keyword&gt;&lt;keyword&gt;Electric Impedance&lt;/keyword&gt;&lt;keyword&gt;Esophageal pH Monitoring&lt;/keyword&gt;&lt;keyword&gt;Gastroesophageal Reflux&lt;/keyword&gt;&lt;keyword&gt;Humans&lt;/keyword&gt;&lt;keyword&gt;Postprandial Period&lt;/keyword&gt;&lt;keyword&gt;Reproducibility of Results&lt;/keyword&gt;&lt;/keywords&gt;&lt;urls&gt;&lt;related-urls&gt;&lt;url&gt;http://www.ncbi.nlm.nih.gov/pubmed/17439589&lt;/url&gt;&lt;/related-urls&gt;&lt;/urls&gt;&lt;isbn&gt;1120-8694&lt;/isbn&gt;&lt;titles&gt;&lt;title&gt;Utilising multichannel intraluminal impedance for diagnosing GERD: a review&lt;/title&gt;&lt;secondary-title&gt;Dis Esophagus&lt;/secondary-title&gt;&lt;/titles&gt;&lt;pages&gt;83-8&lt;/pages&gt;&lt;number&gt;2&lt;/number&gt;&lt;contributors&gt;&lt;authors&gt;&lt;author&gt;Wise, J. L.&lt;/author&gt;&lt;author&gt;Murray, J. A.&lt;/author&gt;&lt;/authors&gt;&lt;/contributors&gt;&lt;language&gt;eng&lt;/language&gt;&lt;added-date format="utc"&gt;1463242319&lt;/added-date&gt;&lt;ref-type name="Journal Article"&gt;17&lt;/ref-type&gt;&lt;dates&gt;&lt;year&gt;2007&lt;/year&gt;&lt;/dates&gt;&lt;rec-number&gt;248&lt;/rec-number&gt;&lt;last-updated-date format="utc"&gt;1463242319&lt;/last-updated-date&gt;&lt;accession-num&gt;17439589&lt;/accession-num&gt;&lt;electronic-resource-num&gt;10.1111/j.1442-2050.2007.00654.x&lt;/electronic-resource-num&gt;&lt;volume&gt;20&lt;/volume&gt;&lt;/record&gt;&lt;/Cite&gt;&lt;/EndNote&gt;</w:instrText>
      </w:r>
      <w:r w:rsidR="003C74EC" w:rsidRPr="00B6576B">
        <w:rPr>
          <w:rFonts w:ascii="Book Antiqua" w:hAnsi="Book Antiqua" w:cs="Times New Roman"/>
        </w:rPr>
        <w:fldChar w:fldCharType="separate"/>
      </w:r>
      <w:r w:rsidR="001F3BBC" w:rsidRPr="00B6576B">
        <w:rPr>
          <w:rFonts w:ascii="Book Antiqua" w:hAnsi="Book Antiqua" w:cs="Times New Roman"/>
          <w:noProof/>
          <w:vertAlign w:val="superscript"/>
        </w:rPr>
        <w:t>97</w:t>
      </w:r>
      <w:r w:rsidR="003C74EC" w:rsidRPr="00B6576B">
        <w:rPr>
          <w:rFonts w:ascii="Book Antiqua" w:hAnsi="Book Antiqua" w:cs="Times New Roman"/>
        </w:rPr>
        <w:fldChar w:fldCharType="end"/>
      </w:r>
      <w:r w:rsidR="00C2154E" w:rsidRPr="00B6576B">
        <w:rPr>
          <w:rFonts w:ascii="Book Antiqua" w:hAnsi="Book Antiqua" w:cs="Times New Roman"/>
          <w:vertAlign w:val="superscript"/>
        </w:rPr>
        <w:t>]</w:t>
      </w:r>
      <w:r w:rsidR="00C2154E" w:rsidRPr="00B6576B">
        <w:rPr>
          <w:rFonts w:ascii="Book Antiqua" w:hAnsi="Book Antiqua" w:cs="Times New Roman"/>
        </w:rPr>
        <w:t>,</w:t>
      </w:r>
      <w:r w:rsidR="003C74EC" w:rsidRPr="00B6576B">
        <w:rPr>
          <w:rFonts w:ascii="Book Antiqua" w:hAnsi="Book Antiqua" w:cs="Times New Roman"/>
        </w:rPr>
        <w:t xml:space="preserve"> highlighting that </w:t>
      </w:r>
      <w:r w:rsidR="002D4274" w:rsidRPr="00B6576B">
        <w:rPr>
          <w:rFonts w:ascii="Book Antiqua" w:hAnsi="Book Antiqua" w:cs="Times New Roman"/>
        </w:rPr>
        <w:t xml:space="preserve">a </w:t>
      </w:r>
      <w:r w:rsidR="003C74EC" w:rsidRPr="00B6576B">
        <w:rPr>
          <w:rFonts w:ascii="Book Antiqua" w:hAnsi="Book Antiqua" w:cs="Times New Roman"/>
        </w:rPr>
        <w:t xml:space="preserve">significant portion of reflux events </w:t>
      </w:r>
      <w:r w:rsidRPr="00B6576B">
        <w:rPr>
          <w:rFonts w:ascii="Book Antiqua" w:hAnsi="Book Antiqua" w:cs="Times New Roman"/>
        </w:rPr>
        <w:t xml:space="preserve">may be </w:t>
      </w:r>
      <w:r w:rsidR="003C74EC" w:rsidRPr="00B6576B">
        <w:rPr>
          <w:rFonts w:ascii="Book Antiqua" w:hAnsi="Book Antiqua" w:cs="Times New Roman"/>
        </w:rPr>
        <w:t xml:space="preserve">nonacidic or weakly acidic events </w:t>
      </w:r>
      <w:r w:rsidRPr="00B6576B">
        <w:rPr>
          <w:rFonts w:ascii="Book Antiqua" w:hAnsi="Book Antiqua" w:cs="Times New Roman"/>
        </w:rPr>
        <w:t>not detectable</w:t>
      </w:r>
      <w:r w:rsidR="003C74EC" w:rsidRPr="00B6576B">
        <w:rPr>
          <w:rFonts w:ascii="Book Antiqua" w:hAnsi="Book Antiqua" w:cs="Times New Roman"/>
        </w:rPr>
        <w:t xml:space="preserve"> by pH testing</w:t>
      </w:r>
      <w:r w:rsidR="003F161E" w:rsidRPr="00B6576B">
        <w:rPr>
          <w:rFonts w:ascii="Book Antiqua" w:hAnsi="Book Antiqua" w:cs="Times New Roman"/>
        </w:rPr>
        <w:t xml:space="preserve">, but </w:t>
      </w:r>
      <w:r w:rsidRPr="00B6576B">
        <w:rPr>
          <w:rFonts w:ascii="Book Antiqua" w:hAnsi="Book Antiqua" w:cs="Times New Roman"/>
        </w:rPr>
        <w:t xml:space="preserve">still potentially </w:t>
      </w:r>
      <w:r w:rsidR="003C74EC" w:rsidRPr="00B6576B">
        <w:rPr>
          <w:rFonts w:ascii="Book Antiqua" w:hAnsi="Book Antiqua" w:cs="Times New Roman"/>
        </w:rPr>
        <w:t xml:space="preserve">contributing to the </w:t>
      </w:r>
      <w:r w:rsidR="007B1FF9" w:rsidRPr="00B6576B">
        <w:rPr>
          <w:rFonts w:ascii="Book Antiqua" w:hAnsi="Book Antiqua" w:cs="Times New Roman"/>
        </w:rPr>
        <w:t>pathophysiology</w:t>
      </w:r>
      <w:r w:rsidR="003C74EC" w:rsidRPr="00B6576B">
        <w:rPr>
          <w:rFonts w:ascii="Book Antiqua" w:hAnsi="Book Antiqua" w:cs="Times New Roman"/>
        </w:rPr>
        <w:t xml:space="preserve"> of </w:t>
      </w:r>
      <w:r w:rsidRPr="00B6576B">
        <w:rPr>
          <w:rFonts w:ascii="Book Antiqua" w:hAnsi="Book Antiqua" w:cs="Times New Roman"/>
        </w:rPr>
        <w:t>post-</w:t>
      </w:r>
      <w:r w:rsidR="003C74EC" w:rsidRPr="00B6576B">
        <w:rPr>
          <w:rFonts w:ascii="Book Antiqua" w:hAnsi="Book Antiqua" w:cs="Times New Roman"/>
        </w:rPr>
        <w:t xml:space="preserve">transplant </w:t>
      </w:r>
      <w:r w:rsidRPr="00B6576B">
        <w:rPr>
          <w:rFonts w:ascii="Book Antiqua" w:hAnsi="Book Antiqua" w:cs="Times New Roman"/>
        </w:rPr>
        <w:t>reflux-induced allograft injury</w:t>
      </w:r>
      <w:r w:rsidR="003C74EC" w:rsidRPr="00B6576B">
        <w:rPr>
          <w:rFonts w:ascii="Book Antiqua" w:hAnsi="Book Antiqua" w:cs="Times New Roman"/>
        </w:rPr>
        <w:t>.</w:t>
      </w:r>
      <w:r w:rsidR="002A0817" w:rsidRPr="00B6576B">
        <w:rPr>
          <w:rFonts w:ascii="Book Antiqua" w:hAnsi="Book Antiqua" w:cs="Times New Roman"/>
        </w:rPr>
        <w:t xml:space="preserve"> </w:t>
      </w:r>
      <w:r w:rsidR="00F04207" w:rsidRPr="00B6576B">
        <w:rPr>
          <w:rFonts w:ascii="Book Antiqua" w:hAnsi="Book Antiqua" w:cs="Times New Roman"/>
        </w:rPr>
        <w:t xml:space="preserve">Similarly, our group has demonstrated that impedance data, specifically the </w:t>
      </w:r>
      <w:r w:rsidRPr="00B6576B">
        <w:rPr>
          <w:rFonts w:ascii="Book Antiqua" w:hAnsi="Book Antiqua" w:cs="Times New Roman"/>
        </w:rPr>
        <w:t xml:space="preserve">additional </w:t>
      </w:r>
      <w:r w:rsidR="00F04207" w:rsidRPr="00B6576B">
        <w:rPr>
          <w:rFonts w:ascii="Book Antiqua" w:hAnsi="Book Antiqua" w:cs="Times New Roman"/>
        </w:rPr>
        <w:t>information regarding nonacid reflux, offer</w:t>
      </w:r>
      <w:r w:rsidRPr="00B6576B">
        <w:rPr>
          <w:rFonts w:ascii="Book Antiqua" w:hAnsi="Book Antiqua" w:cs="Times New Roman"/>
        </w:rPr>
        <w:t>s statistically significant</w:t>
      </w:r>
      <w:r w:rsidR="00F04207" w:rsidRPr="00B6576B">
        <w:rPr>
          <w:rFonts w:ascii="Book Antiqua" w:hAnsi="Book Antiqua" w:cs="Times New Roman"/>
        </w:rPr>
        <w:t xml:space="preserve"> advantages over </w:t>
      </w:r>
      <w:r w:rsidRPr="00B6576B">
        <w:rPr>
          <w:rFonts w:ascii="Book Antiqua" w:hAnsi="Book Antiqua" w:cs="Times New Roman"/>
        </w:rPr>
        <w:t xml:space="preserve">their corresponding </w:t>
      </w:r>
      <w:r w:rsidR="00F04207" w:rsidRPr="00B6576B">
        <w:rPr>
          <w:rFonts w:ascii="Book Antiqua" w:hAnsi="Book Antiqua" w:cs="Times New Roman"/>
        </w:rPr>
        <w:t>pH-only parameters in predicting lung transplant outcomes</w:t>
      </w:r>
      <w:r w:rsidR="0066065E" w:rsidRPr="00B6576B">
        <w:rPr>
          <w:rFonts w:ascii="Book Antiqua" w:hAnsi="Book Antiqua" w:cs="Times New Roman"/>
          <w:vertAlign w:val="superscript"/>
        </w:rPr>
        <w:t>[</w:t>
      </w:r>
      <w:r w:rsidR="00F04207" w:rsidRPr="00B6576B">
        <w:rPr>
          <w:rFonts w:ascii="Book Antiqua" w:hAnsi="Book Antiqua" w:cs="Times New Roman"/>
        </w:rPr>
        <w:fldChar w:fldCharType="begin"/>
      </w:r>
      <w:r w:rsidR="001F3BBC" w:rsidRPr="00B6576B">
        <w:rPr>
          <w:rFonts w:ascii="Book Antiqua" w:hAnsi="Book Antiqua" w:cs="Times New Roman"/>
        </w:rPr>
        <w:instrText xml:space="preserve"> ADDIN EN.CITE &lt;EndNote&gt;&lt;Cite&gt;&lt;Author&gt;Lo&lt;/Author&gt;&lt;Year&gt;2015&lt;/Year&gt;&lt;IDText&gt;Pre-lung transplant measures of reflux on impedance are superior to pH testing alone in predicting early allograft injury&lt;/IDText&gt;&lt;DisplayText&gt;&lt;style face="superscript"&gt;98&lt;/style&gt;&lt;/DisplayText&gt;&lt;record&gt;&lt;dates&gt;&lt;pub-dates&gt;&lt;date&gt;Aug&lt;/date&gt;&lt;/pub-dates&gt;&lt;year&gt;2015&lt;/year&gt;&lt;/dates&gt;&lt;urls&gt;&lt;related-urls&gt;&lt;url&gt;http://www.ncbi.nlm.nih.gov/pubmed/26290637&lt;/url&gt;&lt;/related-urls&gt;&lt;/urls&gt;&lt;isbn&gt;2219-2840&lt;/isbn&gt;&lt;custom2&gt;PMC4533042&lt;/custom2&gt;&lt;titles&gt;&lt;title&gt;Pre-lung transplant measures of reflux on impedance are superior to pH testing alone in predicting early allograft injury&lt;/title&gt;&lt;secondary-title&gt;World J Gastroenterol&lt;/secondary-title&gt;&lt;/titles&gt;&lt;pages&gt;9111-7&lt;/pages&gt;&lt;number&gt;30&lt;/number&gt;&lt;contributors&gt;&lt;authors&gt;&lt;author&gt;Lo, W. K.&lt;/author&gt;&lt;author&gt;Burakoff, R.&lt;/author&gt;&lt;author&gt;Goldberg, H. J.&lt;/author&gt;&lt;author&gt;Feldman, N.&lt;/author&gt;&lt;author&gt;Chan, W. W.&lt;/author&gt;&lt;/authors&gt;&lt;/contributors&gt;&lt;language&gt;eng&lt;/language&gt;&lt;added-date format="utc"&gt;1462888864&lt;/added-date&gt;&lt;ref-type name="Journal Article"&gt;17&lt;/ref-type&gt;&lt;rec-number&gt;90&lt;/rec-number&gt;&lt;last-updated-date format="utc"&gt;1462888864&lt;/last-updated-date&gt;&lt;accession-num&gt;26290637&lt;/accession-num&gt;&lt;electronic-resource-num&gt;10.3748/wjg.v21.i30.9111&lt;/electronic-resource-num&gt;&lt;volume&gt;21&lt;/volume&gt;&lt;/record&gt;&lt;/Cite&gt;&lt;/EndNote&gt;</w:instrText>
      </w:r>
      <w:r w:rsidR="00F04207" w:rsidRPr="00B6576B">
        <w:rPr>
          <w:rFonts w:ascii="Book Antiqua" w:hAnsi="Book Antiqua" w:cs="Times New Roman"/>
        </w:rPr>
        <w:fldChar w:fldCharType="separate"/>
      </w:r>
      <w:r w:rsidR="001F3BBC" w:rsidRPr="00B6576B">
        <w:rPr>
          <w:rFonts w:ascii="Book Antiqua" w:hAnsi="Book Antiqua" w:cs="Times New Roman"/>
          <w:noProof/>
          <w:vertAlign w:val="superscript"/>
        </w:rPr>
        <w:t>98</w:t>
      </w:r>
      <w:r w:rsidR="00F04207" w:rsidRPr="00B6576B">
        <w:rPr>
          <w:rFonts w:ascii="Book Antiqua" w:hAnsi="Book Antiqua" w:cs="Times New Roman"/>
        </w:rPr>
        <w:fldChar w:fldCharType="end"/>
      </w:r>
      <w:r w:rsidR="0066065E" w:rsidRPr="00B6576B">
        <w:rPr>
          <w:rFonts w:ascii="Book Antiqua" w:hAnsi="Book Antiqua" w:cs="Times New Roman"/>
          <w:vertAlign w:val="superscript"/>
        </w:rPr>
        <w:t>]</w:t>
      </w:r>
      <w:r w:rsidR="0066065E" w:rsidRPr="00B6576B">
        <w:rPr>
          <w:rFonts w:ascii="Book Antiqua" w:hAnsi="Book Antiqua" w:cs="Times New Roman"/>
        </w:rPr>
        <w:t>.</w:t>
      </w:r>
      <w:r w:rsidR="00F04207" w:rsidRPr="00B6576B">
        <w:rPr>
          <w:rFonts w:ascii="Book Antiqua" w:hAnsi="Book Antiqua" w:cs="Times New Roman"/>
        </w:rPr>
        <w:t xml:space="preserve"> It is our general belief that impedance is being underutilized, and our data suggests a role for more routine use of impedance as a standard part of pre-transplant evaluation</w:t>
      </w:r>
      <w:r w:rsidR="0066065E" w:rsidRPr="00B6576B">
        <w:rPr>
          <w:rFonts w:ascii="Book Antiqua" w:hAnsi="Book Antiqua" w:cs="Times New Roman"/>
          <w:vertAlign w:val="superscript"/>
        </w:rPr>
        <w:t>[</w:t>
      </w:r>
      <w:r w:rsidR="00F04207" w:rsidRPr="00B6576B">
        <w:rPr>
          <w:rFonts w:ascii="Book Antiqua" w:hAnsi="Book Antiqua" w:cs="Times New Roman"/>
        </w:rPr>
        <w:fldChar w:fldCharType="begin"/>
      </w:r>
      <w:r w:rsidR="001F3BBC" w:rsidRPr="00B6576B">
        <w:rPr>
          <w:rFonts w:ascii="Book Antiqua" w:hAnsi="Book Antiqua" w:cs="Times New Roman"/>
        </w:rPr>
        <w:instrText xml:space="preserve"> ADDIN EN.CITE &lt;EndNote&gt;&lt;Cite&gt;&lt;Author&gt;Lo&lt;/Author&gt;&lt;Year&gt;2015&lt;/Year&gt;&lt;IDText&gt;Pre-lung transplant measures of reflux on impedance are superior to pH testing alone in predicting early allograft injury&lt;/IDText&gt;&lt;DisplayText&gt;&lt;style face="superscript"&gt;98&lt;/style&gt;&lt;/DisplayText&gt;&lt;record&gt;&lt;dates&gt;&lt;pub-dates&gt;&lt;date&gt;Aug&lt;/date&gt;&lt;/pub-dates&gt;&lt;year&gt;2015&lt;/year&gt;&lt;/dates&gt;&lt;urls&gt;&lt;related-urls&gt;&lt;url&gt;http://www.ncbi.nlm.nih.gov/pubmed/26290637&lt;/url&gt;&lt;/related-urls&gt;&lt;/urls&gt;&lt;isbn&gt;2219-2840&lt;/isbn&gt;&lt;custom2&gt;PMC4533042&lt;/custom2&gt;&lt;titles&gt;&lt;title&gt;Pre-lung transplant measures of reflux on impedance are superior to pH testing alone in predicting early allograft injury&lt;/title&gt;&lt;secondary-title&gt;World J Gastroenterol&lt;/secondary-title&gt;&lt;/titles&gt;&lt;pages&gt;9111-7&lt;/pages&gt;&lt;number&gt;30&lt;/number&gt;&lt;contributors&gt;&lt;authors&gt;&lt;author&gt;Lo, W. K.&lt;/author&gt;&lt;author&gt;Burakoff, R.&lt;/author&gt;&lt;author&gt;Goldberg, H. J.&lt;/author&gt;&lt;author&gt;Feldman, N.&lt;/author&gt;&lt;author&gt;Chan, W. W.&lt;/author&gt;&lt;/authors&gt;&lt;/contributors&gt;&lt;language&gt;eng&lt;/language&gt;&lt;added-date format="utc"&gt;1462888907&lt;/added-date&gt;&lt;ref-type name="Journal Article"&gt;17&lt;/ref-type&gt;&lt;rec-number&gt;91&lt;/rec-number&gt;&lt;last-updated-date format="utc"&gt;1462888907&lt;/last-updated-date&gt;&lt;accession-num&gt;26290637&lt;/accession-num&gt;&lt;electronic-resource-num&gt;10.3748/wjg.v21.i30.9111&lt;/electronic-resource-num&gt;&lt;volume&gt;21&lt;/volume&gt;&lt;/record&gt;&lt;/Cite&gt;&lt;/EndNote&gt;</w:instrText>
      </w:r>
      <w:r w:rsidR="00F04207" w:rsidRPr="00B6576B">
        <w:rPr>
          <w:rFonts w:ascii="Book Antiqua" w:hAnsi="Book Antiqua" w:cs="Times New Roman"/>
        </w:rPr>
        <w:fldChar w:fldCharType="separate"/>
      </w:r>
      <w:r w:rsidR="001F3BBC" w:rsidRPr="00B6576B">
        <w:rPr>
          <w:rFonts w:ascii="Book Antiqua" w:hAnsi="Book Antiqua" w:cs="Times New Roman"/>
          <w:noProof/>
          <w:vertAlign w:val="superscript"/>
        </w:rPr>
        <w:t>98</w:t>
      </w:r>
      <w:r w:rsidR="00F04207" w:rsidRPr="00B6576B">
        <w:rPr>
          <w:rFonts w:ascii="Book Antiqua" w:hAnsi="Book Antiqua" w:cs="Times New Roman"/>
        </w:rPr>
        <w:fldChar w:fldCharType="end"/>
      </w:r>
      <w:r w:rsidR="0066065E" w:rsidRPr="00B6576B">
        <w:rPr>
          <w:rFonts w:ascii="Book Antiqua" w:hAnsi="Book Antiqua" w:cs="Times New Roman"/>
          <w:vertAlign w:val="superscript"/>
        </w:rPr>
        <w:t>]</w:t>
      </w:r>
      <w:r w:rsidR="0066065E" w:rsidRPr="00B6576B">
        <w:rPr>
          <w:rFonts w:ascii="Book Antiqua" w:hAnsi="Book Antiqua" w:cs="Times New Roman"/>
        </w:rPr>
        <w:t>.</w:t>
      </w:r>
      <w:r w:rsidR="00F04207" w:rsidRPr="00B6576B">
        <w:rPr>
          <w:rFonts w:ascii="Book Antiqua" w:hAnsi="Book Antiqua" w:cs="Times New Roman"/>
        </w:rPr>
        <w:t xml:space="preserve"> </w:t>
      </w:r>
    </w:p>
    <w:p w14:paraId="51026916" w14:textId="291B9777" w:rsidR="00511B87" w:rsidRPr="00B6576B" w:rsidRDefault="00511B87" w:rsidP="00D404CB">
      <w:pPr>
        <w:spacing w:after="0" w:line="360" w:lineRule="auto"/>
        <w:jc w:val="both"/>
        <w:rPr>
          <w:rFonts w:ascii="Book Antiqua" w:hAnsi="Book Antiqua" w:cs="Times New Roman"/>
        </w:rPr>
      </w:pPr>
      <w:r w:rsidRPr="00B6576B">
        <w:rPr>
          <w:rFonts w:ascii="Book Antiqua" w:hAnsi="Book Antiqua" w:cs="Times New Roman"/>
        </w:rPr>
        <w:tab/>
      </w:r>
      <w:r w:rsidR="005D68DE" w:rsidRPr="00B6576B">
        <w:rPr>
          <w:rFonts w:ascii="Book Antiqua" w:hAnsi="Book Antiqua" w:cs="Times New Roman"/>
        </w:rPr>
        <w:t>Although not specifically for reflux assessment, u</w:t>
      </w:r>
      <w:r w:rsidR="003E5981" w:rsidRPr="00B6576B">
        <w:rPr>
          <w:rFonts w:ascii="Book Antiqua" w:hAnsi="Book Antiqua" w:cs="Times New Roman"/>
        </w:rPr>
        <w:t xml:space="preserve">se of </w:t>
      </w:r>
      <w:r w:rsidR="005D68DE" w:rsidRPr="00B6576B">
        <w:rPr>
          <w:rFonts w:ascii="Book Antiqua" w:hAnsi="Book Antiqua" w:cs="Times New Roman"/>
        </w:rPr>
        <w:t>high resolution esophageal manometry (</w:t>
      </w:r>
      <w:r w:rsidR="003E5981" w:rsidRPr="00B6576B">
        <w:rPr>
          <w:rFonts w:ascii="Book Antiqua" w:hAnsi="Book Antiqua" w:cs="Times New Roman"/>
        </w:rPr>
        <w:t>HREM</w:t>
      </w:r>
      <w:r w:rsidR="005D68DE" w:rsidRPr="00B6576B">
        <w:rPr>
          <w:rFonts w:ascii="Book Antiqua" w:hAnsi="Book Antiqua" w:cs="Times New Roman"/>
        </w:rPr>
        <w:t>)</w:t>
      </w:r>
      <w:r w:rsidR="003E5981" w:rsidRPr="00B6576B">
        <w:rPr>
          <w:rFonts w:ascii="Book Antiqua" w:hAnsi="Book Antiqua" w:cs="Times New Roman"/>
        </w:rPr>
        <w:t xml:space="preserve"> is also </w:t>
      </w:r>
      <w:r w:rsidRPr="00B6576B">
        <w:rPr>
          <w:rFonts w:ascii="Book Antiqua" w:hAnsi="Book Antiqua" w:cs="Times New Roman"/>
        </w:rPr>
        <w:t>growing in the transplant population</w:t>
      </w:r>
      <w:r w:rsidR="009D6B6D" w:rsidRPr="00B6576B">
        <w:rPr>
          <w:rFonts w:ascii="Book Antiqua" w:hAnsi="Book Antiqua" w:cs="Times New Roman"/>
        </w:rPr>
        <w:t>.</w:t>
      </w:r>
      <w:r w:rsidR="00CE347E" w:rsidRPr="00B6576B">
        <w:rPr>
          <w:rFonts w:ascii="Book Antiqua" w:hAnsi="Book Antiqua" w:cs="Times New Roman"/>
        </w:rPr>
        <w:t xml:space="preserve"> </w:t>
      </w:r>
      <w:r w:rsidR="00EA7DFD" w:rsidRPr="00B6576B">
        <w:rPr>
          <w:rFonts w:ascii="Book Antiqua" w:hAnsi="Book Antiqua" w:cs="Times New Roman"/>
        </w:rPr>
        <w:t xml:space="preserve">Practically, HREM may </w:t>
      </w:r>
      <w:r w:rsidR="005D68DE" w:rsidRPr="00B6576B">
        <w:rPr>
          <w:rFonts w:ascii="Book Antiqua" w:hAnsi="Book Antiqua" w:cs="Times New Roman"/>
        </w:rPr>
        <w:t>help identify</w:t>
      </w:r>
      <w:r w:rsidR="00EA7DFD" w:rsidRPr="00B6576B">
        <w:rPr>
          <w:rFonts w:ascii="Book Antiqua" w:hAnsi="Book Antiqua" w:cs="Times New Roman"/>
        </w:rPr>
        <w:t xml:space="preserve"> the lower esophageal sphincter </w:t>
      </w:r>
      <w:r w:rsidR="00A81330" w:rsidRPr="00B6576B">
        <w:rPr>
          <w:rFonts w:ascii="Book Antiqua" w:hAnsi="Book Antiqua" w:cs="Times New Roman"/>
        </w:rPr>
        <w:t>to guide</w:t>
      </w:r>
      <w:r w:rsidR="00EA7DFD" w:rsidRPr="00B6576B">
        <w:rPr>
          <w:rFonts w:ascii="Book Antiqua" w:hAnsi="Book Antiqua" w:cs="Times New Roman"/>
        </w:rPr>
        <w:t xml:space="preserve"> proper placement of the pH catheter.</w:t>
      </w:r>
      <w:r w:rsidR="00CE347E" w:rsidRPr="00B6576B">
        <w:rPr>
          <w:rFonts w:ascii="Book Antiqua" w:hAnsi="Book Antiqua" w:cs="Times New Roman"/>
        </w:rPr>
        <w:t xml:space="preserve"> </w:t>
      </w:r>
      <w:r w:rsidR="00EA7DFD" w:rsidRPr="00B6576B">
        <w:rPr>
          <w:rFonts w:ascii="Book Antiqua" w:hAnsi="Book Antiqua" w:cs="Times New Roman"/>
        </w:rPr>
        <w:t xml:space="preserve">Additionally, </w:t>
      </w:r>
      <w:r w:rsidR="009D6B6D" w:rsidRPr="00B6576B">
        <w:rPr>
          <w:rFonts w:ascii="Book Antiqua" w:hAnsi="Book Antiqua" w:cs="Times New Roman"/>
        </w:rPr>
        <w:t xml:space="preserve">esophageal motility disorders </w:t>
      </w:r>
      <w:r w:rsidR="00EA7DFD" w:rsidRPr="00B6576B">
        <w:rPr>
          <w:rFonts w:ascii="Book Antiqua" w:hAnsi="Book Antiqua" w:cs="Times New Roman"/>
        </w:rPr>
        <w:t xml:space="preserve">may </w:t>
      </w:r>
      <w:r w:rsidR="009D6B6D" w:rsidRPr="00B6576B">
        <w:rPr>
          <w:rFonts w:ascii="Book Antiqua" w:hAnsi="Book Antiqua" w:cs="Times New Roman"/>
        </w:rPr>
        <w:t xml:space="preserve">present </w:t>
      </w:r>
      <w:r w:rsidR="00EA7DFD" w:rsidRPr="00B6576B">
        <w:rPr>
          <w:rFonts w:ascii="Book Antiqua" w:hAnsi="Book Antiqua" w:cs="Times New Roman"/>
        </w:rPr>
        <w:t xml:space="preserve">primarily </w:t>
      </w:r>
      <w:r w:rsidR="009D6B6D" w:rsidRPr="00B6576B">
        <w:rPr>
          <w:rFonts w:ascii="Book Antiqua" w:hAnsi="Book Antiqua" w:cs="Times New Roman"/>
        </w:rPr>
        <w:t>with GERD symptoms</w:t>
      </w:r>
      <w:r w:rsidR="00EA7DFD" w:rsidRPr="00B6576B">
        <w:rPr>
          <w:rFonts w:ascii="Book Antiqua" w:hAnsi="Book Antiqua" w:cs="Times New Roman"/>
        </w:rPr>
        <w:t xml:space="preserve"> and can impact GERD severity, including connective tissue disease</w:t>
      </w:r>
      <w:r w:rsidR="00B2665C" w:rsidRPr="00B6576B">
        <w:rPr>
          <w:rFonts w:ascii="Book Antiqua" w:hAnsi="Book Antiqua" w:cs="Times New Roman"/>
        </w:rPr>
        <w:t>s</w:t>
      </w:r>
      <w:r w:rsidR="005D68DE" w:rsidRPr="00B6576B">
        <w:rPr>
          <w:rFonts w:ascii="Book Antiqua" w:hAnsi="Book Antiqua" w:cs="Times New Roman"/>
        </w:rPr>
        <w:t>, so HREM</w:t>
      </w:r>
      <w:r w:rsidR="00B2665C" w:rsidRPr="00B6576B">
        <w:rPr>
          <w:rFonts w:ascii="Book Antiqua" w:hAnsi="Book Antiqua" w:cs="Times New Roman"/>
        </w:rPr>
        <w:t xml:space="preserve"> may be helpful in the diagnosis of secondary reflux</w:t>
      </w:r>
      <w:r w:rsidR="009D6B6D" w:rsidRPr="00B6576B">
        <w:rPr>
          <w:rFonts w:ascii="Book Antiqua" w:hAnsi="Book Antiqua" w:cs="Times New Roman"/>
        </w:rPr>
        <w:t>.</w:t>
      </w:r>
      <w:r w:rsidR="00CE347E" w:rsidRPr="00B6576B">
        <w:rPr>
          <w:rFonts w:ascii="Book Antiqua" w:hAnsi="Book Antiqua" w:cs="Times New Roman"/>
        </w:rPr>
        <w:t xml:space="preserve"> </w:t>
      </w:r>
      <w:r w:rsidR="00EA7DFD" w:rsidRPr="00B6576B">
        <w:rPr>
          <w:rFonts w:ascii="Book Antiqua" w:hAnsi="Book Antiqua" w:cs="Times New Roman"/>
        </w:rPr>
        <w:t>E</w:t>
      </w:r>
      <w:r w:rsidR="009D6B6D" w:rsidRPr="00B6576B">
        <w:rPr>
          <w:rFonts w:ascii="Book Antiqua" w:hAnsi="Book Antiqua" w:cs="Times New Roman"/>
        </w:rPr>
        <w:t xml:space="preserve">sophageal </w:t>
      </w:r>
      <w:proofErr w:type="spellStart"/>
      <w:r w:rsidR="009D6B6D" w:rsidRPr="00B6576B">
        <w:rPr>
          <w:rFonts w:ascii="Book Antiqua" w:hAnsi="Book Antiqua" w:cs="Times New Roman"/>
        </w:rPr>
        <w:t>dysmotility</w:t>
      </w:r>
      <w:proofErr w:type="spellEnd"/>
      <w:r w:rsidR="009D6B6D" w:rsidRPr="00B6576B">
        <w:rPr>
          <w:rFonts w:ascii="Book Antiqua" w:hAnsi="Book Antiqua" w:cs="Times New Roman"/>
        </w:rPr>
        <w:t xml:space="preserve"> may </w:t>
      </w:r>
      <w:r w:rsidR="00EA7DFD" w:rsidRPr="00B6576B">
        <w:rPr>
          <w:rFonts w:ascii="Book Antiqua" w:hAnsi="Book Antiqua" w:cs="Times New Roman"/>
        </w:rPr>
        <w:t xml:space="preserve">also </w:t>
      </w:r>
      <w:r w:rsidR="009D6B6D" w:rsidRPr="00B6576B">
        <w:rPr>
          <w:rFonts w:ascii="Book Antiqua" w:hAnsi="Book Antiqua" w:cs="Times New Roman"/>
        </w:rPr>
        <w:t xml:space="preserve">impact candidacy for surgical </w:t>
      </w:r>
      <w:proofErr w:type="spellStart"/>
      <w:r w:rsidR="00847B87" w:rsidRPr="00B6576B">
        <w:rPr>
          <w:rFonts w:ascii="Book Antiqua" w:hAnsi="Book Antiqua" w:cs="Times New Roman"/>
        </w:rPr>
        <w:t>antireflux</w:t>
      </w:r>
      <w:proofErr w:type="spellEnd"/>
      <w:r w:rsidR="009D6B6D" w:rsidRPr="00B6576B">
        <w:rPr>
          <w:rFonts w:ascii="Book Antiqua" w:hAnsi="Book Antiqua" w:cs="Times New Roman"/>
        </w:rPr>
        <w:t xml:space="preserve"> treatment.</w:t>
      </w:r>
      <w:r w:rsidR="00CE347E" w:rsidRPr="00B6576B">
        <w:rPr>
          <w:rFonts w:ascii="Book Antiqua" w:hAnsi="Book Antiqua" w:cs="Times New Roman"/>
        </w:rPr>
        <w:t xml:space="preserve"> </w:t>
      </w:r>
      <w:r w:rsidR="00EA7DFD" w:rsidRPr="00B6576B">
        <w:rPr>
          <w:rFonts w:ascii="Book Antiqua" w:hAnsi="Book Antiqua" w:cs="Times New Roman"/>
        </w:rPr>
        <w:t>Further studies are required to assess the relationship between HREM measures of esophageal function and pulmonary outcomes.</w:t>
      </w:r>
    </w:p>
    <w:p w14:paraId="0055546E" w14:textId="1428F117" w:rsidR="002C0764" w:rsidRPr="00B6576B" w:rsidRDefault="00DF10DD" w:rsidP="00D404CB">
      <w:pPr>
        <w:spacing w:after="0" w:line="360" w:lineRule="auto"/>
        <w:ind w:firstLine="720"/>
        <w:jc w:val="both"/>
        <w:rPr>
          <w:rFonts w:ascii="Book Antiqua" w:hAnsi="Book Antiqua" w:cs="Times New Roman"/>
        </w:rPr>
      </w:pPr>
      <w:proofErr w:type="spellStart"/>
      <w:r w:rsidRPr="00B6576B">
        <w:rPr>
          <w:rFonts w:ascii="Book Antiqua" w:hAnsi="Book Antiqua" w:cs="Times New Roman"/>
        </w:rPr>
        <w:t>Oelschlager</w:t>
      </w:r>
      <w:proofErr w:type="spellEnd"/>
      <w:r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Oelschlager&lt;/Author&gt;&lt;Year&gt;2005&lt;/Year&gt;&lt;IDText&gt;Typical GERD symptoms and esophageal pH monitoring are not enough to diagnose pharyngeal reflux&lt;/IDText&gt;&lt;DisplayText&gt;&lt;style face="superscript"&gt;89&lt;/style&gt;&lt;/DisplayText&gt;&lt;record&gt;&lt;dates&gt;&lt;pub-dates&gt;&lt;date&gt;Sep&lt;/date&gt;&lt;/pub-dates&gt;&lt;year&gt;2005&lt;/year&gt;&lt;/dates&gt;&lt;keywords&gt;&lt;keyword&gt;Diagnostic Techniques, Digestive System&lt;/keyword&gt;&lt;keyword&gt;Esophagus&lt;/keyword&gt;&lt;keyword&gt;Gastroesophageal Reflux&lt;/keyword&gt;&lt;keyword&gt;Humans&lt;/keyword&gt;&lt;keyword&gt;Hydrogen-Ion Concentration&lt;/keyword&gt;&lt;keyword&gt;Manometry&lt;/keyword&gt;&lt;keyword&gt;Monitoring, Physiologic&lt;/keyword&gt;&lt;keyword&gt;Pharyngeal Diseases&lt;/keyword&gt;&lt;keyword&gt;Pharynx&lt;/keyword&gt;&lt;/keywords&gt;&lt;urls&gt;&lt;related-urls&gt;&lt;url&gt;http://www.ncbi.nlm.nih.gov/pubmed/16115493&lt;/url&gt;&lt;/related-urls&gt;&lt;/urls&gt;&lt;isbn&gt;0022-4804&lt;/isbn&gt;&lt;titles&gt;&lt;title&gt;Typical GERD symptoms and esophageal pH monitoring are not enough to diagnose pharyngeal reflux&lt;/title&gt;&lt;secondary-title&gt;J Surg Res&lt;/secondary-title&gt;&lt;/titles&gt;&lt;pages&gt;55-60&lt;/pages&gt;&lt;number&gt;1&lt;/number&gt;&lt;contributors&gt;&lt;authors&gt;&lt;author&gt;Oelschlager, B. K.&lt;/author&gt;&lt;author&gt;Chang, L.&lt;/author&gt;&lt;author&gt;Pope, C. E.&lt;/author&gt;&lt;author&gt;Pellegrini, C. A.&lt;/author&gt;&lt;/authors&gt;&lt;/contributors&gt;&lt;language&gt;eng&lt;/language&gt;&lt;added-date format="utc"&gt;1463108296&lt;/added-date&gt;&lt;ref-type name="Journal Article"&gt;17&lt;/ref-type&gt;&lt;rec-number&gt;186&lt;/rec-number&gt;&lt;last-updated-date format="utc"&gt;1463108296&lt;/last-updated-date&gt;&lt;accession-num&gt;16115493&lt;/accession-num&gt;&lt;electronic-resource-num&gt;10.1016/j.jss.2005.02.021&lt;/electronic-resource-num&gt;&lt;volume&gt;128&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89</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E9007B" w:rsidRPr="00B6576B">
        <w:rPr>
          <w:rFonts w:ascii="Book Antiqua" w:hAnsi="Book Antiqua" w:cs="Times New Roman"/>
        </w:rPr>
        <w:t xml:space="preserve"> have demonstrated that in 518 patients, the combination of symptoms, esophageal manometry, and </w:t>
      </w:r>
      <w:r w:rsidR="00C007FC" w:rsidRPr="00B6576B">
        <w:rPr>
          <w:rFonts w:ascii="Book Antiqua" w:hAnsi="Book Antiqua" w:cs="Times New Roman"/>
        </w:rPr>
        <w:t xml:space="preserve">ambulatory </w:t>
      </w:r>
      <w:r w:rsidR="00E9007B" w:rsidRPr="00B6576B">
        <w:rPr>
          <w:rFonts w:ascii="Book Antiqua" w:hAnsi="Book Antiqua" w:cs="Times New Roman"/>
        </w:rPr>
        <w:t xml:space="preserve">pH monitoring was insufficient </w:t>
      </w:r>
      <w:r w:rsidR="00AD2B54" w:rsidRPr="00B6576B">
        <w:rPr>
          <w:rFonts w:ascii="Book Antiqua" w:hAnsi="Book Antiqua" w:cs="Times New Roman"/>
        </w:rPr>
        <w:t xml:space="preserve">to </w:t>
      </w:r>
      <w:r w:rsidR="00E9007B" w:rsidRPr="00B6576B">
        <w:rPr>
          <w:rFonts w:ascii="Book Antiqua" w:hAnsi="Book Antiqua" w:cs="Times New Roman"/>
        </w:rPr>
        <w:t>accurately identify reflux as the cause of aspiration</w:t>
      </w:r>
      <w:r w:rsidR="002D3D71" w:rsidRPr="00B6576B">
        <w:rPr>
          <w:rFonts w:ascii="Book Antiqua" w:hAnsi="Book Antiqua" w:cs="Times New Roman"/>
        </w:rPr>
        <w:t>.</w:t>
      </w:r>
      <w:r w:rsidR="00D13903" w:rsidRPr="00B6576B">
        <w:rPr>
          <w:rFonts w:ascii="Book Antiqua" w:hAnsi="Book Antiqua" w:cs="Times New Roman"/>
        </w:rPr>
        <w:t xml:space="preserve"> </w:t>
      </w:r>
      <w:r w:rsidR="004921DC" w:rsidRPr="00B6576B">
        <w:rPr>
          <w:rFonts w:ascii="Book Antiqua" w:hAnsi="Book Antiqua" w:cs="Times New Roman"/>
        </w:rPr>
        <w:t xml:space="preserve">While this included only standard </w:t>
      </w:r>
      <w:r w:rsidR="00C007FC" w:rsidRPr="00B6576B">
        <w:rPr>
          <w:rFonts w:ascii="Book Antiqua" w:hAnsi="Book Antiqua" w:cs="Times New Roman"/>
        </w:rPr>
        <w:t xml:space="preserve">ambulatory </w:t>
      </w:r>
      <w:r w:rsidR="004921DC" w:rsidRPr="00B6576B">
        <w:rPr>
          <w:rFonts w:ascii="Book Antiqua" w:hAnsi="Book Antiqua" w:cs="Times New Roman"/>
        </w:rPr>
        <w:t>pH monitoring rat</w:t>
      </w:r>
      <w:r w:rsidR="002F3850" w:rsidRPr="00B6576B">
        <w:rPr>
          <w:rFonts w:ascii="Book Antiqua" w:hAnsi="Book Antiqua" w:cs="Times New Roman"/>
        </w:rPr>
        <w:t xml:space="preserve">her than </w:t>
      </w:r>
      <w:r w:rsidR="00C007FC" w:rsidRPr="00B6576B">
        <w:rPr>
          <w:rFonts w:ascii="Book Antiqua" w:hAnsi="Book Antiqua" w:cs="Times New Roman"/>
        </w:rPr>
        <w:t>MII-pH</w:t>
      </w:r>
      <w:r w:rsidR="002F3850" w:rsidRPr="00B6576B">
        <w:rPr>
          <w:rFonts w:ascii="Book Antiqua" w:hAnsi="Book Antiqua" w:cs="Times New Roman"/>
        </w:rPr>
        <w:t xml:space="preserve">, it </w:t>
      </w:r>
      <w:r w:rsidR="003C0BDF" w:rsidRPr="00B6576B">
        <w:rPr>
          <w:rFonts w:ascii="Book Antiqua" w:hAnsi="Book Antiqua" w:cs="Times New Roman"/>
        </w:rPr>
        <w:t>raises</w:t>
      </w:r>
      <w:r w:rsidR="002F3850" w:rsidRPr="00B6576B">
        <w:rPr>
          <w:rFonts w:ascii="Book Antiqua" w:hAnsi="Book Antiqua" w:cs="Times New Roman"/>
        </w:rPr>
        <w:t xml:space="preserve"> the </w:t>
      </w:r>
      <w:r w:rsidR="00C007FC" w:rsidRPr="00B6576B">
        <w:rPr>
          <w:rFonts w:ascii="Book Antiqua" w:hAnsi="Book Antiqua" w:cs="Times New Roman"/>
        </w:rPr>
        <w:t xml:space="preserve">possibility that additional </w:t>
      </w:r>
      <w:r w:rsidR="00C007FC" w:rsidRPr="00B6576B">
        <w:rPr>
          <w:rFonts w:ascii="Book Antiqua" w:hAnsi="Book Antiqua" w:cs="Times New Roman"/>
        </w:rPr>
        <w:lastRenderedPageBreak/>
        <w:t>tests may be required to more directly assess reflux severity</w:t>
      </w:r>
      <w:r w:rsidR="002F3850" w:rsidRPr="00B6576B">
        <w:rPr>
          <w:rFonts w:ascii="Book Antiqua" w:hAnsi="Book Antiqua" w:cs="Times New Roman"/>
        </w:rPr>
        <w:t xml:space="preserve">. </w:t>
      </w:r>
      <w:r w:rsidR="00C007FC" w:rsidRPr="00B6576B">
        <w:rPr>
          <w:rFonts w:ascii="Book Antiqua" w:hAnsi="Book Antiqua" w:cs="Times New Roman"/>
        </w:rPr>
        <w:t xml:space="preserve">Some groups have proposed </w:t>
      </w:r>
      <w:r w:rsidR="00D13903" w:rsidRPr="00B6576B">
        <w:rPr>
          <w:rFonts w:ascii="Book Antiqua" w:hAnsi="Book Antiqua" w:cs="Times New Roman"/>
        </w:rPr>
        <w:t xml:space="preserve">that BAL fluid analysis </w:t>
      </w:r>
      <w:r w:rsidR="00C007FC" w:rsidRPr="00B6576B">
        <w:rPr>
          <w:rFonts w:ascii="Book Antiqua" w:hAnsi="Book Antiqua" w:cs="Times New Roman"/>
        </w:rPr>
        <w:t>may contribute additional information</w:t>
      </w:r>
      <w:r w:rsidR="00D13903" w:rsidRPr="00B6576B">
        <w:rPr>
          <w:rFonts w:ascii="Book Antiqua" w:hAnsi="Book Antiqua" w:cs="Times New Roman"/>
        </w:rPr>
        <w:t xml:space="preserve"> in the evaluation of these patients. </w:t>
      </w:r>
      <w:r w:rsidR="00C007FC" w:rsidRPr="00B6576B">
        <w:rPr>
          <w:rFonts w:ascii="Book Antiqua" w:hAnsi="Book Antiqua" w:cs="Times New Roman"/>
        </w:rPr>
        <w:t xml:space="preserve">For example, </w:t>
      </w:r>
      <w:r w:rsidR="00FB655B" w:rsidRPr="00B6576B">
        <w:rPr>
          <w:rFonts w:ascii="Book Antiqua" w:hAnsi="Book Antiqua" w:cs="Times New Roman"/>
        </w:rPr>
        <w:t xml:space="preserve">BAL </w:t>
      </w:r>
      <w:r w:rsidR="00C007FC" w:rsidRPr="00B6576B">
        <w:rPr>
          <w:rFonts w:ascii="Book Antiqua" w:hAnsi="Book Antiqua" w:cs="Times New Roman"/>
        </w:rPr>
        <w:t xml:space="preserve">may be used to </w:t>
      </w:r>
      <w:r w:rsidR="00FB655B" w:rsidRPr="00B6576B">
        <w:rPr>
          <w:rFonts w:ascii="Book Antiqua" w:hAnsi="Book Antiqua" w:cs="Times New Roman"/>
        </w:rPr>
        <w:t>quantify pepsin and bile acids</w:t>
      </w:r>
      <w:r w:rsidR="00C007FC" w:rsidRPr="00B6576B">
        <w:rPr>
          <w:rFonts w:ascii="Book Antiqua" w:hAnsi="Book Antiqua" w:cs="Times New Roman"/>
        </w:rPr>
        <w:t xml:space="preserve"> </w:t>
      </w:r>
      <w:r w:rsidR="00FB655B" w:rsidRPr="00B6576B">
        <w:rPr>
          <w:rFonts w:ascii="Book Antiqua" w:hAnsi="Book Antiqua" w:cs="Times New Roman"/>
        </w:rPr>
        <w:t xml:space="preserve">as markers of aspiration, </w:t>
      </w:r>
      <w:r w:rsidR="00C007FC" w:rsidRPr="00B6576B">
        <w:rPr>
          <w:rFonts w:ascii="Book Antiqua" w:hAnsi="Book Antiqua" w:cs="Times New Roman"/>
        </w:rPr>
        <w:t>which have been</w:t>
      </w:r>
      <w:r w:rsidR="00FB655B" w:rsidRPr="00B6576B">
        <w:rPr>
          <w:rFonts w:ascii="Book Antiqua" w:hAnsi="Book Antiqua" w:cs="Times New Roman"/>
        </w:rPr>
        <w:t xml:space="preserve"> associated with progression to </w:t>
      </w:r>
      <w:proofErr w:type="gramStart"/>
      <w:r w:rsidR="00FB655B" w:rsidRPr="00B6576B">
        <w:rPr>
          <w:rFonts w:ascii="Book Antiqua" w:hAnsi="Book Antiqua" w:cs="Times New Roman"/>
        </w:rPr>
        <w:t>BOS</w:t>
      </w:r>
      <w:r w:rsidR="00611723" w:rsidRPr="00B6576B">
        <w:rPr>
          <w:rFonts w:ascii="Book Antiqua" w:hAnsi="Book Antiqua" w:cs="Times New Roman"/>
          <w:vertAlign w:val="superscript"/>
        </w:rPr>
        <w:t>[</w:t>
      </w:r>
      <w:proofErr w:type="gramEnd"/>
      <w:r w:rsidR="00FB655B" w:rsidRPr="00B6576B">
        <w:rPr>
          <w:rFonts w:ascii="Book Antiqua" w:hAnsi="Book Antiqua" w:cs="Times New Roman"/>
        </w:rPr>
        <w:fldChar w:fldCharType="begin">
          <w:fldData xml:space="preserve">PEVuZE5vdGU+PENpdGU+PEF1dGhvcj5Sb2JlcnRzb248L0F1dGhvcj48WWVhcj4yMDEyPC9ZZWFy
PjxJRFRleHQ+QW50aS1yZWZsdXggc3VyZ2VyeSBpbiBsdW5nIHRyYW5zcGxhbnQgcmVjaXBpZW50
czogb3V0Y29tZXMgYW5kIGVmZmVjdHMgb24gcXVhbGl0eSBvZiBsaWZlPC9JRFRleHQ+PERpc3Bs
YXlUZXh0PjxzdHlsZSBmYWNlPSJzdXBlcnNjcmlwdCI+NzUsNzksOTktMTAxPC9zdHlsZT48L0Rp
c3BsYXlUZXh0PjxyZWNvcmQ+PGRhdGVzPjxwdWItZGF0ZXM+PGRhdGU+TWFyPC9kYXRlPjwvcHVi
LWRhdGVzPjx5ZWFyPjIwMTI8L3llYXI+PC9kYXRlcz48a2V5d29yZHM+PGtleXdvcmQ+QWR1bHQ8
L2tleXdvcmQ+PGtleXdvcmQ+Qm9keSBNYXNzIEluZGV4PC9rZXl3b3JkPjxrZXl3b3JkPkZlbWFs
ZTwva2V5d29yZD48a2V5d29yZD5GdW5kb3BsaWNhdGlvbjwva2V5d29yZD48a2V5d29yZD5HYXN0
cm9lc29waGFnZWFsIFJlZmx1eDwva2V5d29yZD48a2V5d29yZD5IdW1hbnM8L2tleXdvcmQ+PGtl
eXdvcmQ+TGFwYXJvc2NvcHk8L2tleXdvcmQ+PGtleXdvcmQ+THVuZzwva2V5d29yZD48a2V5d29y
ZD5MdW5nIFRyYW5zcGxhbnRhdGlvbjwva2V5d29yZD48a2V5d29yZD5NYWxlPC9rZXl3b3JkPjxr
ZXl3b3JkPk1pZGRsZSBBZ2VkPC9rZXl3b3JkPjxrZXl3b3JkPlBhdGllbnQgU2F0aXNmYWN0aW9u
PC9rZXl3b3JkPjxrZXl3b3JkPlByb3NwZWN0aXZlIFN0dWRpZXM8L2tleXdvcmQ+PGtleXdvcmQ+
UXVhbGl0eSBvZiBMaWZlPC9rZXl3b3JkPjxrZXl3b3JkPlJlc3BpcmF0b3J5IEZ1bmN0aW9uIFRl
c3RzPC9rZXl3b3JkPjxrZXl3b3JkPlN1cnZleXMgYW5kIFF1ZXN0aW9ubmFpcmVzPC9rZXl3b3Jk
PjxrZXl3b3JkPlRyZWF0bWVudCBPdXRjb21lPC9rZXl3b3JkPjwva2V5d29yZHM+PHVybHM+PHJl
bGF0ZWQtdXJscz48dXJsPmh0dHA6Ly93d3cubmNiaS5ubG0ubmloLmdvdi9wdWJtZWQvMjE3Nzgx
Njk8L3VybD48L3JlbGF0ZWQtdXJscz48L3VybHM+PGlzYm4+MTM5OS0zMDAzPC9pc2JuPjx0aXRs
ZXM+PHRpdGxlPkFudGktcmVmbHV4IHN1cmdlcnkgaW4gbHVuZyB0cmFuc3BsYW50IHJlY2lwaWVu
dHM6IG91dGNvbWVzIGFuZCBlZmZlY3RzIG9uIHF1YWxpdHkgb2YgbGlmZTwvdGl0bGU+PHNlY29u
ZGFyeS10aXRsZT5FdXIgUmVzcGlyIEo8L3NlY29uZGFyeS10aXRsZT48L3RpdGxlcz48cGFnZXM+
NjkxLTc8L3BhZ2VzPjxudW1iZXI+MzwvbnVtYmVyPjxjb250cmlidXRvcnM+PGF1dGhvcnM+PGF1
dGhvcj5Sb2JlcnRzb24sIEEuIEcuPC9hdXRob3I+PGF1dGhvcj5LcmlzaG5hbiwgQS48L2F1dGhv
cj48YXV0aG9yPldhcmQsIEMuPC9hdXRob3I+PGF1dGhvcj5QZWFyc29uLCBKLiBQLjwvYXV0aG9y
PjxhdXRob3I+U21hbGwsIFQuPC9hdXRob3I+PGF1dGhvcj5Db3JyaXMsIFAuIEEuPC9hdXRob3I+
PGF1dGhvcj5EYXJrLCBKLiBILjwvYXV0aG9yPjxhdXRob3I+S2FyYXQsIEQuPC9hdXRob3I+PGF1
dGhvcj5TaGVuZmluZSwgSi48L2F1dGhvcj48YXV0aG9yPkdyaWZmaW4sIFMuIE0uPC9hdXRob3I+
PC9hdXRob3JzPjwvY29udHJpYnV0b3JzPjxsYW5ndWFnZT5lbmc8L2xhbmd1YWdlPjxhZGRlZC1k
YXRlIGZvcm1hdD0idXRjIj4xNDYyODkwODkyPC9hZGRlZC1kYXRlPjxyZWYtdHlwZSBuYW1lPSJK
b3VybmFsIEFydGljbGUiPjE3PC9yZWYtdHlwZT48cmVjLW51bWJlcj4xMTc8L3JlYy1udW1iZXI+
PGxhc3QtdXBkYXRlZC1kYXRlIGZvcm1hdD0idXRjIj4xNDYyODkwODkyPC9sYXN0LXVwZGF0ZWQt
ZGF0ZT48YWNjZXNzaW9uLW51bT4yMTc3ODE2OTwvYWNjZXNzaW9uLW51bT48ZWxlY3Ryb25pYy1y
ZXNvdXJjZS1udW0+MTAuMTE4My8wOTAzMTkzNi4wMDA2MTgxMTwvZWxlY3Ryb25pYy1yZXNvdXJj
ZS1udW0+PHZvbHVtZT4zOTwvdm9sdW1lPjwvcmVjb3JkPjwvQ2l0ZT48Q2l0ZT48QXV0aG9yPldh
cmQ8L0F1dGhvcj48WWVhcj4yMDA1PC9ZZWFyPjxJRFRleHQ+UGVwc2luIGxpa2UgYWN0aXZpdHkg
aW4gYnJvbmNob2FsdmVvbGFyIGxhdmFnZSBmbHVpZCBpcyBzdWdnZXN0aXZlIG9mIGdhc3RyaWMg
YXNwaXJhdGlvbiBpbiBsdW5nIGFsbG9ncmFmdHM8L0lEVGV4dD48cmVjb3JkPjxkYXRlcz48cHVi
LWRhdGVzPjxkYXRlPk9jdDwvZGF0ZT48L3B1Yi1kYXRlcz48eWVhcj4yMDA1PC95ZWFyPjwvZGF0
ZXM+PGtleXdvcmRzPjxrZXl3b3JkPkFkdWx0PC9rZXl3b3JkPjxrZXl3b3JkPkJyb25jaG9hbHZl
b2xhciBMYXZhZ2UgRmx1aWQ8L2tleXdvcmQ+PGtleXdvcmQ+RW56eW1lLUxpbmtlZCBJbW11bm9z
b3JiZW50IEFzc2F5PC9rZXl3b3JkPjxrZXl3b3JkPkZlbWFsZTwva2V5d29yZD48a2V5d29yZD5I
dW1hbnM8L2tleXdvcmQ+PGtleXdvcmQ+THVuZyBUcmFuc3BsYW50YXRpb248L2tleXdvcmQ+PGtl
eXdvcmQ+TWFsZTwva2V5d29yZD48a2V5d29yZD5NaWRkbGUgQWdlZDwva2V5d29yZD48a2V5d29y
ZD5QZXBzaW4gQTwva2V5d29yZD48a2V5d29yZD5QZXBzaW5vZ2Vuczwva2V5d29yZD48a2V5d29y
ZD5QbmV1bW9uaWEsIEFzcGlyYXRpb248L2tleXdvcmQ+PGtleXdvcmQ+VHJhbnNwbGFudGF0aW9u
LCBIb21vbG9nb3VzPC9rZXl3b3JkPjwva2V5d29yZHM+PHVybHM+PHJlbGF0ZWQtdXJscz48dXJs
Pmh0dHA6Ly93d3cubmNiaS5ubG0ubmloLmdvdi9wdWJtZWQvMTYwNTU2MTQ8L3VybD48L3JlbGF0
ZWQtdXJscz48L3VybHM+PGlzYm4+MDA0MC02Mzc2PC9pc2JuPjxjdXN0b20yPlBNQzE3NDcyMTk8
L2N1c3RvbTI+PHRpdGxlcz48dGl0bGU+UGVwc2luIGxpa2UgYWN0aXZpdHkgaW4gYnJvbmNob2Fs
dmVvbGFyIGxhdmFnZSBmbHVpZCBpcyBzdWdnZXN0aXZlIG9mIGdhc3RyaWMgYXNwaXJhdGlvbiBp
biBsdW5nIGFsbG9ncmFmdHM8L3RpdGxlPjxzZWNvbmRhcnktdGl0bGU+VGhvcmF4PC9zZWNvbmRh
cnktdGl0bGU+PC90aXRsZXM+PHBhZ2VzPjg3Mi00PC9wYWdlcz48bnVtYmVyPjEwPC9udW1iZXI+
PGNvbnRyaWJ1dG9ycz48YXV0aG9ycz48YXV0aG9yPldhcmQsIEMuPC9hdXRob3I+PGF1dGhvcj5G
b3JyZXN0LCBJLiBBLjwvYXV0aG9yPjxhdXRob3I+QnJvd25sZWUsIEkuIEEuPC9hdXRob3I+PGF1
dGhvcj5Kb2huc29uLCBHLiBFLjwvYXV0aG9yPjxhdXRob3I+TXVycGh5LCBELiBNLjwvYXV0aG9y
PjxhdXRob3I+UGVhcnNvbiwgSi4gUC48L2F1dGhvcj48YXV0aG9yPkRhcmssIEouIEguPC9hdXRo
b3I+PGF1dGhvcj5Db3JyaXMsIFAuIEEuPC9hdXRob3I+PC9hdXRob3JzPjwvY29udHJpYnV0b3Jz
PjxsYW5ndWFnZT5lbmc8L2xhbmd1YWdlPjxhZGRlZC1kYXRlIGZvcm1hdD0idXRjIj4xNDYzMTA0
MDUwPC9hZGRlZC1kYXRlPjxyZWYtdHlwZSBuYW1lPSJKb3VybmFsIEFydGljbGUiPjE3PC9yZWYt
dHlwZT48cmVjLW51bWJlcj4xODA8L3JlYy1udW1iZXI+PGxhc3QtdXBkYXRlZC1kYXRlIGZvcm1h
dD0idXRjIj4xNDYzMTA0MDUwPC9sYXN0LXVwZGF0ZWQtZGF0ZT48YWNjZXNzaW9uLW51bT4xNjA1
NTYxNDwvYWNjZXNzaW9uLW51bT48ZWxlY3Ryb25pYy1yZXNvdXJjZS1udW0+MTAuMTEzNi90aHgu
MjAwNC4wMzY0MjY8L2VsZWN0cm9uaWMtcmVzb3VyY2UtbnVtPjx2b2x1bWU+NjA8L3ZvbHVtZT48
L3JlY29yZD48L0NpdGU+PENpdGU+PEF1dGhvcj5UYXNrZXI8L0F1dGhvcj48WWVhcj4yMDAyPC9Z
ZWFyPjxJRFRleHQ+SXMgZ2FzdHJpYyByZWZsdXggYSBjYXVzZSBvZiBvdGl0aXMgbWVkaWEgd2l0
aCBlZmZ1c2lvbiBpbiBjaGlsZHJlbj88L0lEVGV4dD48cmVjb3JkPjxkYXRlcz48cHViLWRhdGVz
PjxkYXRlPk5vdjwvZGF0ZT48L3B1Yi1kYXRlcz48eWVhcj4yMDAyPC95ZWFyPjwvZGF0ZXM+PGtl
eXdvcmRzPjxrZXl3b3JkPkFsYnVtaW5zPC9rZXl3b3JkPjxrZXl3b3JkPkNoaWxkPC9rZXl3b3Jk
PjxrZXl3b3JkPkVuZG9wZXB0aWRhc2VzPC9rZXl3b3JkPjxrZXl3b3JkPkVuenltZS1MaW5rZWQg
SW1tdW5vc29yYmVudCBBc3NheTwva2V5d29yZD48a2V5d29yZD5GaWJyaW5vZ2VuPC9rZXl3b3Jk
PjxrZXl3b3JkPkdhc3Ryb2Vzb3BoYWdlYWwgUmVmbHV4PC9rZXl3b3JkPjxrZXl3b3JkPkh1bWFu
czwva2V5d29yZD48a2V5d29yZD5IeWRyb2dlbi1Jb24gQ29uY2VudHJhdGlvbjwva2V5d29yZD48
a2V5d29yZD5JbW11bm9lbnp5bWUgVGVjaG5pcXVlczwva2V5d29yZD48a2V5d29yZD5PdGl0aXMg
TWVkaWEgd2l0aCBFZmZ1c2lvbjwva2V5d29yZD48a2V5d29yZD5QZXBzaW4gQTwva2V5d29yZD48
a2V5d29yZD5QZXBzaW5vZ2VuIEE8L2tleXdvcmQ+PGtleXdvcmQ+UHJvdGVpbnM8L2tleXdvcmQ+
PC9rZXl3b3Jkcz48dXJscz48cmVsYXRlZC11cmxzPjx1cmw+aHR0cDovL3d3dy5uY2JpLm5sbS5u
aWguZ292L3B1Ym1lZC8xMjQzOTE1NzwvdXJsPjwvcmVsYXRlZC11cmxzPjwvdXJscz48aXNibj4w
MDIzLTg1Mlg8L2lzYm4+PHRpdGxlcz48dGl0bGU+SXMgZ2FzdHJpYyByZWZsdXggYSBjYXVzZSBv
ZiBvdGl0aXMgbWVkaWEgd2l0aCBlZmZ1c2lvbiBpbiBjaGlsZHJlbj88L3RpdGxlPjxzZWNvbmRh
cnktdGl0bGU+TGFyeW5nb3Njb3BlPC9zZWNvbmRhcnktdGl0bGU+PC90aXRsZXM+PHBhZ2VzPjE5
MzAtNDwvcGFnZXM+PG51bWJlcj4xMTwvbnVtYmVyPjxjb250cmlidXRvcnM+PGF1dGhvcnM+PGF1
dGhvcj5UYXNrZXIsIEEuPC9hdXRob3I+PGF1dGhvcj5EZXR0bWFyLCBQLiBXLjwvYXV0aG9yPjxh
dXRob3I+UGFuZXR0aSwgTS48L2F1dGhvcj48YXV0aG9yPktvdWZtYW4sIEouIEEuPC9hdXRob3I+
PGF1dGhvcj5QIEJpcmNoYWxsLCBKLjwvYXV0aG9yPjxhdXRob3I+UGVhcnNvbiwgSi4gUC48L2F1
dGhvcj48L2F1dGhvcnM+PC9jb250cmlidXRvcnM+PGxhbmd1YWdlPmVuZzwvbGFuZ3VhZ2U+PGFk
ZGVkLWRhdGUgZm9ybWF0PSJ1dGMiPjE0NjMyNDI1NjQ8L2FkZGVkLWRhdGU+PHJlZi10eXBlIG5h
bWU9IkpvdXJuYWwgQXJ0aWNsZSI+MTc8L3JlZi10eXBlPjxyZWMtbnVtYmVyPjI1MDwvcmVjLW51
bWJlcj48bGFzdC11cGRhdGVkLWRhdGUgZm9ybWF0PSJ1dGMiPjE0NjMyNDI1NjQ8L2xhc3QtdXBk
YXRlZC1kYXRlPjxhY2Nlc3Npb24tbnVtPjEyNDM5MTU3PC9hY2Nlc3Npb24tbnVtPjxlbGVjdHJv
bmljLXJlc291cmNlLW51bT4xMC4xMDk3LzAwMDA1NTM3LTIwMDIxMTAwMC0wMDAwNDwvZWxlY3Ry
b25pYy1yZXNvdXJjZS1udW0+PHZvbHVtZT4xMTI8L3ZvbHVtZT48L3JlY29yZD48L0NpdGU+PENp
dGU+PEF1dGhvcj5UYXNrZXI8L0F1dGhvcj48WWVhcj4yMDAyPC9ZZWFyPjxJRFRleHQ+UmVmbHV4
IG9mIGdhc3RyaWMganVpY2UgYW5kIGdsdWUgZWFyIGluIGNoaWxkcmVuPC9JRFRleHQ+PHJlY29y
ZD48ZGF0ZXM+PHB1Yi1kYXRlcz48ZGF0ZT5GZWI8L2RhdGU+PC9wdWItZGF0ZXM+PHllYXI+MjAw
MjwveWVhcj48L2RhdGVzPjxrZXl3b3Jkcz48a2V5d29yZD5DaGlsZDwva2V5d29yZD48a2V5d29y
ZD5DaGlsZCwgUHJlc2Nob29sPC9rZXl3b3JkPjxrZXl3b3JkPkVuenltZS1MaW5rZWQgSW1tdW5v
c29yYmVudCBBc3NheTwva2V5d29yZD48a2V5d29yZD5HYXN0cm9lc29waGFnZWFsIFJlZmx1eDwv
a2V5d29yZD48a2V5d29yZD5IdW1hbnM8L2tleXdvcmQ+PGtleXdvcmQ+T3RpdGlzIE1lZGlhIHdp
dGggRWZmdXNpb248L2tleXdvcmQ+PGtleXdvcmQ+UGVwc2luIEE8L2tleXdvcmQ+PGtleXdvcmQ+
UGVwc2lub2dlbiBBPC9rZXl3b3JkPjwva2V5d29yZHM+PHVybHM+PHJlbGF0ZWQtdXJscz48dXJs
Pmh0dHA6Ly93d3cubmNiaS5ubG0ubmloLmdvdi9wdWJtZWQvMTE4NTM3OTc8L3VybD48L3JlbGF0
ZWQtdXJscz48L3VybHM+PGlzYm4+MDE0MC02NzM2PC9pc2JuPjx0aXRsZXM+PHRpdGxlPlJlZmx1
eCBvZiBnYXN0cmljIGp1aWNlIGFuZCBnbHVlIGVhciBpbiBjaGlsZHJlbjwvdGl0bGU+PHNlY29u
ZGFyeS10aXRsZT5MYW5jZXQ8L3NlY29uZGFyeS10aXRsZT48L3RpdGxlcz48cGFnZXM+NDkzPC9w
YWdlcz48bnVtYmVyPjkzMDU8L251bWJlcj48Y29udHJpYnV0b3JzPjxhdXRob3JzPjxhdXRob3I+
VGFza2VyLCBBLjwvYXV0aG9yPjxhdXRob3I+RGV0dG1hciwgUC4gVy48L2F1dGhvcj48YXV0aG9y
PlBhbmV0dGksIE0uPC9hdXRob3I+PGF1dGhvcj5Lb3VmbWFuLCBKLiBBLjwvYXV0aG9yPjxhdXRo
b3I+QmlyY2hhbGwsIEouIFAuPC9hdXRob3I+PGF1dGhvcj5QZWFyc29uLCBKLiBQLjwvYXV0aG9y
PjwvYXV0aG9ycz48L2NvbnRyaWJ1dG9ycz48bGFuZ3VhZ2U+ZW5nPC9sYW5ndWFnZT48YWRkZWQt
ZGF0ZSBmb3JtYXQ9InV0YyI+MTQ2MzI0MjU1MjwvYWRkZWQtZGF0ZT48cmVmLXR5cGUgbmFtZT0i
Sm91cm5hbCBBcnRpY2xlIj4xNzwvcmVmLXR5cGU+PHJlYy1udW1iZXI+MjQ5PC9yZWMtbnVtYmVy
PjxsYXN0LXVwZGF0ZWQtZGF0ZSBmb3JtYXQ9InV0YyI+MTQ2MzI0MjU1MjwvbGFzdC11cGRhdGVk
LWRhdGU+PGFjY2Vzc2lvbi1udW0+MTE4NTM3OTc8L2FjY2Vzc2lvbi1udW0+PGVsZWN0cm9uaWMt
cmVzb3VyY2UtbnVtPjEwLjEwMTYvUzAxNDAtNjczNigwMikwNzY2NS0xPC9lbGVjdHJvbmljLXJl
c291cmNlLW51bT48dm9sdW1lPjM1OTwvdm9sdW1lPjwvcmVjb3JkPjwvQ2l0ZT48Q2l0ZT48QXV0
aG9yPlVmYmVyZzwvQXV0aG9yPjxZZWFyPjIwMDQ8L1llYXI+PElEVGV4dD5BIG5ldyBwZXBzaW4g
YXNzYXkgdG8gZGV0ZWN0IHB1bG1vbmFyeSBhc3BpcmF0aW9uIG9mIGdhc3RyaWMgY29udGVudHMg
YW1vbmcgbmV3bHkgaW50dWJhdGVkIHBhdGllbnRzPC9JRFRleHQ+PHJlY29yZD48ZGF0ZXM+PHB1
Yi1kYXRlcz48ZGF0ZT5Ob3Y8L2RhdGU+PC9wdWItZGF0ZXM+PHllYXI+MjAwNDwveWVhcj48L2Rh
dGVzPjxrZXl3b3Jkcz48a2V5d29yZD5BZHVsdDwva2V5d29yZD48a2V5d29yZD5DYXNlLUNvbnRy
b2wgU3R1ZGllczwva2V5d29yZD48a2V5d29yZD5FbGVjdGl2ZSBTdXJnaWNhbCBQcm9jZWR1cmVz
PC9rZXl3b3JkPjxrZXl3b3JkPkh1bWFuczwva2V5d29yZD48a2V5d29yZD5JbnR1YmF0aW9uLCBH
YXN0cm9pbnRlc3RpbmFsPC9rZXl3b3JkPjxrZXl3b3JkPkludHViYXRpb24sIEludHJhdHJhY2hl
YWw8L2tleXdvcmQ+PGtleXdvcmQ+UGVwc2luIEE8L2tleXdvcmQ+PGtleXdvcmQ+UGVwc3RhdGlu
czwva2V5d29yZD48a2V5d29yZD5QbmV1bW9uaWEsIEFzcGlyYXRpb248L2tleXdvcmQ+PGtleXdv
cmQ+UHJvc3BlY3RpdmUgU3R1ZGllczwva2V5d29yZD48a2V5d29yZD5Qcm90ZWFzZSBJbmhpYml0
b3JzPC9rZXl3b3JkPjxrZXl3b3JkPlJlcHJvZHVjaWJpbGl0eSBvZiBSZXN1bHRzPC9rZXl3b3Jk
PjxrZXl3b3JkPlNlbnNpdGl2aXR5IGFuZCBTcGVjaWZpY2l0eTwva2V5d29yZD48a2V5d29yZD5T
aW5nbGUtQmxpbmQgTWV0aG9kPC9rZXl3b3JkPjxrZXl3b3JkPlN0b21hY2g8L2tleXdvcmQ+PGtl
eXdvcmQ+U3VjdGlvbjwva2V5d29yZD48a2V5d29yZD5UcmFjaGVhPC9rZXl3b3JkPjwva2V5d29y
ZHM+PHVybHM+PHJlbGF0ZWQtdXJscz48dXJsPmh0dHA6Ly93d3cubmNiaS5ubG0ubmloLmdvdi9w
dWJtZWQvMTU2NjYyNzM8L3VybD48L3JlbGF0ZWQtdXJscz48L3VybHM+PGlzYm4+MDczNS02NzU3
PC9pc2JuPjx0aXRsZXM+PHRpdGxlPkEgbmV3IHBlcHNpbiBhc3NheSB0byBkZXRlY3QgcHVsbW9u
YXJ5IGFzcGlyYXRpb24gb2YgZ2FzdHJpYyBjb250ZW50cyBhbW9uZyBuZXdseSBpbnR1YmF0ZWQg
cGF0aWVudHM8L3RpdGxlPjxzZWNvbmRhcnktdGl0bGU+QW0gSiBFbWVyZyBNZWQ8L3NlY29uZGFy
eS10aXRsZT48L3RpdGxlcz48cGFnZXM+NjEyLTQ8L3BhZ2VzPjxudW1iZXI+NzwvbnVtYmVyPjxj
b250cmlidXRvcnM+PGF1dGhvcnM+PGF1dGhvcj5VZmJlcmcsIEouIFcuPC9hdXRob3I+PGF1dGhv
cj5CdXNocmEsIEouIFMuPC9hdXRob3I+PGF1dGhvcj5QYXRlbCwgRC48L2F1dGhvcj48YXV0aG9y
PldvbmcsIEUuPC9hdXRob3I+PGF1dGhvcj5LYXJyYXMsIEQuIEouPC9hdXRob3I+PGF1dGhvcj5L
dWVwcGVycywgRi48L2F1dGhvcj48L2F1dGhvcnM+PC9jb250cmlidXRvcnM+PGxhbmd1YWdlPmVu
ZzwvbGFuZ3VhZ2U+PGFkZGVkLWRhdGUgZm9ybWF0PSJ1dGMiPjE0NjMyNDI1ODI8L2FkZGVkLWRh
dGU+PHJlZi10eXBlIG5hbWU9IkpvdXJuYWwgQXJ0aWNsZSI+MTc8L3JlZi10eXBlPjxyZWMtbnVt
YmVyPjI1MTwvcmVjLW51bWJlcj48bGFzdC11cGRhdGVkLWRhdGUgZm9ybWF0PSJ1dGMiPjE0NjMy
NDI1ODI8L2xhc3QtdXBkYXRlZC1kYXRlPjxhY2Nlc3Npb24tbnVtPjE1NjY2MjczPC9hY2Nlc3Np
b24tbnVtPjx2b2x1bWU+MjI8L3ZvbHVtZT48L3JlY29yZD48L0NpdGU+PC9FbmROb3RlPn==
</w:fldData>
        </w:fldChar>
      </w:r>
      <w:r w:rsidR="001F3BBC" w:rsidRPr="00B6576B">
        <w:rPr>
          <w:rFonts w:ascii="Book Antiqua" w:hAnsi="Book Antiqua" w:cs="Times New Roman"/>
        </w:rPr>
        <w:instrText xml:space="preserve"> ADDIN EN.CITE </w:instrText>
      </w:r>
      <w:r w:rsidR="001F3BBC" w:rsidRPr="00B6576B">
        <w:rPr>
          <w:rFonts w:ascii="Book Antiqua" w:hAnsi="Book Antiqua" w:cs="Times New Roman"/>
        </w:rPr>
        <w:fldChar w:fldCharType="begin">
          <w:fldData xml:space="preserve">PEVuZE5vdGU+PENpdGU+PEF1dGhvcj5Sb2JlcnRzb248L0F1dGhvcj48WWVhcj4yMDEyPC9ZZWFy
PjxJRFRleHQ+QW50aS1yZWZsdXggc3VyZ2VyeSBpbiBsdW5nIHRyYW5zcGxhbnQgcmVjaXBpZW50
czogb3V0Y29tZXMgYW5kIGVmZmVjdHMgb24gcXVhbGl0eSBvZiBsaWZlPC9JRFRleHQ+PERpc3Bs
YXlUZXh0PjxzdHlsZSBmYWNlPSJzdXBlcnNjcmlwdCI+NzUsNzksOTktMTAxPC9zdHlsZT48L0Rp
c3BsYXlUZXh0PjxyZWNvcmQ+PGRhdGVzPjxwdWItZGF0ZXM+PGRhdGU+TWFyPC9kYXRlPjwvcHVi
LWRhdGVzPjx5ZWFyPjIwMTI8L3llYXI+PC9kYXRlcz48a2V5d29yZHM+PGtleXdvcmQ+QWR1bHQ8
L2tleXdvcmQ+PGtleXdvcmQ+Qm9keSBNYXNzIEluZGV4PC9rZXl3b3JkPjxrZXl3b3JkPkZlbWFs
ZTwva2V5d29yZD48a2V5d29yZD5GdW5kb3BsaWNhdGlvbjwva2V5d29yZD48a2V5d29yZD5HYXN0
cm9lc29waGFnZWFsIFJlZmx1eDwva2V5d29yZD48a2V5d29yZD5IdW1hbnM8L2tleXdvcmQ+PGtl
eXdvcmQ+TGFwYXJvc2NvcHk8L2tleXdvcmQ+PGtleXdvcmQ+THVuZzwva2V5d29yZD48a2V5d29y
ZD5MdW5nIFRyYW5zcGxhbnRhdGlvbjwva2V5d29yZD48a2V5d29yZD5NYWxlPC9rZXl3b3JkPjxr
ZXl3b3JkPk1pZGRsZSBBZ2VkPC9rZXl3b3JkPjxrZXl3b3JkPlBhdGllbnQgU2F0aXNmYWN0aW9u
PC9rZXl3b3JkPjxrZXl3b3JkPlByb3NwZWN0aXZlIFN0dWRpZXM8L2tleXdvcmQ+PGtleXdvcmQ+
UXVhbGl0eSBvZiBMaWZlPC9rZXl3b3JkPjxrZXl3b3JkPlJlc3BpcmF0b3J5IEZ1bmN0aW9uIFRl
c3RzPC9rZXl3b3JkPjxrZXl3b3JkPlN1cnZleXMgYW5kIFF1ZXN0aW9ubmFpcmVzPC9rZXl3b3Jk
PjxrZXl3b3JkPlRyZWF0bWVudCBPdXRjb21lPC9rZXl3b3JkPjwva2V5d29yZHM+PHVybHM+PHJl
bGF0ZWQtdXJscz48dXJsPmh0dHA6Ly93d3cubmNiaS5ubG0ubmloLmdvdi9wdWJtZWQvMjE3Nzgx
Njk8L3VybD48L3JlbGF0ZWQtdXJscz48L3VybHM+PGlzYm4+MTM5OS0zMDAzPC9pc2JuPjx0aXRs
ZXM+PHRpdGxlPkFudGktcmVmbHV4IHN1cmdlcnkgaW4gbHVuZyB0cmFuc3BsYW50IHJlY2lwaWVu
dHM6IG91dGNvbWVzIGFuZCBlZmZlY3RzIG9uIHF1YWxpdHkgb2YgbGlmZTwvdGl0bGU+PHNlY29u
ZGFyeS10aXRsZT5FdXIgUmVzcGlyIEo8L3NlY29uZGFyeS10aXRsZT48L3RpdGxlcz48cGFnZXM+
NjkxLTc8L3BhZ2VzPjxudW1iZXI+MzwvbnVtYmVyPjxjb250cmlidXRvcnM+PGF1dGhvcnM+PGF1
dGhvcj5Sb2JlcnRzb24sIEEuIEcuPC9hdXRob3I+PGF1dGhvcj5LcmlzaG5hbiwgQS48L2F1dGhv
cj48YXV0aG9yPldhcmQsIEMuPC9hdXRob3I+PGF1dGhvcj5QZWFyc29uLCBKLiBQLjwvYXV0aG9y
PjxhdXRob3I+U21hbGwsIFQuPC9hdXRob3I+PGF1dGhvcj5Db3JyaXMsIFAuIEEuPC9hdXRob3I+
PGF1dGhvcj5EYXJrLCBKLiBILjwvYXV0aG9yPjxhdXRob3I+S2FyYXQsIEQuPC9hdXRob3I+PGF1
dGhvcj5TaGVuZmluZSwgSi48L2F1dGhvcj48YXV0aG9yPkdyaWZmaW4sIFMuIE0uPC9hdXRob3I+
PC9hdXRob3JzPjwvY29udHJpYnV0b3JzPjxsYW5ndWFnZT5lbmc8L2xhbmd1YWdlPjxhZGRlZC1k
YXRlIGZvcm1hdD0idXRjIj4xNDYyODkwODkyPC9hZGRlZC1kYXRlPjxyZWYtdHlwZSBuYW1lPSJK
b3VybmFsIEFydGljbGUiPjE3PC9yZWYtdHlwZT48cmVjLW51bWJlcj4xMTc8L3JlYy1udW1iZXI+
PGxhc3QtdXBkYXRlZC1kYXRlIGZvcm1hdD0idXRjIj4xNDYyODkwODkyPC9sYXN0LXVwZGF0ZWQt
ZGF0ZT48YWNjZXNzaW9uLW51bT4yMTc3ODE2OTwvYWNjZXNzaW9uLW51bT48ZWxlY3Ryb25pYy1y
ZXNvdXJjZS1udW0+MTAuMTE4My8wOTAzMTkzNi4wMDA2MTgxMTwvZWxlY3Ryb25pYy1yZXNvdXJj
ZS1udW0+PHZvbHVtZT4zOTwvdm9sdW1lPjwvcmVjb3JkPjwvQ2l0ZT48Q2l0ZT48QXV0aG9yPldh
cmQ8L0F1dGhvcj48WWVhcj4yMDA1PC9ZZWFyPjxJRFRleHQ+UGVwc2luIGxpa2UgYWN0aXZpdHkg
aW4gYnJvbmNob2FsdmVvbGFyIGxhdmFnZSBmbHVpZCBpcyBzdWdnZXN0aXZlIG9mIGdhc3RyaWMg
YXNwaXJhdGlvbiBpbiBsdW5nIGFsbG9ncmFmdHM8L0lEVGV4dD48cmVjb3JkPjxkYXRlcz48cHVi
LWRhdGVzPjxkYXRlPk9jdDwvZGF0ZT48L3B1Yi1kYXRlcz48eWVhcj4yMDA1PC95ZWFyPjwvZGF0
ZXM+PGtleXdvcmRzPjxrZXl3b3JkPkFkdWx0PC9rZXl3b3JkPjxrZXl3b3JkPkJyb25jaG9hbHZl
b2xhciBMYXZhZ2UgRmx1aWQ8L2tleXdvcmQ+PGtleXdvcmQ+RW56eW1lLUxpbmtlZCBJbW11bm9z
b3JiZW50IEFzc2F5PC9rZXl3b3JkPjxrZXl3b3JkPkZlbWFsZTwva2V5d29yZD48a2V5d29yZD5I
dW1hbnM8L2tleXdvcmQ+PGtleXdvcmQ+THVuZyBUcmFuc3BsYW50YXRpb248L2tleXdvcmQ+PGtl
eXdvcmQ+TWFsZTwva2V5d29yZD48a2V5d29yZD5NaWRkbGUgQWdlZDwva2V5d29yZD48a2V5d29y
ZD5QZXBzaW4gQTwva2V5d29yZD48a2V5d29yZD5QZXBzaW5vZ2Vuczwva2V5d29yZD48a2V5d29y
ZD5QbmV1bW9uaWEsIEFzcGlyYXRpb248L2tleXdvcmQ+PGtleXdvcmQ+VHJhbnNwbGFudGF0aW9u
LCBIb21vbG9nb3VzPC9rZXl3b3JkPjwva2V5d29yZHM+PHVybHM+PHJlbGF0ZWQtdXJscz48dXJs
Pmh0dHA6Ly93d3cubmNiaS5ubG0ubmloLmdvdi9wdWJtZWQvMTYwNTU2MTQ8L3VybD48L3JlbGF0
ZWQtdXJscz48L3VybHM+PGlzYm4+MDA0MC02Mzc2PC9pc2JuPjxjdXN0b20yPlBNQzE3NDcyMTk8
L2N1c3RvbTI+PHRpdGxlcz48dGl0bGU+UGVwc2luIGxpa2UgYWN0aXZpdHkgaW4gYnJvbmNob2Fs
dmVvbGFyIGxhdmFnZSBmbHVpZCBpcyBzdWdnZXN0aXZlIG9mIGdhc3RyaWMgYXNwaXJhdGlvbiBp
biBsdW5nIGFsbG9ncmFmdHM8L3RpdGxlPjxzZWNvbmRhcnktdGl0bGU+VGhvcmF4PC9zZWNvbmRh
cnktdGl0bGU+PC90aXRsZXM+PHBhZ2VzPjg3Mi00PC9wYWdlcz48bnVtYmVyPjEwPC9udW1iZXI+
PGNvbnRyaWJ1dG9ycz48YXV0aG9ycz48YXV0aG9yPldhcmQsIEMuPC9hdXRob3I+PGF1dGhvcj5G
b3JyZXN0LCBJLiBBLjwvYXV0aG9yPjxhdXRob3I+QnJvd25sZWUsIEkuIEEuPC9hdXRob3I+PGF1
dGhvcj5Kb2huc29uLCBHLiBFLjwvYXV0aG9yPjxhdXRob3I+TXVycGh5LCBELiBNLjwvYXV0aG9y
PjxhdXRob3I+UGVhcnNvbiwgSi4gUC48L2F1dGhvcj48YXV0aG9yPkRhcmssIEouIEguPC9hdXRo
b3I+PGF1dGhvcj5Db3JyaXMsIFAuIEEuPC9hdXRob3I+PC9hdXRob3JzPjwvY29udHJpYnV0b3Jz
PjxsYW5ndWFnZT5lbmc8L2xhbmd1YWdlPjxhZGRlZC1kYXRlIGZvcm1hdD0idXRjIj4xNDYzMTA0
MDUwPC9hZGRlZC1kYXRlPjxyZWYtdHlwZSBuYW1lPSJKb3VybmFsIEFydGljbGUiPjE3PC9yZWYt
dHlwZT48cmVjLW51bWJlcj4xODA8L3JlYy1udW1iZXI+PGxhc3QtdXBkYXRlZC1kYXRlIGZvcm1h
dD0idXRjIj4xNDYzMTA0MDUwPC9sYXN0LXVwZGF0ZWQtZGF0ZT48YWNjZXNzaW9uLW51bT4xNjA1
NTYxNDwvYWNjZXNzaW9uLW51bT48ZWxlY3Ryb25pYy1yZXNvdXJjZS1udW0+MTAuMTEzNi90aHgu
MjAwNC4wMzY0MjY8L2VsZWN0cm9uaWMtcmVzb3VyY2UtbnVtPjx2b2x1bWU+NjA8L3ZvbHVtZT48
L3JlY29yZD48L0NpdGU+PENpdGU+PEF1dGhvcj5UYXNrZXI8L0F1dGhvcj48WWVhcj4yMDAyPC9Z
ZWFyPjxJRFRleHQ+SXMgZ2FzdHJpYyByZWZsdXggYSBjYXVzZSBvZiBvdGl0aXMgbWVkaWEgd2l0
aCBlZmZ1c2lvbiBpbiBjaGlsZHJlbj88L0lEVGV4dD48cmVjb3JkPjxkYXRlcz48cHViLWRhdGVz
PjxkYXRlPk5vdjwvZGF0ZT48L3B1Yi1kYXRlcz48eWVhcj4yMDAyPC95ZWFyPjwvZGF0ZXM+PGtl
eXdvcmRzPjxrZXl3b3JkPkFsYnVtaW5zPC9rZXl3b3JkPjxrZXl3b3JkPkNoaWxkPC9rZXl3b3Jk
PjxrZXl3b3JkPkVuZG9wZXB0aWRhc2VzPC9rZXl3b3JkPjxrZXl3b3JkPkVuenltZS1MaW5rZWQg
SW1tdW5vc29yYmVudCBBc3NheTwva2V5d29yZD48a2V5d29yZD5GaWJyaW5vZ2VuPC9rZXl3b3Jk
PjxrZXl3b3JkPkdhc3Ryb2Vzb3BoYWdlYWwgUmVmbHV4PC9rZXl3b3JkPjxrZXl3b3JkPkh1bWFu
czwva2V5d29yZD48a2V5d29yZD5IeWRyb2dlbi1Jb24gQ29uY2VudHJhdGlvbjwva2V5d29yZD48
a2V5d29yZD5JbW11bm9lbnp5bWUgVGVjaG5pcXVlczwva2V5d29yZD48a2V5d29yZD5PdGl0aXMg
TWVkaWEgd2l0aCBFZmZ1c2lvbjwva2V5d29yZD48a2V5d29yZD5QZXBzaW4gQTwva2V5d29yZD48
a2V5d29yZD5QZXBzaW5vZ2VuIEE8L2tleXdvcmQ+PGtleXdvcmQ+UHJvdGVpbnM8L2tleXdvcmQ+
PC9rZXl3b3Jkcz48dXJscz48cmVsYXRlZC11cmxzPjx1cmw+aHR0cDovL3d3dy5uY2JpLm5sbS5u
aWguZ292L3B1Ym1lZC8xMjQzOTE1NzwvdXJsPjwvcmVsYXRlZC11cmxzPjwvdXJscz48aXNibj4w
MDIzLTg1Mlg8L2lzYm4+PHRpdGxlcz48dGl0bGU+SXMgZ2FzdHJpYyByZWZsdXggYSBjYXVzZSBv
ZiBvdGl0aXMgbWVkaWEgd2l0aCBlZmZ1c2lvbiBpbiBjaGlsZHJlbj88L3RpdGxlPjxzZWNvbmRh
cnktdGl0bGU+TGFyeW5nb3Njb3BlPC9zZWNvbmRhcnktdGl0bGU+PC90aXRsZXM+PHBhZ2VzPjE5
MzAtNDwvcGFnZXM+PG51bWJlcj4xMTwvbnVtYmVyPjxjb250cmlidXRvcnM+PGF1dGhvcnM+PGF1
dGhvcj5UYXNrZXIsIEEuPC9hdXRob3I+PGF1dGhvcj5EZXR0bWFyLCBQLiBXLjwvYXV0aG9yPjxh
dXRob3I+UGFuZXR0aSwgTS48L2F1dGhvcj48YXV0aG9yPktvdWZtYW4sIEouIEEuPC9hdXRob3I+
PGF1dGhvcj5QIEJpcmNoYWxsLCBKLjwvYXV0aG9yPjxhdXRob3I+UGVhcnNvbiwgSi4gUC48L2F1
dGhvcj48L2F1dGhvcnM+PC9jb250cmlidXRvcnM+PGxhbmd1YWdlPmVuZzwvbGFuZ3VhZ2U+PGFk
ZGVkLWRhdGUgZm9ybWF0PSJ1dGMiPjE0NjMyNDI1NjQ8L2FkZGVkLWRhdGU+PHJlZi10eXBlIG5h
bWU9IkpvdXJuYWwgQXJ0aWNsZSI+MTc8L3JlZi10eXBlPjxyZWMtbnVtYmVyPjI1MDwvcmVjLW51
bWJlcj48bGFzdC11cGRhdGVkLWRhdGUgZm9ybWF0PSJ1dGMiPjE0NjMyNDI1NjQ8L2xhc3QtdXBk
YXRlZC1kYXRlPjxhY2Nlc3Npb24tbnVtPjEyNDM5MTU3PC9hY2Nlc3Npb24tbnVtPjxlbGVjdHJv
bmljLXJlc291cmNlLW51bT4xMC4xMDk3LzAwMDA1NTM3LTIwMDIxMTAwMC0wMDAwNDwvZWxlY3Ry
b25pYy1yZXNvdXJjZS1udW0+PHZvbHVtZT4xMTI8L3ZvbHVtZT48L3JlY29yZD48L0NpdGU+PENp
dGU+PEF1dGhvcj5UYXNrZXI8L0F1dGhvcj48WWVhcj4yMDAyPC9ZZWFyPjxJRFRleHQ+UmVmbHV4
IG9mIGdhc3RyaWMganVpY2UgYW5kIGdsdWUgZWFyIGluIGNoaWxkcmVuPC9JRFRleHQ+PHJlY29y
ZD48ZGF0ZXM+PHB1Yi1kYXRlcz48ZGF0ZT5GZWI8L2RhdGU+PC9wdWItZGF0ZXM+PHllYXI+MjAw
MjwveWVhcj48L2RhdGVzPjxrZXl3b3Jkcz48a2V5d29yZD5DaGlsZDwva2V5d29yZD48a2V5d29y
ZD5DaGlsZCwgUHJlc2Nob29sPC9rZXl3b3JkPjxrZXl3b3JkPkVuenltZS1MaW5rZWQgSW1tdW5v
c29yYmVudCBBc3NheTwva2V5d29yZD48a2V5d29yZD5HYXN0cm9lc29waGFnZWFsIFJlZmx1eDwv
a2V5d29yZD48a2V5d29yZD5IdW1hbnM8L2tleXdvcmQ+PGtleXdvcmQ+T3RpdGlzIE1lZGlhIHdp
dGggRWZmdXNpb248L2tleXdvcmQ+PGtleXdvcmQ+UGVwc2luIEE8L2tleXdvcmQ+PGtleXdvcmQ+
UGVwc2lub2dlbiBBPC9rZXl3b3JkPjwva2V5d29yZHM+PHVybHM+PHJlbGF0ZWQtdXJscz48dXJs
Pmh0dHA6Ly93d3cubmNiaS5ubG0ubmloLmdvdi9wdWJtZWQvMTE4NTM3OTc8L3VybD48L3JlbGF0
ZWQtdXJscz48L3VybHM+PGlzYm4+MDE0MC02NzM2PC9pc2JuPjx0aXRsZXM+PHRpdGxlPlJlZmx1
eCBvZiBnYXN0cmljIGp1aWNlIGFuZCBnbHVlIGVhciBpbiBjaGlsZHJlbjwvdGl0bGU+PHNlY29u
ZGFyeS10aXRsZT5MYW5jZXQ8L3NlY29uZGFyeS10aXRsZT48L3RpdGxlcz48cGFnZXM+NDkzPC9w
YWdlcz48bnVtYmVyPjkzMDU8L251bWJlcj48Y29udHJpYnV0b3JzPjxhdXRob3JzPjxhdXRob3I+
VGFza2VyLCBBLjwvYXV0aG9yPjxhdXRob3I+RGV0dG1hciwgUC4gVy48L2F1dGhvcj48YXV0aG9y
PlBhbmV0dGksIE0uPC9hdXRob3I+PGF1dGhvcj5Lb3VmbWFuLCBKLiBBLjwvYXV0aG9yPjxhdXRo
b3I+QmlyY2hhbGwsIEouIFAuPC9hdXRob3I+PGF1dGhvcj5QZWFyc29uLCBKLiBQLjwvYXV0aG9y
PjwvYXV0aG9ycz48L2NvbnRyaWJ1dG9ycz48bGFuZ3VhZ2U+ZW5nPC9sYW5ndWFnZT48YWRkZWQt
ZGF0ZSBmb3JtYXQ9InV0YyI+MTQ2MzI0MjU1MjwvYWRkZWQtZGF0ZT48cmVmLXR5cGUgbmFtZT0i
Sm91cm5hbCBBcnRpY2xlIj4xNzwvcmVmLXR5cGU+PHJlYy1udW1iZXI+MjQ5PC9yZWMtbnVtYmVy
PjxsYXN0LXVwZGF0ZWQtZGF0ZSBmb3JtYXQ9InV0YyI+MTQ2MzI0MjU1MjwvbGFzdC11cGRhdGVk
LWRhdGU+PGFjY2Vzc2lvbi1udW0+MTE4NTM3OTc8L2FjY2Vzc2lvbi1udW0+PGVsZWN0cm9uaWMt
cmVzb3VyY2UtbnVtPjEwLjEwMTYvUzAxNDAtNjczNigwMikwNzY2NS0xPC9lbGVjdHJvbmljLXJl
c291cmNlLW51bT48dm9sdW1lPjM1OTwvdm9sdW1lPjwvcmVjb3JkPjwvQ2l0ZT48Q2l0ZT48QXV0
aG9yPlVmYmVyZzwvQXV0aG9yPjxZZWFyPjIwMDQ8L1llYXI+PElEVGV4dD5BIG5ldyBwZXBzaW4g
YXNzYXkgdG8gZGV0ZWN0IHB1bG1vbmFyeSBhc3BpcmF0aW9uIG9mIGdhc3RyaWMgY29udGVudHMg
YW1vbmcgbmV3bHkgaW50dWJhdGVkIHBhdGllbnRzPC9JRFRleHQ+PHJlY29yZD48ZGF0ZXM+PHB1
Yi1kYXRlcz48ZGF0ZT5Ob3Y8L2RhdGU+PC9wdWItZGF0ZXM+PHllYXI+MjAwNDwveWVhcj48L2Rh
dGVzPjxrZXl3b3Jkcz48a2V5d29yZD5BZHVsdDwva2V5d29yZD48a2V5d29yZD5DYXNlLUNvbnRy
b2wgU3R1ZGllczwva2V5d29yZD48a2V5d29yZD5FbGVjdGl2ZSBTdXJnaWNhbCBQcm9jZWR1cmVz
PC9rZXl3b3JkPjxrZXl3b3JkPkh1bWFuczwva2V5d29yZD48a2V5d29yZD5JbnR1YmF0aW9uLCBH
YXN0cm9pbnRlc3RpbmFsPC9rZXl3b3JkPjxrZXl3b3JkPkludHViYXRpb24sIEludHJhdHJhY2hl
YWw8L2tleXdvcmQ+PGtleXdvcmQ+UGVwc2luIEE8L2tleXdvcmQ+PGtleXdvcmQ+UGVwc3RhdGlu
czwva2V5d29yZD48a2V5d29yZD5QbmV1bW9uaWEsIEFzcGlyYXRpb248L2tleXdvcmQ+PGtleXdv
cmQ+UHJvc3BlY3RpdmUgU3R1ZGllczwva2V5d29yZD48a2V5d29yZD5Qcm90ZWFzZSBJbmhpYml0
b3JzPC9rZXl3b3JkPjxrZXl3b3JkPlJlcHJvZHVjaWJpbGl0eSBvZiBSZXN1bHRzPC9rZXl3b3Jk
PjxrZXl3b3JkPlNlbnNpdGl2aXR5IGFuZCBTcGVjaWZpY2l0eTwva2V5d29yZD48a2V5d29yZD5T
aW5nbGUtQmxpbmQgTWV0aG9kPC9rZXl3b3JkPjxrZXl3b3JkPlN0b21hY2g8L2tleXdvcmQ+PGtl
eXdvcmQ+U3VjdGlvbjwva2V5d29yZD48a2V5d29yZD5UcmFjaGVhPC9rZXl3b3JkPjwva2V5d29y
ZHM+PHVybHM+PHJlbGF0ZWQtdXJscz48dXJsPmh0dHA6Ly93d3cubmNiaS5ubG0ubmloLmdvdi9w
dWJtZWQvMTU2NjYyNzM8L3VybD48L3JlbGF0ZWQtdXJscz48L3VybHM+PGlzYm4+MDczNS02NzU3
PC9pc2JuPjx0aXRsZXM+PHRpdGxlPkEgbmV3IHBlcHNpbiBhc3NheSB0byBkZXRlY3QgcHVsbW9u
YXJ5IGFzcGlyYXRpb24gb2YgZ2FzdHJpYyBjb250ZW50cyBhbW9uZyBuZXdseSBpbnR1YmF0ZWQg
cGF0aWVudHM8L3RpdGxlPjxzZWNvbmRhcnktdGl0bGU+QW0gSiBFbWVyZyBNZWQ8L3NlY29uZGFy
eS10aXRsZT48L3RpdGxlcz48cGFnZXM+NjEyLTQ8L3BhZ2VzPjxudW1iZXI+NzwvbnVtYmVyPjxj
b250cmlidXRvcnM+PGF1dGhvcnM+PGF1dGhvcj5VZmJlcmcsIEouIFcuPC9hdXRob3I+PGF1dGhv
cj5CdXNocmEsIEouIFMuPC9hdXRob3I+PGF1dGhvcj5QYXRlbCwgRC48L2F1dGhvcj48YXV0aG9y
PldvbmcsIEUuPC9hdXRob3I+PGF1dGhvcj5LYXJyYXMsIEQuIEouPC9hdXRob3I+PGF1dGhvcj5L
dWVwcGVycywgRi48L2F1dGhvcj48L2F1dGhvcnM+PC9jb250cmlidXRvcnM+PGxhbmd1YWdlPmVu
ZzwvbGFuZ3VhZ2U+PGFkZGVkLWRhdGUgZm9ybWF0PSJ1dGMiPjE0NjMyNDI1ODI8L2FkZGVkLWRh
dGU+PHJlZi10eXBlIG5hbWU9IkpvdXJuYWwgQXJ0aWNsZSI+MTc8L3JlZi10eXBlPjxyZWMtbnVt
YmVyPjI1MTwvcmVjLW51bWJlcj48bGFzdC11cGRhdGVkLWRhdGUgZm9ybWF0PSJ1dGMiPjE0NjMy
NDI1ODI8L2xhc3QtdXBkYXRlZC1kYXRlPjxhY2Nlc3Npb24tbnVtPjE1NjY2MjczPC9hY2Nlc3Np
b24tbnVtPjx2b2x1bWU+MjI8L3ZvbHVtZT48L3JlY29yZD48L0NpdGU+PC9FbmROb3RlPn==
</w:fldData>
        </w:fldChar>
      </w:r>
      <w:r w:rsidR="001F3BBC" w:rsidRPr="00B6576B">
        <w:rPr>
          <w:rFonts w:ascii="Book Antiqua" w:hAnsi="Book Antiqua" w:cs="Times New Roman"/>
        </w:rPr>
        <w:instrText xml:space="preserve"> ADDIN EN.CITE.DATA </w:instrText>
      </w:r>
      <w:r w:rsidR="001F3BBC" w:rsidRPr="00B6576B">
        <w:rPr>
          <w:rFonts w:ascii="Book Antiqua" w:hAnsi="Book Antiqua" w:cs="Times New Roman"/>
        </w:rPr>
      </w:r>
      <w:r w:rsidR="001F3BBC" w:rsidRPr="00B6576B">
        <w:rPr>
          <w:rFonts w:ascii="Book Antiqua" w:hAnsi="Book Antiqua" w:cs="Times New Roman"/>
        </w:rPr>
        <w:fldChar w:fldCharType="end"/>
      </w:r>
      <w:r w:rsidR="00FB655B" w:rsidRPr="00B6576B">
        <w:rPr>
          <w:rFonts w:ascii="Book Antiqua" w:hAnsi="Book Antiqua" w:cs="Times New Roman"/>
        </w:rPr>
      </w:r>
      <w:r w:rsidR="00FB655B" w:rsidRPr="00B6576B">
        <w:rPr>
          <w:rFonts w:ascii="Book Antiqua" w:hAnsi="Book Antiqua" w:cs="Times New Roman"/>
        </w:rPr>
        <w:fldChar w:fldCharType="separate"/>
      </w:r>
      <w:r w:rsidR="001F3BBC" w:rsidRPr="00B6576B">
        <w:rPr>
          <w:rFonts w:ascii="Book Antiqua" w:hAnsi="Book Antiqua" w:cs="Times New Roman"/>
          <w:noProof/>
          <w:vertAlign w:val="superscript"/>
        </w:rPr>
        <w:t>75,79,99-101</w:t>
      </w:r>
      <w:r w:rsidR="00FB655B" w:rsidRPr="00B6576B">
        <w:rPr>
          <w:rFonts w:ascii="Book Antiqua" w:hAnsi="Book Antiqua" w:cs="Times New Roman"/>
        </w:rPr>
        <w:fldChar w:fldCharType="end"/>
      </w:r>
      <w:r w:rsidR="00611723" w:rsidRPr="00B6576B">
        <w:rPr>
          <w:rFonts w:ascii="Book Antiqua" w:hAnsi="Book Antiqua" w:cs="Times New Roman"/>
          <w:vertAlign w:val="superscript"/>
        </w:rPr>
        <w:t>]</w:t>
      </w:r>
      <w:r w:rsidR="00611723" w:rsidRPr="00B6576B">
        <w:rPr>
          <w:rFonts w:ascii="Book Antiqua" w:hAnsi="Book Antiqua" w:cs="Times New Roman"/>
        </w:rPr>
        <w:t>.</w:t>
      </w:r>
      <w:r w:rsidR="009E079F" w:rsidRPr="00B6576B">
        <w:rPr>
          <w:rFonts w:ascii="Book Antiqua" w:hAnsi="Book Antiqua" w:cs="Times New Roman"/>
        </w:rPr>
        <w:t xml:space="preserve"> </w:t>
      </w:r>
      <w:r w:rsidR="00B71B22" w:rsidRPr="00B6576B">
        <w:rPr>
          <w:rFonts w:ascii="Book Antiqua" w:hAnsi="Book Antiqua" w:cs="Times New Roman"/>
        </w:rPr>
        <w:t xml:space="preserve">However, </w:t>
      </w:r>
      <w:r w:rsidR="00263B31" w:rsidRPr="00B6576B">
        <w:rPr>
          <w:rFonts w:ascii="Book Antiqua" w:hAnsi="Book Antiqua" w:cs="Times New Roman"/>
        </w:rPr>
        <w:t>bronchoscopy</w:t>
      </w:r>
      <w:r w:rsidR="00B71B22" w:rsidRPr="00B6576B">
        <w:rPr>
          <w:rFonts w:ascii="Book Antiqua" w:hAnsi="Book Antiqua" w:cs="Times New Roman"/>
        </w:rPr>
        <w:t xml:space="preserve"> </w:t>
      </w:r>
      <w:r w:rsidR="00D54F3E" w:rsidRPr="00B6576B">
        <w:rPr>
          <w:rFonts w:ascii="Book Antiqua" w:hAnsi="Book Antiqua" w:cs="Times New Roman"/>
        </w:rPr>
        <w:t>sampling is relatively expensive, more invasive than other techniques, and time consuming</w:t>
      </w:r>
      <w:r w:rsidR="00611723" w:rsidRPr="00B6576B">
        <w:rPr>
          <w:rFonts w:ascii="Book Antiqua" w:hAnsi="Book Antiqua" w:cs="Times New Roman"/>
          <w:vertAlign w:val="superscript"/>
        </w:rPr>
        <w:t>[</w:t>
      </w:r>
      <w:r w:rsidR="00D54F3E"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King&lt;/Author&gt;&lt;Year&gt;2009&lt;/Year&gt;&lt;IDText&gt;Gastroesophageal reflux in bronchiolitis obliterans syndrome: a new perspective&lt;/IDText&gt;&lt;DisplayText&gt;&lt;style face="superscript"&gt;29&lt;/style&gt;&lt;/DisplayText&gt;&lt;record&gt;&lt;dates&gt;&lt;pub-dates&gt;&lt;date&gt;Sep&lt;/date&gt;&lt;/pub-dates&gt;&lt;year&gt;2009&lt;/year&gt;&lt;/dates&gt;&lt;keywords&gt;&lt;keyword&gt;Adolescent&lt;/keyword&gt;&lt;keyword&gt;Adult&lt;/keyword&gt;&lt;keyword&gt;Aged&lt;/keyword&gt;&lt;keyword&gt;Bronchiolitis Obliterans&lt;/keyword&gt;&lt;keyword&gt;Child&lt;/keyword&gt;&lt;keyword&gt;Cough&lt;/keyword&gt;&lt;keyword&gt;Dyspepsia&lt;/keyword&gt;&lt;keyword&gt;Follow-Up Studies&lt;/keyword&gt;&lt;keyword&gt;Gastroesophageal Reflux&lt;/keyword&gt;&lt;keyword&gt;Humans&lt;/keyword&gt;&lt;keyword&gt;Lung Transplantation&lt;/keyword&gt;&lt;keyword&gt;Middle Aged&lt;/keyword&gt;&lt;keyword&gt;Proportional Hazards Models&lt;/keyword&gt;&lt;keyword&gt;Pulmonary Disease, Chronic Obstructive&lt;/keyword&gt;&lt;keyword&gt;Risk Factors&lt;/keyword&gt;&lt;keyword&gt;Survival Analysis&lt;/keyword&gt;&lt;keyword&gt;Time Factors&lt;/keyword&gt;&lt;keyword&gt;Tissue Donors&lt;/keyword&gt;&lt;keyword&gt;Young Adult&lt;/keyword&gt;&lt;/keywords&gt;&lt;urls&gt;&lt;related-urls&gt;&lt;url&gt;http://www.ncbi.nlm.nih.gov/pubmed/19716037&lt;/url&gt;&lt;/related-urls&gt;&lt;/urls&gt;&lt;isbn&gt;1557-3117&lt;/isbn&gt;&lt;titles&gt;&lt;title&gt;Gastroesophageal reflux in bronchiolitis obliterans syndrome: a new perspective&lt;/title&gt;&lt;secondary-title&gt;J Heart Lung Transplant&lt;/secondary-title&gt;&lt;/titles&gt;&lt;pages&gt;870-5&lt;/pages&gt;&lt;number&gt;9&lt;/number&gt;&lt;contributors&gt;&lt;authors&gt;&lt;author&gt;King, B. J.&lt;/author&gt;&lt;author&gt;Iyer, H.&lt;/author&gt;&lt;author&gt;Leidi, A. A.&lt;/author&gt;&lt;author&gt;Carby, M. R.&lt;/author&gt;&lt;/authors&gt;&lt;/contributors&gt;&lt;language&gt;eng&lt;/language&gt;&lt;added-date format="utc"&gt;1462891771&lt;/added-date&gt;&lt;ref-type name="Journal Article"&gt;17&lt;/ref-type&gt;&lt;rec-number&gt;125&lt;/rec-number&gt;&lt;last-updated-date format="utc"&gt;1462891771&lt;/last-updated-date&gt;&lt;accession-num&gt;19716037&lt;/accession-num&gt;&lt;electronic-resource-num&gt;10.1016/j.healun.2009.05.040&lt;/electronic-resource-num&gt;&lt;volume&gt;28&lt;/volume&gt;&lt;/record&gt;&lt;/Cite&gt;&lt;/EndNote&gt;</w:instrText>
      </w:r>
      <w:r w:rsidR="00D54F3E" w:rsidRPr="00B6576B">
        <w:rPr>
          <w:rFonts w:ascii="Book Antiqua" w:hAnsi="Book Antiqua" w:cs="Times New Roman"/>
        </w:rPr>
        <w:fldChar w:fldCharType="separate"/>
      </w:r>
      <w:r w:rsidR="008A3031" w:rsidRPr="00B6576B">
        <w:rPr>
          <w:rFonts w:ascii="Book Antiqua" w:hAnsi="Book Antiqua" w:cs="Times New Roman"/>
          <w:noProof/>
          <w:vertAlign w:val="superscript"/>
        </w:rPr>
        <w:t>29</w:t>
      </w:r>
      <w:r w:rsidR="00D54F3E" w:rsidRPr="00B6576B">
        <w:rPr>
          <w:rFonts w:ascii="Book Antiqua" w:hAnsi="Book Antiqua" w:cs="Times New Roman"/>
        </w:rPr>
        <w:fldChar w:fldCharType="end"/>
      </w:r>
      <w:r w:rsidR="00611723" w:rsidRPr="00B6576B">
        <w:rPr>
          <w:rFonts w:ascii="Book Antiqua" w:hAnsi="Book Antiqua" w:cs="Times New Roman"/>
          <w:vertAlign w:val="superscript"/>
        </w:rPr>
        <w:t>]</w:t>
      </w:r>
      <w:r w:rsidR="00611723" w:rsidRPr="00B6576B">
        <w:rPr>
          <w:rFonts w:ascii="Book Antiqua" w:hAnsi="Book Antiqua" w:cs="Times New Roman"/>
        </w:rPr>
        <w:t>.</w:t>
      </w:r>
      <w:r w:rsidR="00D54F3E" w:rsidRPr="00B6576B">
        <w:rPr>
          <w:rFonts w:ascii="Book Antiqua" w:hAnsi="Book Antiqua" w:cs="Times New Roman"/>
        </w:rPr>
        <w:t xml:space="preserve"> Additionally, </w:t>
      </w:r>
      <w:r w:rsidR="00F67266" w:rsidRPr="00B6576B">
        <w:rPr>
          <w:rFonts w:ascii="Book Antiqua" w:hAnsi="Book Antiqua" w:cs="Times New Roman"/>
        </w:rPr>
        <w:t xml:space="preserve">because </w:t>
      </w:r>
      <w:r w:rsidR="007121B1" w:rsidRPr="00B6576B">
        <w:rPr>
          <w:rFonts w:ascii="Book Antiqua" w:hAnsi="Book Antiqua" w:cs="Times New Roman"/>
        </w:rPr>
        <w:t xml:space="preserve">only </w:t>
      </w:r>
      <w:r w:rsidR="00784CA8" w:rsidRPr="00B6576B">
        <w:rPr>
          <w:rFonts w:ascii="Book Antiqua" w:hAnsi="Book Antiqua" w:cs="Times New Roman"/>
        </w:rPr>
        <w:t xml:space="preserve">a single sample </w:t>
      </w:r>
      <w:r w:rsidR="00F67266" w:rsidRPr="00B6576B">
        <w:rPr>
          <w:rFonts w:ascii="Book Antiqua" w:hAnsi="Book Antiqua" w:cs="Times New Roman"/>
        </w:rPr>
        <w:t xml:space="preserve">is </w:t>
      </w:r>
      <w:r w:rsidR="00784CA8" w:rsidRPr="00B6576B">
        <w:rPr>
          <w:rFonts w:ascii="Book Antiqua" w:hAnsi="Book Antiqua" w:cs="Times New Roman"/>
        </w:rPr>
        <w:t>taken at a moment in time</w:t>
      </w:r>
      <w:r w:rsidR="00611723" w:rsidRPr="00B6576B">
        <w:rPr>
          <w:rFonts w:ascii="Book Antiqua" w:hAnsi="Book Antiqua" w:cs="Times New Roman"/>
          <w:vertAlign w:val="superscript"/>
        </w:rPr>
        <w:t>[</w:t>
      </w:r>
      <w:r w:rsidR="00784CA8"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zOTwvc3R5bGU+PC9EaXNwbGF5VGV4dD48cmVjb3JkPjxkYXRl
cz48cHViLWRhdGVzPjxkYXRlPlNlcDwvZGF0ZT48L3B1Yi1kYXRlcz48eWVhcj4yMDA5PC95ZWFy
PjwvZGF0ZXM+PGtleXdvcmRzPjxrZXl3b3JkPkFkb2xlc2NlbnQ8L2tleXdvcmQ+PGtleXdvcmQ+
QWR1bHQ8L2tleXdvcmQ+PGtleXdvcmQ+QWdlZDwva2V5d29yZD48a2V5d29yZD5Ccm9uY2hpb2xp
dGlzIE9ibGl0ZXJhbnM8L2tleXdvcmQ+PGtleXdvcmQ+Q2hpbGQ8L2tleXdvcmQ+PGtleXdvcmQ+
Q291Z2g8L2tleXdvcmQ+PGtleXdvcmQ+RHlzcGVwc2lhPC9rZXl3b3JkPjxrZXl3b3JkPkZvbGxv
dy1VcCBTdHVkaWVzPC9rZXl3b3JkPjxrZXl3b3JkPkdhc3Ryb2Vzb3BoYWdlYWwgUmVmbHV4PC9r
ZXl3b3JkPjxrZXl3b3JkPkh1bWFuczwva2V5d29yZD48a2V5d29yZD5MdW5nIFRyYW5zcGxhbnRh
dGlvbjwva2V5d29yZD48a2V5d29yZD5NaWRkbGUgQWdlZDwva2V5d29yZD48a2V5d29yZD5Qcm9w
b3J0aW9uYWwgSGF6YXJkcyBNb2RlbHM8L2tleXdvcmQ+PGtleXdvcmQ+UHVsbW9uYXJ5IERpc2Vh
c2UsIENocm9uaWMgT2JzdHJ1Y3RpdmU8L2tleXdvcmQ+PGtleXdvcmQ+UmlzayBGYWN0b3JzPC9r
ZXl3b3JkPjxrZXl3b3JkPlN1cnZpdmFsIEFuYWx5c2lzPC9rZXl3b3JkPjxrZXl3b3JkPlRpbWUg
RmFjdG9yczwva2V5d29yZD48a2V5d29yZD5UaXNzdWUgRG9ub3JzPC9rZXl3b3JkPjxrZXl3b3Jk
PllvdW5nIEFkdWx0PC9rZXl3b3JkPjwva2V5d29yZHM+PHVybHM+PHJlbGF0ZWQtdXJscz48dXJs
Pmh0dHA6Ly93d3cubmNiaS5ubG0ubmloLmdvdi9wdWJtZWQvMTk3MTYwMzc8L3VybD48L3JlbGF0
ZWQtdXJscz48L3VybHM+PGlzYm4+MTU1Ny0zMTE3PC9pc2JuPjx0aXRsZXM+PHRpdGxlPkdhc3Ry
b2Vzb3BoYWdlYWwgcmVmbHV4IGluIGJyb25jaGlvbGl0aXMgb2JsaXRlcmFucyBzeW5kcm9tZTog
YSBuZXcgcGVyc3BlY3RpdmU8L3RpdGxlPjxzZWNvbmRhcnktdGl0bGU+SiBIZWFydCBMdW5nIFRy
YW5zcGxhbnQ8L3NlY29uZGFyeS10aXRsZT48L3RpdGxlcz48cGFnZXM+ODcwLTU8L3BhZ2VzPjxu
dW1iZXI+OTwvbnVtYmVyPjxjb250cmlidXRvcnM+PGF1dGhvcnM+PGF1dGhvcj5LaW5nLCBCLiBK
LjwvYXV0aG9yPjxhdXRob3I+SXllciwgSC48L2F1dGhvcj48YXV0aG9yPkxlaWRpLCBBLiBBLjwv
YXV0aG9yPjxhdXRob3I+Q2FyYnksIE0uIFIuPC9hdXRob3I+PC9hdXRob3JzPjwvY29udHJpYnV0
b3JzPjxsYW5ndWFnZT5lbmc8L2xhbmd1YWdlPjxhZGRlZC1kYXRlIGZvcm1hdD0idXRjIj4xNDYy
ODkxNzcxPC9hZGRlZC1kYXRlPjxyZWYtdHlwZSBuYW1lPSJKb3VybmFsIEFydGljbGUiPjE3PC9y
ZWYtdHlwZT48cmVjLW51bWJlcj4xMjU8L3JlYy1udW1iZXI+PGxhc3QtdXBkYXRlZC1kYXRlIGZv
cm1hdD0idXRjIj4xNDYyODkxNzcxPC9sYXN0LXVwZGF0ZWQtZGF0ZT48YWNjZXNzaW9uLW51bT4x
OTcxNjAzNzwvYWNjZXNzaW9uLW51bT48ZWxlY3Ryb25pYy1yZXNvdXJjZS1udW0+MTAuMTAxNi9q
LmhlYWx1bi4yMDA5LjA1LjA0MDwvZWxlY3Ryb25pYy1yZXNvdXJjZS1udW0+PHZvbHVtZT4yODwv
dm9sdW1lPjwvcmVjb3JkPjwvQ2l0ZT48Q2l0ZT48QXV0aG9yPkRhdmlzPC9BdXRob3I+PFllYXI+
MjAxMDwvWWVhcj48SURUZXh0PkEgcmV2aWV3IG9mIHRoZSBwb3RlbnRpYWwgYXBwbGljYXRpb25z
IGFuZCBjb250cm92ZXJzaWVzIG9mIG5vbi1pbnZhc2l2ZSB0ZXN0aW5nIGZvciBiaW9tYXJrZXJz
IG9mIGFzcGlyYXRpb24gaW4gdGhlIGx1bmcgdHJhbnNwbGFudCBwb3B1bGF0aW9uPC9JRFRleHQ+
PHJlY29yZD48ZGF0ZXM+PHB1Yi1kYXRlcz48ZGF0ZT4yMDEwIE1heS1KdW48L2RhdGU+PC9wdWIt
ZGF0ZXM+PHllYXI+MjAxMDwveWVhcj48L2RhdGVzPjxrZXl3b3Jkcz48a2V5d29yZD5CaW9tYXJr
ZXJzPC9rZXl3b3JkPjxrZXl3b3JkPkJyb25jaGlvbGl0aXMgT2JsaXRlcmFuczwva2V5d29yZD48
a2V5d29yZD5Ccm9uY2hvYWx2ZW9sYXIgTGF2YWdlIEZsdWlkPC9rZXl3b3JkPjxrZXl3b3JkPkdh
c3Ryb2Vzb3BoYWdlYWwgUmVmbHV4PC9rZXl3b3JkPjxrZXl3b3JkPkh1bWFuczwva2V5d29yZD48
a2V5d29yZD5MdW5nIFRyYW5zcGxhbnRhdGlvbjwva2V5d29yZD48a2V5d29yZD5SZXNwaXJhdGlv
biBEaXNvcmRlcnM8L2tleXdvcmQ+PGtleXdvcmQ+UmVzcGlyYXRvcnkgQXNwaXJhdGlvbjwva2V5
d29yZD48L2tleXdvcmRzPjx1cmxzPjxyZWxhdGVkLXVybHM+PHVybD5odHRwOi8vd3d3Lm5jYmku
bmxtLm5paC5nb3YvcHVibWVkLzIwMzMxNjg4PC91cmw+PC9yZWxhdGVkLXVybHM+PC91cmxzPjxp
c2JuPjEzOTktMDAxMjwvaXNibj48Y3VzdG9tMj5QTUMzMDY2MDY2PC9jdXN0b20yPjx0aXRsZXM+
PHRpdGxlPkEgcmV2aWV3IG9mIHRoZSBwb3RlbnRpYWwgYXBwbGljYXRpb25zIGFuZCBjb250cm92
ZXJzaWVzIG9mIG5vbi1pbnZhc2l2ZSB0ZXN0aW5nIGZvciBiaW9tYXJrZXJzIG9mIGFzcGlyYXRp
b24gaW4gdGhlIGx1bmcgdHJhbnNwbGFudCBwb3B1bGF0aW9uPC90aXRsZT48c2Vjb25kYXJ5LXRp
dGxlPkNsaW4gVHJhbnNwbGFudDwvc2Vjb25kYXJ5LXRpdGxlPjwvdGl0bGVzPjxwYWdlcz5FNTQt
NjE8L3BhZ2VzPjxudW1iZXI+MzwvbnVtYmVyPjxjb250cmlidXRvcnM+PGF1dGhvcnM+PGF1dGhv
cj5EYXZpcywgQy4gUy48L2F1dGhvcj48YXV0aG9yPkdhZ2VybWVpZXIsIEouPC9hdXRob3I+PGF1
dGhvcj5EaWxsaW5nLCBELjwvYXV0aG9yPjxhdXRob3I+QWxleCwgQy48L2F1dGhvcj48YXV0aG9y
Pkxvd2VyeSwgRS48L2F1dGhvcj48YXV0aG9yPktvdmFjcywgRS4gSi48L2F1dGhvcj48YXV0aG9y
PkxvdmUsIFIuIEIuPC9hdXRob3I+PGF1dGhvcj5GaXNpY2hlbGxhLCBQLiBNLjwvYXV0aG9yPjwv
YXV0aG9ycz48L2NvbnRyaWJ1dG9ycz48bGFuZ3VhZ2U+ZW5nPC9sYW5ndWFnZT48YWRkZWQtZGF0
ZSBmb3JtYXQ9InV0YyI+MTQ2MzE2Njg0ODwvYWRkZWQtZGF0ZT48cmVmLXR5cGUgbmFtZT0iSm91
cm5hbCBBcnRpY2xlIj4xNzwvcmVmLXR5cGU+PHJlYy1udW1iZXI+MjAwPC9yZWMtbnVtYmVyPjxs
YXN0LXVwZGF0ZWQtZGF0ZSBmb3JtYXQ9InV0YyI+MTQ2MzE2Njg0ODwvbGFzdC11cGRhdGVkLWRh
dGU+PGFjY2Vzc2lvbi1udW0+MjAzMzE2ODg8L2FjY2Vzc2lvbi1udW0+PGVsZWN0cm9uaWMtcmVz
b3VyY2UtbnVtPjEwLjExMTEvai4xMzk5LTAwMTIuMjAxMC4wMTI0My54PC9lbGVjdHJvbmljLXJl
c291cmNlLW51bT48dm9sdW1lPjI0PC92b2x1bWU+PC9yZWNvcmQ+PC9DaXRlPjwvRW5kTm90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zOTwvc3R5bGU+PC9EaXNwbGF5VGV4dD48cmVjb3JkPjxkYXRl
cz48cHViLWRhdGVzPjxkYXRlPlNlcDwvZGF0ZT48L3B1Yi1kYXRlcz48eWVhcj4yMDA5PC95ZWFy
PjwvZGF0ZXM+PGtleXdvcmRzPjxrZXl3b3JkPkFkb2xlc2NlbnQ8L2tleXdvcmQ+PGtleXdvcmQ+
QWR1bHQ8L2tleXdvcmQ+PGtleXdvcmQ+QWdlZDwva2V5d29yZD48a2V5d29yZD5Ccm9uY2hpb2xp
dGlzIE9ibGl0ZXJhbnM8L2tleXdvcmQ+PGtleXdvcmQ+Q2hpbGQ8L2tleXdvcmQ+PGtleXdvcmQ+
Q291Z2g8L2tleXdvcmQ+PGtleXdvcmQ+RHlzcGVwc2lhPC9rZXl3b3JkPjxrZXl3b3JkPkZvbGxv
dy1VcCBTdHVkaWVzPC9rZXl3b3JkPjxrZXl3b3JkPkdhc3Ryb2Vzb3BoYWdlYWwgUmVmbHV4PC9r
ZXl3b3JkPjxrZXl3b3JkPkh1bWFuczwva2V5d29yZD48a2V5d29yZD5MdW5nIFRyYW5zcGxhbnRh
dGlvbjwva2V5d29yZD48a2V5d29yZD5NaWRkbGUgQWdlZDwva2V5d29yZD48a2V5d29yZD5Qcm9w
b3J0aW9uYWwgSGF6YXJkcyBNb2RlbHM8L2tleXdvcmQ+PGtleXdvcmQ+UHVsbW9uYXJ5IERpc2Vh
c2UsIENocm9uaWMgT2JzdHJ1Y3RpdmU8L2tleXdvcmQ+PGtleXdvcmQ+UmlzayBGYWN0b3JzPC9r
ZXl3b3JkPjxrZXl3b3JkPlN1cnZpdmFsIEFuYWx5c2lzPC9rZXl3b3JkPjxrZXl3b3JkPlRpbWUg
RmFjdG9yczwva2V5d29yZD48a2V5d29yZD5UaXNzdWUgRG9ub3JzPC9rZXl3b3JkPjxrZXl3b3Jk
PllvdW5nIEFkdWx0PC9rZXl3b3JkPjwva2V5d29yZHM+PHVybHM+PHJlbGF0ZWQtdXJscz48dXJs
Pmh0dHA6Ly93d3cubmNiaS5ubG0ubmloLmdvdi9wdWJtZWQvMTk3MTYwMzc8L3VybD48L3JlbGF0
ZWQtdXJscz48L3VybHM+PGlzYm4+MTU1Ny0zMTE3PC9pc2JuPjx0aXRsZXM+PHRpdGxlPkdhc3Ry
b2Vzb3BoYWdlYWwgcmVmbHV4IGluIGJyb25jaGlvbGl0aXMgb2JsaXRlcmFucyBzeW5kcm9tZTog
YSBuZXcgcGVyc3BlY3RpdmU8L3RpdGxlPjxzZWNvbmRhcnktdGl0bGU+SiBIZWFydCBMdW5nIFRy
YW5zcGxhbnQ8L3NlY29uZGFyeS10aXRsZT48L3RpdGxlcz48cGFnZXM+ODcwLTU8L3BhZ2VzPjxu
dW1iZXI+OTwvbnVtYmVyPjxjb250cmlidXRvcnM+PGF1dGhvcnM+PGF1dGhvcj5LaW5nLCBCLiBK
LjwvYXV0aG9yPjxhdXRob3I+SXllciwgSC48L2F1dGhvcj48YXV0aG9yPkxlaWRpLCBBLiBBLjwv
YXV0aG9yPjxhdXRob3I+Q2FyYnksIE0uIFIuPC9hdXRob3I+PC9hdXRob3JzPjwvY29udHJpYnV0
b3JzPjxsYW5ndWFnZT5lbmc8L2xhbmd1YWdlPjxhZGRlZC1kYXRlIGZvcm1hdD0idXRjIj4xNDYy
ODkxNzcxPC9hZGRlZC1kYXRlPjxyZWYtdHlwZSBuYW1lPSJKb3VybmFsIEFydGljbGUiPjE3PC9y
ZWYtdHlwZT48cmVjLW51bWJlcj4xMjU8L3JlYy1udW1iZXI+PGxhc3QtdXBkYXRlZC1kYXRlIGZv
cm1hdD0idXRjIj4xNDYyODkxNzcxPC9sYXN0LXVwZGF0ZWQtZGF0ZT48YWNjZXNzaW9uLW51bT4x
OTcxNjAzNzwvYWNjZXNzaW9uLW51bT48ZWxlY3Ryb25pYy1yZXNvdXJjZS1udW0+MTAuMTAxNi9q
LmhlYWx1bi4yMDA5LjA1LjA0MDwvZWxlY3Ryb25pYy1yZXNvdXJjZS1udW0+PHZvbHVtZT4yODwv
dm9sdW1lPjwvcmVjb3JkPjwvQ2l0ZT48Q2l0ZT48QXV0aG9yPkRhdmlzPC9BdXRob3I+PFllYXI+
MjAxMDwvWWVhcj48SURUZXh0PkEgcmV2aWV3IG9mIHRoZSBwb3RlbnRpYWwgYXBwbGljYXRpb25z
IGFuZCBjb250cm92ZXJzaWVzIG9mIG5vbi1pbnZhc2l2ZSB0ZXN0aW5nIGZvciBiaW9tYXJrZXJz
IG9mIGFzcGlyYXRpb24gaW4gdGhlIGx1bmcgdHJhbnNwbGFudCBwb3B1bGF0aW9uPC9JRFRleHQ+
PHJlY29yZD48ZGF0ZXM+PHB1Yi1kYXRlcz48ZGF0ZT4yMDEwIE1heS1KdW48L2RhdGU+PC9wdWIt
ZGF0ZXM+PHllYXI+MjAxMDwveWVhcj48L2RhdGVzPjxrZXl3b3Jkcz48a2V5d29yZD5CaW9tYXJr
ZXJzPC9rZXl3b3JkPjxrZXl3b3JkPkJyb25jaGlvbGl0aXMgT2JsaXRlcmFuczwva2V5d29yZD48
a2V5d29yZD5Ccm9uY2hvYWx2ZW9sYXIgTGF2YWdlIEZsdWlkPC9rZXl3b3JkPjxrZXl3b3JkPkdh
c3Ryb2Vzb3BoYWdlYWwgUmVmbHV4PC9rZXl3b3JkPjxrZXl3b3JkPkh1bWFuczwva2V5d29yZD48
a2V5d29yZD5MdW5nIFRyYW5zcGxhbnRhdGlvbjwva2V5d29yZD48a2V5d29yZD5SZXNwaXJhdGlv
biBEaXNvcmRlcnM8L2tleXdvcmQ+PGtleXdvcmQ+UmVzcGlyYXRvcnkgQXNwaXJhdGlvbjwva2V5
d29yZD48L2tleXdvcmRzPjx1cmxzPjxyZWxhdGVkLXVybHM+PHVybD5odHRwOi8vd3d3Lm5jYmku
bmxtLm5paC5nb3YvcHVibWVkLzIwMzMxNjg4PC91cmw+PC9yZWxhdGVkLXVybHM+PC91cmxzPjxp
c2JuPjEzOTktMDAxMjwvaXNibj48Y3VzdG9tMj5QTUMzMDY2MDY2PC9jdXN0b20yPjx0aXRsZXM+
PHRpdGxlPkEgcmV2aWV3IG9mIHRoZSBwb3RlbnRpYWwgYXBwbGljYXRpb25zIGFuZCBjb250cm92
ZXJzaWVzIG9mIG5vbi1pbnZhc2l2ZSB0ZXN0aW5nIGZvciBiaW9tYXJrZXJzIG9mIGFzcGlyYXRp
b24gaW4gdGhlIGx1bmcgdHJhbnNwbGFudCBwb3B1bGF0aW9uPC90aXRsZT48c2Vjb25kYXJ5LXRp
dGxlPkNsaW4gVHJhbnNwbGFudDwvc2Vjb25kYXJ5LXRpdGxlPjwvdGl0bGVzPjxwYWdlcz5FNTQt
NjE8L3BhZ2VzPjxudW1iZXI+MzwvbnVtYmVyPjxjb250cmlidXRvcnM+PGF1dGhvcnM+PGF1dGhv
cj5EYXZpcywgQy4gUy48L2F1dGhvcj48YXV0aG9yPkdhZ2VybWVpZXIsIEouPC9hdXRob3I+PGF1
dGhvcj5EaWxsaW5nLCBELjwvYXV0aG9yPjxhdXRob3I+QWxleCwgQy48L2F1dGhvcj48YXV0aG9y
Pkxvd2VyeSwgRS48L2F1dGhvcj48YXV0aG9yPktvdmFjcywgRS4gSi48L2F1dGhvcj48YXV0aG9y
PkxvdmUsIFIuIEIuPC9hdXRob3I+PGF1dGhvcj5GaXNpY2hlbGxhLCBQLiBNLjwvYXV0aG9yPjwv
YXV0aG9ycz48L2NvbnRyaWJ1dG9ycz48bGFuZ3VhZ2U+ZW5nPC9sYW5ndWFnZT48YWRkZWQtZGF0
ZSBmb3JtYXQ9InV0YyI+MTQ2MzE2Njg0ODwvYWRkZWQtZGF0ZT48cmVmLXR5cGUgbmFtZT0iSm91
cm5hbCBBcnRpY2xlIj4xNzwvcmVmLXR5cGU+PHJlYy1udW1iZXI+MjAwPC9yZWMtbnVtYmVyPjxs
YXN0LXVwZGF0ZWQtZGF0ZSBmb3JtYXQ9InV0YyI+MTQ2MzE2Njg0ODwvbGFzdC11cGRhdGVkLWRh
dGU+PGFjY2Vzc2lvbi1udW0+MjAzMzE2ODg8L2FjY2Vzc2lvbi1udW0+PGVsZWN0cm9uaWMtcmVz
b3VyY2UtbnVtPjEwLjExMTEvai4xMzk5LTAwMTIuMjAxMC4wMTI0My54PC9lbGVjdHJvbmljLXJl
c291cmNlLW51bT48dm9sdW1lPjI0PC92b2x1bWU+PC9yZWNvcmQ+PC9DaXRlPjwvRW5kTm90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784CA8" w:rsidRPr="00B6576B">
        <w:rPr>
          <w:rFonts w:ascii="Book Antiqua" w:hAnsi="Book Antiqua" w:cs="Times New Roman"/>
        </w:rPr>
      </w:r>
      <w:r w:rsidR="00784CA8" w:rsidRPr="00B6576B">
        <w:rPr>
          <w:rFonts w:ascii="Book Antiqua" w:hAnsi="Book Antiqua" w:cs="Times New Roman"/>
        </w:rPr>
        <w:fldChar w:fldCharType="separate"/>
      </w:r>
      <w:r w:rsidR="008A3031" w:rsidRPr="00B6576B">
        <w:rPr>
          <w:rFonts w:ascii="Book Antiqua" w:hAnsi="Book Antiqua" w:cs="Times New Roman"/>
          <w:noProof/>
          <w:vertAlign w:val="superscript"/>
        </w:rPr>
        <w:t>29,39</w:t>
      </w:r>
      <w:r w:rsidR="00784CA8" w:rsidRPr="00B6576B">
        <w:rPr>
          <w:rFonts w:ascii="Book Antiqua" w:hAnsi="Book Antiqua" w:cs="Times New Roman"/>
        </w:rPr>
        <w:fldChar w:fldCharType="end"/>
      </w:r>
      <w:r w:rsidR="00611723" w:rsidRPr="00B6576B">
        <w:rPr>
          <w:rFonts w:ascii="Book Antiqua" w:hAnsi="Book Antiqua" w:cs="Times New Roman"/>
          <w:vertAlign w:val="superscript"/>
        </w:rPr>
        <w:t>]</w:t>
      </w:r>
      <w:r w:rsidR="00611723" w:rsidRPr="00B6576B">
        <w:rPr>
          <w:rFonts w:ascii="Book Antiqua" w:hAnsi="Book Antiqua" w:cs="Times New Roman"/>
        </w:rPr>
        <w:t>,</w:t>
      </w:r>
      <w:r w:rsidR="009E079F" w:rsidRPr="00B6576B">
        <w:rPr>
          <w:rFonts w:ascii="Book Antiqua" w:hAnsi="Book Antiqua" w:cs="Times New Roman"/>
        </w:rPr>
        <w:t xml:space="preserve"> </w:t>
      </w:r>
      <w:r w:rsidR="00F67266" w:rsidRPr="00B6576B">
        <w:rPr>
          <w:rFonts w:ascii="Book Antiqua" w:hAnsi="Book Antiqua" w:cs="Times New Roman"/>
        </w:rPr>
        <w:t xml:space="preserve">without standardization of results or a full understanding of temporal changes in </w:t>
      </w:r>
      <w:r w:rsidR="003B536A" w:rsidRPr="00B6576B">
        <w:rPr>
          <w:rFonts w:ascii="Book Antiqua" w:hAnsi="Book Antiqua" w:cs="Times New Roman"/>
        </w:rPr>
        <w:t xml:space="preserve">bile acid </w:t>
      </w:r>
      <w:r w:rsidR="00AD2B54" w:rsidRPr="00B6576B">
        <w:rPr>
          <w:rFonts w:ascii="Book Antiqua" w:hAnsi="Book Antiqua" w:cs="Times New Roman"/>
        </w:rPr>
        <w:t xml:space="preserve">or </w:t>
      </w:r>
      <w:r w:rsidR="003B536A" w:rsidRPr="00B6576B">
        <w:rPr>
          <w:rFonts w:ascii="Book Antiqua" w:hAnsi="Book Antiqua" w:cs="Times New Roman"/>
        </w:rPr>
        <w:t>pepsin concentrations</w:t>
      </w:r>
      <w:r w:rsidR="00F67266" w:rsidRPr="00B6576B">
        <w:rPr>
          <w:rFonts w:ascii="Book Antiqua" w:hAnsi="Book Antiqua" w:cs="Times New Roman"/>
        </w:rPr>
        <w:t xml:space="preserve">, </w:t>
      </w:r>
      <w:r w:rsidR="00154B4E" w:rsidRPr="00B6576B">
        <w:rPr>
          <w:rFonts w:ascii="Book Antiqua" w:hAnsi="Book Antiqua" w:cs="Times New Roman"/>
        </w:rPr>
        <w:t>this test</w:t>
      </w:r>
      <w:r w:rsidR="00F67266" w:rsidRPr="00B6576B">
        <w:rPr>
          <w:rFonts w:ascii="Book Antiqua" w:hAnsi="Book Antiqua" w:cs="Times New Roman"/>
        </w:rPr>
        <w:t xml:space="preserve"> may be exquisitely sensitive to provider</w:t>
      </w:r>
      <w:r w:rsidR="003B536A" w:rsidRPr="00B6576B">
        <w:rPr>
          <w:rFonts w:ascii="Book Antiqua" w:hAnsi="Book Antiqua" w:cs="Times New Roman"/>
        </w:rPr>
        <w:t xml:space="preserve"> technique</w:t>
      </w:r>
      <w:r w:rsidR="009E6418" w:rsidRPr="00B6576B">
        <w:rPr>
          <w:rFonts w:ascii="Book Antiqua" w:hAnsi="Book Antiqua" w:cs="Times New Roman"/>
          <w:vertAlign w:val="superscript"/>
        </w:rPr>
        <w:t>[</w:t>
      </w:r>
      <w:r w:rsidR="003B536A"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Davis&lt;/Author&gt;&lt;Year&gt;2010&lt;/Year&gt;&lt;IDText&gt;A review of the potential applications and controversies of non-invasive testing for biomarkers of aspiration in the lung transplant population&lt;/IDText&gt;&lt;DisplayText&gt;&lt;style face="superscript"&gt;39&lt;/style&gt;&lt;/DisplayText&gt;&lt;record&gt;&lt;dates&gt;&lt;pub-dates&gt;&lt;date&gt;2010 May-Jun&lt;/date&gt;&lt;/pub-dates&gt;&lt;year&gt;2010&lt;/year&gt;&lt;/dates&gt;&lt;keywords&gt;&lt;keyword&gt;Biomarkers&lt;/keyword&gt;&lt;keyword&gt;Bronchiolitis Obliterans&lt;/keyword&gt;&lt;keyword&gt;Bronchoalveolar Lavage Fluid&lt;/keyword&gt;&lt;keyword&gt;Gastroesophageal Reflux&lt;/keyword&gt;&lt;keyword&gt;Humans&lt;/keyword&gt;&lt;keyword&gt;Lung Transplantation&lt;/keyword&gt;&lt;keyword&gt;Respiration Disorders&lt;/keyword&gt;&lt;keyword&gt;Respiratory Aspiration&lt;/keyword&gt;&lt;/keywords&gt;&lt;urls&gt;&lt;related-urls&gt;&lt;url&gt;http://www.ncbi.nlm.nih.gov/pubmed/20331688&lt;/url&gt;&lt;/related-urls&gt;&lt;/urls&gt;&lt;isbn&gt;1399-0012&lt;/isbn&gt;&lt;custom2&gt;PMC3066066&lt;/custom2&gt;&lt;titles&gt;&lt;title&gt;A review of the potential applications and controversies of non-invasive testing for biomarkers of aspiration in the lung transplant population&lt;/title&gt;&lt;secondary-title&gt;Clin Transplant&lt;/secondary-title&gt;&lt;/titles&gt;&lt;pages&gt;E54-61&lt;/pages&gt;&lt;number&gt;3&lt;/number&gt;&lt;contributors&gt;&lt;authors&gt;&lt;author&gt;Davis, C. S.&lt;/author&gt;&lt;author&gt;Gagermeier, J.&lt;/author&gt;&lt;author&gt;Dilling, D.&lt;/author&gt;&lt;author&gt;Alex, C.&lt;/author&gt;&lt;author&gt;Lowery, E.&lt;/author&gt;&lt;author&gt;Kovacs, E. J.&lt;/author&gt;&lt;author&gt;Love, R. B.&lt;/author&gt;&lt;author&gt;Fisichella, P. M.&lt;/author&gt;&lt;/authors&gt;&lt;/contributors&gt;&lt;language&gt;eng&lt;/language&gt;&lt;added-date format="utc"&gt;1463166848&lt;/added-date&gt;&lt;ref-type name="Journal Article"&gt;17&lt;/ref-type&gt;&lt;rec-number&gt;200&lt;/rec-number&gt;&lt;last-updated-date format="utc"&gt;1463166848&lt;/last-updated-date&gt;&lt;accession-num&gt;20331688&lt;/accession-num&gt;&lt;electronic-resource-num&gt;10.1111/j.1399-0012.2010.01243.x&lt;/electronic-resource-num&gt;&lt;volume&gt;24&lt;/volume&gt;&lt;/record&gt;&lt;/Cite&gt;&lt;/EndNote&gt;</w:instrText>
      </w:r>
      <w:r w:rsidR="003B536A" w:rsidRPr="00B6576B">
        <w:rPr>
          <w:rFonts w:ascii="Book Antiqua" w:hAnsi="Book Antiqua" w:cs="Times New Roman"/>
        </w:rPr>
        <w:fldChar w:fldCharType="separate"/>
      </w:r>
      <w:r w:rsidR="008A3031" w:rsidRPr="00B6576B">
        <w:rPr>
          <w:rFonts w:ascii="Book Antiqua" w:hAnsi="Book Antiqua" w:cs="Times New Roman"/>
          <w:noProof/>
          <w:vertAlign w:val="superscript"/>
        </w:rPr>
        <w:t>39</w:t>
      </w:r>
      <w:r w:rsidR="003B536A" w:rsidRPr="00B6576B">
        <w:rPr>
          <w:rFonts w:ascii="Book Antiqua" w:hAnsi="Book Antiqua" w:cs="Times New Roman"/>
        </w:rPr>
        <w:fldChar w:fldCharType="end"/>
      </w:r>
      <w:r w:rsidR="009E6418" w:rsidRPr="00B6576B">
        <w:rPr>
          <w:rFonts w:ascii="Book Antiqua" w:hAnsi="Book Antiqua" w:cs="Times New Roman"/>
          <w:vertAlign w:val="superscript"/>
        </w:rPr>
        <w:t>]</w:t>
      </w:r>
      <w:r w:rsidR="009E6418" w:rsidRPr="00B6576B">
        <w:rPr>
          <w:rFonts w:ascii="Book Antiqua" w:hAnsi="Book Antiqua" w:cs="Times New Roman"/>
        </w:rPr>
        <w:t>.</w:t>
      </w:r>
      <w:r w:rsidR="00171657" w:rsidRPr="00B6576B">
        <w:rPr>
          <w:rFonts w:ascii="Book Antiqua" w:hAnsi="Book Antiqua" w:cs="Times New Roman"/>
        </w:rPr>
        <w:t xml:space="preserve"> </w:t>
      </w:r>
      <w:r w:rsidR="00C007FC" w:rsidRPr="00B6576B">
        <w:rPr>
          <w:rFonts w:ascii="Book Antiqua" w:hAnsi="Book Antiqua" w:cs="Times New Roman"/>
        </w:rPr>
        <w:t>In short, clinical feasibility remains a challenge.</w:t>
      </w:r>
      <w:r w:rsidR="00DF12AB" w:rsidRPr="00B6576B">
        <w:rPr>
          <w:rFonts w:ascii="Book Antiqua" w:hAnsi="Book Antiqua" w:cs="Times New Roman"/>
        </w:rPr>
        <w:tab/>
      </w:r>
    </w:p>
    <w:p w14:paraId="3FFC83AF" w14:textId="0E7817D4" w:rsidR="00284B93" w:rsidRPr="00B6576B" w:rsidRDefault="00582ACA" w:rsidP="00D404CB">
      <w:pPr>
        <w:spacing w:after="0" w:line="360" w:lineRule="auto"/>
        <w:ind w:firstLine="720"/>
        <w:jc w:val="both"/>
        <w:rPr>
          <w:rFonts w:ascii="Book Antiqua" w:hAnsi="Book Antiqua" w:cs="Times New Roman"/>
        </w:rPr>
      </w:pPr>
      <w:r w:rsidRPr="00B6576B">
        <w:rPr>
          <w:rFonts w:ascii="Book Antiqua" w:hAnsi="Book Antiqua" w:cs="Times New Roman"/>
        </w:rPr>
        <w:t xml:space="preserve">In addition to </w:t>
      </w:r>
      <w:r w:rsidR="00C007FC" w:rsidRPr="00B6576B">
        <w:rPr>
          <w:rFonts w:ascii="Book Antiqua" w:hAnsi="Book Antiqua" w:cs="Times New Roman"/>
        </w:rPr>
        <w:t>poor</w:t>
      </w:r>
      <w:r w:rsidRPr="00B6576B">
        <w:rPr>
          <w:rFonts w:ascii="Book Antiqua" w:hAnsi="Book Antiqua" w:cs="Times New Roman"/>
        </w:rPr>
        <w:t xml:space="preserve"> consensus on the optimal </w:t>
      </w:r>
      <w:r w:rsidR="00C007FC" w:rsidRPr="00B6576B">
        <w:rPr>
          <w:rFonts w:ascii="Book Antiqua" w:hAnsi="Book Antiqua" w:cs="Times New Roman"/>
        </w:rPr>
        <w:t xml:space="preserve">mode of </w:t>
      </w:r>
      <w:r w:rsidRPr="00B6576B">
        <w:rPr>
          <w:rFonts w:ascii="Book Antiqua" w:hAnsi="Book Antiqua" w:cs="Times New Roman"/>
        </w:rPr>
        <w:t>reflux testing among lung transplant candidates</w:t>
      </w:r>
      <w:r w:rsidR="002C13E6" w:rsidRPr="00B6576B">
        <w:rPr>
          <w:rFonts w:ascii="Book Antiqua" w:hAnsi="Book Antiqua" w:cs="Times New Roman"/>
          <w:vertAlign w:val="superscript"/>
        </w:rPr>
        <w:t>[</w:t>
      </w:r>
      <w:r w:rsidRPr="00B6576B">
        <w:rPr>
          <w:rFonts w:ascii="Book Antiqua" w:hAnsi="Book Antiqua" w:cs="Times New Roman"/>
        </w:rPr>
        <w:fldChar w:fldCharType="begin"/>
      </w:r>
      <w:r w:rsidR="001F3BBC" w:rsidRPr="00B6576B">
        <w:rPr>
          <w:rFonts w:ascii="Book Antiqua" w:hAnsi="Book Antiqua" w:cs="Times New Roman"/>
        </w:rPr>
        <w:instrText xml:space="preserve"> ADDIN EN.CITE &lt;EndNote&gt;&lt;Cite&gt;&lt;Author&gt;Lo&lt;/Author&gt;&lt;Year&gt;2015&lt;/Year&gt;&lt;IDText&gt;Pre-lung transplant measures of reflux on impedance are superior to pH testing alone in predicting early allograft injury&lt;/IDText&gt;&lt;DisplayText&gt;&lt;style face="superscript"&gt;98&lt;/style&gt;&lt;/DisplayText&gt;&lt;record&gt;&lt;dates&gt;&lt;pub-dates&gt;&lt;date&gt;Aug&lt;/date&gt;&lt;/pub-dates&gt;&lt;year&gt;2015&lt;/year&gt;&lt;/dates&gt;&lt;urls&gt;&lt;related-urls&gt;&lt;url&gt;http://www.ncbi.nlm.nih.gov/pubmed/26290637&lt;/url&gt;&lt;/related-urls&gt;&lt;/urls&gt;&lt;isbn&gt;2219-2840&lt;/isbn&gt;&lt;custom2&gt;PMC4533042&lt;/custom2&gt;&lt;titles&gt;&lt;title&gt;Pre-lung transplant measures of reflux on impedance are superior to pH testing alone in predicting early allograft injury&lt;/title&gt;&lt;secondary-title&gt;World J Gastroenterol&lt;/secondary-title&gt;&lt;/titles&gt;&lt;pages&gt;9111-7&lt;/pages&gt;&lt;number&gt;30&lt;/number&gt;&lt;contributors&gt;&lt;authors&gt;&lt;author&gt;Lo, W. K.&lt;/author&gt;&lt;author&gt;Burakoff, R.&lt;/author&gt;&lt;author&gt;Goldberg, H. J.&lt;/author&gt;&lt;author&gt;Feldman, N.&lt;/author&gt;&lt;author&gt;Chan, W. W.&lt;/author&gt;&lt;/authors&gt;&lt;/contributors&gt;&lt;language&gt;eng&lt;/language&gt;&lt;added-date format="utc"&gt;1462888907&lt;/added-date&gt;&lt;ref-type name="Journal Article"&gt;17&lt;/ref-type&gt;&lt;rec-number&gt;91&lt;/rec-number&gt;&lt;last-updated-date format="utc"&gt;1462888907&lt;/last-updated-date&gt;&lt;accession-num&gt;26290637&lt;/accession-num&gt;&lt;electronic-resource-num&gt;10.3748/wjg.v21.i30.9111&lt;/electronic-resource-num&gt;&lt;volume&gt;21&lt;/volume&gt;&lt;/record&gt;&lt;/Cite&gt;&lt;/EndNote&gt;</w:instrText>
      </w:r>
      <w:r w:rsidRPr="00B6576B">
        <w:rPr>
          <w:rFonts w:ascii="Book Antiqua" w:hAnsi="Book Antiqua" w:cs="Times New Roman"/>
        </w:rPr>
        <w:fldChar w:fldCharType="separate"/>
      </w:r>
      <w:r w:rsidR="001F3BBC" w:rsidRPr="00B6576B">
        <w:rPr>
          <w:rFonts w:ascii="Book Antiqua" w:hAnsi="Book Antiqua" w:cs="Times New Roman"/>
          <w:noProof/>
          <w:vertAlign w:val="superscript"/>
        </w:rPr>
        <w:t>98</w:t>
      </w:r>
      <w:r w:rsidRPr="00B6576B">
        <w:rPr>
          <w:rFonts w:ascii="Book Antiqua" w:hAnsi="Book Antiqua" w:cs="Times New Roman"/>
        </w:rPr>
        <w:fldChar w:fldCharType="end"/>
      </w:r>
      <w:r w:rsidR="002C13E6" w:rsidRPr="00B6576B">
        <w:rPr>
          <w:rFonts w:ascii="Book Antiqua" w:hAnsi="Book Antiqua" w:cs="Times New Roman"/>
          <w:vertAlign w:val="superscript"/>
        </w:rPr>
        <w:t>]</w:t>
      </w:r>
      <w:r w:rsidR="002C13E6" w:rsidRPr="00B6576B">
        <w:rPr>
          <w:rFonts w:ascii="Book Antiqua" w:hAnsi="Book Antiqua" w:cs="Times New Roman"/>
        </w:rPr>
        <w:t>,</w:t>
      </w:r>
      <w:r w:rsidRPr="00B6576B">
        <w:rPr>
          <w:rFonts w:ascii="Book Antiqua" w:hAnsi="Book Antiqua" w:cs="Times New Roman"/>
        </w:rPr>
        <w:t xml:space="preserve"> there is no </w:t>
      </w:r>
      <w:r w:rsidR="00C007FC" w:rsidRPr="00B6576B">
        <w:rPr>
          <w:rFonts w:ascii="Book Antiqua" w:hAnsi="Book Antiqua" w:cs="Times New Roman"/>
        </w:rPr>
        <w:t xml:space="preserve">standard for timing of </w:t>
      </w:r>
      <w:r w:rsidRPr="00B6576B">
        <w:rPr>
          <w:rFonts w:ascii="Book Antiqua" w:hAnsi="Book Antiqua" w:cs="Times New Roman"/>
        </w:rPr>
        <w:t>testing.</w:t>
      </w:r>
      <w:r w:rsidR="00D113AC" w:rsidRPr="00B6576B">
        <w:rPr>
          <w:rFonts w:ascii="Book Antiqua" w:hAnsi="Book Antiqua" w:cs="Times New Roman"/>
        </w:rPr>
        <w:t xml:space="preserve"> </w:t>
      </w:r>
      <w:r w:rsidR="0048380F" w:rsidRPr="00B6576B">
        <w:rPr>
          <w:rFonts w:ascii="Book Antiqua" w:hAnsi="Book Antiqua" w:cs="Times New Roman"/>
        </w:rPr>
        <w:t xml:space="preserve">Our group favors routine pre-transplant impedance testing, as we have </w:t>
      </w:r>
      <w:r w:rsidR="004A6A3D" w:rsidRPr="00B6576B">
        <w:rPr>
          <w:rFonts w:ascii="Book Antiqua" w:hAnsi="Book Antiqua" w:cs="Times New Roman"/>
        </w:rPr>
        <w:t xml:space="preserve">previously </w:t>
      </w:r>
      <w:r w:rsidR="00566841" w:rsidRPr="00B6576B">
        <w:rPr>
          <w:rFonts w:ascii="Book Antiqua" w:hAnsi="Book Antiqua" w:cs="Times New Roman"/>
        </w:rPr>
        <w:t>shown</w:t>
      </w:r>
      <w:r w:rsidR="0048380F" w:rsidRPr="00B6576B">
        <w:rPr>
          <w:rFonts w:ascii="Book Antiqua" w:hAnsi="Book Antiqua" w:cs="Times New Roman"/>
        </w:rPr>
        <w:t xml:space="preserve"> that prolonged bolus clearance, increased total distal reflux episodes, and increased total proximal reflux episodes on pre-transplant </w:t>
      </w:r>
      <w:r w:rsidR="00C007FC" w:rsidRPr="00B6576B">
        <w:rPr>
          <w:rFonts w:ascii="Book Antiqua" w:hAnsi="Book Antiqua" w:cs="Times New Roman"/>
        </w:rPr>
        <w:t>MII-pH</w:t>
      </w:r>
      <w:r w:rsidR="0048380F" w:rsidRPr="00B6576B">
        <w:rPr>
          <w:rFonts w:ascii="Book Antiqua" w:hAnsi="Book Antiqua" w:cs="Times New Roman"/>
        </w:rPr>
        <w:t xml:space="preserve"> were associated with decreased time to early allograft injury after lung transplantation</w:t>
      </w:r>
      <w:r w:rsidR="00232F9B" w:rsidRPr="00B6576B">
        <w:rPr>
          <w:rFonts w:ascii="Book Antiqua" w:hAnsi="Book Antiqua" w:cs="Times New Roman"/>
          <w:vertAlign w:val="superscript"/>
        </w:rPr>
        <w:t>[</w:t>
      </w:r>
      <w:r w:rsidR="0048380F" w:rsidRPr="00B6576B">
        <w:rPr>
          <w:rFonts w:ascii="Book Antiqua" w:hAnsi="Book Antiqua" w:cs="Times New Roman"/>
        </w:rPr>
        <w:fldChar w:fldCharType="begin"/>
      </w:r>
      <w:r w:rsidR="001F3BBC" w:rsidRPr="00B6576B">
        <w:rPr>
          <w:rFonts w:ascii="Book Antiqua" w:hAnsi="Book Antiqua" w:cs="Times New Roman"/>
        </w:rPr>
        <w:instrText xml:space="preserve"> ADDIN EN.CITE &lt;EndNote&gt;&lt;Cite&gt;&lt;Author&gt;Lo&lt;/Author&gt;&lt;Year&gt;2015&lt;/Year&gt;&lt;IDText&gt;Pre-transplant impedance measures of reflux are associated with early allograft injury after lung transplantation&lt;/IDText&gt;&lt;DisplayText&gt;&lt;style face="superscript"&gt;102&lt;/style&gt;&lt;/DisplayText&gt;&lt;record&gt;&lt;dates&gt;&lt;pub-dates&gt;&lt;date&gt;Jan&lt;/date&gt;&lt;/pub-dates&gt;&lt;year&gt;2015&lt;/year&gt;&lt;/dates&gt;&lt;keywords&gt;&lt;keyword&gt;Acute Disease&lt;/keyword&gt;&lt;keyword&gt;Allografts&lt;/keyword&gt;&lt;keyword&gt;Electric Impedance&lt;/keyword&gt;&lt;keyword&gt;Esophageal pH Monitoring&lt;/keyword&gt;&lt;keyword&gt;Female&lt;/keyword&gt;&lt;keyword&gt;Follow-Up Studies&lt;/keyword&gt;&lt;keyword&gt;Gastroesophageal Reflux&lt;/keyword&gt;&lt;keyword&gt;Graft Rejection&lt;/keyword&gt;&lt;keyword&gt;Humans&lt;/keyword&gt;&lt;keyword&gt;Hydrogen-Ion Concentration&lt;/keyword&gt;&lt;keyword&gt;Incidence&lt;/keyword&gt;&lt;keyword&gt;Lung Transplantation&lt;/keyword&gt;&lt;keyword&gt;Male&lt;/keyword&gt;&lt;keyword&gt;Middle Aged&lt;/keyword&gt;&lt;keyword&gt;Preoperative Period&lt;/keyword&gt;&lt;keyword&gt;Prognosis&lt;/keyword&gt;&lt;keyword&gt;Respiratory Insufficiency&lt;/keyword&gt;&lt;keyword&gt;Retrospective Studies&lt;/keyword&gt;&lt;keyword&gt;Time Factors&lt;/keyword&gt;&lt;/keywords&gt;&lt;urls&gt;&lt;related-urls&gt;&lt;url&gt;http://www.ncbi.nlm.nih.gov/pubmed/25444368&lt;/url&gt;&lt;/related-urls&gt;&lt;/urls&gt;&lt;isbn&gt;1557-3117&lt;/isbn&gt;&lt;titles&gt;&lt;title&gt;Pre-transplant impedance measures of reflux are associated with early allograft injury after lung transplantation&lt;/title&gt;&lt;secondary-title&gt;J Heart Lung Transplant&lt;/secondary-title&gt;&lt;/titles&gt;&lt;pages&gt;26-35&lt;/pages&gt;&lt;number&gt;1&lt;/number&gt;&lt;contributors&gt;&lt;authors&gt;&lt;author&gt;Lo, W. K.&lt;/author&gt;&lt;author&gt;Burakoff, R.&lt;/author&gt;&lt;author&gt;Goldberg, H. J.&lt;/author&gt;&lt;author&gt;Feldman, N.&lt;/author&gt;&lt;author&gt;Chan, W. W.&lt;/author&gt;&lt;/authors&gt;&lt;/contributors&gt;&lt;language&gt;eng&lt;/language&gt;&lt;added-date format="utc"&gt;1463069170&lt;/added-date&gt;&lt;ref-type name="Journal Article"&gt;17&lt;/ref-type&gt;&lt;rec-number&gt;157&lt;/rec-number&gt;&lt;last-updated-date format="utc"&gt;1463069170&lt;/last-updated-date&gt;&lt;accession-num&gt;25444368&lt;/accession-num&gt;&lt;electronic-resource-num&gt;10.1016/j.healun.2014.09.005&lt;/electronic-resource-num&gt;&lt;volume&gt;34&lt;/volume&gt;&lt;/record&gt;&lt;/Cite&gt;&lt;/EndNote&gt;</w:instrText>
      </w:r>
      <w:r w:rsidR="0048380F" w:rsidRPr="00B6576B">
        <w:rPr>
          <w:rFonts w:ascii="Book Antiqua" w:hAnsi="Book Antiqua" w:cs="Times New Roman"/>
        </w:rPr>
        <w:fldChar w:fldCharType="separate"/>
      </w:r>
      <w:r w:rsidR="001F3BBC" w:rsidRPr="00B6576B">
        <w:rPr>
          <w:rFonts w:ascii="Book Antiqua" w:hAnsi="Book Antiqua" w:cs="Times New Roman"/>
          <w:noProof/>
          <w:vertAlign w:val="superscript"/>
        </w:rPr>
        <w:t>102</w:t>
      </w:r>
      <w:r w:rsidR="0048380F" w:rsidRPr="00B6576B">
        <w:rPr>
          <w:rFonts w:ascii="Book Antiqua" w:hAnsi="Book Antiqua" w:cs="Times New Roman"/>
        </w:rPr>
        <w:fldChar w:fldCharType="end"/>
      </w:r>
      <w:r w:rsidR="00232F9B" w:rsidRPr="00B6576B">
        <w:rPr>
          <w:rFonts w:ascii="Book Antiqua" w:hAnsi="Book Antiqua" w:cs="Times New Roman"/>
          <w:vertAlign w:val="superscript"/>
        </w:rPr>
        <w:t>]</w:t>
      </w:r>
      <w:r w:rsidR="00232F9B" w:rsidRPr="00B6576B">
        <w:rPr>
          <w:rFonts w:ascii="Book Antiqua" w:hAnsi="Book Antiqua" w:cs="Times New Roman"/>
        </w:rPr>
        <w:t>.</w:t>
      </w:r>
      <w:r w:rsidR="00566841" w:rsidRPr="00B6576B">
        <w:rPr>
          <w:rFonts w:ascii="Book Antiqua" w:hAnsi="Book Antiqua" w:cs="Times New Roman"/>
        </w:rPr>
        <w:t xml:space="preserve"> </w:t>
      </w:r>
      <w:r w:rsidR="00154B4E" w:rsidRPr="00B6576B">
        <w:rPr>
          <w:rFonts w:ascii="Book Antiqua" w:hAnsi="Book Antiqua" w:cs="Times New Roman"/>
        </w:rPr>
        <w:t>Researchers</w:t>
      </w:r>
      <w:r w:rsidR="0091129D" w:rsidRPr="00B6576B">
        <w:rPr>
          <w:rFonts w:ascii="Book Antiqua" w:hAnsi="Book Antiqua" w:cs="Times New Roman"/>
        </w:rPr>
        <w:t xml:space="preserve"> from Duke University have </w:t>
      </w:r>
      <w:r w:rsidR="0039311E" w:rsidRPr="00B6576B">
        <w:rPr>
          <w:rFonts w:ascii="Book Antiqua" w:hAnsi="Book Antiqua" w:cs="Times New Roman"/>
        </w:rPr>
        <w:t>suggested</w:t>
      </w:r>
      <w:r w:rsidR="0091129D" w:rsidRPr="00B6576B">
        <w:rPr>
          <w:rFonts w:ascii="Book Antiqua" w:hAnsi="Book Antiqua" w:cs="Times New Roman"/>
        </w:rPr>
        <w:t xml:space="preserve"> the following approach based on available data, </w:t>
      </w:r>
      <w:r w:rsidR="00C007FC" w:rsidRPr="00B6576B">
        <w:rPr>
          <w:rFonts w:ascii="Book Antiqua" w:hAnsi="Book Antiqua" w:cs="Times New Roman"/>
        </w:rPr>
        <w:t xml:space="preserve">and previous </w:t>
      </w:r>
      <w:r w:rsidR="00DE5C68" w:rsidRPr="00B6576B">
        <w:rPr>
          <w:rFonts w:ascii="Book Antiqua" w:hAnsi="Book Antiqua" w:cs="Times New Roman"/>
        </w:rPr>
        <w:t>experience</w:t>
      </w:r>
      <w:r w:rsidR="0091129D" w:rsidRPr="00B6576B">
        <w:rPr>
          <w:rFonts w:ascii="Book Antiqua" w:hAnsi="Book Antiqua" w:cs="Times New Roman"/>
        </w:rPr>
        <w:t xml:space="preserve"> at their center: prior </w:t>
      </w:r>
      <w:r w:rsidR="008A263B" w:rsidRPr="00B6576B">
        <w:rPr>
          <w:rFonts w:ascii="Book Antiqua" w:hAnsi="Book Antiqua" w:cs="Times New Roman"/>
        </w:rPr>
        <w:t xml:space="preserve">to transplant, all patients undergo </w:t>
      </w:r>
      <w:r w:rsidR="0091129D" w:rsidRPr="00B6576B">
        <w:rPr>
          <w:rFonts w:ascii="Book Antiqua" w:hAnsi="Book Antiqua" w:cs="Times New Roman"/>
        </w:rPr>
        <w:t>esophageal manometry, 24</w:t>
      </w:r>
      <w:r w:rsidR="00A15D52" w:rsidRPr="00B6576B">
        <w:rPr>
          <w:rFonts w:ascii="Book Antiqua" w:hAnsi="Book Antiqua" w:cs="Times New Roman"/>
        </w:rPr>
        <w:t>-</w:t>
      </w:r>
      <w:r w:rsidR="0091129D" w:rsidRPr="00B6576B">
        <w:rPr>
          <w:rFonts w:ascii="Book Antiqua" w:hAnsi="Book Antiqua" w:cs="Times New Roman"/>
        </w:rPr>
        <w:t xml:space="preserve">hour </w:t>
      </w:r>
      <w:r w:rsidR="00C007FC" w:rsidRPr="00B6576B">
        <w:rPr>
          <w:rFonts w:ascii="Book Antiqua" w:hAnsi="Book Antiqua" w:cs="Times New Roman"/>
        </w:rPr>
        <w:t xml:space="preserve">ambulatory </w:t>
      </w:r>
      <w:r w:rsidR="0091129D" w:rsidRPr="00B6576B">
        <w:rPr>
          <w:rFonts w:ascii="Book Antiqua" w:hAnsi="Book Antiqua" w:cs="Times New Roman"/>
        </w:rPr>
        <w:t xml:space="preserve">pH or </w:t>
      </w:r>
      <w:r w:rsidR="00C007FC" w:rsidRPr="00B6576B">
        <w:rPr>
          <w:rFonts w:ascii="Book Antiqua" w:hAnsi="Book Antiqua" w:cs="Times New Roman"/>
        </w:rPr>
        <w:t>MII-pH</w:t>
      </w:r>
      <w:r w:rsidR="0091129D" w:rsidRPr="00B6576B">
        <w:rPr>
          <w:rFonts w:ascii="Book Antiqua" w:hAnsi="Book Antiqua" w:cs="Times New Roman"/>
        </w:rPr>
        <w:t xml:space="preserve"> study (off anti-secretory therapy), and upper GI series</w:t>
      </w:r>
      <w:r w:rsidR="005A1A96" w:rsidRPr="00B6576B">
        <w:rPr>
          <w:rFonts w:ascii="Book Antiqua" w:hAnsi="Book Antiqua" w:cs="Times New Roman"/>
          <w:vertAlign w:val="superscript"/>
        </w:rPr>
        <w:t>[</w:t>
      </w:r>
      <w:r w:rsidR="0091129D"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Castor&lt;/Author&gt;&lt;Year&gt;2010&lt;/Year&gt;&lt;IDText&gt;Gastroesophageal reflux and altered motility in lung transplant rejection&lt;/IDText&gt;&lt;DisplayText&gt;&lt;style face="superscript"&gt;13&lt;/style&gt;&lt;/DisplayText&gt;&lt;record&gt;&lt;dates&gt;&lt;pub-dates&gt;&lt;date&gt;Aug&lt;/date&gt;&lt;/pub-dates&gt;&lt;year&gt;2010&lt;/year&gt;&lt;/dates&gt;&lt;keywords&gt;&lt;keyword&gt;Animals&lt;/keyword&gt;&lt;keyword&gt;Biomarkers&lt;/keyword&gt;&lt;keyword&gt;Bronchiolitis Obliterans&lt;/keyword&gt;&lt;keyword&gt;Esophageal Motility Disorders&lt;/keyword&gt;&lt;keyword&gt;Fundoplication&lt;/keyword&gt;&lt;keyword&gt;Gastroesophageal Reflux&lt;/keyword&gt;&lt;keyword&gt;Graft Rejection&lt;/keyword&gt;&lt;keyword&gt;Humans&lt;/keyword&gt;&lt;keyword&gt;Lung Diseases&lt;/keyword&gt;&lt;keyword&gt;Lung Transplantation&lt;/keyword&gt;&lt;keyword&gt;Manometry&lt;/keyword&gt;&lt;keyword&gt;Respiratory Aspiration&lt;/keyword&gt;&lt;/keywords&gt;&lt;urls&gt;&lt;related-urls&gt;&lt;url&gt;http://www.ncbi.nlm.nih.gov/pubmed/20507544&lt;/url&gt;&lt;/related-urls&gt;&lt;/urls&gt;&lt;isbn&gt;1365-2982&lt;/isbn&gt;&lt;custom2&gt;PMC2911519&lt;/custom2&gt;&lt;titles&gt;&lt;title&gt;Gastroesophageal reflux and altered motility in lung transplant rejection&lt;/title&gt;&lt;secondary-title&gt;Neurogastroenterol Motil&lt;/secondary-title&gt;&lt;/titles&gt;&lt;pages&gt;841-50&lt;/pages&gt;&lt;number&gt;8&lt;/number&gt;&lt;contributors&gt;&lt;authors&gt;&lt;author&gt;Castor, J. M.&lt;/author&gt;&lt;author&gt;Wood, R. K.&lt;/author&gt;&lt;author&gt;Muir, A. J.&lt;/author&gt;&lt;author&gt;Palmer, S. M.&lt;/author&gt;&lt;author&gt;Shimpi, R. A.&lt;/author&gt;&lt;/authors&gt;&lt;/contributors&gt;&lt;language&gt;eng&lt;/language&gt;&lt;added-date format="utc"&gt;1463236884&lt;/added-date&gt;&lt;ref-type name="Journal Article"&gt;17&lt;/ref-type&gt;&lt;rec-number&gt;228&lt;/rec-number&gt;&lt;last-updated-date format="utc"&gt;1463236884&lt;/last-updated-date&gt;&lt;accession-num&gt;20507544&lt;/accession-num&gt;&lt;electronic-resource-num&gt;10.1111/j.1365-2982.2010.01522.x&lt;/electronic-resource-num&gt;&lt;volume&gt;22&lt;/volume&gt;&lt;/record&gt;&lt;/Cite&gt;&lt;/EndNote&gt;</w:instrText>
      </w:r>
      <w:r w:rsidR="0091129D" w:rsidRPr="00B6576B">
        <w:rPr>
          <w:rFonts w:ascii="Book Antiqua" w:hAnsi="Book Antiqua" w:cs="Times New Roman"/>
        </w:rPr>
        <w:fldChar w:fldCharType="separate"/>
      </w:r>
      <w:r w:rsidR="001D0E82" w:rsidRPr="00B6576B">
        <w:rPr>
          <w:rFonts w:ascii="Book Antiqua" w:hAnsi="Book Antiqua" w:cs="Times New Roman"/>
          <w:noProof/>
          <w:vertAlign w:val="superscript"/>
        </w:rPr>
        <w:t>13</w:t>
      </w:r>
      <w:r w:rsidR="0091129D" w:rsidRPr="00B6576B">
        <w:rPr>
          <w:rFonts w:ascii="Book Antiqua" w:hAnsi="Book Antiqua" w:cs="Times New Roman"/>
        </w:rPr>
        <w:fldChar w:fldCharType="end"/>
      </w:r>
      <w:r w:rsidR="005A1A96" w:rsidRPr="00B6576B">
        <w:rPr>
          <w:rFonts w:ascii="Book Antiqua" w:hAnsi="Book Antiqua" w:cs="Times New Roman"/>
          <w:vertAlign w:val="superscript"/>
        </w:rPr>
        <w:t>]</w:t>
      </w:r>
      <w:r w:rsidR="005A1A96" w:rsidRPr="00B6576B">
        <w:rPr>
          <w:rFonts w:ascii="Book Antiqua" w:hAnsi="Book Antiqua" w:cs="Times New Roman"/>
        </w:rPr>
        <w:t>.</w:t>
      </w:r>
      <w:r w:rsidR="007B1FF9" w:rsidRPr="00B6576B">
        <w:rPr>
          <w:rFonts w:ascii="Book Antiqua" w:hAnsi="Book Antiqua" w:cs="Times New Roman"/>
        </w:rPr>
        <w:t xml:space="preserve"> </w:t>
      </w:r>
      <w:r w:rsidR="0009142D" w:rsidRPr="00B6576B">
        <w:rPr>
          <w:rFonts w:ascii="Book Antiqua" w:hAnsi="Book Antiqua" w:cs="Times New Roman"/>
        </w:rPr>
        <w:t xml:space="preserve">However, not all groups have adopted </w:t>
      </w:r>
      <w:r w:rsidR="00A15D52" w:rsidRPr="00B6576B">
        <w:rPr>
          <w:rFonts w:ascii="Book Antiqua" w:hAnsi="Book Antiqua" w:cs="Times New Roman"/>
        </w:rPr>
        <w:t xml:space="preserve">this pre-transplant assessment </w:t>
      </w:r>
      <w:r w:rsidR="0009142D" w:rsidRPr="00B6576B">
        <w:rPr>
          <w:rFonts w:ascii="Book Antiqua" w:hAnsi="Book Antiqua" w:cs="Times New Roman"/>
        </w:rPr>
        <w:t>approach</w:t>
      </w:r>
      <w:r w:rsidR="00C007FC" w:rsidRPr="00B6576B">
        <w:rPr>
          <w:rFonts w:ascii="Book Antiqua" w:hAnsi="Book Antiqua" w:cs="Times New Roman"/>
        </w:rPr>
        <w:t>, especially given the tenuous pulmonary status of some transplant candidates</w:t>
      </w:r>
      <w:r w:rsidR="0009142D" w:rsidRPr="00B6576B">
        <w:rPr>
          <w:rFonts w:ascii="Book Antiqua" w:hAnsi="Book Antiqua" w:cs="Times New Roman"/>
        </w:rPr>
        <w:t xml:space="preserve">. It does seem, however, that </w:t>
      </w:r>
      <w:r w:rsidR="008F63AE" w:rsidRPr="00B6576B">
        <w:rPr>
          <w:rFonts w:ascii="Book Antiqua" w:hAnsi="Book Antiqua" w:cs="Times New Roman"/>
        </w:rPr>
        <w:t xml:space="preserve">if evaluation </w:t>
      </w:r>
      <w:r w:rsidR="00A15D52" w:rsidRPr="00B6576B">
        <w:rPr>
          <w:rFonts w:ascii="Book Antiqua" w:hAnsi="Book Antiqua" w:cs="Times New Roman"/>
        </w:rPr>
        <w:t>were to be performed</w:t>
      </w:r>
      <w:r w:rsidR="008F63AE" w:rsidRPr="00B6576B">
        <w:rPr>
          <w:rFonts w:ascii="Book Antiqua" w:hAnsi="Book Antiqua" w:cs="Times New Roman"/>
        </w:rPr>
        <w:t xml:space="preserve"> post-transplant, </w:t>
      </w:r>
      <w:r w:rsidR="0009142D" w:rsidRPr="00B6576B">
        <w:rPr>
          <w:rFonts w:ascii="Book Antiqua" w:hAnsi="Book Antiqua" w:cs="Times New Roman"/>
        </w:rPr>
        <w:t xml:space="preserve">the importance of </w:t>
      </w:r>
      <w:r w:rsidR="00A15D52" w:rsidRPr="00B6576B">
        <w:rPr>
          <w:rFonts w:ascii="Book Antiqua" w:hAnsi="Book Antiqua" w:cs="Times New Roman"/>
        </w:rPr>
        <w:t>early assessment should not be ignored</w:t>
      </w:r>
      <w:r w:rsidR="0077367C" w:rsidRPr="00B6576B">
        <w:rPr>
          <w:rFonts w:ascii="Book Antiqua" w:hAnsi="Book Antiqua" w:cs="Times New Roman"/>
        </w:rPr>
        <w:t xml:space="preserve">. </w:t>
      </w:r>
      <w:r w:rsidR="00A125CC" w:rsidRPr="00B6576B">
        <w:rPr>
          <w:rFonts w:ascii="Book Antiqua" w:hAnsi="Book Antiqua" w:cs="Times New Roman"/>
        </w:rPr>
        <w:t xml:space="preserve">As mentioned previously in this review, there are several </w:t>
      </w:r>
      <w:r w:rsidR="00A15D52" w:rsidRPr="00B6576B">
        <w:rPr>
          <w:rFonts w:ascii="Book Antiqua" w:hAnsi="Book Antiqua" w:cs="Times New Roman"/>
        </w:rPr>
        <w:t>processes during and after transplant surgery that may result in worsening of reflux</w:t>
      </w:r>
      <w:r w:rsidR="00A125CC" w:rsidRPr="00B6576B">
        <w:rPr>
          <w:rFonts w:ascii="Book Antiqua" w:hAnsi="Book Antiqua" w:cs="Times New Roman"/>
        </w:rPr>
        <w:t>, and thus</w:t>
      </w:r>
      <w:r w:rsidR="00A15D52" w:rsidRPr="00B6576B">
        <w:rPr>
          <w:rFonts w:ascii="Book Antiqua" w:hAnsi="Book Antiqua" w:cs="Times New Roman"/>
        </w:rPr>
        <w:t>, it is</w:t>
      </w:r>
      <w:r w:rsidR="00A125CC" w:rsidRPr="00B6576B">
        <w:rPr>
          <w:rFonts w:ascii="Book Antiqua" w:hAnsi="Book Antiqua" w:cs="Times New Roman"/>
        </w:rPr>
        <w:t xml:space="preserve"> imperative to screen for reflux in the early post-transplant period</w:t>
      </w:r>
      <w:r w:rsidR="00A15D52" w:rsidRPr="00B6576B">
        <w:rPr>
          <w:rFonts w:ascii="Book Antiqua" w:hAnsi="Book Antiqua" w:cs="Times New Roman"/>
        </w:rPr>
        <w:t xml:space="preserve"> if not before</w:t>
      </w:r>
      <w:r w:rsidR="00A125CC" w:rsidRPr="00B6576B">
        <w:rPr>
          <w:rFonts w:ascii="Book Antiqua" w:hAnsi="Book Antiqua" w:cs="Times New Roman"/>
        </w:rPr>
        <w:t>.</w:t>
      </w:r>
      <w:r w:rsidR="00CE347E" w:rsidRPr="00B6576B">
        <w:rPr>
          <w:rFonts w:ascii="Book Antiqua" w:hAnsi="Book Antiqua" w:cs="Times New Roman"/>
        </w:rPr>
        <w:t xml:space="preserve"> </w:t>
      </w:r>
      <w:r w:rsidR="002C0764" w:rsidRPr="00B6576B">
        <w:rPr>
          <w:rFonts w:ascii="Book Antiqua" w:hAnsi="Book Antiqua" w:cs="Times New Roman"/>
        </w:rPr>
        <w:t xml:space="preserve">Griffin </w:t>
      </w:r>
      <w:r w:rsidR="007B2E50" w:rsidRPr="007B2E50">
        <w:rPr>
          <w:rFonts w:ascii="Book Antiqua" w:hAnsi="Book Antiqua" w:cs="Times New Roman"/>
          <w:i/>
        </w:rPr>
        <w:t xml:space="preserve">et </w:t>
      </w:r>
      <w:proofErr w:type="gramStart"/>
      <w:r w:rsidR="007B2E50" w:rsidRPr="007B2E50">
        <w:rPr>
          <w:rFonts w:ascii="Book Antiqua" w:hAnsi="Book Antiqua" w:cs="Times New Roman"/>
          <w:i/>
        </w:rPr>
        <w:t>al</w:t>
      </w:r>
      <w:r w:rsidR="00A40F00" w:rsidRPr="00B6576B">
        <w:rPr>
          <w:rFonts w:ascii="Book Antiqua" w:hAnsi="Book Antiqua" w:cs="Times New Roman"/>
          <w:vertAlign w:val="superscript"/>
        </w:rPr>
        <w:t>[</w:t>
      </w:r>
      <w:proofErr w:type="gramEnd"/>
      <w:r w:rsidR="00A40F00" w:rsidRPr="00B6576B">
        <w:rPr>
          <w:rFonts w:ascii="Book Antiqua" w:hAnsi="Book Antiqua" w:cs="Times New Roman"/>
        </w:rPr>
        <w:fldChar w:fldCharType="begin">
          <w:fldData xml:space="preserve">PEVuZE5vdGU+PENpdGU+PEF1dGhvcj5HcmlmZmluPC9BdXRob3I+PFllYXI+MjAxMzwvWWVhcj48
SURUZXh0PkFzcGlyYXRpb24gYW5kIGFsbG9ncmFmdCBpbmp1cnkgc2Vjb25kYXJ5IHRvIGdhc3Ry
b2Vzb3BoYWdlYWwgcmVmbHV4IG9jY3VyIGluIHRoZSBpbW1lZGlhdGUgcG9zdC1sdW5nIHRyYW5z
cGxhbnRhdGlvbiBwZXJpb2QgKHByb3NwZWN0aXZlIGNsaW5pY2FsIHRyaWFsKTwvSURUZXh0PjxE
aXNwbGF5VGV4dD48c3R5bGUgZmFjZT0ic3VwZXJzY3JpcHQiPjQ1PC9zdHlsZT48L0Rpc3BsYXlU
ZXh0PjxyZWNvcmQ+PGRhdGVzPjxwdWItZGF0ZXM+PGRhdGU+Tm92PC9kYXRlPjwvcHViLWRhdGVz
Pjx5ZWFyPjIwMTM8L3llYXI+PC9kYXRlcz48a2V5d29yZHM+PGtleXdvcmQ+QWR1bHQ8L2tleXdv
cmQ+PGtleXdvcmQ+QWxsb2dyYWZ0czwva2V5d29yZD48a2V5d29yZD5CaW9tYXJrZXJzPC9rZXl3
b3JkPjxrZXl3b3JkPkJyb25jaG9hbHZlb2xhciBMYXZhZ2UgRmx1aWQ8L2tleXdvcmQ+PGtleXdv
cmQ+QnJvbmNob3Njb3B5PC9rZXl3b3JkPjxrZXl3b3JkPkVuenltZS1MaW5rZWQgSW1tdW5vc29y
YmVudCBBc3NheTwva2V5d29yZD48a2V5d29yZD5GZW1hbGU8L2tleXdvcmQ+PGtleXdvcmQ+R2Fz
dHJvZXNvcGhhZ2VhbCBSZWZsdXg8L2tleXdvcmQ+PGtleXdvcmQ+R3JhZnQgUmVqZWN0aW9uPC9r
ZXl3b3JkPjxrZXl3b3JkPkh1bWFuczwva2V5d29yZD48a2V5d29yZD5IeWRyb2dlbi1Jb24gQ29u
Y2VudHJhdGlvbjwva2V5d29yZD48a2V5d29yZD5MdW5nIFRyYW5zcGxhbnRhdGlvbjwva2V5d29y
ZD48a2V5d29yZD5NYWxlPC9rZXl3b3JkPjxrZXl3b3JkPk1hbm9tZXRyeTwva2V5d29yZD48a2V5
d29yZD5NaWRkbGUgQWdlZDwva2V5d29yZD48a2V5d29yZD5QaWxvdCBQcm9qZWN0czwva2V5d29y
ZD48a2V5d29yZD5Qb3N0b3BlcmF0aXZlIENvbXBsaWNhdGlvbnM8L2tleXdvcmQ+PGtleXdvcmQ+
UHJvc3BlY3RpdmUgU3R1ZGllczwva2V5d29yZD48a2V5d29yZD5SZXNwaXJhdG9yeSBBc3BpcmF0
aW9uPC9rZXl3b3JkPjxrZXl3b3JkPlJlc3BpcmF0b3J5IEZ1bmN0aW9uIFRlc3RzPC9rZXl3b3Jk
PjxrZXl3b3JkPlN1cnZleXMgYW5kIFF1ZXN0aW9ubmFpcmVzPC9rZXl3b3JkPjxrZXl3b3JkPlRh
bmRlbSBNYXNzIFNwZWN0cm9tZXRyeTwva2V5d29yZD48L2tleXdvcmRzPjx1cmxzPjxyZWxhdGVk
LXVybHM+PHVybD5odHRwOi8vd3d3Lm5jYmkubmxtLm5paC5nb3YvcHVibWVkLzI0MTIxMjU3PC91
cmw+PC9yZWxhdGVkLXVybHM+PC91cmxzPjxpc2JuPjE1MjgtMTE0MDwvaXNibj48dGl0bGVzPjx0
aXRsZT5Bc3BpcmF0aW9uIGFuZCBhbGxvZ3JhZnQgaW5qdXJ5IHNlY29uZGFyeSB0byBnYXN0cm9l
c29waGFnZWFsIHJlZmx1eCBvY2N1ciBpbiB0aGUgaW1tZWRpYXRlIHBvc3QtbHVuZyB0cmFuc3Bs
YW50YXRpb24gcGVyaW9kIChwcm9zcGVjdGl2ZSBjbGluaWNhbCB0cmlhbCk8L3RpdGxlPjxzZWNv
bmRhcnktdGl0bGU+QW5uIFN1cmc8L3NlY29uZGFyeS10aXRsZT48L3RpdGxlcz48cGFnZXM+NzA1
LTExOyBkaXNjdXNzaW9uIDcxMS0yPC9wYWdlcz48bnVtYmVyPjU8L251bWJlcj48Y29udHJpYnV0
b3JzPjxhdXRob3JzPjxhdXRob3I+R3JpZmZpbiwgUy4gTS48L2F1dGhvcj48YXV0aG9yPlJvYmVy
dHNvbiwgQS4gRy48L2F1dGhvcj48YXV0aG9yPkJyZWRlbm9vcmQsIEEuIEouPC9hdXRob3I+PGF1
dGhvcj5Ccm93bmxlZSwgSS4gQS48L2F1dGhvcj48YXV0aG9yPlN0b3ZvbGQsIFIuPC9hdXRob3I+
PGF1dGhvcj5Ccm9kbGllLCBNLjwvYXV0aG9yPjxhdXRob3I+Rm9ycmVzdCwgSS48L2F1dGhvcj48
YXV0aG9yPkRhcmssIEouIEguPC9hdXRob3I+PGF1dGhvcj5QZWFyc29uLCBKLiBQLjwvYXV0aG9y
PjxhdXRob3I+V2FyZCwgQy48L2F1dGhvcj48L2F1dGhvcnM+PC9jb250cmlidXRvcnM+PGxhbmd1
YWdlPmVuZzwvbGFuZ3VhZ2U+PGFkZGVkLWRhdGUgZm9ybWF0PSJ1dGMiPjE0NjI4OTA4OTI8L2Fk
ZGVkLWRhdGU+PHJlZi10eXBlIG5hbWU9IkpvdXJuYWwgQXJ0aWNsZSI+MTc8L3JlZi10eXBlPjxy
ZWMtbnVtYmVyPjExNjwvcmVjLW51bWJlcj48bGFzdC11cGRhdGVkLWRhdGUgZm9ybWF0PSJ1dGMi
PjE0NjI4OTA4OTI8L2xhc3QtdXBkYXRlZC1kYXRlPjxhY2Nlc3Npb24tbnVtPjI0MTIxMjU3PC9h
Y2Nlc3Npb24tbnVtPjxlbGVjdHJvbmljLXJlc291cmNlLW51bT4xMC4xMDk3L1NMQS4wYjAxM2Uz
MTgyYTY1ODliPC9lbGVjdHJvbmljLXJlc291cmNlLW51bT48dm9sdW1lPjI1ODwvdm9sdW1lPjwv
cmVjb3JkPjwvQ2l0ZT48L0VuZE5vdGU+
</w:fldData>
        </w:fldChar>
      </w:r>
      <w:r w:rsidR="00A40F00" w:rsidRPr="00B6576B">
        <w:rPr>
          <w:rFonts w:ascii="Book Antiqua" w:hAnsi="Book Antiqua" w:cs="Times New Roman"/>
        </w:rPr>
        <w:instrText xml:space="preserve"> ADDIN EN.CITE </w:instrText>
      </w:r>
      <w:r w:rsidR="00A40F00" w:rsidRPr="00B6576B">
        <w:rPr>
          <w:rFonts w:ascii="Book Antiqua" w:hAnsi="Book Antiqua" w:cs="Times New Roman"/>
        </w:rPr>
        <w:fldChar w:fldCharType="begin">
          <w:fldData xml:space="preserve">PEVuZE5vdGU+PENpdGU+PEF1dGhvcj5HcmlmZmluPC9BdXRob3I+PFllYXI+MjAxMzwvWWVhcj48
SURUZXh0PkFzcGlyYXRpb24gYW5kIGFsbG9ncmFmdCBpbmp1cnkgc2Vjb25kYXJ5IHRvIGdhc3Ry
b2Vzb3BoYWdlYWwgcmVmbHV4IG9jY3VyIGluIHRoZSBpbW1lZGlhdGUgcG9zdC1sdW5nIHRyYW5z
cGxhbnRhdGlvbiBwZXJpb2QgKHByb3NwZWN0aXZlIGNsaW5pY2FsIHRyaWFsKTwvSURUZXh0PjxE
aXNwbGF5VGV4dD48c3R5bGUgZmFjZT0ic3VwZXJzY3JpcHQiPjQ1PC9zdHlsZT48L0Rpc3BsYXlU
ZXh0PjxyZWNvcmQ+PGRhdGVzPjxwdWItZGF0ZXM+PGRhdGU+Tm92PC9kYXRlPjwvcHViLWRhdGVz
Pjx5ZWFyPjIwMTM8L3llYXI+PC9kYXRlcz48a2V5d29yZHM+PGtleXdvcmQ+QWR1bHQ8L2tleXdv
cmQ+PGtleXdvcmQ+QWxsb2dyYWZ0czwva2V5d29yZD48a2V5d29yZD5CaW9tYXJrZXJzPC9rZXl3
b3JkPjxrZXl3b3JkPkJyb25jaG9hbHZlb2xhciBMYXZhZ2UgRmx1aWQ8L2tleXdvcmQ+PGtleXdv
cmQ+QnJvbmNob3Njb3B5PC9rZXl3b3JkPjxrZXl3b3JkPkVuenltZS1MaW5rZWQgSW1tdW5vc29y
YmVudCBBc3NheTwva2V5d29yZD48a2V5d29yZD5GZW1hbGU8L2tleXdvcmQ+PGtleXdvcmQ+R2Fz
dHJvZXNvcGhhZ2VhbCBSZWZsdXg8L2tleXdvcmQ+PGtleXdvcmQ+R3JhZnQgUmVqZWN0aW9uPC9r
ZXl3b3JkPjxrZXl3b3JkPkh1bWFuczwva2V5d29yZD48a2V5d29yZD5IeWRyb2dlbi1Jb24gQ29u
Y2VudHJhdGlvbjwva2V5d29yZD48a2V5d29yZD5MdW5nIFRyYW5zcGxhbnRhdGlvbjwva2V5d29y
ZD48a2V5d29yZD5NYWxlPC9rZXl3b3JkPjxrZXl3b3JkPk1hbm9tZXRyeTwva2V5d29yZD48a2V5
d29yZD5NaWRkbGUgQWdlZDwva2V5d29yZD48a2V5d29yZD5QaWxvdCBQcm9qZWN0czwva2V5d29y
ZD48a2V5d29yZD5Qb3N0b3BlcmF0aXZlIENvbXBsaWNhdGlvbnM8L2tleXdvcmQ+PGtleXdvcmQ+
UHJvc3BlY3RpdmUgU3R1ZGllczwva2V5d29yZD48a2V5d29yZD5SZXNwaXJhdG9yeSBBc3BpcmF0
aW9uPC9rZXl3b3JkPjxrZXl3b3JkPlJlc3BpcmF0b3J5IEZ1bmN0aW9uIFRlc3RzPC9rZXl3b3Jk
PjxrZXl3b3JkPlN1cnZleXMgYW5kIFF1ZXN0aW9ubmFpcmVzPC9rZXl3b3JkPjxrZXl3b3JkPlRh
bmRlbSBNYXNzIFNwZWN0cm9tZXRyeTwva2V5d29yZD48L2tleXdvcmRzPjx1cmxzPjxyZWxhdGVk
LXVybHM+PHVybD5odHRwOi8vd3d3Lm5jYmkubmxtLm5paC5nb3YvcHVibWVkLzI0MTIxMjU3PC91
cmw+PC9yZWxhdGVkLXVybHM+PC91cmxzPjxpc2JuPjE1MjgtMTE0MDwvaXNibj48dGl0bGVzPjx0
aXRsZT5Bc3BpcmF0aW9uIGFuZCBhbGxvZ3JhZnQgaW5qdXJ5IHNlY29uZGFyeSB0byBnYXN0cm9l
c29waGFnZWFsIHJlZmx1eCBvY2N1ciBpbiB0aGUgaW1tZWRpYXRlIHBvc3QtbHVuZyB0cmFuc3Bs
YW50YXRpb24gcGVyaW9kIChwcm9zcGVjdGl2ZSBjbGluaWNhbCB0cmlhbCk8L3RpdGxlPjxzZWNv
bmRhcnktdGl0bGU+QW5uIFN1cmc8L3NlY29uZGFyeS10aXRsZT48L3RpdGxlcz48cGFnZXM+NzA1
LTExOyBkaXNjdXNzaW9uIDcxMS0yPC9wYWdlcz48bnVtYmVyPjU8L251bWJlcj48Y29udHJpYnV0
b3JzPjxhdXRob3JzPjxhdXRob3I+R3JpZmZpbiwgUy4gTS48L2F1dGhvcj48YXV0aG9yPlJvYmVy
dHNvbiwgQS4gRy48L2F1dGhvcj48YXV0aG9yPkJyZWRlbm9vcmQsIEEuIEouPC9hdXRob3I+PGF1
dGhvcj5Ccm93bmxlZSwgSS4gQS48L2F1dGhvcj48YXV0aG9yPlN0b3ZvbGQsIFIuPC9hdXRob3I+
PGF1dGhvcj5Ccm9kbGllLCBNLjwvYXV0aG9yPjxhdXRob3I+Rm9ycmVzdCwgSS48L2F1dGhvcj48
YXV0aG9yPkRhcmssIEouIEguPC9hdXRob3I+PGF1dGhvcj5QZWFyc29uLCBKLiBQLjwvYXV0aG9y
PjxhdXRob3I+V2FyZCwgQy48L2F1dGhvcj48L2F1dGhvcnM+PC9jb250cmlidXRvcnM+PGxhbmd1
YWdlPmVuZzwvbGFuZ3VhZ2U+PGFkZGVkLWRhdGUgZm9ybWF0PSJ1dGMiPjE0NjI4OTA4OTI8L2Fk
ZGVkLWRhdGU+PHJlZi10eXBlIG5hbWU9IkpvdXJuYWwgQXJ0aWNsZSI+MTc8L3JlZi10eXBlPjxy
ZWMtbnVtYmVyPjExNjwvcmVjLW51bWJlcj48bGFzdC11cGRhdGVkLWRhdGUgZm9ybWF0PSJ1dGMi
PjE0NjI4OTA4OTI8L2xhc3QtdXBkYXRlZC1kYXRlPjxhY2Nlc3Npb24tbnVtPjI0MTIxMjU3PC9h
Y2Nlc3Npb24tbnVtPjxlbGVjdHJvbmljLXJlc291cmNlLW51bT4xMC4xMDk3L1NMQS4wYjAxM2Uz
MTgyYTY1ODliPC9lbGVjdHJvbmljLXJlc291cmNlLW51bT48dm9sdW1lPjI1ODwvdm9sdW1lPjwv
cmVjb3JkPjwvQ2l0ZT48L0VuZE5vdGU+
</w:fldData>
        </w:fldChar>
      </w:r>
      <w:r w:rsidR="00A40F00" w:rsidRPr="00B6576B">
        <w:rPr>
          <w:rFonts w:ascii="Book Antiqua" w:hAnsi="Book Antiqua" w:cs="Times New Roman"/>
        </w:rPr>
        <w:instrText xml:space="preserve"> ADDIN EN.CITE.DATA </w:instrText>
      </w:r>
      <w:r w:rsidR="00A40F00" w:rsidRPr="00B6576B">
        <w:rPr>
          <w:rFonts w:ascii="Book Antiqua" w:hAnsi="Book Antiqua" w:cs="Times New Roman"/>
        </w:rPr>
      </w:r>
      <w:r w:rsidR="00A40F00" w:rsidRPr="00B6576B">
        <w:rPr>
          <w:rFonts w:ascii="Book Antiqua" w:hAnsi="Book Antiqua" w:cs="Times New Roman"/>
        </w:rPr>
        <w:fldChar w:fldCharType="end"/>
      </w:r>
      <w:r w:rsidR="00A40F00" w:rsidRPr="00B6576B">
        <w:rPr>
          <w:rFonts w:ascii="Book Antiqua" w:hAnsi="Book Antiqua" w:cs="Times New Roman"/>
        </w:rPr>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45</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77367C" w:rsidRPr="00B6576B">
        <w:rPr>
          <w:rFonts w:ascii="Book Antiqua" w:hAnsi="Book Antiqua" w:cs="Times New Roman"/>
        </w:rPr>
        <w:t xml:space="preserve"> recommend</w:t>
      </w:r>
      <w:r w:rsidR="00A15D52" w:rsidRPr="00B6576B">
        <w:rPr>
          <w:rFonts w:ascii="Book Antiqua" w:hAnsi="Book Antiqua" w:cs="Times New Roman"/>
        </w:rPr>
        <w:t>ed</w:t>
      </w:r>
      <w:r w:rsidR="0077367C" w:rsidRPr="00B6576B">
        <w:rPr>
          <w:rFonts w:ascii="Book Antiqua" w:hAnsi="Book Antiqua" w:cs="Times New Roman"/>
        </w:rPr>
        <w:t xml:space="preserve"> that all patients should be routinely assessed within 1 month post-transplant given the high prevalen</w:t>
      </w:r>
      <w:r w:rsidR="00FD48E3" w:rsidRPr="00B6576B">
        <w:rPr>
          <w:rFonts w:ascii="Book Antiqua" w:hAnsi="Book Antiqua" w:cs="Times New Roman"/>
        </w:rPr>
        <w:t>ce of reflux and aspiration in the i</w:t>
      </w:r>
      <w:r w:rsidR="0077367C" w:rsidRPr="00B6576B">
        <w:rPr>
          <w:rFonts w:ascii="Book Antiqua" w:hAnsi="Book Antiqua" w:cs="Times New Roman"/>
        </w:rPr>
        <w:t>mmediate</w:t>
      </w:r>
      <w:r w:rsidR="00FD48E3" w:rsidRPr="00B6576B">
        <w:rPr>
          <w:rFonts w:ascii="Book Antiqua" w:hAnsi="Book Antiqua" w:cs="Times New Roman"/>
        </w:rPr>
        <w:t xml:space="preserve"> post-transplant</w:t>
      </w:r>
      <w:r w:rsidR="0077367C" w:rsidRPr="00B6576B">
        <w:rPr>
          <w:rFonts w:ascii="Book Antiqua" w:hAnsi="Book Antiqua" w:cs="Times New Roman"/>
        </w:rPr>
        <w:t xml:space="preserve"> period, despite use of </w:t>
      </w:r>
      <w:r w:rsidR="00356E0B" w:rsidRPr="00B6576B">
        <w:rPr>
          <w:rFonts w:ascii="Book Antiqua" w:hAnsi="Book Antiqua" w:cs="Times New Roman"/>
        </w:rPr>
        <w:t>proton-pump inhibitor (PPI)</w:t>
      </w:r>
      <w:r w:rsidR="005A1A96" w:rsidRPr="00B6576B">
        <w:rPr>
          <w:rFonts w:ascii="Book Antiqua" w:hAnsi="Book Antiqua" w:cs="Times New Roman"/>
        </w:rPr>
        <w:t>.</w:t>
      </w:r>
      <w:r w:rsidR="0077367C" w:rsidRPr="00B6576B">
        <w:rPr>
          <w:rFonts w:ascii="Book Antiqua" w:hAnsi="Book Antiqua" w:cs="Times New Roman"/>
        </w:rPr>
        <w:t xml:space="preserve"> </w:t>
      </w:r>
      <w:r w:rsidR="00C007FC" w:rsidRPr="00B6576B">
        <w:rPr>
          <w:rFonts w:ascii="Book Antiqua" w:hAnsi="Book Antiqua" w:cs="Times New Roman"/>
        </w:rPr>
        <w:t xml:space="preserve">Additionally, </w:t>
      </w:r>
      <w:r w:rsidR="00DE2E21" w:rsidRPr="00B6576B">
        <w:rPr>
          <w:rFonts w:ascii="Book Antiqua" w:hAnsi="Book Antiqua" w:cs="Times New Roman"/>
        </w:rPr>
        <w:t xml:space="preserve">as our group has demonstrated the benefits of timely </w:t>
      </w:r>
      <w:proofErr w:type="spellStart"/>
      <w:r w:rsidR="00847B87" w:rsidRPr="00B6576B">
        <w:rPr>
          <w:rFonts w:ascii="Book Antiqua" w:hAnsi="Book Antiqua" w:cs="Times New Roman"/>
        </w:rPr>
        <w:lastRenderedPageBreak/>
        <w:t>antireflux</w:t>
      </w:r>
      <w:proofErr w:type="spellEnd"/>
      <w:r w:rsidR="00154B4E" w:rsidRPr="00B6576B">
        <w:rPr>
          <w:rFonts w:ascii="Book Antiqua" w:hAnsi="Book Antiqua" w:cs="Times New Roman"/>
        </w:rPr>
        <w:t xml:space="preserve"> surgery</w:t>
      </w:r>
      <w:r w:rsidR="00DE2E21" w:rsidRPr="00B6576B">
        <w:rPr>
          <w:rFonts w:ascii="Book Antiqua" w:hAnsi="Book Antiqua" w:cs="Times New Roman"/>
        </w:rPr>
        <w:t xml:space="preserve"> in improving</w:t>
      </w:r>
      <w:r w:rsidR="00154B4E" w:rsidRPr="00B6576B">
        <w:rPr>
          <w:rFonts w:ascii="Book Antiqua" w:hAnsi="Book Antiqua" w:cs="Times New Roman"/>
        </w:rPr>
        <w:t xml:space="preserve"> transplant outcomes</w:t>
      </w:r>
      <w:r w:rsidR="005A1A96" w:rsidRPr="00B6576B">
        <w:rPr>
          <w:rFonts w:ascii="Book Antiqua" w:hAnsi="Book Antiqua" w:cs="Times New Roman"/>
          <w:vertAlign w:val="superscript"/>
        </w:rPr>
        <w:t>[</w:t>
      </w:r>
      <w:r w:rsidR="00773108"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Lo&lt;/Author&gt;&lt;Year&gt;2016&lt;/Year&gt;&lt;IDText&gt;Both Pre-Transplant and Early Post-Transplant Antireflux Surgery Prevent Development of Early Allograft Injury After Lung Transplantation&lt;/IDText&gt;&lt;DisplayText&gt;&lt;style face="superscript"&gt;103&lt;/style&gt;&lt;/DisplayText&gt;&lt;record&gt;&lt;dates&gt;&lt;pub-dates&gt;&lt;date&gt;Jan&lt;/date&gt;&lt;/pub-dates&gt;&lt;year&gt;2016&lt;/year&gt;&lt;/dates&gt;&lt;urls&gt;&lt;related-urls&gt;&lt;url&gt;http://www.ncbi.nlm.nih.gov/pubmed/26493975&lt;/url&gt;&lt;/related-urls&gt;&lt;/urls&gt;&lt;isbn&gt;1873-4626&lt;/isbn&gt;&lt;titles&gt;&lt;title&gt;Both Pre-Transplant and Early Post-Transplant Antireflux Surgery Prevent Development of Early Allograft Injury After Lung Transplantation&lt;/title&gt;&lt;secondary-title&gt;J Gastrointest Surg&lt;/secondary-title&gt;&lt;/titles&gt;&lt;pages&gt;111-8; discussion 118&lt;/pages&gt;&lt;number&gt;1&lt;/number&gt;&lt;contributors&gt;&lt;authors&gt;&lt;author&gt;Lo, W. K.&lt;/author&gt;&lt;author&gt;Goldberg, H. J.&lt;/author&gt;&lt;author&gt;Wee, J.&lt;/author&gt;&lt;author&gt;Fisichella, P. M.&lt;/author&gt;&lt;author&gt;Chan, W. W.&lt;/author&gt;&lt;/authors&gt;&lt;/contributors&gt;&lt;language&gt;eng&lt;/language&gt;&lt;added-date format="utc"&gt;1463276455&lt;/added-date&gt;&lt;ref-type name="Journal Article"&gt;17&lt;/ref-type&gt;&lt;rec-number&gt;262&lt;/rec-number&gt;&lt;last-updated-date format="utc"&gt;1463276455&lt;/last-updated-date&gt;&lt;accession-num&gt;26493975&lt;/accession-num&gt;&lt;electronic-resource-num&gt;10.1007/s11605-015-2983-0&lt;/electronic-resource-num&gt;&lt;volume&gt;20&lt;/volume&gt;&lt;/record&gt;&lt;/Cite&gt;&lt;/EndNote&gt;</w:instrText>
      </w:r>
      <w:r w:rsidR="00773108" w:rsidRPr="00B6576B">
        <w:rPr>
          <w:rFonts w:ascii="Book Antiqua" w:hAnsi="Book Antiqua" w:cs="Times New Roman"/>
        </w:rPr>
        <w:fldChar w:fldCharType="separate"/>
      </w:r>
      <w:r w:rsidR="00773108" w:rsidRPr="00B6576B">
        <w:rPr>
          <w:rFonts w:ascii="Book Antiqua" w:hAnsi="Book Antiqua" w:cs="Times New Roman"/>
          <w:noProof/>
          <w:vertAlign w:val="superscript"/>
        </w:rPr>
        <w:t>103</w:t>
      </w:r>
      <w:r w:rsidR="00773108" w:rsidRPr="00B6576B">
        <w:rPr>
          <w:rFonts w:ascii="Book Antiqua" w:hAnsi="Book Antiqua" w:cs="Times New Roman"/>
        </w:rPr>
        <w:fldChar w:fldCharType="end"/>
      </w:r>
      <w:r w:rsidR="005A1A96" w:rsidRPr="00B6576B">
        <w:rPr>
          <w:rFonts w:ascii="Book Antiqua" w:hAnsi="Book Antiqua" w:cs="Times New Roman"/>
          <w:vertAlign w:val="superscript"/>
        </w:rPr>
        <w:t>]</w:t>
      </w:r>
      <w:r w:rsidR="005A1A96" w:rsidRPr="00B6576B">
        <w:rPr>
          <w:rFonts w:ascii="Book Antiqua" w:hAnsi="Book Antiqua" w:cs="Times New Roman"/>
        </w:rPr>
        <w:t>,</w:t>
      </w:r>
      <w:r w:rsidR="00773108" w:rsidRPr="00B6576B">
        <w:rPr>
          <w:rFonts w:ascii="Book Antiqua" w:hAnsi="Book Antiqua" w:cs="Times New Roman"/>
        </w:rPr>
        <w:t xml:space="preserve"> e</w:t>
      </w:r>
      <w:r w:rsidR="00154B4E" w:rsidRPr="00B6576B">
        <w:rPr>
          <w:rFonts w:ascii="Book Antiqua" w:hAnsi="Book Antiqua" w:cs="Times New Roman"/>
        </w:rPr>
        <w:t xml:space="preserve">arlier reflux assessment may be essential to guide management. </w:t>
      </w:r>
    </w:p>
    <w:p w14:paraId="52664E7C" w14:textId="77777777" w:rsidR="000B4E40" w:rsidRPr="00B6576B" w:rsidRDefault="000B4E40" w:rsidP="00D404CB">
      <w:pPr>
        <w:spacing w:after="0" w:line="360" w:lineRule="auto"/>
        <w:jc w:val="both"/>
        <w:outlineLvl w:val="0"/>
        <w:rPr>
          <w:rFonts w:ascii="Book Antiqua" w:hAnsi="Book Antiqua" w:cs="Times New Roman"/>
          <w:b/>
          <w:u w:val="single"/>
        </w:rPr>
      </w:pPr>
    </w:p>
    <w:p w14:paraId="6A442A4A" w14:textId="72915740" w:rsidR="00F72137" w:rsidRPr="00B6576B" w:rsidRDefault="00A705D4" w:rsidP="00D404CB">
      <w:pPr>
        <w:spacing w:after="0" w:line="360" w:lineRule="auto"/>
        <w:jc w:val="both"/>
        <w:outlineLvl w:val="0"/>
        <w:rPr>
          <w:rFonts w:ascii="Book Antiqua" w:hAnsi="Book Antiqua" w:cs="Times New Roman"/>
          <w:b/>
        </w:rPr>
      </w:pPr>
      <w:r w:rsidRPr="0093667C">
        <w:rPr>
          <w:rFonts w:ascii="Book Antiqua" w:hAnsi="Book Antiqua" w:cs="Times New Roman"/>
          <w:b/>
        </w:rPr>
        <w:t>TREATMENT</w:t>
      </w:r>
    </w:p>
    <w:p w14:paraId="06C2A4C3" w14:textId="10E737FE" w:rsidR="00230CA6" w:rsidRPr="00B6576B" w:rsidRDefault="003E6765" w:rsidP="00D404CB">
      <w:pPr>
        <w:spacing w:after="0" w:line="360" w:lineRule="auto"/>
        <w:jc w:val="both"/>
        <w:rPr>
          <w:rFonts w:ascii="Book Antiqua" w:hAnsi="Book Antiqua" w:cs="Times New Roman"/>
        </w:rPr>
      </w:pPr>
      <w:r w:rsidRPr="00B6576B">
        <w:rPr>
          <w:rFonts w:ascii="Book Antiqua" w:hAnsi="Book Antiqua" w:cs="Times New Roman"/>
        </w:rPr>
        <w:t>Medical treatment of reflux consists of the conventional pharmacologic methods of histamine</w:t>
      </w:r>
      <w:r w:rsidR="00315216" w:rsidRPr="00B6576B">
        <w:rPr>
          <w:rFonts w:ascii="Book Antiqua" w:hAnsi="Book Antiqua" w:cs="Times New Roman"/>
        </w:rPr>
        <w:t>-2</w:t>
      </w:r>
      <w:r w:rsidRPr="00B6576B">
        <w:rPr>
          <w:rFonts w:ascii="Book Antiqua" w:hAnsi="Book Antiqua" w:cs="Times New Roman"/>
        </w:rPr>
        <w:t xml:space="preserve"> </w:t>
      </w:r>
      <w:r w:rsidR="00315216" w:rsidRPr="00B6576B">
        <w:rPr>
          <w:rFonts w:ascii="Book Antiqua" w:hAnsi="Book Antiqua" w:cs="Times New Roman"/>
        </w:rPr>
        <w:t xml:space="preserve">receptor </w:t>
      </w:r>
      <w:r w:rsidRPr="00B6576B">
        <w:rPr>
          <w:rFonts w:ascii="Book Antiqua" w:hAnsi="Book Antiqua" w:cs="Times New Roman"/>
        </w:rPr>
        <w:t>blockers</w:t>
      </w:r>
      <w:r w:rsidR="00315216" w:rsidRPr="00B6576B">
        <w:rPr>
          <w:rFonts w:ascii="Book Antiqua" w:hAnsi="Book Antiqua" w:cs="Times New Roman"/>
        </w:rPr>
        <w:t xml:space="preserve"> and</w:t>
      </w:r>
      <w:r w:rsidRPr="00B6576B">
        <w:rPr>
          <w:rFonts w:ascii="Book Antiqua" w:hAnsi="Book Antiqua" w:cs="Times New Roman"/>
        </w:rPr>
        <w:t xml:space="preserve"> PPIs, and </w:t>
      </w:r>
      <w:proofErr w:type="spellStart"/>
      <w:r w:rsidR="00027384" w:rsidRPr="00B6576B">
        <w:rPr>
          <w:rFonts w:ascii="Book Antiqua" w:hAnsi="Book Antiqua" w:cs="Times New Roman"/>
        </w:rPr>
        <w:t>prokinetic</w:t>
      </w:r>
      <w:proofErr w:type="spellEnd"/>
      <w:r w:rsidRPr="00B6576B">
        <w:rPr>
          <w:rFonts w:ascii="Book Antiqua" w:hAnsi="Book Antiqua" w:cs="Times New Roman"/>
        </w:rPr>
        <w:t xml:space="preserve"> agents</w:t>
      </w:r>
      <w:r w:rsidR="00315216" w:rsidRPr="00B6576B">
        <w:rPr>
          <w:rFonts w:ascii="Book Antiqua" w:hAnsi="Book Antiqua" w:cs="Times New Roman"/>
        </w:rPr>
        <w:t xml:space="preserve"> </w:t>
      </w:r>
      <w:r w:rsidR="00027384" w:rsidRPr="00B6576B">
        <w:rPr>
          <w:rFonts w:ascii="Book Antiqua" w:hAnsi="Book Antiqua" w:cs="Times New Roman"/>
        </w:rPr>
        <w:t>to enhance esophageal and gastric clearance</w:t>
      </w:r>
      <w:r w:rsidRPr="00B6576B">
        <w:rPr>
          <w:rFonts w:ascii="Book Antiqua" w:hAnsi="Book Antiqua" w:cs="Times New Roman"/>
        </w:rPr>
        <w:t>.</w:t>
      </w:r>
      <w:r w:rsidR="00B539A7" w:rsidRPr="00B6576B">
        <w:rPr>
          <w:rFonts w:ascii="Book Antiqua" w:hAnsi="Book Antiqua" w:cs="Times New Roman"/>
        </w:rPr>
        <w:t xml:space="preserve"> These agents may ameliorate symptoms, diminish the acid component of gastric </w:t>
      </w:r>
      <w:proofErr w:type="spellStart"/>
      <w:r w:rsidR="00B539A7" w:rsidRPr="00B6576B">
        <w:rPr>
          <w:rFonts w:ascii="Book Antiqua" w:hAnsi="Book Antiqua" w:cs="Times New Roman"/>
        </w:rPr>
        <w:t>refluxate</w:t>
      </w:r>
      <w:proofErr w:type="spellEnd"/>
      <w:r w:rsidR="00B539A7" w:rsidRPr="00B6576B">
        <w:rPr>
          <w:rFonts w:ascii="Book Antiqua" w:hAnsi="Book Antiqua" w:cs="Times New Roman"/>
        </w:rPr>
        <w:t xml:space="preserve">, and </w:t>
      </w:r>
      <w:r w:rsidR="00027384" w:rsidRPr="00B6576B">
        <w:rPr>
          <w:rFonts w:ascii="Book Antiqua" w:hAnsi="Book Antiqua" w:cs="Times New Roman"/>
        </w:rPr>
        <w:t xml:space="preserve">promote </w:t>
      </w:r>
      <w:r w:rsidR="00315216" w:rsidRPr="00B6576B">
        <w:rPr>
          <w:rFonts w:ascii="Book Antiqua" w:hAnsi="Book Antiqua" w:cs="Times New Roman"/>
        </w:rPr>
        <w:t>bolus clearance</w:t>
      </w:r>
      <w:r w:rsidR="00B539A7" w:rsidRPr="00B6576B">
        <w:rPr>
          <w:rFonts w:ascii="Book Antiqua" w:hAnsi="Book Antiqua" w:cs="Times New Roman"/>
        </w:rPr>
        <w:t xml:space="preserve">. </w:t>
      </w:r>
      <w:r w:rsidR="00B60597" w:rsidRPr="00B6576B">
        <w:rPr>
          <w:rFonts w:ascii="Book Antiqua" w:hAnsi="Book Antiqua" w:cs="Times New Roman"/>
        </w:rPr>
        <w:t xml:space="preserve">Additionally, </w:t>
      </w:r>
      <w:r w:rsidR="004E56B9" w:rsidRPr="00B6576B">
        <w:rPr>
          <w:rFonts w:ascii="Book Antiqua" w:hAnsi="Book Antiqua" w:cs="Times New Roman"/>
        </w:rPr>
        <w:t xml:space="preserve">recent </w:t>
      </w:r>
      <w:r w:rsidR="00315216" w:rsidRPr="00B6576B">
        <w:rPr>
          <w:rFonts w:ascii="Book Antiqua" w:hAnsi="Book Antiqua" w:cs="Times New Roman"/>
        </w:rPr>
        <w:t>publications</w:t>
      </w:r>
      <w:r w:rsidR="004E56B9" w:rsidRPr="00B6576B">
        <w:rPr>
          <w:rFonts w:ascii="Book Antiqua" w:hAnsi="Book Antiqua" w:cs="Times New Roman"/>
        </w:rPr>
        <w:t xml:space="preserve"> have suggested that </w:t>
      </w:r>
      <w:proofErr w:type="spellStart"/>
      <w:r w:rsidR="00847B87" w:rsidRPr="00B6576B">
        <w:rPr>
          <w:rFonts w:ascii="Book Antiqua" w:hAnsi="Book Antiqua" w:cs="Times New Roman"/>
        </w:rPr>
        <w:t>antireflux</w:t>
      </w:r>
      <w:proofErr w:type="spellEnd"/>
      <w:r w:rsidR="004E56B9" w:rsidRPr="00B6576B">
        <w:rPr>
          <w:rFonts w:ascii="Book Antiqua" w:hAnsi="Book Antiqua" w:cs="Times New Roman"/>
        </w:rPr>
        <w:t xml:space="preserve"> therapies </w:t>
      </w:r>
      <w:r w:rsidR="00027384" w:rsidRPr="00B6576B">
        <w:rPr>
          <w:rFonts w:ascii="Book Antiqua" w:hAnsi="Book Antiqua" w:cs="Times New Roman"/>
        </w:rPr>
        <w:t xml:space="preserve">may </w:t>
      </w:r>
      <w:r w:rsidR="004E56B9" w:rsidRPr="00B6576B">
        <w:rPr>
          <w:rFonts w:ascii="Book Antiqua" w:hAnsi="Book Antiqua" w:cs="Times New Roman"/>
        </w:rPr>
        <w:t>prolong survival and decrease the incidence of acute disease exacerbation in patients with IPF</w:t>
      </w:r>
      <w:r w:rsidR="00996745" w:rsidRPr="00B6576B">
        <w:rPr>
          <w:rFonts w:ascii="Book Antiqua" w:hAnsi="Book Antiqua" w:cs="Times New Roman"/>
        </w:rPr>
        <w:t xml:space="preserve"> (Table 2)</w:t>
      </w:r>
      <w:r w:rsidR="007B7741" w:rsidRPr="00B6576B">
        <w:rPr>
          <w:rFonts w:ascii="Book Antiqua" w:hAnsi="Book Antiqua" w:cs="Times New Roman"/>
          <w:vertAlign w:val="superscript"/>
        </w:rPr>
        <w:t>[</w:t>
      </w:r>
      <w:r w:rsidR="00B539A7" w:rsidRPr="00B6576B">
        <w:rPr>
          <w:rFonts w:ascii="Book Antiqua" w:hAnsi="Book Antiqua" w:cs="Times New Roman"/>
        </w:rPr>
        <w:fldChar w:fldCharType="begin">
          <w:fldData xml:space="preserve">PEVuZE5vdGU+PENpdGU+PEF1dGhvcj5TYXZhcmlubzwvQXV0aG9yPjxZZWFyPjIwMTM8L1llYXI+
PElEVGV4dD5HYXN0cm8tb2Vzb3BoYWdlYWwgcmVmbHV4IGFuZCBnYXN0cmljIGFzcGlyYXRpb24g
aW4gaWRpb3BhdGhpYyBwdWxtb25hcnkgZmlicm9zaXMgcGF0aWVudHM8L0lEVGV4dD48RGlzcGxh
eVRleHQ+PHN0eWxlIGZhY2U9InN1cGVyc2NyaXB0Ij41MywxMDQtMTA5PC9zdHlsZT48L0Rpc3Bs
YXlUZXh0PjxyZWNvcmQ+PGRhdGVzPjxwdWItZGF0ZXM+PGRhdGU+Tm92PC9kYXRlPjwvcHViLWRh
dGVzPjx5ZWFyPjIwMTM8L3llYXI+PC9kYXRlcz48a2V5d29yZHM+PGtleXdvcmQ+QWR1bHQ8L2tl
eXdvcmQ+PGtleXdvcmQ+QWdlZDwva2V5d29yZD48a2V5d29yZD5BZ2VkLCA4MCBhbmQgb3Zlcjwv
a2V5d29yZD48a2V5d29yZD5CaWxlIEFjaWRzIGFuZCBTYWx0czwva2V5d29yZD48a2V5d29yZD5C
cm9uY2hvYWx2ZW9sYXIgTGF2YWdlIEZsdWlkPC9rZXl3b3JkPjxrZXl3b3JkPkNhc2UtQ29udHJv
bCBTdHVkaWVzPC9rZXl3b3JkPjxrZXl3b3JkPkVsZWN0cmljIEltcGVkYW5jZTwva2V5d29yZD48
a2V5d29yZD5Fc29waGFndXM8L2tleXdvcmQ+PGtleXdvcmQ+RmVtYWxlPC9rZXl3b3JkPjxrZXl3
b3JkPkdhc3Ryb2Vzb3BoYWdlYWwgUmVmbHV4PC9rZXl3b3JkPjxrZXl3b3JkPkh1bWFuczwva2V5
d29yZD48a2V5d29yZD5IeWRyb2dlbi1Jb24gQ29uY2VudHJhdGlvbjwva2V5d29yZD48a2V5d29y
ZD5JZGlvcGF0aGljIFB1bG1vbmFyeSBGaWJyb3Npczwva2V5d29yZD48a2V5d29yZD5NYWxlPC9r
ZXl3b3JkPjxrZXl3b3JkPk1hbm9tZXRyeTwva2V5d29yZD48a2V5d29yZD5NaWRkbGUgQWdlZDwv
a2V5d29yZD48a2V5d29yZD5QZXBzaW4gQTwva2V5d29yZD48a2V5d29yZD5QcmV2YWxlbmNlPC9r
ZXl3b3JkPjxrZXl3b3JkPlJlc3BpcmF0b3J5IEFzcGlyYXRpb24gb2YgR2FzdHJpYyBDb250ZW50
czwva2V5d29yZD48a2V5d29yZD5TYWxpdmE8L2tleXdvcmQ+PGtleXdvcmQ+U3RvbWFjaDwva2V5
d29yZD48a2V5d29yZD5Ub21vZ3JhcGh5LCBYLVJheSBDb21wdXRlZDwva2V5d29yZD48L2tleXdv
cmRzPjx1cmxzPjxyZWxhdGVkLXVybHM+PHVybD5odHRwOi8vd3d3Lm5jYmkubmxtLm5paC5nb3Yv
cHVibWVkLzIzNDcxMzQ3PC91cmw+PC9yZWxhdGVkLXVybHM+PC91cmxzPjxpc2JuPjEzOTktMzAw
MzwvaXNibj48dGl0bGVzPjx0aXRsZT5HYXN0cm8tb2Vzb3BoYWdlYWwgcmVmbHV4IGFuZCBnYXN0
cmljIGFzcGlyYXRpb24gaW4gaWRpb3BhdGhpYyBwdWxtb25hcnkgZmlicm9zaXMgcGF0aWVudHM8
L3RpdGxlPjxzZWNvbmRhcnktdGl0bGU+RXVyIFJlc3BpciBKPC9zZWNvbmRhcnktdGl0bGU+PC90
aXRsZXM+PHBhZ2VzPjEzMjItMzE8L3BhZ2VzPjxudW1iZXI+NTwvbnVtYmVyPjxjb250cmlidXRv
cnM+PGF1dGhvcnM+PGF1dGhvcj5TYXZhcmlubywgRS48L2F1dGhvcj48YXV0aG9yPkNhcmJvbmUs
IFIuPC9hdXRob3I+PGF1dGhvcj5NYXJhYm90dG8sIEUuPC9hdXRob3I+PGF1dGhvcj5GdXJuYXJp
LCBNLjwvYXV0aG9yPjxhdXRob3I+U2NvbmZpZW56YSwgTC48L2F1dGhvcj48YXV0aG9yPkdoaW8s
IE0uPC9hdXRob3I+PGF1dGhvcj5aZW50aWxpbiwgUC48L2F1dGhvcj48YXV0aG9yPlNhdmFyaW5v
LCBWLjwvYXV0aG9yPjwvYXV0aG9ycz48L2NvbnRyaWJ1dG9ycz48bGFuZ3VhZ2U+ZW5nPC9sYW5n
dWFnZT48YWRkZWQtZGF0ZSBmb3JtYXQ9InV0YyI+MTQ2Mjg5NTI1MzwvYWRkZWQtZGF0ZT48cmVm
LXR5cGUgbmFtZT0iSm91cm5hbCBBcnRpY2xlIj4xNzwvcmVmLXR5cGU+PHJlYy1udW1iZXI+MTU1
PC9yZWMtbnVtYmVyPjxsYXN0LXVwZGF0ZWQtZGF0ZSBmb3JtYXQ9InV0YyI+MTQ2Mjg5NTI1Mzwv
bGFzdC11cGRhdGVkLWRhdGU+PGFjY2Vzc2lvbi1udW0+MjM0NzEzNDc8L2FjY2Vzc2lvbi1udW0+
PGVsZWN0cm9uaWMtcmVzb3VyY2UtbnVtPjEwLjExODMvMDkwMzE5MzYuMDAxMDEyMTI8L2VsZWN0
cm9uaWMtcmVzb3VyY2UtbnVtPjx2b2x1bWU+NDI8L3ZvbHVtZT48L3JlY29yZD48L0NpdGU+PENp
dGU+PEF1dGhvcj5MZWU8L0F1dGhvcj48WWVhcj4yMDEzPC9ZZWFyPjxJRFRleHQ+QW50aS1hY2lk
IHRyZWF0bWVudCBhbmQgZGlzZWFzZSBwcm9ncmVzc2lvbiBpbiBpZGlvcGF0aGljIHB1bG1vbmFy
eSBmaWJyb3NpczogYW4gYW5hbHlzaXMgb2YgZGF0YSBmcm9tIHRocmVlIHJhbmRvbWlzZWQgY29u
dHJvbGxlZCB0cmlhbHM8L0lEVGV4dD48cmVjb3JkPjxkYXRlcz48cHViLWRhdGVzPjxkYXRlPkp1
bDwvZGF0ZT48L3B1Yi1kYXRlcz48eWVhcj4yMDEzPC95ZWFyPjwvZGF0ZXM+PGtleXdvcmRzPjxr
ZXl3b3JkPkFnZWQ8L2tleXdvcmQ+PGtleXdvcmQ+RGlzZWFzZSBQcm9ncmVzc2lvbjwva2V5d29y
ZD48a2V5d29yZD5GZW1hbGU8L2tleXdvcmQ+PGtleXdvcmQ+R2FzdHJvZXNvcGhhZ2VhbCBSZWZs
dXg8L2tleXdvcmQ+PGtleXdvcmQ+SGlzdGFtaW5lIEgyIEFudGFnb25pc3RzPC9rZXl3b3JkPjxr
ZXl3b3JkPkh1bWFuczwva2V5d29yZD48a2V5d29yZD5JZGlvcGF0aGljIFB1bG1vbmFyeSBGaWJy
b3Npczwva2V5d29yZD48a2V5d29yZD5NYWxlPC9rZXl3b3JkPjxrZXl3b3JkPk1pZGRsZSBBZ2Vk
PC9rZXl3b3JkPjxrZXl3b3JkPlByb3NwZWN0aXZlIFN0dWRpZXM8L2tleXdvcmQ+PGtleXdvcmQ+
UHJvdG9uIFB1bXAgSW5oaWJpdG9yczwva2V5d29yZD48a2V5d29yZD5UcmVhdG1lbnQgT3V0Y29t
ZTwva2V5d29yZD48a2V5d29yZD5WaXRhbCBDYXBhY2l0eTwva2V5d29yZD48L2tleXdvcmRzPjx1
cmxzPjxyZWxhdGVkLXVybHM+PHVybD5odHRwOi8vd3d3Lm5jYmkubmxtLm5paC5nb3YvcHVibWVk
LzI0NDI5MjAxPC91cmw+PC9yZWxhdGVkLXVybHM+PC91cmxzPjxpc2JuPjIyMTMtMjYxOTwvaXNi
bj48Y3VzdG9tMj5QTUM0MDU5NjA5PC9jdXN0b20yPjx0aXRsZXM+PHRpdGxlPkFudGktYWNpZCB0
cmVhdG1lbnQgYW5kIGRpc2Vhc2UgcHJvZ3Jlc3Npb24gaW4gaWRpb3BhdGhpYyBwdWxtb25hcnkg
Zmlicm9zaXM6IGFuIGFuYWx5c2lzIG9mIGRhdGEgZnJvbSB0aHJlZSByYW5kb21pc2VkIGNvbnRy
b2xsZWQgdHJpYWxzPC90aXRsZT48c2Vjb25kYXJ5LXRpdGxlPkxhbmNldCBSZXNwaXIgTWVkPC9z
ZWNvbmRhcnktdGl0bGU+PC90aXRsZXM+PHBhZ2VzPjM2OS03NjwvcGFnZXM+PG51bWJlcj41PC9u
dW1iZXI+PGNvbnRyaWJ1dG9ycz48YXV0aG9ycz48YXV0aG9yPkxlZSwgSi4gUy48L2F1dGhvcj48
YXV0aG9yPkNvbGxhcmQsIEguIFIuPC9hdXRob3I+PGF1dGhvcj5BbnN0cm9tLCBLLiBKLjwvYXV0
aG9yPjxhdXRob3I+TWFydGluZXosIEYuIEouPC9hdXRob3I+PGF1dGhvcj5Ob3RoLCBJLjwvYXV0
aG9yPjxhdXRob3I+Um9iZXJ0cywgUi4gUy48L2F1dGhvcj48YXV0aG9yPllvdywgRS48L2F1dGhv
cj48YXV0aG9yPlJhZ2h1LCBHLjwvYXV0aG9yPjxhdXRob3I+SVBGbmV0IEludmVzdGlnYXRvcnM8
L2F1dGhvcj48L2F1dGhvcnM+PC9jb250cmlidXRvcnM+PGxhbmd1YWdlPmVuZzwvbGFuZ3VhZ2U+
PGFkZGVkLWRhdGUgZm9ybWF0PSJ1dGMiPjE0NjI4OTUxNTY8L2FkZGVkLWRhdGU+PHJlZi10eXBl
IG5hbWU9IkpvdXJuYWwgQXJ0aWNsZSI+MTc8L3JlZi10eXBlPjxyZWMtbnVtYmVyPjE1NDwvcmVj
LW51bWJlcj48bGFzdC11cGRhdGVkLWRhdGUgZm9ybWF0PSJ1dGMiPjE0NjI4OTUxNTY8L2xhc3Qt
dXBkYXRlZC1kYXRlPjxhY2Nlc3Npb24tbnVtPjI0NDI5MjAxPC9hY2Nlc3Npb24tbnVtPjxlbGVj
dHJvbmljLXJlc291cmNlLW51bT4xMC4xMDE2L1MyMjEzLTI2MDAoMTMpNzAxMDUtWDwvZWxlY3Ry
b25pYy1yZXNvdXJjZS1udW0+PHZvbHVtZT4xPC92b2x1bWU+PC9yZWNvcmQ+PC9DaXRlPjxDaXRl
PjxBdXRob3I+TGVlPC9BdXRob3I+PFllYXI+MjAxMzwvWWVhcj48SURUZXh0PkFudGktYWNpZCB0
cmVhdG1lbnQgYW5kIGRpc2Vhc2UgcHJvZ3Jlc3Npb24gaW4gaWRpb3BhdGhpYyBwdWxtb25hcnkg
Zmlicm9zaXM6IGFuIGFuYWx5c2lzIG9mIGRhdGEgZnJvbSB0aHJlZSByYW5kb21pc2VkIGNvbnRy
b2xsZWQgdHJpYWxzPC9JRFRleHQ+PHJlY29yZD48ZGF0ZXM+PHB1Yi1kYXRlcz48ZGF0ZT5KdWw8
L2RhdGU+PC9wdWItZGF0ZXM+PHllYXI+MjAxMzwveWVhcj48L2RhdGVzPjxrZXl3b3Jkcz48a2V5
d29yZD5BZ2VkPC9rZXl3b3JkPjxrZXl3b3JkPkRpc2Vhc2UgUHJvZ3Jlc3Npb248L2tleXdvcmQ+
PGtleXdvcmQ+RmVtYWxlPC9rZXl3b3JkPjxrZXl3b3JkPkdhc3Ryb2Vzb3BoYWdlYWwgUmVmbHV4
PC9rZXl3b3JkPjxrZXl3b3JkPkhpc3RhbWluZSBIMiBBbnRhZ29uaXN0czwva2V5d29yZD48a2V5
d29yZD5IdW1hbnM8L2tleXdvcmQ+PGtleXdvcmQ+SWRpb3BhdGhpYyBQdWxtb25hcnkgRmlicm9z
aXM8L2tleXdvcmQ+PGtleXdvcmQ+TWFsZTwva2V5d29yZD48a2V5d29yZD5NaWRkbGUgQWdlZDwv
a2V5d29yZD48a2V5d29yZD5Qcm9zcGVjdGl2ZSBTdHVkaWVzPC9rZXl3b3JkPjxrZXl3b3JkPlBy
b3RvbiBQdW1wIEluaGliaXRvcnM8L2tleXdvcmQ+PGtleXdvcmQ+VHJlYXRtZW50IE91dGNvbWU8
L2tleXdvcmQ+PGtleXdvcmQ+Vml0YWwgQ2FwYWNpdHk8L2tleXdvcmQ+PC9rZXl3b3Jkcz48dXJs
cz48cmVsYXRlZC11cmxzPjx1cmw+aHR0cDovL3d3dy5uY2JpLm5sbS5uaWguZ292L3B1Ym1lZC8y
NDQyOTIwMTwvdXJsPjwvcmVsYXRlZC11cmxzPjwvdXJscz48aXNibj4yMjEzLTI2MTk8L2lzYm4+
PGN1c3RvbTI+UE1DNDA1OTYwOTwvY3VzdG9tMj48dGl0bGVzPjx0aXRsZT5BbnRpLWFjaWQgdHJl
YXRtZW50IGFuZCBkaXNlYXNlIHByb2dyZXNzaW9uIGluIGlkaW9wYXRoaWMgcHVsbW9uYXJ5IGZp
YnJvc2lzOiBhbiBhbmFseXNpcyBvZiBkYXRhIGZyb20gdGhyZWUgcmFuZG9taXNlZCBjb250cm9s
bGVkIHRyaWFsczwvdGl0bGU+PHNlY29uZGFyeS10aXRsZT5MYW5jZXQgUmVzcGlyIE1lZDwvc2Vj
b25kYXJ5LXRpdGxlPjwvdGl0bGVzPjxwYWdlcz4zNjktNzY8L3BhZ2VzPjxudW1iZXI+NTwvbnVt
YmVyPjxjb250cmlidXRvcnM+PGF1dGhvcnM+PGF1dGhvcj5MZWUsIEouIFMuPC9hdXRob3I+PGF1
dGhvcj5Db2xsYXJkLCBILiBSLjwvYXV0aG9yPjxhdXRob3I+QW5zdHJvbSwgSy4gSi48L2F1dGhv
cj48YXV0aG9yPk1hcnRpbmV6LCBGLiBKLjwvYXV0aG9yPjxhdXRob3I+Tm90aCwgSS48L2F1dGhv
cj48YXV0aG9yPlJvYmVydHMsIFIuIFMuPC9hdXRob3I+PGF1dGhvcj5Zb3csIEUuPC9hdXRob3I+
PGF1dGhvcj5SYWdodSwgRy48L2F1dGhvcj48YXV0aG9yPklQRm5ldCBJbnZlc3RpZ2F0b3JzPC9h
dXRob3I+PC9hdXRob3JzPjwvY29udHJpYnV0b3JzPjxsYW5ndWFnZT5lbmc8L2xhbmd1YWdlPjxh
ZGRlZC1kYXRlIGZvcm1hdD0idXRjIj4xNDYyODk1MTU2PC9hZGRlZC1kYXRlPjxyZWYtdHlwZSBu
YW1lPSJKb3VybmFsIEFydGljbGUiPjE3PC9yZWYtdHlwZT48cmVjLW51bWJlcj4xNTQ8L3JlYy1u
dW1iZXI+PGxhc3QtdXBkYXRlZC1kYXRlIGZvcm1hdD0idXRjIj4xNDYyODk1MTU2PC9sYXN0LXVw
ZGF0ZWQtZGF0ZT48YWNjZXNzaW9uLW51bT4yNDQyOTIwMTwvYWNjZXNzaW9uLW51bT48ZWxlY3Ry
b25pYy1yZXNvdXJjZS1udW0+MTAuMTAxNi9TMjIxMy0yNjAwKDEzKTcwMTA1LVg8L2VsZWN0cm9u
aWMtcmVzb3VyY2UtbnVtPjx2b2x1bWU+MTwvdm9sdW1lPjwvcmVjb3JkPjwvQ2l0ZT48Q2l0ZT48
QXV0aG9yPlJhZ2h1PC9BdXRob3I+PFllYXI+MjAxMjwvWWVhcj48SURUZXh0PlNpbGVudCBnYXN0
cm8tb2Vzb3BoYWdlYWwgcmVmbHV4IGFuZCBtaWNyb2FzcGlyYXRpb24gaW4gSVBGOiBtb3VudGlu
ZyBldmlkZW5jZSBmb3IgYW50aS1yZWZsdXggdGhlcmFweT88L0lEVGV4dD48cmVjb3JkPjxkYXRl
cz48cHViLWRhdGVzPjxkYXRlPkZlYjwvZGF0ZT48L3B1Yi1kYXRlcz48eWVhcj4yMDEyPC95ZWFy
PjwvZGF0ZXM+PGtleXdvcmRzPjxrZXl3b3JkPkJyb25jaG9hbHZlb2xhciBMYXZhZ2UgRmx1aWQ8
L2tleXdvcmQ+PGtleXdvcmQ+RmVtYWxlPC9rZXl3b3JkPjxrZXl3b3JkPkhlcm5pYSwgSGlhdGFs
PC9rZXl3b3JkPjxrZXl3b3JkPkh1bWFuczwva2V5d29yZD48a2V5d29yZD5JZGlvcGF0aGljIFB1
bG1vbmFyeSBGaWJyb3Npczwva2V5d29yZD48a2V5d29yZD5NYWxlPC9rZXl3b3JkPjxrZXl3b3Jk
PlBlcHNpbiBBPC9rZXl3b3JkPjxrZXl3b3JkPlJlc3BpcmF0b3J5IEFzcGlyYXRpb248L2tleXdv
cmQ+PGtleXdvcmQ+VG9tb2dyYXBoeSwgWC1SYXkgQ29tcHV0ZWQ8L2tleXdvcmQ+PC9rZXl3b3Jk
cz48dXJscz48cmVsYXRlZC11cmxzPjx1cmw+aHR0cDovL3d3dy5uY2JpLm5sbS5uaWguZ292L3B1
Ym1lZC8yMjI5ODYxMjwvdXJsPjwvcmVsYXRlZC11cmxzPjwvdXJscz48aXNibj4xMzk5LTMwMDM8
L2lzYm4+PHRpdGxlcz48dGl0bGU+U2lsZW50IGdhc3Ryby1vZXNvcGhhZ2VhbCByZWZsdXggYW5k
IG1pY3JvYXNwaXJhdGlvbiBpbiBJUEY6IG1vdW50aW5nIGV2aWRlbmNlIGZvciBhbnRpLXJlZmx1
eCB0aGVyYXB5PzwvdGl0bGU+PHNlY29uZGFyeS10aXRsZT5FdXIgUmVzcGlyIEo8L3NlY29uZGFy
eS10aXRsZT48L3RpdGxlcz48cGFnZXM+MjQyLTU8L3BhZ2VzPjxudW1iZXI+MjwvbnVtYmVyPjxj
b250cmlidXRvcnM+PGF1dGhvcnM+PGF1dGhvcj5SYWdodSwgRy48L2F1dGhvcj48YXV0aG9yPk1l
eWVyLCBLLiBDLjwvYXV0aG9yPjwvYXV0aG9ycz48L2NvbnRyaWJ1dG9ycz48bGFuZ3VhZ2U+ZW5n
PC9sYW5ndWFnZT48YWRkZWQtZGF0ZSBmb3JtYXQ9InV0YyI+MTQ2MzE3NzEwNTwvYWRkZWQtZGF0
ZT48cmVmLXR5cGUgbmFtZT0iSm91cm5hbCBBcnRpY2xlIj4xNzwvcmVmLXR5cGU+PHJlYy1udW1i
ZXI+MjIwPC9yZWMtbnVtYmVyPjxsYXN0LXVwZGF0ZWQtZGF0ZSBmb3JtYXQ9InV0YyI+MTQ2MzE3
NzEwNTwvbGFzdC11cGRhdGVkLWRhdGU+PGFjY2Vzc2lvbi1udW0+MjIyOTg2MTI8L2FjY2Vzc2lv
bi1udW0+PGVsZWN0cm9uaWMtcmVzb3VyY2UtbnVtPjEwLjExODMvMDkwMzE5MzYuMDAyMTEzMTE8
L2VsZWN0cm9uaWMtcmVzb3VyY2UtbnVtPjx2b2x1bWU+Mzk8L3ZvbHVtZT48L3JlY29yZD48L0Np
dGU+PENpdGU+PEF1dGhvcj5MZWU8L0F1dGhvcj48WWVhcj4yMDExPC9ZZWFyPjxJRFRleHQ+R2Fz
dHJvZXNvcGhhZ2VhbCByZWZsdXggdGhlcmFweSBpcyBhc3NvY2lhdGVkIHdpdGggbG9uZ2VyIHN1
cnZpdmFsIGluIHBhdGllbnRzIHdpdGggaWRpb3BhdGhpYyBwdWxtb25hcnkgZmlicm9zaXM8L0lE
VGV4dD48cmVjb3JkPjxkYXRlcz48cHViLWRhdGVzPjxkYXRlPkRlYzwvZGF0ZT48L3B1Yi1kYXRl
cz48eWVhcj4yMDExPC95ZWFyPjwvZGF0ZXM+PGtleXdvcmRzPjxrZXl3b3JkPkFnZWQ8L2tleXdv
cmQ+PGtleXdvcmQ+Q2FzZS1Db250cm9sIFN0dWRpZXM8L2tleXdvcmQ+PGtleXdvcmQ+Q29tb3Ji
aWRpdHk8L2tleXdvcmQ+PGtleXdvcmQ+RmVtYWxlPC9rZXl3b3JkPjxrZXl3b3JkPkZ1bmRvcGxp
Y2F0aW9uPC9rZXl3b3JkPjxrZXl3b3JkPkdhc3Ryb2Vzb3BoYWdlYWwgUmVmbHV4PC9rZXl3b3Jk
PjxrZXl3b3JkPkhpc3RhbWluZSBIMiBBbnRhZ29uaXN0czwva2V5d29yZD48a2V5d29yZD5IdW1h
bnM8L2tleXdvcmQ+PGtleXdvcmQ+SWRpb3BhdGhpYyBQdWxtb25hcnkgRmlicm9zaXM8L2tleXdv
cmQ+PGtleXdvcmQ+TWFsZTwva2V5d29yZD48a2V5d29yZD5Qcm9wb3J0aW9uYWwgSGF6YXJkcyBN
b2RlbHM8L2tleXdvcmQ+PGtleXdvcmQ+UHJvdG9uIFB1bXAgSW5oaWJpdG9yczwva2V5d29yZD48
a2V5d29yZD5SZXRyb3NwZWN0aXZlIFN0dWRpZXM8L2tleXdvcmQ+PGtleXdvcmQ+U3Vydml2YWwg
QW5hbHlzaXM8L2tleXdvcmQ+PC9rZXl3b3Jkcz48dXJscz48cmVsYXRlZC11cmxzPjx1cmw+aHR0
cDovL3d3dy5uY2JpLm5sbS5uaWguZ292L3B1Ym1lZC8yMTcwMDkwOTwvdXJsPjwvcmVsYXRlZC11
cmxzPjwvdXJscz48aXNibj4xNTM1LTQ5NzA8L2lzYm4+PGN1c3RvbTI+UE1DMzI2MjAzMDwvY3Vz
dG9tMj48dGl0bGVzPjx0aXRsZT5HYXN0cm9lc29waGFnZWFsIHJlZmx1eCB0aGVyYXB5IGlzIGFz
c29jaWF0ZWQgd2l0aCBsb25nZXIgc3Vydml2YWwgaW4gcGF0aWVudHMgd2l0aCBpZGlvcGF0aGlj
IHB1bG1vbmFyeSBmaWJyb3NpczwvdGl0bGU+PHNlY29uZGFyeS10aXRsZT5BbSBKIFJlc3BpciBD
cml0IENhcmUgTWVkPC9zZWNvbmRhcnktdGl0bGU+PC90aXRsZXM+PHBhZ2VzPjEzOTAtNDwvcGFn
ZXM+PG51bWJlcj4xMjwvbnVtYmVyPjxjb250cmlidXRvcnM+PGF1dGhvcnM+PGF1dGhvcj5MZWUs
IEouIFMuPC9hdXRob3I+PGF1dGhvcj5SeXUsIEouIEguPC9hdXRob3I+PGF1dGhvcj5FbGlja2Vy
LCBCLiBNLjwvYXV0aG9yPjxhdXRob3I+THlkZWxsLCBDLiBQLjwvYXV0aG9yPjxhdXRob3I+Sm9u
ZXMsIEsuIEQuPC9hdXRob3I+PGF1dGhvcj5Xb2x0ZXJzLCBQLiBKLjwvYXV0aG9yPjxhdXRob3I+
S2luZywgVC4gRS48L2F1dGhvcj48YXV0aG9yPkNvbGxhcmQsIEguIFIuPC9hdXRob3I+PC9hdXRo
b3JzPjwvY29udHJpYnV0b3JzPjxsYW5ndWFnZT5lbmc8L2xhbmd1YWdlPjxhZGRlZC1kYXRlIGZv
cm1hdD0idXRjIj4xNDYzMTc3MTMzPC9hZGRlZC1kYXRlPjxyZWYtdHlwZSBuYW1lPSJKb3VybmFs
IEFydGljbGUiPjE3PC9yZWYtdHlwZT48cmVjLW51bWJlcj4yMjE8L3JlYy1udW1iZXI+PGxhc3Qt
dXBkYXRlZC1kYXRlIGZvcm1hdD0idXRjIj4xNDYzMTc3MTMzPC9sYXN0LXVwZGF0ZWQtZGF0ZT48
YWNjZXNzaW9uLW51bT4yMTcwMDkwOTwvYWNjZXNzaW9uLW51bT48ZWxlY3Ryb25pYy1yZXNvdXJj
ZS1udW0+MTAuMTE2NC9yY2NtLjIwMTEwMS0wMTM4T0M8L2VsZWN0cm9uaWMtcmVzb3VyY2UtbnVt
Pjx2b2x1bWU+MTg0PC92b2x1bWU+PC9yZWNvcmQ+PC9DaXRlPjxDaXRlPjxBdXRob3I+QWxsYWl4
PC9BdXRob3I+PFllYXI+MjAxNDwvWWVhcj48SURUZXh0PklkaW9wYXRoaWMgcHVsbW9uYXJ5IGZp
YnJvc2lzIGFuZCBnYXN0cm9lc29waGFnZWFsIHJlZmx1eC4gSW1wbGljYXRpb25zIGZvciB0cmVh
dG1lbnQ8L0lEVGV4dD48cmVjb3JkPjxkYXRlcz48cHViLWRhdGVzPjxkYXRlPkphbjwvZGF0ZT48
L3B1Yi1kYXRlcz48eWVhcj4yMDE0PC95ZWFyPjwvZGF0ZXM+PGtleXdvcmRzPjxrZXl3b3JkPkFk
dWx0PC9rZXl3b3JkPjxrZXl3b3JkPkFnZWQ8L2tleXdvcmQ+PGtleXdvcmQ+RXNvcGhhZ2VhbCBT
cGhpbmN0ZXIsIExvd2VyPC9rZXl3b3JkPjxrZXl3b3JkPkVzb3BoYWdlYWwgU3BoaW5jdGVyLCBV
cHBlcjwva2V5d29yZD48a2V5d29yZD5Fc29waGFnZWFsIHBIIE1vbml0b3Jpbmc8L2tleXdvcmQ+
PGtleXdvcmQ+RXNvcGhhZ2l0aXM8L2tleXdvcmQ+PGtleXdvcmQ+RmVtYWxlPC9rZXl3b3JkPjxr
ZXl3b3JkPkdhc3Ryb2Vzb3BoYWdlYWwgUmVmbHV4PC9rZXl3b3JkPjxrZXl3b3JkPkhlYXJ0YnVy
bjwva2V5d29yZD48a2V5d29yZD5IZXJuaWEsIEhpYXRhbDwva2V5d29yZD48a2V5d29yZD5IdW1h
bnM8L2tleXdvcmQ+PGtleXdvcmQ+SWRpb3BhdGhpYyBQdWxtb25hcnkgRmlicm9zaXM8L2tleXdv
cmQ+PGtleXdvcmQ+TWFsZTwva2V5d29yZD48a2V5d29yZD5NYW5vbWV0cnk8L2tleXdvcmQ+PGtl
eXdvcmQ+TWlkZGxlIEFnZWQ8L2tleXdvcmQ+PGtleXdvcmQ+UGVyaXN0YWxzaXM8L2tleXdvcmQ+
PGtleXdvcmQ+UmV0cm9zcGVjdGl2ZSBTdHVkaWVzPC9rZXl3b3JkPjwva2V5d29yZHM+PHVybHM+
PHJlbGF0ZWQtdXJscz48dXJsPmh0dHA6Ly93d3cubmNiaS5ubG0ubmloLmdvdi9wdWJtZWQvMjQw
MDI3Njg8L3VybD48L3JlbGF0ZWQtdXJscz48L3VybHM+PGlzYm4+MTg3My00NjI2PC9pc2JuPjx0
aXRsZXM+PHRpdGxlPklkaW9wYXRoaWMgcHVsbW9uYXJ5IGZpYnJvc2lzIGFuZCBnYXN0cm9lc29w
aGFnZWFsIHJlZmx1eC4gSW1wbGljYXRpb25zIGZvciB0cmVhdG1lbnQ8L3RpdGxlPjxzZWNvbmRh
cnktdGl0bGU+SiBHYXN0cm9pbnRlc3QgU3VyZzwvc2Vjb25kYXJ5LXRpdGxlPjwvdGl0bGVzPjxw
YWdlcz4xMDAtNDsgZGlzY3Vzc2lvbiAxMDQtNTwvcGFnZXM+PG51bWJlcj4xPC9udW1iZXI+PGNv
bnRyaWJ1dG9ycz48YXV0aG9ycz48YXV0aG9yPkFsbGFpeCwgTS4gRS48L2F1dGhvcj48YXV0aG9y
PkZpc2ljaGVsbGEsIFAuIE0uPC9hdXRob3I+PGF1dGhvcj5Ob3RoLCBJLjwvYXV0aG9yPjxhdXRo
b3I+SGVyYmVsbGEsIEYuIEEuPC9hdXRob3I+PGF1dGhvcj5Cb3JyYWV6IFNlZ3VyYSwgQi48L2F1
dGhvcj48YXV0aG9yPlBhdHRpLCBNLiBHLjwvYXV0aG9yPjwvYXV0aG9ycz48L2NvbnRyaWJ1dG9y
cz48bGFuZ3VhZ2U+ZW5nPC9sYW5ndWFnZT48YWRkZWQtZGF0ZSBmb3JtYXQ9InV0YyI+MTQ2MzE3
NzE1OTwvYWRkZWQtZGF0ZT48cmVmLXR5cGUgbmFtZT0iSm91cm5hbCBBcnRpY2xlIj4xNzwvcmVm
LXR5cGU+PHJlYy1udW1iZXI+MjIyPC9yZWMtbnVtYmVyPjxsYXN0LXVwZGF0ZWQtZGF0ZSBmb3Jt
YXQ9InV0YyI+MTQ2MzE3NzE1OTwvbGFzdC11cGRhdGVkLWRhdGU+PGFjY2Vzc2lvbi1udW0+MjQw
MDI3Njg8L2FjY2Vzc2lvbi1udW0+PGVsZWN0cm9uaWMtcmVzb3VyY2UtbnVtPjEwLjEwMDcvczEx
NjA1LTAxMy0yMzMzLXo8L2VsZWN0cm9uaWMtcmVzb3VyY2UtbnVtPjx2b2x1bWU+MTg8L3ZvbHVt
ZT48L3JlY29yZD48L0NpdGU+PENpdGU+PEF1dGhvcj5Ib3BwbzwvQXV0aG9yPjxZZWFyPjIwMTQ8
L1llYXI+PElEVGV4dD5HYXN0cm9lc29waGFnZWFsIHJlZmx1eCBkaXNlYXNlIGFuZCBwYXR0ZXJu
cyBvZiByZWZsdXggaW4gcGF0aWVudHMgd2l0aCBpZGlvcGF0aGljIHB1bG1vbmFyeSBmaWJyb3Np
cyB1c2luZyBoeXBvcGhhcnluZ2VhbCBtdWx0aWNoYW5uZWwgaW50cmFsdW1pbmFsIGltcGVkYW5j
ZTwvSURUZXh0PjxyZWNvcmQ+PGRhdGVzPjxwdWItZGF0ZXM+PGRhdGU+QXVnPC9kYXRlPjwvcHVi
LWRhdGVzPjx5ZWFyPjIwMTQ8L3llYXI+PC9kYXRlcz48a2V5d29yZHM+PGtleXdvcmQ+QWR1bHQ8
L2tleXdvcmQ+PGtleXdvcmQ+QWdlZDwva2V5d29yZD48a2V5d29yZD5CYXJyZXR0IEVzb3BoYWd1
czwva2V5d29yZD48a2V5d29yZD5Db3VnaDwva2V5d29yZD48a2V5d29yZD5FbGVjdHJpYyBJbXBl
ZGFuY2U8L2tleXdvcmQ+PGtleXdvcmQ+RXNvcGhhZ2VhbCBNb3RpbGl0eSBEaXNvcmRlcnM8L2tl
eXdvcmQ+PGtleXdvcmQ+RXNvcGhhZ2VhbCBTcGhpbmN0ZXIsIExvd2VyPC9rZXl3b3JkPjxrZXl3
b3JkPkVzb3BoYWdpdGlzLCBQZXB0aWM8L2tleXdvcmQ+PGtleXdvcmQ+RmVtYWxlPC9rZXl3b3Jk
PjxrZXl3b3JkPkZvcmNlZCBFeHBpcmF0b3J5IFZvbHVtZTwva2V5d29yZD48a2V5d29yZD5HYXN0
cm9lc29waGFnZWFsIFJlZmx1eDwva2V5d29yZD48a2V5d29yZD5IZWFydGJ1cm48L2tleXdvcmQ+
PGtleXdvcmQ+SGVybmlhLCBIaWF0YWw8L2tleXdvcmQ+PGtleXdvcmQ+SHVtYW5zPC9rZXl3b3Jk
PjxrZXl3b3JkPkh5cG9waGFyeW54PC9rZXl3b3JkPjxrZXl3b3JkPklkaW9wYXRoaWMgUHVsbW9u
YXJ5IEZpYnJvc2lzPC9rZXl3b3JkPjxrZXl3b3JkPk1hbGU8L2tleXdvcmQ+PGtleXdvcmQ+TWFu
b21ldHJ5PC9rZXl3b3JkPjxrZXl3b3JkPk1pZGRsZSBBZ2VkPC9rZXl3b3JkPjxrZXl3b3JkPlBy
ZXNzdXJlPC9rZXl3b3JkPjxrZXl3b3JkPlB1bG1vbmFyeSBEaWZmdXNpbmcgQ2FwYWNpdHk8L2tl
eXdvcmQ+PGtleXdvcmQ+UmV0cm9zcGVjdGl2ZSBTdHVkaWVzPC9rZXl3b3JkPjxrZXl3b3JkPlZp
dGFsIENhcGFjaXR5PC9rZXl3b3JkPjwva2V5d29yZHM+PHVybHM+PHJlbGF0ZWQtdXJscz48dXJs
Pmh0dHA6Ly93d3cubmNiaS5ubG0ubmloLmdvdi9wdWJtZWQvMjMxMDcwMjM8L3VybD48L3JlbGF0
ZWQtdXJscz48L3VybHM+PGlzYm4+MTQ0Mi0yMDUwPC9pc2JuPjx0aXRsZXM+PHRpdGxlPkdhc3Ry
b2Vzb3BoYWdlYWwgcmVmbHV4IGRpc2Vhc2UgYW5kIHBhdHRlcm5zIG9mIHJlZmx1eCBpbiBwYXRp
ZW50cyB3aXRoIGlkaW9wYXRoaWMgcHVsbW9uYXJ5IGZpYnJvc2lzIHVzaW5nIGh5cG9waGFyeW5n
ZWFsIG11bHRpY2hhbm5lbCBpbnRyYWx1bWluYWwgaW1wZWRhbmNlPC90aXRsZT48c2Vjb25kYXJ5
LXRpdGxlPkRpcyBFc29waGFndXM8L3NlY29uZGFyeS10aXRsZT48L3RpdGxlcz48cGFnZXM+NTMw
LTc8L3BhZ2VzPjxudW1iZXI+NjwvbnVtYmVyPjxjb250cmlidXRvcnM+PGF1dGhvcnM+PGF1dGhv
cj5Ib3BwbywgVC48L2F1dGhvcj48YXV0aG9yPktvbWF0c3UsIFkuPC9hdXRob3I+PGF1dGhvcj5K
b2JlLCBCLiBBLjwvYXV0aG9yPjwvYXV0aG9ycz48L2NvbnRyaWJ1dG9ycz48bGFuZ3VhZ2U+ZW5n
PC9sYW5ndWFnZT48YWRkZWQtZGF0ZSBmb3JtYXQ9InV0YyI+MTQ2MzE3NzE5MzwvYWRkZWQtZGF0
ZT48cmVmLXR5cGUgbmFtZT0iSm91cm5hbCBBcnRpY2xlIj4xNzwvcmVmLXR5cGU+PHJlYy1udW1i
ZXI+MjIzPC9yZWMtbnVtYmVyPjxsYXN0LXVwZGF0ZWQtZGF0ZSBmb3JtYXQ9InV0YyI+MTQ2MzE3
NzE5MzwvbGFzdC11cGRhdGVkLWRhdGU+PGFjY2Vzc2lvbi1udW0+MjMxMDcwMjM8L2FjY2Vzc2lv
bi1udW0+PGVsZWN0cm9uaWMtcmVzb3VyY2UtbnVtPjEwLjExMTEvai4xNDQyLTIwNTAuMjAxMi4w
MTQ0Ni54PC9lbGVjdHJvbmljLXJlc291cmNlLW51bT48dm9sdW1lPjI3PC92b2x1bWU+PC9yZWNv
cmQ+PC9DaXRlPjxDaXRlPjxBdXRob3I+TG96byBWdWtvdmFjPC9BdXRob3I+PFllYXI+MjAxNDwv
WWVhcj48SURUZXh0PkJyb25jaG9hbHZlb2xhciBwSCBhbmQgaW5mbGFtbWF0b3J5IGJpb21hcmtl
cnMgaW4gbmV3bHkgZGlhZ25vc2VkIElQRiBhbmQgR0VSRCBwYXRpZW50czogYSBjYXNlLWNvbnRy
b2wgc3R1ZHk8L0lEVGV4dD48cmVjb3JkPjxrZXl3b3Jkcz48a2V5d29yZD5BZ2VkPC9rZXl3b3Jk
PjxrZXl3b3JkPkFsa2FsaW5lIFBob3NwaGF0YXNlPC9rZXl3b3JkPjxrZXl3b3JkPkJpb21hcmtl
cnM8L2tleXdvcmQ+PGtleXdvcmQ+Qmxvb2QgR2FzIEFuYWx5c2lzPC9rZXl3b3JkPjxrZXl3b3Jk
PkJyb25jaG9hbHZlb2xhciBMYXZhZ2UgRmx1aWQ8L2tleXdvcmQ+PGtleXdvcmQ+QnJvbmNob3Nj
b3B5PC9rZXl3b3JkPjxrZXl3b3JkPkMtUmVhY3RpdmUgUHJvdGVpbjwva2V5d29yZD48a2V5d29y
ZD5DYXNlLUNvbnRyb2wgU3R1ZGllczwva2V5d29yZD48a2V5d29yZD5HYXN0cm9lc29waGFnZWFs
IFJlZmx1eDwva2V5d29yZD48a2V5d29yZD5IdW1hbnM8L2tleXdvcmQ+PGtleXdvcmQ+SHlkcm9n
ZW4tSW9uIENvbmNlbnRyYXRpb248L2tleXdvcmQ+PGtleXdvcmQ+SWRpb3BhdGhpYyBQdWxtb25h
cnkgRmlicm9zaXM8L2tleXdvcmQ+PGtleXdvcmQ+TC1MYWN0YXRlIERlaHlkcm9nZW5hc2U8L2tl
eXdvcmQ+PGtleXdvcmQ+TWlkZGxlIEFnZWQ8L2tleXdvcmQ+PGtleXdvcmQ+VHVtb3IgTmVjcm9z
aXMgRmFjdG9yLWFscGhhPC9rZXl3b3JkPjwva2V5d29yZHM+PHVybHM+PHJlbGF0ZWQtdXJscz48
dXJsPmh0dHA6Ly93d3cubmNiaS5ubG0ubmloLmdvdi9wdWJtZWQvMjQ1MzUwNjY8L3VybD48L3Jl
bGF0ZWQtdXJscz48L3VybHM+PGlzYm4+MTY0My0zNzUwPC9pc2JuPjxjdXN0b20yPlBNQzM5MzA2
NDM8L2N1c3RvbTI+PHRpdGxlcz48dGl0bGU+QnJvbmNob2FsdmVvbGFyIHBIIGFuZCBpbmZsYW1t
YXRvcnkgYmlvbWFya2VycyBpbiBuZXdseSBkaWFnbm9zZWQgSVBGIGFuZCBHRVJEIHBhdGllbnRz
OiBhIGNhc2UtY29udHJvbCBzdHVkeTwvdGl0bGU+PHNlY29uZGFyeS10aXRsZT5NZWQgU2NpIE1v
bml0PC9zZWNvbmRhcnktdGl0bGU+PC90aXRsZXM+PHBhZ2VzPjI1NS02MTwvcGFnZXM+PGNvbnRy
aWJ1dG9ycz48YXV0aG9ycz48YXV0aG9yPkxvem8gVnVrb3ZhYywgRS48L2F1dGhvcj48YXV0aG9y
Pkxvem8sIE0uPC9hdXRob3I+PGF1dGhvcj5NaXNlLCBLLjwvYXV0aG9yPjxhdXRob3I+R3VkZWxq
LCBJLjwvYXV0aG9yPjxhdXRob3I+UHVsaml6LCDFvTwvYXV0aG9yPjxhdXRob3I+SnVyY2V2LVNh
dmljZXZpYywgQS48L2F1dGhvcj48YXV0aG9yPkJyYWRhcmljLCBBLjwvYXV0aG9yPjxhdXRob3I+
S29rZXphLCBKLjwvYXV0aG9yPjxhdXRob3I+TWlzZSwgSi48L2F1dGhvcj48L2F1dGhvcnM+PC9j
b250cmlidXRvcnM+PGxhbmd1YWdlPmVuZzwvbGFuZ3VhZ2U+PGFkZGVkLWRhdGUgZm9ybWF0PSJ1
dGMiPjE0NjMxNzcyMTA8L2FkZGVkLWRhdGU+PHJlZi10eXBlIG5hbWU9IkpvdXJuYWwgQXJ0aWNs
ZSI+MTc8L3JlZi10eXBlPjxkYXRlcz48eWVhcj4yMDE0PC95ZWFyPjwvZGF0ZXM+PHJlYy1udW1i
ZXI+MjI0PC9yZWMtbnVtYmVyPjxsYXN0LXVwZGF0ZWQtZGF0ZSBmb3JtYXQ9InV0YyI+MTQ2MzE3
NzIxMDwvbGFzdC11cGRhdGVkLWRhdGU+PGFjY2Vzc2lvbi1udW0+MjQ1MzUwNjY8L2FjY2Vzc2lv
bi1udW0+PGVsZWN0cm9uaWMtcmVzb3VyY2UtbnVtPjEwLjEyNjU5L01TTS44ODk4MDA8L2VsZWN0
cm9uaWMtcmVzb3VyY2UtbnVtPjx2b2x1bWU+MjA8L3ZvbHVtZT48L3JlY29yZD48L0NpdGU+PC9F
bmROb3RlPn==
</w:fldData>
        </w:fldChar>
      </w:r>
      <w:r w:rsidR="00773108" w:rsidRPr="00B6576B">
        <w:rPr>
          <w:rFonts w:ascii="Book Antiqua" w:hAnsi="Book Antiqua" w:cs="Times New Roman"/>
        </w:rPr>
        <w:instrText xml:space="preserve"> ADDIN EN.CITE </w:instrText>
      </w:r>
      <w:r w:rsidR="00773108" w:rsidRPr="00B6576B">
        <w:rPr>
          <w:rFonts w:ascii="Book Antiqua" w:hAnsi="Book Antiqua" w:cs="Times New Roman"/>
        </w:rPr>
        <w:fldChar w:fldCharType="begin">
          <w:fldData xml:space="preserve">PEVuZE5vdGU+PENpdGU+PEF1dGhvcj5TYXZhcmlubzwvQXV0aG9yPjxZZWFyPjIwMTM8L1llYXI+
PElEVGV4dD5HYXN0cm8tb2Vzb3BoYWdlYWwgcmVmbHV4IGFuZCBnYXN0cmljIGFzcGlyYXRpb24g
aW4gaWRpb3BhdGhpYyBwdWxtb25hcnkgZmlicm9zaXMgcGF0aWVudHM8L0lEVGV4dD48RGlzcGxh
eVRleHQ+PHN0eWxlIGZhY2U9InN1cGVyc2NyaXB0Ij41MywxMDQtMTA5PC9zdHlsZT48L0Rpc3Bs
YXlUZXh0PjxyZWNvcmQ+PGRhdGVzPjxwdWItZGF0ZXM+PGRhdGU+Tm92PC9kYXRlPjwvcHViLWRh
dGVzPjx5ZWFyPjIwMTM8L3llYXI+PC9kYXRlcz48a2V5d29yZHM+PGtleXdvcmQ+QWR1bHQ8L2tl
eXdvcmQ+PGtleXdvcmQ+QWdlZDwva2V5d29yZD48a2V5d29yZD5BZ2VkLCA4MCBhbmQgb3Zlcjwv
a2V5d29yZD48a2V5d29yZD5CaWxlIEFjaWRzIGFuZCBTYWx0czwva2V5d29yZD48a2V5d29yZD5C
cm9uY2hvYWx2ZW9sYXIgTGF2YWdlIEZsdWlkPC9rZXl3b3JkPjxrZXl3b3JkPkNhc2UtQ29udHJv
bCBTdHVkaWVzPC9rZXl3b3JkPjxrZXl3b3JkPkVsZWN0cmljIEltcGVkYW5jZTwva2V5d29yZD48
a2V5d29yZD5Fc29waGFndXM8L2tleXdvcmQ+PGtleXdvcmQ+RmVtYWxlPC9rZXl3b3JkPjxrZXl3
b3JkPkdhc3Ryb2Vzb3BoYWdlYWwgUmVmbHV4PC9rZXl3b3JkPjxrZXl3b3JkPkh1bWFuczwva2V5
d29yZD48a2V5d29yZD5IeWRyb2dlbi1Jb24gQ29uY2VudHJhdGlvbjwva2V5d29yZD48a2V5d29y
ZD5JZGlvcGF0aGljIFB1bG1vbmFyeSBGaWJyb3Npczwva2V5d29yZD48a2V5d29yZD5NYWxlPC9r
ZXl3b3JkPjxrZXl3b3JkPk1hbm9tZXRyeTwva2V5d29yZD48a2V5d29yZD5NaWRkbGUgQWdlZDwv
a2V5d29yZD48a2V5d29yZD5QZXBzaW4gQTwva2V5d29yZD48a2V5d29yZD5QcmV2YWxlbmNlPC9r
ZXl3b3JkPjxrZXl3b3JkPlJlc3BpcmF0b3J5IEFzcGlyYXRpb24gb2YgR2FzdHJpYyBDb250ZW50
czwva2V5d29yZD48a2V5d29yZD5TYWxpdmE8L2tleXdvcmQ+PGtleXdvcmQ+U3RvbWFjaDwva2V5
d29yZD48a2V5d29yZD5Ub21vZ3JhcGh5LCBYLVJheSBDb21wdXRlZDwva2V5d29yZD48L2tleXdv
cmRzPjx1cmxzPjxyZWxhdGVkLXVybHM+PHVybD5odHRwOi8vd3d3Lm5jYmkubmxtLm5paC5nb3Yv
cHVibWVkLzIzNDcxMzQ3PC91cmw+PC9yZWxhdGVkLXVybHM+PC91cmxzPjxpc2JuPjEzOTktMzAw
MzwvaXNibj48dGl0bGVzPjx0aXRsZT5HYXN0cm8tb2Vzb3BoYWdlYWwgcmVmbHV4IGFuZCBnYXN0
cmljIGFzcGlyYXRpb24gaW4gaWRpb3BhdGhpYyBwdWxtb25hcnkgZmlicm9zaXMgcGF0aWVudHM8
L3RpdGxlPjxzZWNvbmRhcnktdGl0bGU+RXVyIFJlc3BpciBKPC9zZWNvbmRhcnktdGl0bGU+PC90
aXRsZXM+PHBhZ2VzPjEzMjItMzE8L3BhZ2VzPjxudW1iZXI+NTwvbnVtYmVyPjxjb250cmlidXRv
cnM+PGF1dGhvcnM+PGF1dGhvcj5TYXZhcmlubywgRS48L2F1dGhvcj48YXV0aG9yPkNhcmJvbmUs
IFIuPC9hdXRob3I+PGF1dGhvcj5NYXJhYm90dG8sIEUuPC9hdXRob3I+PGF1dGhvcj5GdXJuYXJp
LCBNLjwvYXV0aG9yPjxhdXRob3I+U2NvbmZpZW56YSwgTC48L2F1dGhvcj48YXV0aG9yPkdoaW8s
IE0uPC9hdXRob3I+PGF1dGhvcj5aZW50aWxpbiwgUC48L2F1dGhvcj48YXV0aG9yPlNhdmFyaW5v
LCBWLjwvYXV0aG9yPjwvYXV0aG9ycz48L2NvbnRyaWJ1dG9ycz48bGFuZ3VhZ2U+ZW5nPC9sYW5n
dWFnZT48YWRkZWQtZGF0ZSBmb3JtYXQ9InV0YyI+MTQ2Mjg5NTI1MzwvYWRkZWQtZGF0ZT48cmVm
LXR5cGUgbmFtZT0iSm91cm5hbCBBcnRpY2xlIj4xNzwvcmVmLXR5cGU+PHJlYy1udW1iZXI+MTU1
PC9yZWMtbnVtYmVyPjxsYXN0LXVwZGF0ZWQtZGF0ZSBmb3JtYXQ9InV0YyI+MTQ2Mjg5NTI1Mzwv
bGFzdC11cGRhdGVkLWRhdGU+PGFjY2Vzc2lvbi1udW0+MjM0NzEzNDc8L2FjY2Vzc2lvbi1udW0+
PGVsZWN0cm9uaWMtcmVzb3VyY2UtbnVtPjEwLjExODMvMDkwMzE5MzYuMDAxMDEyMTI8L2VsZWN0
cm9uaWMtcmVzb3VyY2UtbnVtPjx2b2x1bWU+NDI8L3ZvbHVtZT48L3JlY29yZD48L0NpdGU+PENp
dGU+PEF1dGhvcj5MZWU8L0F1dGhvcj48WWVhcj4yMDEzPC9ZZWFyPjxJRFRleHQ+QW50aS1hY2lk
IHRyZWF0bWVudCBhbmQgZGlzZWFzZSBwcm9ncmVzc2lvbiBpbiBpZGlvcGF0aGljIHB1bG1vbmFy
eSBmaWJyb3NpczogYW4gYW5hbHlzaXMgb2YgZGF0YSBmcm9tIHRocmVlIHJhbmRvbWlzZWQgY29u
dHJvbGxlZCB0cmlhbHM8L0lEVGV4dD48cmVjb3JkPjxkYXRlcz48cHViLWRhdGVzPjxkYXRlPkp1
bDwvZGF0ZT48L3B1Yi1kYXRlcz48eWVhcj4yMDEzPC95ZWFyPjwvZGF0ZXM+PGtleXdvcmRzPjxr
ZXl3b3JkPkFnZWQ8L2tleXdvcmQ+PGtleXdvcmQ+RGlzZWFzZSBQcm9ncmVzc2lvbjwva2V5d29y
ZD48a2V5d29yZD5GZW1hbGU8L2tleXdvcmQ+PGtleXdvcmQ+R2FzdHJvZXNvcGhhZ2VhbCBSZWZs
dXg8L2tleXdvcmQ+PGtleXdvcmQ+SGlzdGFtaW5lIEgyIEFudGFnb25pc3RzPC9rZXl3b3JkPjxr
ZXl3b3JkPkh1bWFuczwva2V5d29yZD48a2V5d29yZD5JZGlvcGF0aGljIFB1bG1vbmFyeSBGaWJy
b3Npczwva2V5d29yZD48a2V5d29yZD5NYWxlPC9rZXl3b3JkPjxrZXl3b3JkPk1pZGRsZSBBZ2Vk
PC9rZXl3b3JkPjxrZXl3b3JkPlByb3NwZWN0aXZlIFN0dWRpZXM8L2tleXdvcmQ+PGtleXdvcmQ+
UHJvdG9uIFB1bXAgSW5oaWJpdG9yczwva2V5d29yZD48a2V5d29yZD5UcmVhdG1lbnQgT3V0Y29t
ZTwva2V5d29yZD48a2V5d29yZD5WaXRhbCBDYXBhY2l0eTwva2V5d29yZD48L2tleXdvcmRzPjx1
cmxzPjxyZWxhdGVkLXVybHM+PHVybD5odHRwOi8vd3d3Lm5jYmkubmxtLm5paC5nb3YvcHVibWVk
LzI0NDI5MjAxPC91cmw+PC9yZWxhdGVkLXVybHM+PC91cmxzPjxpc2JuPjIyMTMtMjYxOTwvaXNi
bj48Y3VzdG9tMj5QTUM0MDU5NjA5PC9jdXN0b20yPjx0aXRsZXM+PHRpdGxlPkFudGktYWNpZCB0
cmVhdG1lbnQgYW5kIGRpc2Vhc2UgcHJvZ3Jlc3Npb24gaW4gaWRpb3BhdGhpYyBwdWxtb25hcnkg
Zmlicm9zaXM6IGFuIGFuYWx5c2lzIG9mIGRhdGEgZnJvbSB0aHJlZSByYW5kb21pc2VkIGNvbnRy
b2xsZWQgdHJpYWxzPC90aXRsZT48c2Vjb25kYXJ5LXRpdGxlPkxhbmNldCBSZXNwaXIgTWVkPC9z
ZWNvbmRhcnktdGl0bGU+PC90aXRsZXM+PHBhZ2VzPjM2OS03NjwvcGFnZXM+PG51bWJlcj41PC9u
dW1iZXI+PGNvbnRyaWJ1dG9ycz48YXV0aG9ycz48YXV0aG9yPkxlZSwgSi4gUy48L2F1dGhvcj48
YXV0aG9yPkNvbGxhcmQsIEguIFIuPC9hdXRob3I+PGF1dGhvcj5BbnN0cm9tLCBLLiBKLjwvYXV0
aG9yPjxhdXRob3I+TWFydGluZXosIEYuIEouPC9hdXRob3I+PGF1dGhvcj5Ob3RoLCBJLjwvYXV0
aG9yPjxhdXRob3I+Um9iZXJ0cywgUi4gUy48L2F1dGhvcj48YXV0aG9yPllvdywgRS48L2F1dGhv
cj48YXV0aG9yPlJhZ2h1LCBHLjwvYXV0aG9yPjxhdXRob3I+SVBGbmV0IEludmVzdGlnYXRvcnM8
L2F1dGhvcj48L2F1dGhvcnM+PC9jb250cmlidXRvcnM+PGxhbmd1YWdlPmVuZzwvbGFuZ3VhZ2U+
PGFkZGVkLWRhdGUgZm9ybWF0PSJ1dGMiPjE0NjI4OTUxNTY8L2FkZGVkLWRhdGU+PHJlZi10eXBl
IG5hbWU9IkpvdXJuYWwgQXJ0aWNsZSI+MTc8L3JlZi10eXBlPjxyZWMtbnVtYmVyPjE1NDwvcmVj
LW51bWJlcj48bGFzdC11cGRhdGVkLWRhdGUgZm9ybWF0PSJ1dGMiPjE0NjI4OTUxNTY8L2xhc3Qt
dXBkYXRlZC1kYXRlPjxhY2Nlc3Npb24tbnVtPjI0NDI5MjAxPC9hY2Nlc3Npb24tbnVtPjxlbGVj
dHJvbmljLXJlc291cmNlLW51bT4xMC4xMDE2L1MyMjEzLTI2MDAoMTMpNzAxMDUtWDwvZWxlY3Ry
b25pYy1yZXNvdXJjZS1udW0+PHZvbHVtZT4xPC92b2x1bWU+PC9yZWNvcmQ+PC9DaXRlPjxDaXRl
PjxBdXRob3I+TGVlPC9BdXRob3I+PFllYXI+MjAxMzwvWWVhcj48SURUZXh0PkFudGktYWNpZCB0
cmVhdG1lbnQgYW5kIGRpc2Vhc2UgcHJvZ3Jlc3Npb24gaW4gaWRpb3BhdGhpYyBwdWxtb25hcnkg
Zmlicm9zaXM6IGFuIGFuYWx5c2lzIG9mIGRhdGEgZnJvbSB0aHJlZSByYW5kb21pc2VkIGNvbnRy
b2xsZWQgdHJpYWxzPC9JRFRleHQ+PHJlY29yZD48ZGF0ZXM+PHB1Yi1kYXRlcz48ZGF0ZT5KdWw8
L2RhdGU+PC9wdWItZGF0ZXM+PHllYXI+MjAxMzwveWVhcj48L2RhdGVzPjxrZXl3b3Jkcz48a2V5
d29yZD5BZ2VkPC9rZXl3b3JkPjxrZXl3b3JkPkRpc2Vhc2UgUHJvZ3Jlc3Npb248L2tleXdvcmQ+
PGtleXdvcmQ+RmVtYWxlPC9rZXl3b3JkPjxrZXl3b3JkPkdhc3Ryb2Vzb3BoYWdlYWwgUmVmbHV4
PC9rZXl3b3JkPjxrZXl3b3JkPkhpc3RhbWluZSBIMiBBbnRhZ29uaXN0czwva2V5d29yZD48a2V5
d29yZD5IdW1hbnM8L2tleXdvcmQ+PGtleXdvcmQ+SWRpb3BhdGhpYyBQdWxtb25hcnkgRmlicm9z
aXM8L2tleXdvcmQ+PGtleXdvcmQ+TWFsZTwva2V5d29yZD48a2V5d29yZD5NaWRkbGUgQWdlZDwv
a2V5d29yZD48a2V5d29yZD5Qcm9zcGVjdGl2ZSBTdHVkaWVzPC9rZXl3b3JkPjxrZXl3b3JkPlBy
b3RvbiBQdW1wIEluaGliaXRvcnM8L2tleXdvcmQ+PGtleXdvcmQ+VHJlYXRtZW50IE91dGNvbWU8
L2tleXdvcmQ+PGtleXdvcmQ+Vml0YWwgQ2FwYWNpdHk8L2tleXdvcmQ+PC9rZXl3b3Jkcz48dXJs
cz48cmVsYXRlZC11cmxzPjx1cmw+aHR0cDovL3d3dy5uY2JpLm5sbS5uaWguZ292L3B1Ym1lZC8y
NDQyOTIwMTwvdXJsPjwvcmVsYXRlZC11cmxzPjwvdXJscz48aXNibj4yMjEzLTI2MTk8L2lzYm4+
PGN1c3RvbTI+UE1DNDA1OTYwOTwvY3VzdG9tMj48dGl0bGVzPjx0aXRsZT5BbnRpLWFjaWQgdHJl
YXRtZW50IGFuZCBkaXNlYXNlIHByb2dyZXNzaW9uIGluIGlkaW9wYXRoaWMgcHVsbW9uYXJ5IGZp
YnJvc2lzOiBhbiBhbmFseXNpcyBvZiBkYXRhIGZyb20gdGhyZWUgcmFuZG9taXNlZCBjb250cm9s
bGVkIHRyaWFsczwvdGl0bGU+PHNlY29uZGFyeS10aXRsZT5MYW5jZXQgUmVzcGlyIE1lZDwvc2Vj
b25kYXJ5LXRpdGxlPjwvdGl0bGVzPjxwYWdlcz4zNjktNzY8L3BhZ2VzPjxudW1iZXI+NTwvbnVt
YmVyPjxjb250cmlidXRvcnM+PGF1dGhvcnM+PGF1dGhvcj5MZWUsIEouIFMuPC9hdXRob3I+PGF1
dGhvcj5Db2xsYXJkLCBILiBSLjwvYXV0aG9yPjxhdXRob3I+QW5zdHJvbSwgSy4gSi48L2F1dGhv
cj48YXV0aG9yPk1hcnRpbmV6LCBGLiBKLjwvYXV0aG9yPjxhdXRob3I+Tm90aCwgSS48L2F1dGhv
cj48YXV0aG9yPlJvYmVydHMsIFIuIFMuPC9hdXRob3I+PGF1dGhvcj5Zb3csIEUuPC9hdXRob3I+
PGF1dGhvcj5SYWdodSwgRy48L2F1dGhvcj48YXV0aG9yPklQRm5ldCBJbnZlc3RpZ2F0b3JzPC9h
dXRob3I+PC9hdXRob3JzPjwvY29udHJpYnV0b3JzPjxsYW5ndWFnZT5lbmc8L2xhbmd1YWdlPjxh
ZGRlZC1kYXRlIGZvcm1hdD0idXRjIj4xNDYyODk1MTU2PC9hZGRlZC1kYXRlPjxyZWYtdHlwZSBu
YW1lPSJKb3VybmFsIEFydGljbGUiPjE3PC9yZWYtdHlwZT48cmVjLW51bWJlcj4xNTQ8L3JlYy1u
dW1iZXI+PGxhc3QtdXBkYXRlZC1kYXRlIGZvcm1hdD0idXRjIj4xNDYyODk1MTU2PC9sYXN0LXVw
ZGF0ZWQtZGF0ZT48YWNjZXNzaW9uLW51bT4yNDQyOTIwMTwvYWNjZXNzaW9uLW51bT48ZWxlY3Ry
b25pYy1yZXNvdXJjZS1udW0+MTAuMTAxNi9TMjIxMy0yNjAwKDEzKTcwMTA1LVg8L2VsZWN0cm9u
aWMtcmVzb3VyY2UtbnVtPjx2b2x1bWU+MTwvdm9sdW1lPjwvcmVjb3JkPjwvQ2l0ZT48Q2l0ZT48
QXV0aG9yPlJhZ2h1PC9BdXRob3I+PFllYXI+MjAxMjwvWWVhcj48SURUZXh0PlNpbGVudCBnYXN0
cm8tb2Vzb3BoYWdlYWwgcmVmbHV4IGFuZCBtaWNyb2FzcGlyYXRpb24gaW4gSVBGOiBtb3VudGlu
ZyBldmlkZW5jZSBmb3IgYW50aS1yZWZsdXggdGhlcmFweT88L0lEVGV4dD48cmVjb3JkPjxkYXRl
cz48cHViLWRhdGVzPjxkYXRlPkZlYjwvZGF0ZT48L3B1Yi1kYXRlcz48eWVhcj4yMDEyPC95ZWFy
PjwvZGF0ZXM+PGtleXdvcmRzPjxrZXl3b3JkPkJyb25jaG9hbHZlb2xhciBMYXZhZ2UgRmx1aWQ8
L2tleXdvcmQ+PGtleXdvcmQ+RmVtYWxlPC9rZXl3b3JkPjxrZXl3b3JkPkhlcm5pYSwgSGlhdGFs
PC9rZXl3b3JkPjxrZXl3b3JkPkh1bWFuczwva2V5d29yZD48a2V5d29yZD5JZGlvcGF0aGljIFB1
bG1vbmFyeSBGaWJyb3Npczwva2V5d29yZD48a2V5d29yZD5NYWxlPC9rZXl3b3JkPjxrZXl3b3Jk
PlBlcHNpbiBBPC9rZXl3b3JkPjxrZXl3b3JkPlJlc3BpcmF0b3J5IEFzcGlyYXRpb248L2tleXdv
cmQ+PGtleXdvcmQ+VG9tb2dyYXBoeSwgWC1SYXkgQ29tcHV0ZWQ8L2tleXdvcmQ+PC9rZXl3b3Jk
cz48dXJscz48cmVsYXRlZC11cmxzPjx1cmw+aHR0cDovL3d3dy5uY2JpLm5sbS5uaWguZ292L3B1
Ym1lZC8yMjI5ODYxMjwvdXJsPjwvcmVsYXRlZC11cmxzPjwvdXJscz48aXNibj4xMzk5LTMwMDM8
L2lzYm4+PHRpdGxlcz48dGl0bGU+U2lsZW50IGdhc3Ryby1vZXNvcGhhZ2VhbCByZWZsdXggYW5k
IG1pY3JvYXNwaXJhdGlvbiBpbiBJUEY6IG1vdW50aW5nIGV2aWRlbmNlIGZvciBhbnRpLXJlZmx1
eCB0aGVyYXB5PzwvdGl0bGU+PHNlY29uZGFyeS10aXRsZT5FdXIgUmVzcGlyIEo8L3NlY29uZGFy
eS10aXRsZT48L3RpdGxlcz48cGFnZXM+MjQyLTU8L3BhZ2VzPjxudW1iZXI+MjwvbnVtYmVyPjxj
b250cmlidXRvcnM+PGF1dGhvcnM+PGF1dGhvcj5SYWdodSwgRy48L2F1dGhvcj48YXV0aG9yPk1l
eWVyLCBLLiBDLjwvYXV0aG9yPjwvYXV0aG9ycz48L2NvbnRyaWJ1dG9ycz48bGFuZ3VhZ2U+ZW5n
PC9sYW5ndWFnZT48YWRkZWQtZGF0ZSBmb3JtYXQ9InV0YyI+MTQ2MzE3NzEwNTwvYWRkZWQtZGF0
ZT48cmVmLXR5cGUgbmFtZT0iSm91cm5hbCBBcnRpY2xlIj4xNzwvcmVmLXR5cGU+PHJlYy1udW1i
ZXI+MjIwPC9yZWMtbnVtYmVyPjxsYXN0LXVwZGF0ZWQtZGF0ZSBmb3JtYXQ9InV0YyI+MTQ2MzE3
NzEwNTwvbGFzdC11cGRhdGVkLWRhdGU+PGFjY2Vzc2lvbi1udW0+MjIyOTg2MTI8L2FjY2Vzc2lv
bi1udW0+PGVsZWN0cm9uaWMtcmVzb3VyY2UtbnVtPjEwLjExODMvMDkwMzE5MzYuMDAyMTEzMTE8
L2VsZWN0cm9uaWMtcmVzb3VyY2UtbnVtPjx2b2x1bWU+Mzk8L3ZvbHVtZT48L3JlY29yZD48L0Np
dGU+PENpdGU+PEF1dGhvcj5MZWU8L0F1dGhvcj48WWVhcj4yMDExPC9ZZWFyPjxJRFRleHQ+R2Fz
dHJvZXNvcGhhZ2VhbCByZWZsdXggdGhlcmFweSBpcyBhc3NvY2lhdGVkIHdpdGggbG9uZ2VyIHN1
cnZpdmFsIGluIHBhdGllbnRzIHdpdGggaWRpb3BhdGhpYyBwdWxtb25hcnkgZmlicm9zaXM8L0lE
VGV4dD48cmVjb3JkPjxkYXRlcz48cHViLWRhdGVzPjxkYXRlPkRlYzwvZGF0ZT48L3B1Yi1kYXRl
cz48eWVhcj4yMDExPC95ZWFyPjwvZGF0ZXM+PGtleXdvcmRzPjxrZXl3b3JkPkFnZWQ8L2tleXdv
cmQ+PGtleXdvcmQ+Q2FzZS1Db250cm9sIFN0dWRpZXM8L2tleXdvcmQ+PGtleXdvcmQ+Q29tb3Ji
aWRpdHk8L2tleXdvcmQ+PGtleXdvcmQ+RmVtYWxlPC9rZXl3b3JkPjxrZXl3b3JkPkZ1bmRvcGxp
Y2F0aW9uPC9rZXl3b3JkPjxrZXl3b3JkPkdhc3Ryb2Vzb3BoYWdlYWwgUmVmbHV4PC9rZXl3b3Jk
PjxrZXl3b3JkPkhpc3RhbWluZSBIMiBBbnRhZ29uaXN0czwva2V5d29yZD48a2V5d29yZD5IdW1h
bnM8L2tleXdvcmQ+PGtleXdvcmQ+SWRpb3BhdGhpYyBQdWxtb25hcnkgRmlicm9zaXM8L2tleXdv
cmQ+PGtleXdvcmQ+TWFsZTwva2V5d29yZD48a2V5d29yZD5Qcm9wb3J0aW9uYWwgSGF6YXJkcyBN
b2RlbHM8L2tleXdvcmQ+PGtleXdvcmQ+UHJvdG9uIFB1bXAgSW5oaWJpdG9yczwva2V5d29yZD48
a2V5d29yZD5SZXRyb3NwZWN0aXZlIFN0dWRpZXM8L2tleXdvcmQ+PGtleXdvcmQ+U3Vydml2YWwg
QW5hbHlzaXM8L2tleXdvcmQ+PC9rZXl3b3Jkcz48dXJscz48cmVsYXRlZC11cmxzPjx1cmw+aHR0
cDovL3d3dy5uY2JpLm5sbS5uaWguZ292L3B1Ym1lZC8yMTcwMDkwOTwvdXJsPjwvcmVsYXRlZC11
cmxzPjwvdXJscz48aXNibj4xNTM1LTQ5NzA8L2lzYm4+PGN1c3RvbTI+UE1DMzI2MjAzMDwvY3Vz
dG9tMj48dGl0bGVzPjx0aXRsZT5HYXN0cm9lc29waGFnZWFsIHJlZmx1eCB0aGVyYXB5IGlzIGFz
c29jaWF0ZWQgd2l0aCBsb25nZXIgc3Vydml2YWwgaW4gcGF0aWVudHMgd2l0aCBpZGlvcGF0aGlj
IHB1bG1vbmFyeSBmaWJyb3NpczwvdGl0bGU+PHNlY29uZGFyeS10aXRsZT5BbSBKIFJlc3BpciBD
cml0IENhcmUgTWVkPC9zZWNvbmRhcnktdGl0bGU+PC90aXRsZXM+PHBhZ2VzPjEzOTAtNDwvcGFn
ZXM+PG51bWJlcj4xMjwvbnVtYmVyPjxjb250cmlidXRvcnM+PGF1dGhvcnM+PGF1dGhvcj5MZWUs
IEouIFMuPC9hdXRob3I+PGF1dGhvcj5SeXUsIEouIEguPC9hdXRob3I+PGF1dGhvcj5FbGlja2Vy
LCBCLiBNLjwvYXV0aG9yPjxhdXRob3I+THlkZWxsLCBDLiBQLjwvYXV0aG9yPjxhdXRob3I+Sm9u
ZXMsIEsuIEQuPC9hdXRob3I+PGF1dGhvcj5Xb2x0ZXJzLCBQLiBKLjwvYXV0aG9yPjxhdXRob3I+
S2luZywgVC4gRS48L2F1dGhvcj48YXV0aG9yPkNvbGxhcmQsIEguIFIuPC9hdXRob3I+PC9hdXRo
b3JzPjwvY29udHJpYnV0b3JzPjxsYW5ndWFnZT5lbmc8L2xhbmd1YWdlPjxhZGRlZC1kYXRlIGZv
cm1hdD0idXRjIj4xNDYzMTc3MTMzPC9hZGRlZC1kYXRlPjxyZWYtdHlwZSBuYW1lPSJKb3VybmFs
IEFydGljbGUiPjE3PC9yZWYtdHlwZT48cmVjLW51bWJlcj4yMjE8L3JlYy1udW1iZXI+PGxhc3Qt
dXBkYXRlZC1kYXRlIGZvcm1hdD0idXRjIj4xNDYzMTc3MTMzPC9sYXN0LXVwZGF0ZWQtZGF0ZT48
YWNjZXNzaW9uLW51bT4yMTcwMDkwOTwvYWNjZXNzaW9uLW51bT48ZWxlY3Ryb25pYy1yZXNvdXJj
ZS1udW0+MTAuMTE2NC9yY2NtLjIwMTEwMS0wMTM4T0M8L2VsZWN0cm9uaWMtcmVzb3VyY2UtbnVt
Pjx2b2x1bWU+MTg0PC92b2x1bWU+PC9yZWNvcmQ+PC9DaXRlPjxDaXRlPjxBdXRob3I+QWxsYWl4
PC9BdXRob3I+PFllYXI+MjAxNDwvWWVhcj48SURUZXh0PklkaW9wYXRoaWMgcHVsbW9uYXJ5IGZp
YnJvc2lzIGFuZCBnYXN0cm9lc29waGFnZWFsIHJlZmx1eC4gSW1wbGljYXRpb25zIGZvciB0cmVh
dG1lbnQ8L0lEVGV4dD48cmVjb3JkPjxkYXRlcz48cHViLWRhdGVzPjxkYXRlPkphbjwvZGF0ZT48
L3B1Yi1kYXRlcz48eWVhcj4yMDE0PC95ZWFyPjwvZGF0ZXM+PGtleXdvcmRzPjxrZXl3b3JkPkFk
dWx0PC9rZXl3b3JkPjxrZXl3b3JkPkFnZWQ8L2tleXdvcmQ+PGtleXdvcmQ+RXNvcGhhZ2VhbCBT
cGhpbmN0ZXIsIExvd2VyPC9rZXl3b3JkPjxrZXl3b3JkPkVzb3BoYWdlYWwgU3BoaW5jdGVyLCBV
cHBlcjwva2V5d29yZD48a2V5d29yZD5Fc29waGFnZWFsIHBIIE1vbml0b3Jpbmc8L2tleXdvcmQ+
PGtleXdvcmQ+RXNvcGhhZ2l0aXM8L2tleXdvcmQ+PGtleXdvcmQ+RmVtYWxlPC9rZXl3b3JkPjxr
ZXl3b3JkPkdhc3Ryb2Vzb3BoYWdlYWwgUmVmbHV4PC9rZXl3b3JkPjxrZXl3b3JkPkhlYXJ0YnVy
bjwva2V5d29yZD48a2V5d29yZD5IZXJuaWEsIEhpYXRhbDwva2V5d29yZD48a2V5d29yZD5IdW1h
bnM8L2tleXdvcmQ+PGtleXdvcmQ+SWRpb3BhdGhpYyBQdWxtb25hcnkgRmlicm9zaXM8L2tleXdv
cmQ+PGtleXdvcmQ+TWFsZTwva2V5d29yZD48a2V5d29yZD5NYW5vbWV0cnk8L2tleXdvcmQ+PGtl
eXdvcmQ+TWlkZGxlIEFnZWQ8L2tleXdvcmQ+PGtleXdvcmQ+UGVyaXN0YWxzaXM8L2tleXdvcmQ+
PGtleXdvcmQ+UmV0cm9zcGVjdGl2ZSBTdHVkaWVzPC9rZXl3b3JkPjwva2V5d29yZHM+PHVybHM+
PHJlbGF0ZWQtdXJscz48dXJsPmh0dHA6Ly93d3cubmNiaS5ubG0ubmloLmdvdi9wdWJtZWQvMjQw
MDI3Njg8L3VybD48L3JlbGF0ZWQtdXJscz48L3VybHM+PGlzYm4+MTg3My00NjI2PC9pc2JuPjx0
aXRsZXM+PHRpdGxlPklkaW9wYXRoaWMgcHVsbW9uYXJ5IGZpYnJvc2lzIGFuZCBnYXN0cm9lc29w
aGFnZWFsIHJlZmx1eC4gSW1wbGljYXRpb25zIGZvciB0cmVhdG1lbnQ8L3RpdGxlPjxzZWNvbmRh
cnktdGl0bGU+SiBHYXN0cm9pbnRlc3QgU3VyZzwvc2Vjb25kYXJ5LXRpdGxlPjwvdGl0bGVzPjxw
YWdlcz4xMDAtNDsgZGlzY3Vzc2lvbiAxMDQtNTwvcGFnZXM+PG51bWJlcj4xPC9udW1iZXI+PGNv
bnRyaWJ1dG9ycz48YXV0aG9ycz48YXV0aG9yPkFsbGFpeCwgTS4gRS48L2F1dGhvcj48YXV0aG9y
PkZpc2ljaGVsbGEsIFAuIE0uPC9hdXRob3I+PGF1dGhvcj5Ob3RoLCBJLjwvYXV0aG9yPjxhdXRo
b3I+SGVyYmVsbGEsIEYuIEEuPC9hdXRob3I+PGF1dGhvcj5Cb3JyYWV6IFNlZ3VyYSwgQi48L2F1
dGhvcj48YXV0aG9yPlBhdHRpLCBNLiBHLjwvYXV0aG9yPjwvYXV0aG9ycz48L2NvbnRyaWJ1dG9y
cz48bGFuZ3VhZ2U+ZW5nPC9sYW5ndWFnZT48YWRkZWQtZGF0ZSBmb3JtYXQ9InV0YyI+MTQ2MzE3
NzE1OTwvYWRkZWQtZGF0ZT48cmVmLXR5cGUgbmFtZT0iSm91cm5hbCBBcnRpY2xlIj4xNzwvcmVm
LXR5cGU+PHJlYy1udW1iZXI+MjIyPC9yZWMtbnVtYmVyPjxsYXN0LXVwZGF0ZWQtZGF0ZSBmb3Jt
YXQ9InV0YyI+MTQ2MzE3NzE1OTwvbGFzdC11cGRhdGVkLWRhdGU+PGFjY2Vzc2lvbi1udW0+MjQw
MDI3Njg8L2FjY2Vzc2lvbi1udW0+PGVsZWN0cm9uaWMtcmVzb3VyY2UtbnVtPjEwLjEwMDcvczEx
NjA1LTAxMy0yMzMzLXo8L2VsZWN0cm9uaWMtcmVzb3VyY2UtbnVtPjx2b2x1bWU+MTg8L3ZvbHVt
ZT48L3JlY29yZD48L0NpdGU+PENpdGU+PEF1dGhvcj5Ib3BwbzwvQXV0aG9yPjxZZWFyPjIwMTQ8
L1llYXI+PElEVGV4dD5HYXN0cm9lc29waGFnZWFsIHJlZmx1eCBkaXNlYXNlIGFuZCBwYXR0ZXJu
cyBvZiByZWZsdXggaW4gcGF0aWVudHMgd2l0aCBpZGlvcGF0aGljIHB1bG1vbmFyeSBmaWJyb3Np
cyB1c2luZyBoeXBvcGhhcnluZ2VhbCBtdWx0aWNoYW5uZWwgaW50cmFsdW1pbmFsIGltcGVkYW5j
ZTwvSURUZXh0PjxyZWNvcmQ+PGRhdGVzPjxwdWItZGF0ZXM+PGRhdGU+QXVnPC9kYXRlPjwvcHVi
LWRhdGVzPjx5ZWFyPjIwMTQ8L3llYXI+PC9kYXRlcz48a2V5d29yZHM+PGtleXdvcmQ+QWR1bHQ8
L2tleXdvcmQ+PGtleXdvcmQ+QWdlZDwva2V5d29yZD48a2V5d29yZD5CYXJyZXR0IEVzb3BoYWd1
czwva2V5d29yZD48a2V5d29yZD5Db3VnaDwva2V5d29yZD48a2V5d29yZD5FbGVjdHJpYyBJbXBl
ZGFuY2U8L2tleXdvcmQ+PGtleXdvcmQ+RXNvcGhhZ2VhbCBNb3RpbGl0eSBEaXNvcmRlcnM8L2tl
eXdvcmQ+PGtleXdvcmQ+RXNvcGhhZ2VhbCBTcGhpbmN0ZXIsIExvd2VyPC9rZXl3b3JkPjxrZXl3
b3JkPkVzb3BoYWdpdGlzLCBQZXB0aWM8L2tleXdvcmQ+PGtleXdvcmQ+RmVtYWxlPC9rZXl3b3Jk
PjxrZXl3b3JkPkZvcmNlZCBFeHBpcmF0b3J5IFZvbHVtZTwva2V5d29yZD48a2V5d29yZD5HYXN0
cm9lc29waGFnZWFsIFJlZmx1eDwva2V5d29yZD48a2V5d29yZD5IZWFydGJ1cm48L2tleXdvcmQ+
PGtleXdvcmQ+SGVybmlhLCBIaWF0YWw8L2tleXdvcmQ+PGtleXdvcmQ+SHVtYW5zPC9rZXl3b3Jk
PjxrZXl3b3JkPkh5cG9waGFyeW54PC9rZXl3b3JkPjxrZXl3b3JkPklkaW9wYXRoaWMgUHVsbW9u
YXJ5IEZpYnJvc2lzPC9rZXl3b3JkPjxrZXl3b3JkPk1hbGU8L2tleXdvcmQ+PGtleXdvcmQ+TWFu
b21ldHJ5PC9rZXl3b3JkPjxrZXl3b3JkPk1pZGRsZSBBZ2VkPC9rZXl3b3JkPjxrZXl3b3JkPlBy
ZXNzdXJlPC9rZXl3b3JkPjxrZXl3b3JkPlB1bG1vbmFyeSBEaWZmdXNpbmcgQ2FwYWNpdHk8L2tl
eXdvcmQ+PGtleXdvcmQ+UmV0cm9zcGVjdGl2ZSBTdHVkaWVzPC9rZXl3b3JkPjxrZXl3b3JkPlZp
dGFsIENhcGFjaXR5PC9rZXl3b3JkPjwva2V5d29yZHM+PHVybHM+PHJlbGF0ZWQtdXJscz48dXJs
Pmh0dHA6Ly93d3cubmNiaS5ubG0ubmloLmdvdi9wdWJtZWQvMjMxMDcwMjM8L3VybD48L3JlbGF0
ZWQtdXJscz48L3VybHM+PGlzYm4+MTQ0Mi0yMDUwPC9pc2JuPjx0aXRsZXM+PHRpdGxlPkdhc3Ry
b2Vzb3BoYWdlYWwgcmVmbHV4IGRpc2Vhc2UgYW5kIHBhdHRlcm5zIG9mIHJlZmx1eCBpbiBwYXRp
ZW50cyB3aXRoIGlkaW9wYXRoaWMgcHVsbW9uYXJ5IGZpYnJvc2lzIHVzaW5nIGh5cG9waGFyeW5n
ZWFsIG11bHRpY2hhbm5lbCBpbnRyYWx1bWluYWwgaW1wZWRhbmNlPC90aXRsZT48c2Vjb25kYXJ5
LXRpdGxlPkRpcyBFc29waGFndXM8L3NlY29uZGFyeS10aXRsZT48L3RpdGxlcz48cGFnZXM+NTMw
LTc8L3BhZ2VzPjxudW1iZXI+NjwvbnVtYmVyPjxjb250cmlidXRvcnM+PGF1dGhvcnM+PGF1dGhv
cj5Ib3BwbywgVC48L2F1dGhvcj48YXV0aG9yPktvbWF0c3UsIFkuPC9hdXRob3I+PGF1dGhvcj5K
b2JlLCBCLiBBLjwvYXV0aG9yPjwvYXV0aG9ycz48L2NvbnRyaWJ1dG9ycz48bGFuZ3VhZ2U+ZW5n
PC9sYW5ndWFnZT48YWRkZWQtZGF0ZSBmb3JtYXQ9InV0YyI+MTQ2MzE3NzE5MzwvYWRkZWQtZGF0
ZT48cmVmLXR5cGUgbmFtZT0iSm91cm5hbCBBcnRpY2xlIj4xNzwvcmVmLXR5cGU+PHJlYy1udW1i
ZXI+MjIzPC9yZWMtbnVtYmVyPjxsYXN0LXVwZGF0ZWQtZGF0ZSBmb3JtYXQ9InV0YyI+MTQ2MzE3
NzE5MzwvbGFzdC11cGRhdGVkLWRhdGU+PGFjY2Vzc2lvbi1udW0+MjMxMDcwMjM8L2FjY2Vzc2lv
bi1udW0+PGVsZWN0cm9uaWMtcmVzb3VyY2UtbnVtPjEwLjExMTEvai4xNDQyLTIwNTAuMjAxMi4w
MTQ0Ni54PC9lbGVjdHJvbmljLXJlc291cmNlLW51bT48dm9sdW1lPjI3PC92b2x1bWU+PC9yZWNv
cmQ+PC9DaXRlPjxDaXRlPjxBdXRob3I+TG96byBWdWtvdmFjPC9BdXRob3I+PFllYXI+MjAxNDwv
WWVhcj48SURUZXh0PkJyb25jaG9hbHZlb2xhciBwSCBhbmQgaW5mbGFtbWF0b3J5IGJpb21hcmtl
cnMgaW4gbmV3bHkgZGlhZ25vc2VkIElQRiBhbmQgR0VSRCBwYXRpZW50czogYSBjYXNlLWNvbnRy
b2wgc3R1ZHk8L0lEVGV4dD48cmVjb3JkPjxrZXl3b3Jkcz48a2V5d29yZD5BZ2VkPC9rZXl3b3Jk
PjxrZXl3b3JkPkFsa2FsaW5lIFBob3NwaGF0YXNlPC9rZXl3b3JkPjxrZXl3b3JkPkJpb21hcmtl
cnM8L2tleXdvcmQ+PGtleXdvcmQ+Qmxvb2QgR2FzIEFuYWx5c2lzPC9rZXl3b3JkPjxrZXl3b3Jk
PkJyb25jaG9hbHZlb2xhciBMYXZhZ2UgRmx1aWQ8L2tleXdvcmQ+PGtleXdvcmQ+QnJvbmNob3Nj
b3B5PC9rZXl3b3JkPjxrZXl3b3JkPkMtUmVhY3RpdmUgUHJvdGVpbjwva2V5d29yZD48a2V5d29y
ZD5DYXNlLUNvbnRyb2wgU3R1ZGllczwva2V5d29yZD48a2V5d29yZD5HYXN0cm9lc29waGFnZWFs
IFJlZmx1eDwva2V5d29yZD48a2V5d29yZD5IdW1hbnM8L2tleXdvcmQ+PGtleXdvcmQ+SHlkcm9n
ZW4tSW9uIENvbmNlbnRyYXRpb248L2tleXdvcmQ+PGtleXdvcmQ+SWRpb3BhdGhpYyBQdWxtb25h
cnkgRmlicm9zaXM8L2tleXdvcmQ+PGtleXdvcmQ+TC1MYWN0YXRlIERlaHlkcm9nZW5hc2U8L2tl
eXdvcmQ+PGtleXdvcmQ+TWlkZGxlIEFnZWQ8L2tleXdvcmQ+PGtleXdvcmQ+VHVtb3IgTmVjcm9z
aXMgRmFjdG9yLWFscGhhPC9rZXl3b3JkPjwva2V5d29yZHM+PHVybHM+PHJlbGF0ZWQtdXJscz48
dXJsPmh0dHA6Ly93d3cubmNiaS5ubG0ubmloLmdvdi9wdWJtZWQvMjQ1MzUwNjY8L3VybD48L3Jl
bGF0ZWQtdXJscz48L3VybHM+PGlzYm4+MTY0My0zNzUwPC9pc2JuPjxjdXN0b20yPlBNQzM5MzA2
NDM8L2N1c3RvbTI+PHRpdGxlcz48dGl0bGU+QnJvbmNob2FsdmVvbGFyIHBIIGFuZCBpbmZsYW1t
YXRvcnkgYmlvbWFya2VycyBpbiBuZXdseSBkaWFnbm9zZWQgSVBGIGFuZCBHRVJEIHBhdGllbnRz
OiBhIGNhc2UtY29udHJvbCBzdHVkeTwvdGl0bGU+PHNlY29uZGFyeS10aXRsZT5NZWQgU2NpIE1v
bml0PC9zZWNvbmRhcnktdGl0bGU+PC90aXRsZXM+PHBhZ2VzPjI1NS02MTwvcGFnZXM+PGNvbnRy
aWJ1dG9ycz48YXV0aG9ycz48YXV0aG9yPkxvem8gVnVrb3ZhYywgRS48L2F1dGhvcj48YXV0aG9y
Pkxvem8sIE0uPC9hdXRob3I+PGF1dGhvcj5NaXNlLCBLLjwvYXV0aG9yPjxhdXRob3I+R3VkZWxq
LCBJLjwvYXV0aG9yPjxhdXRob3I+UHVsaml6LCDFvTwvYXV0aG9yPjxhdXRob3I+SnVyY2V2LVNh
dmljZXZpYywgQS48L2F1dGhvcj48YXV0aG9yPkJyYWRhcmljLCBBLjwvYXV0aG9yPjxhdXRob3I+
S29rZXphLCBKLjwvYXV0aG9yPjxhdXRob3I+TWlzZSwgSi48L2F1dGhvcj48L2F1dGhvcnM+PC9j
b250cmlidXRvcnM+PGxhbmd1YWdlPmVuZzwvbGFuZ3VhZ2U+PGFkZGVkLWRhdGUgZm9ybWF0PSJ1
dGMiPjE0NjMxNzcyMTA8L2FkZGVkLWRhdGU+PHJlZi10eXBlIG5hbWU9IkpvdXJuYWwgQXJ0aWNs
ZSI+MTc8L3JlZi10eXBlPjxkYXRlcz48eWVhcj4yMDE0PC95ZWFyPjwvZGF0ZXM+PHJlYy1udW1i
ZXI+MjI0PC9yZWMtbnVtYmVyPjxsYXN0LXVwZGF0ZWQtZGF0ZSBmb3JtYXQ9InV0YyI+MTQ2MzE3
NzIxMDwvbGFzdC11cGRhdGVkLWRhdGU+PGFjY2Vzc2lvbi1udW0+MjQ1MzUwNjY8L2FjY2Vzc2lv
bi1udW0+PGVsZWN0cm9uaWMtcmVzb3VyY2UtbnVtPjEwLjEyNjU5L01TTS44ODk4MDA8L2VsZWN0
cm9uaWMtcmVzb3VyY2UtbnVtPjx2b2x1bWU+MjA8L3ZvbHVtZT48L3JlY29yZD48L0NpdGU+PC9F
bmROb3RlPn==
</w:fldData>
        </w:fldChar>
      </w:r>
      <w:r w:rsidR="00773108" w:rsidRPr="00B6576B">
        <w:rPr>
          <w:rFonts w:ascii="Book Antiqua" w:hAnsi="Book Antiqua" w:cs="Times New Roman"/>
        </w:rPr>
        <w:instrText xml:space="preserve"> ADDIN EN.CITE.DATA </w:instrText>
      </w:r>
      <w:r w:rsidR="00773108" w:rsidRPr="00B6576B">
        <w:rPr>
          <w:rFonts w:ascii="Book Antiqua" w:hAnsi="Book Antiqua" w:cs="Times New Roman"/>
        </w:rPr>
      </w:r>
      <w:r w:rsidR="00773108" w:rsidRPr="00B6576B">
        <w:rPr>
          <w:rFonts w:ascii="Book Antiqua" w:hAnsi="Book Antiqua" w:cs="Times New Roman"/>
        </w:rPr>
        <w:fldChar w:fldCharType="end"/>
      </w:r>
      <w:r w:rsidR="00B539A7" w:rsidRPr="00B6576B">
        <w:rPr>
          <w:rFonts w:ascii="Book Antiqua" w:hAnsi="Book Antiqua" w:cs="Times New Roman"/>
        </w:rPr>
      </w:r>
      <w:r w:rsidR="00B539A7" w:rsidRPr="00B6576B">
        <w:rPr>
          <w:rFonts w:ascii="Book Antiqua" w:hAnsi="Book Antiqua" w:cs="Times New Roman"/>
        </w:rPr>
        <w:fldChar w:fldCharType="separate"/>
      </w:r>
      <w:r w:rsidR="00773108" w:rsidRPr="00B6576B">
        <w:rPr>
          <w:rFonts w:ascii="Book Antiqua" w:hAnsi="Book Antiqua" w:cs="Times New Roman"/>
          <w:noProof/>
          <w:vertAlign w:val="superscript"/>
        </w:rPr>
        <w:t>53,104-109</w:t>
      </w:r>
      <w:r w:rsidR="00B539A7" w:rsidRPr="00B6576B">
        <w:rPr>
          <w:rFonts w:ascii="Book Antiqua" w:hAnsi="Book Antiqua" w:cs="Times New Roman"/>
        </w:rPr>
        <w:fldChar w:fldCharType="end"/>
      </w:r>
      <w:r w:rsidR="007B7741" w:rsidRPr="00B6576B">
        <w:rPr>
          <w:rFonts w:ascii="Book Antiqua" w:hAnsi="Book Antiqua" w:cs="Times New Roman"/>
          <w:vertAlign w:val="superscript"/>
        </w:rPr>
        <w:t>]</w:t>
      </w:r>
      <w:r w:rsidR="007B7741" w:rsidRPr="00B6576B">
        <w:rPr>
          <w:rFonts w:ascii="Book Antiqua" w:hAnsi="Book Antiqua" w:cs="Times New Roman"/>
        </w:rPr>
        <w:t>.</w:t>
      </w:r>
      <w:r w:rsidR="006E16EE" w:rsidRPr="00B6576B">
        <w:rPr>
          <w:rFonts w:ascii="Book Antiqua" w:hAnsi="Book Antiqua" w:cs="Times New Roman"/>
        </w:rPr>
        <w:t xml:space="preserve"> </w:t>
      </w:r>
      <w:proofErr w:type="spellStart"/>
      <w:r w:rsidR="00E95FF4" w:rsidRPr="00B6576B">
        <w:rPr>
          <w:rFonts w:ascii="Book Antiqua" w:hAnsi="Book Antiqua" w:cs="Times New Roman"/>
        </w:rPr>
        <w:t>Blondeau</w:t>
      </w:r>
      <w:proofErr w:type="spellEnd"/>
      <w:r w:rsidR="00E95FF4"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Blondeau&lt;/Author&gt;&lt;Year&gt;2008&lt;/Year&gt;&lt;IDText&gt;Gastro-oesophageal reflux and gastric aspiration in lung transplant patients with or without chronic rejection&lt;/IDText&gt;&lt;DisplayText&gt;&lt;style face="superscript"&gt;78&lt;/style&gt;&lt;/DisplayText&gt;&lt;record&gt;&lt;dates&gt;&lt;pub-dates&gt;&lt;date&gt;Apr&lt;/date&gt;&lt;/pub-dates&gt;&lt;year&gt;2008&lt;/year&gt;&lt;/dates&gt;&lt;keywords&gt;&lt;keyword&gt;Adult&lt;/keyword&gt;&lt;keyword&gt;Aged&lt;/keyword&gt;&lt;keyword&gt;Bile Acids and Salts&lt;/keyword&gt;&lt;keyword&gt;Bronchiolitis Obliterans&lt;/keyword&gt;&lt;keyword&gt;Bronchoalveolar Lavage Fluid&lt;/keyword&gt;&lt;keyword&gt;Case-Control Studies&lt;/keyword&gt;&lt;keyword&gt;Cross-Sectional Studies&lt;/keyword&gt;&lt;keyword&gt;Cystic Fibrosis&lt;/keyword&gt;&lt;keyword&gt;Female&lt;/keyword&gt;&lt;keyword&gt;Gastroesophageal Reflux&lt;/keyword&gt;&lt;keyword&gt;Graft Rejection&lt;/keyword&gt;&lt;keyword&gt;Humans&lt;/keyword&gt;&lt;keyword&gt;Lung Transplantation&lt;/keyword&gt;&lt;keyword&gt;Male&lt;/keyword&gt;&lt;keyword&gt;Middle Aged&lt;/keyword&gt;&lt;keyword&gt;Pepsin A&lt;/keyword&gt;&lt;keyword&gt;Proton Pump Inhibitors&lt;/keyword&gt;&lt;/keywords&gt;&lt;urls&gt;&lt;related-urls&gt;&lt;url&gt;http://www.ncbi.nlm.nih.gov/pubmed/18057058&lt;/url&gt;&lt;/related-urls&gt;&lt;/urls&gt;&lt;isbn&gt;1399-3003&lt;/isbn&gt;&lt;titles&gt;&lt;title&gt;Gastro-oesophageal reflux and gastric aspiration in lung transplant patients with or without chronic rejection&lt;/title&gt;&lt;secondary-title&gt;Eur Respir J&lt;/secondary-title&gt;&lt;/titles&gt;&lt;pages&gt;707-13&lt;/pages&gt;&lt;number&gt;4&lt;/number&gt;&lt;contributors&gt;&lt;authors&gt;&lt;author&gt;Blondeau, K.&lt;/author&gt;&lt;author&gt;Mertens, V.&lt;/author&gt;&lt;author&gt;Vanaudenaerde, B. A.&lt;/author&gt;&lt;author&gt;Verleden, G. M.&lt;/author&gt;&lt;author&gt;Van Raemdonck, D. E.&lt;/author&gt;&lt;author&gt;Sifrim, D.&lt;/author&gt;&lt;author&gt;Dupont, L. J.&lt;/author&gt;&lt;/authors&gt;&lt;/contributors&gt;&lt;language&gt;eng&lt;/language&gt;&lt;added-date format="utc"&gt;1462890043&lt;/added-date&gt;&lt;ref-type name="Journal Article"&gt;17&lt;/ref-type&gt;&lt;rec-number&gt;100&lt;/rec-number&gt;&lt;last-updated-date format="utc"&gt;1462890043&lt;/last-updated-date&gt;&lt;accession-num&gt;18057058&lt;/accession-num&gt;&lt;electronic-resource-num&gt;10.1183/09031936.00064807&lt;/electronic-resource-num&gt;&lt;volume&gt;31&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78</w:t>
      </w:r>
      <w:r w:rsidR="00A40F00" w:rsidRPr="00B6576B">
        <w:rPr>
          <w:rFonts w:ascii="Book Antiqua" w:hAnsi="Book Antiqua" w:cs="Times New Roman"/>
        </w:rPr>
        <w:fldChar w:fldCharType="end"/>
      </w:r>
      <w:r w:rsidR="00A40F00">
        <w:rPr>
          <w:rFonts w:ascii="Book Antiqua" w:hAnsi="Book Antiqua" w:cs="Times New Roman" w:hint="eastAsia"/>
          <w:vertAlign w:val="superscript"/>
          <w:lang w:eastAsia="zh-CN"/>
        </w:rPr>
        <w:t>]</w:t>
      </w:r>
      <w:r w:rsidR="00E95FF4" w:rsidRPr="00B6576B">
        <w:rPr>
          <w:rFonts w:ascii="Book Antiqua" w:hAnsi="Book Antiqua" w:cs="Times New Roman"/>
        </w:rPr>
        <w:t xml:space="preserve"> demonstrated that PPI </w:t>
      </w:r>
      <w:r w:rsidR="00A35313" w:rsidRPr="00B6576B">
        <w:rPr>
          <w:rFonts w:ascii="Book Antiqua" w:hAnsi="Book Antiqua" w:cs="Times New Roman"/>
        </w:rPr>
        <w:t xml:space="preserve">use </w:t>
      </w:r>
      <w:r w:rsidR="00E95FF4" w:rsidRPr="00B6576B">
        <w:rPr>
          <w:rFonts w:ascii="Book Antiqua" w:hAnsi="Book Antiqua" w:cs="Times New Roman"/>
        </w:rPr>
        <w:t>did reduce acid exposure in lung transplant patients, but had minimal effect on pepsin as a surrogate marker of aspiration</w:t>
      </w:r>
      <w:r w:rsidR="007B7741" w:rsidRPr="00B6576B">
        <w:rPr>
          <w:rFonts w:ascii="Book Antiqua" w:hAnsi="Book Antiqua" w:cs="Times New Roman"/>
        </w:rPr>
        <w:t>.</w:t>
      </w:r>
      <w:r w:rsidR="00167C55" w:rsidRPr="00B6576B">
        <w:rPr>
          <w:rFonts w:ascii="Book Antiqua" w:hAnsi="Book Antiqua" w:cs="Times New Roman"/>
        </w:rPr>
        <w:t xml:space="preserve"> </w:t>
      </w:r>
      <w:r w:rsidR="00E95FF4" w:rsidRPr="00B6576B">
        <w:rPr>
          <w:rFonts w:ascii="Book Antiqua" w:hAnsi="Book Antiqua" w:cs="Times New Roman"/>
        </w:rPr>
        <w:t xml:space="preserve">Unfortunately, additional literature on the effects of medical acid suppression in the lung transplant population </w:t>
      </w:r>
      <w:r w:rsidR="007A1A9D" w:rsidRPr="00B6576B">
        <w:rPr>
          <w:rFonts w:ascii="Book Antiqua" w:hAnsi="Book Antiqua" w:cs="Times New Roman"/>
        </w:rPr>
        <w:t>is</w:t>
      </w:r>
      <w:r w:rsidR="00E95FF4" w:rsidRPr="00B6576B">
        <w:rPr>
          <w:rFonts w:ascii="Book Antiqua" w:hAnsi="Book Antiqua" w:cs="Times New Roman"/>
        </w:rPr>
        <w:t xml:space="preserve"> sparse.</w:t>
      </w:r>
      <w:r w:rsidR="00CE347E" w:rsidRPr="00B6576B">
        <w:rPr>
          <w:rFonts w:ascii="Book Antiqua" w:hAnsi="Book Antiqua" w:cs="Times New Roman"/>
        </w:rPr>
        <w:t xml:space="preserve"> </w:t>
      </w:r>
      <w:r w:rsidR="007C5E8C" w:rsidRPr="00B6576B">
        <w:rPr>
          <w:rFonts w:ascii="Book Antiqua" w:hAnsi="Book Antiqua" w:cs="Times New Roman"/>
        </w:rPr>
        <w:t>A</w:t>
      </w:r>
      <w:r w:rsidR="00B021FC" w:rsidRPr="00B6576B">
        <w:rPr>
          <w:rFonts w:ascii="Book Antiqua" w:hAnsi="Book Antiqua" w:cs="Times New Roman"/>
        </w:rPr>
        <w:t xml:space="preserve">zithromycin has been used as a therapy for BOS with some success, </w:t>
      </w:r>
      <w:r w:rsidR="00315216" w:rsidRPr="00B6576B">
        <w:rPr>
          <w:rFonts w:ascii="Book Antiqua" w:hAnsi="Book Antiqua" w:cs="Times New Roman"/>
        </w:rPr>
        <w:t>possibly relating to its mild pro-</w:t>
      </w:r>
      <w:r w:rsidR="00027384" w:rsidRPr="00B6576B">
        <w:rPr>
          <w:rFonts w:ascii="Book Antiqua" w:hAnsi="Book Antiqua" w:cs="Times New Roman"/>
        </w:rPr>
        <w:t>kinetic effects</w:t>
      </w:r>
      <w:r w:rsidR="00315216" w:rsidRPr="00B6576B">
        <w:rPr>
          <w:rFonts w:ascii="Book Antiqua" w:hAnsi="Book Antiqua" w:cs="Times New Roman"/>
        </w:rPr>
        <w:t xml:space="preserve">, </w:t>
      </w:r>
      <w:r w:rsidR="00B021FC" w:rsidRPr="00B6576B">
        <w:rPr>
          <w:rFonts w:ascii="Book Antiqua" w:hAnsi="Book Antiqua" w:cs="Times New Roman"/>
        </w:rPr>
        <w:t xml:space="preserve">although the </w:t>
      </w:r>
      <w:r w:rsidR="00315216" w:rsidRPr="00B6576B">
        <w:rPr>
          <w:rFonts w:ascii="Book Antiqua" w:hAnsi="Book Antiqua" w:cs="Times New Roman"/>
        </w:rPr>
        <w:t xml:space="preserve">full </w:t>
      </w:r>
      <w:r w:rsidR="00B021FC" w:rsidRPr="00B6576B">
        <w:rPr>
          <w:rFonts w:ascii="Book Antiqua" w:hAnsi="Book Antiqua" w:cs="Times New Roman"/>
        </w:rPr>
        <w:t xml:space="preserve">mechanism of </w:t>
      </w:r>
      <w:r w:rsidR="00315216" w:rsidRPr="00B6576B">
        <w:rPr>
          <w:rFonts w:ascii="Book Antiqua" w:hAnsi="Book Antiqua" w:cs="Times New Roman"/>
        </w:rPr>
        <w:t xml:space="preserve">action </w:t>
      </w:r>
      <w:r w:rsidR="00B021FC" w:rsidRPr="00B6576B">
        <w:rPr>
          <w:rFonts w:ascii="Book Antiqua" w:hAnsi="Book Antiqua" w:cs="Times New Roman"/>
        </w:rPr>
        <w:t xml:space="preserve">is not </w:t>
      </w:r>
      <w:r w:rsidR="00315216" w:rsidRPr="00B6576B">
        <w:rPr>
          <w:rFonts w:ascii="Book Antiqua" w:hAnsi="Book Antiqua" w:cs="Times New Roman"/>
        </w:rPr>
        <w:t xml:space="preserve">clearly </w:t>
      </w:r>
      <w:proofErr w:type="gramStart"/>
      <w:r w:rsidR="00B021FC" w:rsidRPr="00B6576B">
        <w:rPr>
          <w:rFonts w:ascii="Book Antiqua" w:hAnsi="Book Antiqua" w:cs="Times New Roman"/>
        </w:rPr>
        <w:t>defined</w:t>
      </w:r>
      <w:r w:rsidR="007B7741" w:rsidRPr="00B6576B">
        <w:rPr>
          <w:rFonts w:ascii="Book Antiqua" w:hAnsi="Book Antiqua" w:cs="Times New Roman"/>
          <w:vertAlign w:val="superscript"/>
        </w:rPr>
        <w:t>[</w:t>
      </w:r>
      <w:proofErr w:type="gramEnd"/>
      <w:r w:rsidR="00B021FC" w:rsidRPr="00B6576B">
        <w:rPr>
          <w:rFonts w:ascii="Book Antiqua" w:hAnsi="Book Antiqua" w:cs="Times New Roman"/>
        </w:rPr>
        <w:fldChar w:fldCharType="begin">
          <w:fldData xml:space="preserve">PEVuZE5vdGU+PENpdGU+PEF1dGhvcj5ZYXRlczwvQXV0aG9yPjxZZWFyPjIwMDU8L1llYXI+PElE
VGV4dD5Beml0aHJvbXljaW4gcmV2ZXJzZXMgYWlyZmxvdyBvYnN0cnVjdGlvbiBpbiBlc3RhYmxp
c2hlZCBicm9uY2hpb2xpdGlzIG9ibGl0ZXJhbnMgc3luZHJvbWU8L0lEVGV4dD48RGlzcGxheVRl
eHQ+PHN0eWxlIGZhY2U9InN1cGVyc2NyaXB0Ij4zMiwxMTAsMTExPC9zdHlsZT48L0Rpc3BsYXlU
ZXh0PjxyZWNvcmQ+PGRhdGVzPjxwdWItZGF0ZXM+PGRhdGU+U2VwPC9kYXRlPjwvcHViLWRhdGVz
Pjx5ZWFyPjIwMDU8L3llYXI+PC9kYXRlcz48a2V5d29yZHM+PGtleXdvcmQ+QWR1bHQ8L2tleXdv
cmQ+PGtleXdvcmQ+QWlyd2F5IE9ic3RydWN0aW9uPC9rZXl3b3JkPjxrZXl3b3JkPkFudGktQmFj
dGVyaWFsIEFnZW50czwva2V5d29yZD48a2V5d29yZD5Beml0aHJvbXljaW48L2tleXdvcmQ+PGtl
eXdvcmQ+QnJvbmNoaW9saXRpcyBPYmxpdGVyYW5zPC9rZXl3b3JkPjxrZXl3b3JkPkZlbWFsZTwv
a2V5d29yZD48a2V5d29yZD5Gb3JjZWQgRXhwaXJhdG9yeSBWb2x1bWU8L2tleXdvcmQ+PGtleXdv
cmQ+SHVtYW5zPC9rZXl3b3JkPjxrZXl3b3JkPkx1bmc8L2tleXdvcmQ+PGtleXdvcmQ+TWFsZTwv
a2V5d29yZD48a2V5d29yZD5NaWRkbGUgQWdlZDwva2V5d29yZD48a2V5d29yZD5SZXRyb3NwZWN0
aXZlIFN0dWRpZXM8L2tleXdvcmQ+PGtleXdvcmQ+U3luZHJvbWU8L2tleXdvcmQ+PGtleXdvcmQ+
VHJlYXRtZW50IE91dGNvbWU8L2tleXdvcmQ+PC9rZXl3b3Jkcz48dXJscz48cmVsYXRlZC11cmxz
Pjx1cmw+aHR0cDovL3d3dy5uY2JpLm5sbS5uaWguZ292L3B1Ym1lZC8xNTk3NjM3MTwvdXJsPjwv
cmVsYXRlZC11cmxzPjwvdXJscz48aXNibj4xMDczLTQ0OVg8L2lzYm4+PHRpdGxlcz48dGl0bGU+
QXppdGhyb215Y2luIHJldmVyc2VzIGFpcmZsb3cgb2JzdHJ1Y3Rpb24gaW4gZXN0YWJsaXNoZWQg
YnJvbmNoaW9saXRpcyBvYmxpdGVyYW5zIHN5bmRyb21lPC90aXRsZT48c2Vjb25kYXJ5LXRpdGxl
PkFtIEogUmVzcGlyIENyaXQgQ2FyZSBNZWQ8L3NlY29uZGFyeS10aXRsZT48L3RpdGxlcz48cGFn
ZXM+NzcyLTU8L3BhZ2VzPjxudW1iZXI+NjwvbnVtYmVyPjxjb250cmlidXRvcnM+PGF1dGhvcnM+
PGF1dGhvcj5ZYXRlcywgQi48L2F1dGhvcj48YXV0aG9yPk11cnBoeSwgRC4gTS48L2F1dGhvcj48
YXV0aG9yPkZvcnJlc3QsIEkuIEEuPC9hdXRob3I+PGF1dGhvcj5XYXJkLCBDLjwvYXV0aG9yPjxh
dXRob3I+UnV0aGVyZm9yZCwgUi4gTS48L2F1dGhvcj48YXV0aG9yPkZpc2hlciwgQS4gSi48L2F1
dGhvcj48YXV0aG9yPkxvcmRhbiwgSi4gTC48L2F1dGhvcj48YXV0aG9yPkRhcmssIEouIEguPC9h
dXRob3I+PGF1dGhvcj5Db3JyaXMsIFAuIEEuPC9hdXRob3I+PC9hdXRob3JzPjwvY29udHJpYnV0
b3JzPjxsYW5ndWFnZT5lbmc8L2xhbmd1YWdlPjxhZGRlZC1kYXRlIGZvcm1hdD0idXRjIj4xNDYz
MTAyMTg4PC9hZGRlZC1kYXRlPjxyZWYtdHlwZSBuYW1lPSJKb3VybmFsIEFydGljbGUiPjE3PC9y
ZWYtdHlwZT48cmVjLW51bWJlcj4xNzI8L3JlYy1udW1iZXI+PGxhc3QtdXBkYXRlZC1kYXRlIGZv
cm1hdD0idXRjIj4xNDYzMTAyMTg4PC9sYXN0LXVwZGF0ZWQtZGF0ZT48YWNjZXNzaW9uLW51bT4x
NTk3NjM3MTwvYWNjZXNzaW9uLW51bT48ZWxlY3Ryb25pYy1yZXNvdXJjZS1udW0+MTAuMTE2NC9y
Y2NtLjIwMDQxMS0xNTM3T0M8L2VsZWN0cm9uaWMtcmVzb3VyY2UtbnVtPjx2b2x1bWU+MTcyPC92
b2x1bWU+PC9yZWNvcmQ+PC9DaXRlPjxDaXRlPjxBdXRob3I+VmVybGVkZW48L0F1dGhvcj48WWVh
cj4yMDA0PC9ZZWFyPjxJRFRleHQ+QXppdGhyb215Y2luIHRoZXJhcHkgZm9yIHBhdGllbnRzIHdp
dGggYnJvbmNoaW9saXRpcyBvYmxpdGVyYW5zIHN5bmRyb21lIGFmdGVyIGx1bmcgdHJhbnNwbGFu
dGF0aW9uPC9JRFRleHQ+PHJlY29yZD48ZGF0ZXM+PHB1Yi1kYXRlcz48ZGF0ZT5NYXk8L2RhdGU+
PC9wdWItZGF0ZXM+PHllYXI+MjAwNDwveWVhcj48L2RhdGVzPjxrZXl3b3Jkcz48a2V5d29yZD5B
ZG9sZXNjZW50PC9rZXl3b3JkPjxrZXl3b3JkPkFkdWx0PC9rZXl3b3JkPjxrZXl3b3JkPkFudGkt
QmFjdGVyaWFsIEFnZW50czwva2V5d29yZD48a2V5d29yZD5Beml0aHJvbXljaW48L2tleXdvcmQ+
PGtleXdvcmQ+QnJvbmNoaW9saXRpcyBPYmxpdGVyYW5zPC9rZXl3b3JkPjxrZXl3b3JkPkNoaWxk
PC9rZXl3b3JkPjxrZXl3b3JkPkNoaWxkLCBQcmVzY2hvb2w8L2tleXdvcmQ+PGtleXdvcmQ+Rm9y
Y2VkIEV4cGlyYXRvcnkgVm9sdW1lPC9rZXl3b3JkPjxrZXl3b3JkPkh1bWFuczwva2V5d29yZD48
a2V5d29yZD5MdW5nIFRyYW5zcGxhbnRhdGlvbjwva2V5d29yZD48a2V5d29yZD5NaWRkbGUgQWdl
ZDwva2V5d29yZD48a2V5d29yZD5Qb3N0b3BlcmF0aXZlIENvbXBsaWNhdGlvbnM8L2tleXdvcmQ+
PGtleXdvcmQ+VHJlYXRtZW50IE91dGNvbWU8L2tleXdvcmQ+PC9rZXl3b3Jkcz48dXJscz48cmVs
YXRlZC11cmxzPjx1cmw+aHR0cDovL3d3dy5uY2JpLm5sbS5uaWguZ292L3B1Ym1lZC8xNTE2NzYx
MDwvdXJsPjwvcmVsYXRlZC11cmxzPjwvdXJscz48aXNibj4wMDQxLTEzMzc8L2lzYm4+PHRpdGxl
cz48dGl0bGU+QXppdGhyb215Y2luIHRoZXJhcHkgZm9yIHBhdGllbnRzIHdpdGggYnJvbmNoaW9s
aXRpcyBvYmxpdGVyYW5zIHN5bmRyb21lIGFmdGVyIGx1bmcgdHJhbnNwbGFudGF0aW9uPC90aXRs
ZT48c2Vjb25kYXJ5LXRpdGxlPlRyYW5zcGxhbnRhdGlvbjwvc2Vjb25kYXJ5LXRpdGxlPjwvdGl0
bGVzPjxwYWdlcz4xNDY1LTc8L3BhZ2VzPjxudW1iZXI+OTwvbnVtYmVyPjxjb250cmlidXRvcnM+
PGF1dGhvcnM+PGF1dGhvcj5WZXJsZWRlbiwgRy4gTS48L2F1dGhvcj48YXV0aG9yPkR1cG9udCwg
TC4gSi48L2F1dGhvcj48L2F1dGhvcnM+PC9jb250cmlidXRvcnM+PGxhbmd1YWdlPmVuZzwvbGFu
Z3VhZ2U+PGFkZGVkLWRhdGUgZm9ybWF0PSJ1dGMiPjE0NjMyMzkyMDU8L2FkZGVkLWRhdGU+PHJl
Zi10eXBlIG5hbWU9IkpvdXJuYWwgQXJ0aWNsZSI+MTc8L3JlZi10eXBlPjxyZWMtbnVtYmVyPjI0
MzwvcmVjLW51bWJlcj48bGFzdC11cGRhdGVkLWRhdGUgZm9ybWF0PSJ1dGMiPjE0NjMyMzkyMDU8
L2xhc3QtdXBkYXRlZC1kYXRlPjxhY2Nlc3Npb24tbnVtPjE1MTY3NjEwPC9hY2Nlc3Npb24tbnVt
Pjx2b2x1bWU+Nzc8L3ZvbHVtZT48L3JlY29yZD48L0NpdGU+PENpdGU+PEF1dGhvcj5WZXJsZWRl
bjwvQXV0aG9yPjxZZWFyPjIwMDY8L1llYXI+PElEVGV4dD5Beml0aHJvbXljaW4gcmVkdWNlcyBh
aXJ3YXkgbmV1dHJvcGhpbGlhIGFuZCBpbnRlcmxldWtpbi04IGluIHBhdGllbnRzIHdpdGggYnJv
bmNoaW9saXRpcyBvYmxpdGVyYW5zIHN5bmRyb21lPC9JRFRleHQ+PHJlY29yZD48ZGF0ZXM+PHB1
Yi1kYXRlcz48ZGF0ZT5TZXA8L2RhdGU+PC9wdWItZGF0ZXM+PHllYXI+MjAwNjwveWVhcj48L2Rh
dGVzPjxrZXl3b3Jkcz48a2V5d29yZD5BZHVsdDwva2V5d29yZD48a2V5d29yZD5BbnRpLUJhY3Rl
cmlhbCBBZ2VudHM8L2tleXdvcmQ+PGtleXdvcmQ+QXppdGhyb215Y2luPC9rZXl3b3JkPjxrZXl3
b3JkPkJyb25jaGlvbGl0aXMgT2JsaXRlcmFuczwva2V5d29yZD48a2V5d29yZD5Ccm9uY2hvYWx2
ZW9sYXIgTGF2YWdlPC9rZXl3b3JkPjxrZXl3b3JkPkZlbWFsZTwva2V5d29yZD48a2V5d29yZD5G
b3JjZWQgRXhwaXJhdG9yeSBWb2x1bWU8L2tleXdvcmQ+PGtleXdvcmQ+SHVtYW5zPC9rZXl3b3Jk
PjxrZXl3b3JkPkludGVybGV1a2luLTg8L2tleXdvcmQ+PGtleXdvcmQ+THVuZyBUcmFuc3BsYW50
YXRpb248L2tleXdvcmQ+PGtleXdvcmQ+TWFsZTwva2V5d29yZD48a2V5d29yZD5NaWRkbGUgQWdl
ZDwva2V5d29yZD48a2V5d29yZD5OZXV0cm9waGlsIEluZmlsdHJhdGlvbjwva2V5d29yZD48a2V5
d29yZD5STkEsIE1lc3Nlbmdlcjwva2V5d29yZD48a2V5d29yZD5UcmVhdG1lbnQgT3V0Y29tZTwv
a2V5d29yZD48L2tleXdvcmRzPjx1cmxzPjxyZWxhdGVkLXVybHM+PHVybD5odHRwOi8vd3d3Lm5j
YmkubmxtLm5paC5nb3YvcHVibWVkLzE2NzQxMTUxPC91cmw+PC9yZWxhdGVkLXVybHM+PC91cmxz
Pjxpc2JuPjEwNzMtNDQ5WDwvaXNibj48dGl0bGVzPjx0aXRsZT5Beml0aHJvbXljaW4gcmVkdWNl
cyBhaXJ3YXkgbmV1dHJvcGhpbGlhIGFuZCBpbnRlcmxldWtpbi04IGluIHBhdGllbnRzIHdpdGgg
YnJvbmNoaW9saXRpcyBvYmxpdGVyYW5zIHN5bmRyb21lPC90aXRsZT48c2Vjb25kYXJ5LXRpdGxl
PkFtIEogUmVzcGlyIENyaXQgQ2FyZSBNZWQ8L3NlY29uZGFyeS10aXRsZT48L3RpdGxlcz48cGFn
ZXM+NTY2LTcwPC9wYWdlcz48bnVtYmVyPjU8L251bWJlcj48Y29udHJpYnV0b3JzPjxhdXRob3Jz
PjxhdXRob3I+VmVybGVkZW4sIEcuIE0uPC9hdXRob3I+PGF1dGhvcj5WYW5hdWRlbmFlcmRlLCBC
LiBNLjwvYXV0aG9yPjxhdXRob3I+RHVwb250LCBMLiBKLjwvYXV0aG9yPjxhdXRob3I+VmFuIFJh
ZW1kb25jaywgRC4gRS48L2F1dGhvcj48L2F1dGhvcnM+PC9jb250cmlidXRvcnM+PGxhbmd1YWdl
PmVuZzwvbGFuZ3VhZ2U+PGFkZGVkLWRhdGUgZm9ybWF0PSJ1dGMiPjE0NjMyMzkyMDU8L2FkZGVk
LWRhdGU+PHJlZi10eXBlIG5hbWU9IkpvdXJuYWwgQXJ0aWNsZSI+MTc8L3JlZi10eXBlPjxyZWMt
bnVtYmVyPjI0MjwvcmVjLW51bWJlcj48bGFzdC11cGRhdGVkLWRhdGUgZm9ybWF0PSJ1dGMiPjE0
NjMyMzkyMDU8L2xhc3QtdXBkYXRlZC1kYXRlPjxhY2Nlc3Npb24tbnVtPjE2NzQxMTUxPC9hY2Nl
c3Npb24tbnVtPjxlbGVjdHJvbmljLXJlc291cmNlLW51bT4xMC4xMTY0L3JjY20uMjAwNjAxLTA3
MU9DPC9lbGVjdHJvbmljLXJlc291cmNlLW51bT48dm9sdW1lPjE3NDwvdm9sdW1lPjwvcmVjb3Jk
PjwvQ2l0ZT48L0VuZE5vdGU+
</w:fldData>
        </w:fldChar>
      </w:r>
      <w:r w:rsidR="00773108" w:rsidRPr="00B6576B">
        <w:rPr>
          <w:rFonts w:ascii="Book Antiqua" w:hAnsi="Book Antiqua" w:cs="Times New Roman"/>
        </w:rPr>
        <w:instrText xml:space="preserve"> ADDIN EN.CITE </w:instrText>
      </w:r>
      <w:r w:rsidR="00773108" w:rsidRPr="00B6576B">
        <w:rPr>
          <w:rFonts w:ascii="Book Antiqua" w:hAnsi="Book Antiqua" w:cs="Times New Roman"/>
        </w:rPr>
        <w:fldChar w:fldCharType="begin">
          <w:fldData xml:space="preserve">PEVuZE5vdGU+PENpdGU+PEF1dGhvcj5ZYXRlczwvQXV0aG9yPjxZZWFyPjIwMDU8L1llYXI+PElE
VGV4dD5Beml0aHJvbXljaW4gcmV2ZXJzZXMgYWlyZmxvdyBvYnN0cnVjdGlvbiBpbiBlc3RhYmxp
c2hlZCBicm9uY2hpb2xpdGlzIG9ibGl0ZXJhbnMgc3luZHJvbWU8L0lEVGV4dD48RGlzcGxheVRl
eHQ+PHN0eWxlIGZhY2U9InN1cGVyc2NyaXB0Ij4zMiwxMTAsMTExPC9zdHlsZT48L0Rpc3BsYXlU
ZXh0PjxyZWNvcmQ+PGRhdGVzPjxwdWItZGF0ZXM+PGRhdGU+U2VwPC9kYXRlPjwvcHViLWRhdGVz
Pjx5ZWFyPjIwMDU8L3llYXI+PC9kYXRlcz48a2V5d29yZHM+PGtleXdvcmQ+QWR1bHQ8L2tleXdv
cmQ+PGtleXdvcmQ+QWlyd2F5IE9ic3RydWN0aW9uPC9rZXl3b3JkPjxrZXl3b3JkPkFudGktQmFj
dGVyaWFsIEFnZW50czwva2V5d29yZD48a2V5d29yZD5Beml0aHJvbXljaW48L2tleXdvcmQ+PGtl
eXdvcmQ+QnJvbmNoaW9saXRpcyBPYmxpdGVyYW5zPC9rZXl3b3JkPjxrZXl3b3JkPkZlbWFsZTwv
a2V5d29yZD48a2V5d29yZD5Gb3JjZWQgRXhwaXJhdG9yeSBWb2x1bWU8L2tleXdvcmQ+PGtleXdv
cmQ+SHVtYW5zPC9rZXl3b3JkPjxrZXl3b3JkPkx1bmc8L2tleXdvcmQ+PGtleXdvcmQ+TWFsZTwv
a2V5d29yZD48a2V5d29yZD5NaWRkbGUgQWdlZDwva2V5d29yZD48a2V5d29yZD5SZXRyb3NwZWN0
aXZlIFN0dWRpZXM8L2tleXdvcmQ+PGtleXdvcmQ+U3luZHJvbWU8L2tleXdvcmQ+PGtleXdvcmQ+
VHJlYXRtZW50IE91dGNvbWU8L2tleXdvcmQ+PC9rZXl3b3Jkcz48dXJscz48cmVsYXRlZC11cmxz
Pjx1cmw+aHR0cDovL3d3dy5uY2JpLm5sbS5uaWguZ292L3B1Ym1lZC8xNTk3NjM3MTwvdXJsPjwv
cmVsYXRlZC11cmxzPjwvdXJscz48aXNibj4xMDczLTQ0OVg8L2lzYm4+PHRpdGxlcz48dGl0bGU+
QXppdGhyb215Y2luIHJldmVyc2VzIGFpcmZsb3cgb2JzdHJ1Y3Rpb24gaW4gZXN0YWJsaXNoZWQg
YnJvbmNoaW9saXRpcyBvYmxpdGVyYW5zIHN5bmRyb21lPC90aXRsZT48c2Vjb25kYXJ5LXRpdGxl
PkFtIEogUmVzcGlyIENyaXQgQ2FyZSBNZWQ8L3NlY29uZGFyeS10aXRsZT48L3RpdGxlcz48cGFn
ZXM+NzcyLTU8L3BhZ2VzPjxudW1iZXI+NjwvbnVtYmVyPjxjb250cmlidXRvcnM+PGF1dGhvcnM+
PGF1dGhvcj5ZYXRlcywgQi48L2F1dGhvcj48YXV0aG9yPk11cnBoeSwgRC4gTS48L2F1dGhvcj48
YXV0aG9yPkZvcnJlc3QsIEkuIEEuPC9hdXRob3I+PGF1dGhvcj5XYXJkLCBDLjwvYXV0aG9yPjxh
dXRob3I+UnV0aGVyZm9yZCwgUi4gTS48L2F1dGhvcj48YXV0aG9yPkZpc2hlciwgQS4gSi48L2F1
dGhvcj48YXV0aG9yPkxvcmRhbiwgSi4gTC48L2F1dGhvcj48YXV0aG9yPkRhcmssIEouIEguPC9h
dXRob3I+PGF1dGhvcj5Db3JyaXMsIFAuIEEuPC9hdXRob3I+PC9hdXRob3JzPjwvY29udHJpYnV0
b3JzPjxsYW5ndWFnZT5lbmc8L2xhbmd1YWdlPjxhZGRlZC1kYXRlIGZvcm1hdD0idXRjIj4xNDYz
MTAyMTg4PC9hZGRlZC1kYXRlPjxyZWYtdHlwZSBuYW1lPSJKb3VybmFsIEFydGljbGUiPjE3PC9y
ZWYtdHlwZT48cmVjLW51bWJlcj4xNzI8L3JlYy1udW1iZXI+PGxhc3QtdXBkYXRlZC1kYXRlIGZv
cm1hdD0idXRjIj4xNDYzMTAyMTg4PC9sYXN0LXVwZGF0ZWQtZGF0ZT48YWNjZXNzaW9uLW51bT4x
NTk3NjM3MTwvYWNjZXNzaW9uLW51bT48ZWxlY3Ryb25pYy1yZXNvdXJjZS1udW0+MTAuMTE2NC9y
Y2NtLjIwMDQxMS0xNTM3T0M8L2VsZWN0cm9uaWMtcmVzb3VyY2UtbnVtPjx2b2x1bWU+MTcyPC92
b2x1bWU+PC9yZWNvcmQ+PC9DaXRlPjxDaXRlPjxBdXRob3I+VmVybGVkZW48L0F1dGhvcj48WWVh
cj4yMDA0PC9ZZWFyPjxJRFRleHQ+QXppdGhyb215Y2luIHRoZXJhcHkgZm9yIHBhdGllbnRzIHdp
dGggYnJvbmNoaW9saXRpcyBvYmxpdGVyYW5zIHN5bmRyb21lIGFmdGVyIGx1bmcgdHJhbnNwbGFu
dGF0aW9uPC9JRFRleHQ+PHJlY29yZD48ZGF0ZXM+PHB1Yi1kYXRlcz48ZGF0ZT5NYXk8L2RhdGU+
PC9wdWItZGF0ZXM+PHllYXI+MjAwNDwveWVhcj48L2RhdGVzPjxrZXl3b3Jkcz48a2V5d29yZD5B
ZG9sZXNjZW50PC9rZXl3b3JkPjxrZXl3b3JkPkFkdWx0PC9rZXl3b3JkPjxrZXl3b3JkPkFudGkt
QmFjdGVyaWFsIEFnZW50czwva2V5d29yZD48a2V5d29yZD5Beml0aHJvbXljaW48L2tleXdvcmQ+
PGtleXdvcmQ+QnJvbmNoaW9saXRpcyBPYmxpdGVyYW5zPC9rZXl3b3JkPjxrZXl3b3JkPkNoaWxk
PC9rZXl3b3JkPjxrZXl3b3JkPkNoaWxkLCBQcmVzY2hvb2w8L2tleXdvcmQ+PGtleXdvcmQ+Rm9y
Y2VkIEV4cGlyYXRvcnkgVm9sdW1lPC9rZXl3b3JkPjxrZXl3b3JkPkh1bWFuczwva2V5d29yZD48
a2V5d29yZD5MdW5nIFRyYW5zcGxhbnRhdGlvbjwva2V5d29yZD48a2V5d29yZD5NaWRkbGUgQWdl
ZDwva2V5d29yZD48a2V5d29yZD5Qb3N0b3BlcmF0aXZlIENvbXBsaWNhdGlvbnM8L2tleXdvcmQ+
PGtleXdvcmQ+VHJlYXRtZW50IE91dGNvbWU8L2tleXdvcmQ+PC9rZXl3b3Jkcz48dXJscz48cmVs
YXRlZC11cmxzPjx1cmw+aHR0cDovL3d3dy5uY2JpLm5sbS5uaWguZ292L3B1Ym1lZC8xNTE2NzYx
MDwvdXJsPjwvcmVsYXRlZC11cmxzPjwvdXJscz48aXNibj4wMDQxLTEzMzc8L2lzYm4+PHRpdGxl
cz48dGl0bGU+QXppdGhyb215Y2luIHRoZXJhcHkgZm9yIHBhdGllbnRzIHdpdGggYnJvbmNoaW9s
aXRpcyBvYmxpdGVyYW5zIHN5bmRyb21lIGFmdGVyIGx1bmcgdHJhbnNwbGFudGF0aW9uPC90aXRs
ZT48c2Vjb25kYXJ5LXRpdGxlPlRyYW5zcGxhbnRhdGlvbjwvc2Vjb25kYXJ5LXRpdGxlPjwvdGl0
bGVzPjxwYWdlcz4xNDY1LTc8L3BhZ2VzPjxudW1iZXI+OTwvbnVtYmVyPjxjb250cmlidXRvcnM+
PGF1dGhvcnM+PGF1dGhvcj5WZXJsZWRlbiwgRy4gTS48L2F1dGhvcj48YXV0aG9yPkR1cG9udCwg
TC4gSi48L2F1dGhvcj48L2F1dGhvcnM+PC9jb250cmlidXRvcnM+PGxhbmd1YWdlPmVuZzwvbGFu
Z3VhZ2U+PGFkZGVkLWRhdGUgZm9ybWF0PSJ1dGMiPjE0NjMyMzkyMDU8L2FkZGVkLWRhdGU+PHJl
Zi10eXBlIG5hbWU9IkpvdXJuYWwgQXJ0aWNsZSI+MTc8L3JlZi10eXBlPjxyZWMtbnVtYmVyPjI0
MzwvcmVjLW51bWJlcj48bGFzdC11cGRhdGVkLWRhdGUgZm9ybWF0PSJ1dGMiPjE0NjMyMzkyMDU8
L2xhc3QtdXBkYXRlZC1kYXRlPjxhY2Nlc3Npb24tbnVtPjE1MTY3NjEwPC9hY2Nlc3Npb24tbnVt
Pjx2b2x1bWU+Nzc8L3ZvbHVtZT48L3JlY29yZD48L0NpdGU+PENpdGU+PEF1dGhvcj5WZXJsZWRl
bjwvQXV0aG9yPjxZZWFyPjIwMDY8L1llYXI+PElEVGV4dD5Beml0aHJvbXljaW4gcmVkdWNlcyBh
aXJ3YXkgbmV1dHJvcGhpbGlhIGFuZCBpbnRlcmxldWtpbi04IGluIHBhdGllbnRzIHdpdGggYnJv
bmNoaW9saXRpcyBvYmxpdGVyYW5zIHN5bmRyb21lPC9JRFRleHQ+PHJlY29yZD48ZGF0ZXM+PHB1
Yi1kYXRlcz48ZGF0ZT5TZXA8L2RhdGU+PC9wdWItZGF0ZXM+PHllYXI+MjAwNjwveWVhcj48L2Rh
dGVzPjxrZXl3b3Jkcz48a2V5d29yZD5BZHVsdDwva2V5d29yZD48a2V5d29yZD5BbnRpLUJhY3Rl
cmlhbCBBZ2VudHM8L2tleXdvcmQ+PGtleXdvcmQ+QXppdGhyb215Y2luPC9rZXl3b3JkPjxrZXl3
b3JkPkJyb25jaGlvbGl0aXMgT2JsaXRlcmFuczwva2V5d29yZD48a2V5d29yZD5Ccm9uY2hvYWx2
ZW9sYXIgTGF2YWdlPC9rZXl3b3JkPjxrZXl3b3JkPkZlbWFsZTwva2V5d29yZD48a2V5d29yZD5G
b3JjZWQgRXhwaXJhdG9yeSBWb2x1bWU8L2tleXdvcmQ+PGtleXdvcmQ+SHVtYW5zPC9rZXl3b3Jk
PjxrZXl3b3JkPkludGVybGV1a2luLTg8L2tleXdvcmQ+PGtleXdvcmQ+THVuZyBUcmFuc3BsYW50
YXRpb248L2tleXdvcmQ+PGtleXdvcmQ+TWFsZTwva2V5d29yZD48a2V5d29yZD5NaWRkbGUgQWdl
ZDwva2V5d29yZD48a2V5d29yZD5OZXV0cm9waGlsIEluZmlsdHJhdGlvbjwva2V5d29yZD48a2V5
d29yZD5STkEsIE1lc3Nlbmdlcjwva2V5d29yZD48a2V5d29yZD5UcmVhdG1lbnQgT3V0Y29tZTwv
a2V5d29yZD48L2tleXdvcmRzPjx1cmxzPjxyZWxhdGVkLXVybHM+PHVybD5odHRwOi8vd3d3Lm5j
YmkubmxtLm5paC5nb3YvcHVibWVkLzE2NzQxMTUxPC91cmw+PC9yZWxhdGVkLXVybHM+PC91cmxz
Pjxpc2JuPjEwNzMtNDQ5WDwvaXNibj48dGl0bGVzPjx0aXRsZT5Beml0aHJvbXljaW4gcmVkdWNl
cyBhaXJ3YXkgbmV1dHJvcGhpbGlhIGFuZCBpbnRlcmxldWtpbi04IGluIHBhdGllbnRzIHdpdGgg
YnJvbmNoaW9saXRpcyBvYmxpdGVyYW5zIHN5bmRyb21lPC90aXRsZT48c2Vjb25kYXJ5LXRpdGxl
PkFtIEogUmVzcGlyIENyaXQgQ2FyZSBNZWQ8L3NlY29uZGFyeS10aXRsZT48L3RpdGxlcz48cGFn
ZXM+NTY2LTcwPC9wYWdlcz48bnVtYmVyPjU8L251bWJlcj48Y29udHJpYnV0b3JzPjxhdXRob3Jz
PjxhdXRob3I+VmVybGVkZW4sIEcuIE0uPC9hdXRob3I+PGF1dGhvcj5WYW5hdWRlbmFlcmRlLCBC
LiBNLjwvYXV0aG9yPjxhdXRob3I+RHVwb250LCBMLiBKLjwvYXV0aG9yPjxhdXRob3I+VmFuIFJh
ZW1kb25jaywgRC4gRS48L2F1dGhvcj48L2F1dGhvcnM+PC9jb250cmlidXRvcnM+PGxhbmd1YWdl
PmVuZzwvbGFuZ3VhZ2U+PGFkZGVkLWRhdGUgZm9ybWF0PSJ1dGMiPjE0NjMyMzkyMDU8L2FkZGVk
LWRhdGU+PHJlZi10eXBlIG5hbWU9IkpvdXJuYWwgQXJ0aWNsZSI+MTc8L3JlZi10eXBlPjxyZWMt
bnVtYmVyPjI0MjwvcmVjLW51bWJlcj48bGFzdC11cGRhdGVkLWRhdGUgZm9ybWF0PSJ1dGMiPjE0
NjMyMzkyMDU8L2xhc3QtdXBkYXRlZC1kYXRlPjxhY2Nlc3Npb24tbnVtPjE2NzQxMTUxPC9hY2Nl
c3Npb24tbnVtPjxlbGVjdHJvbmljLXJlc291cmNlLW51bT4xMC4xMTY0L3JjY20uMjAwNjAxLTA3
MU9DPC9lbGVjdHJvbmljLXJlc291cmNlLW51bT48dm9sdW1lPjE3NDwvdm9sdW1lPjwvcmVjb3Jk
PjwvQ2l0ZT48L0VuZE5vdGU+
</w:fldData>
        </w:fldChar>
      </w:r>
      <w:r w:rsidR="00773108" w:rsidRPr="00B6576B">
        <w:rPr>
          <w:rFonts w:ascii="Book Antiqua" w:hAnsi="Book Antiqua" w:cs="Times New Roman"/>
        </w:rPr>
        <w:instrText xml:space="preserve"> ADDIN EN.CITE.DATA </w:instrText>
      </w:r>
      <w:r w:rsidR="00773108" w:rsidRPr="00B6576B">
        <w:rPr>
          <w:rFonts w:ascii="Book Antiqua" w:hAnsi="Book Antiqua" w:cs="Times New Roman"/>
        </w:rPr>
      </w:r>
      <w:r w:rsidR="00773108" w:rsidRPr="00B6576B">
        <w:rPr>
          <w:rFonts w:ascii="Book Antiqua" w:hAnsi="Book Antiqua" w:cs="Times New Roman"/>
        </w:rPr>
        <w:fldChar w:fldCharType="end"/>
      </w:r>
      <w:r w:rsidR="00B021FC" w:rsidRPr="00B6576B">
        <w:rPr>
          <w:rFonts w:ascii="Book Antiqua" w:hAnsi="Book Antiqua" w:cs="Times New Roman"/>
        </w:rPr>
      </w:r>
      <w:r w:rsidR="00B021FC" w:rsidRPr="00B6576B">
        <w:rPr>
          <w:rFonts w:ascii="Book Antiqua" w:hAnsi="Book Antiqua" w:cs="Times New Roman"/>
        </w:rPr>
        <w:fldChar w:fldCharType="separate"/>
      </w:r>
      <w:r w:rsidR="00773108" w:rsidRPr="00B6576B">
        <w:rPr>
          <w:rFonts w:ascii="Book Antiqua" w:hAnsi="Book Antiqua" w:cs="Times New Roman"/>
          <w:noProof/>
          <w:vertAlign w:val="superscript"/>
        </w:rPr>
        <w:t>32,110,111</w:t>
      </w:r>
      <w:r w:rsidR="00B021FC" w:rsidRPr="00B6576B">
        <w:rPr>
          <w:rFonts w:ascii="Book Antiqua" w:hAnsi="Book Antiqua" w:cs="Times New Roman"/>
        </w:rPr>
        <w:fldChar w:fldCharType="end"/>
      </w:r>
      <w:r w:rsidR="007B7741" w:rsidRPr="00B6576B">
        <w:rPr>
          <w:rFonts w:ascii="Book Antiqua" w:hAnsi="Book Antiqua" w:cs="Times New Roman"/>
          <w:vertAlign w:val="superscript"/>
        </w:rPr>
        <w:t>]</w:t>
      </w:r>
      <w:r w:rsidR="007B7741" w:rsidRPr="00B6576B">
        <w:rPr>
          <w:rFonts w:ascii="Book Antiqua" w:hAnsi="Book Antiqua" w:cs="Times New Roman"/>
        </w:rPr>
        <w:t>.</w:t>
      </w:r>
      <w:r w:rsidR="00B021FC" w:rsidRPr="00B6576B">
        <w:rPr>
          <w:rFonts w:ascii="Book Antiqua" w:hAnsi="Book Antiqua" w:cs="Times New Roman"/>
        </w:rPr>
        <w:t xml:space="preserve"> </w:t>
      </w:r>
      <w:proofErr w:type="spellStart"/>
      <w:r w:rsidR="00B021FC" w:rsidRPr="00B6576B">
        <w:rPr>
          <w:rFonts w:ascii="Book Antiqua" w:hAnsi="Book Antiqua" w:cs="Times New Roman"/>
        </w:rPr>
        <w:t>Mertens</w:t>
      </w:r>
      <w:proofErr w:type="spellEnd"/>
      <w:r w:rsidR="00B021FC"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Mertens&lt;/Author&gt;&lt;Year&gt;2009&lt;/Year&gt;&lt;IDText&gt;Azithromycin reduces gastroesophageal reflux and aspiration in lung transplant recipients&lt;/IDText&gt;&lt;DisplayText&gt;&lt;style face="superscript"&gt;112&lt;/style&gt;&lt;/DisplayText&gt;&lt;record&gt;&lt;dates&gt;&lt;pub-dates&gt;&lt;date&gt;May&lt;/date&gt;&lt;/pub-dates&gt;&lt;year&gt;2009&lt;/year&gt;&lt;/dates&gt;&lt;keywords&gt;&lt;keyword&gt;Adult&lt;/keyword&gt;&lt;keyword&gt;Anti-Bacterial Agents&lt;/keyword&gt;&lt;keyword&gt;Azithromycin&lt;/keyword&gt;&lt;keyword&gt;Bile Acids and Salts&lt;/keyword&gt;&lt;keyword&gt;Bronchoalveolar Lavage Fluid&lt;/keyword&gt;&lt;keyword&gt;Cohort Studies&lt;/keyword&gt;&lt;keyword&gt;Cross-Sectional Studies&lt;/keyword&gt;&lt;keyword&gt;Esophageal pH Monitoring&lt;/keyword&gt;&lt;keyword&gt;Female&lt;/keyword&gt;&lt;keyword&gt;Gastroesophageal Reflux&lt;/keyword&gt;&lt;keyword&gt;Gastrointestinal Agents&lt;/keyword&gt;&lt;keyword&gt;Humans&lt;/keyword&gt;&lt;keyword&gt;Lung Transplantation&lt;/keyword&gt;&lt;keyword&gt;Male&lt;/keyword&gt;&lt;keyword&gt;Middle Aged&lt;/keyword&gt;&lt;keyword&gt;Pepsin A&lt;/keyword&gt;&lt;keyword&gt;Respiratory Aspiration&lt;/keyword&gt;&lt;/keywords&gt;&lt;urls&gt;&lt;related-urls&gt;&lt;url&gt;http://www.ncbi.nlm.nih.gov/pubmed/19241165&lt;/url&gt;&lt;/related-urls&gt;&lt;/urls&gt;&lt;isbn&gt;1573-2568&lt;/isbn&gt;&lt;titles&gt;&lt;title&gt;Azithromycin reduces gastroesophageal reflux and aspiration in lung transplant recipients&lt;/title&gt;&lt;secondary-title&gt;Dig Dis Sci&lt;/secondary-title&gt;&lt;/titles&gt;&lt;pages&gt;972-9&lt;/pages&gt;&lt;number&gt;5&lt;/number&gt;&lt;contributors&gt;&lt;authors&gt;&lt;author&gt;Mertens, V.&lt;/author&gt;&lt;author&gt;Blondeau, K.&lt;/author&gt;&lt;author&gt;Pauwels, A.&lt;/author&gt;&lt;author&gt;Farre, R.&lt;/author&gt;&lt;author&gt;Vanaudenaerde, B.&lt;/author&gt;&lt;author&gt;Vos, R.&lt;/author&gt;&lt;author&gt;Verleden, G.&lt;/author&gt;&lt;author&gt;Van Raemdonck, D. E.&lt;/author&gt;&lt;author&gt;Dupont, L. J.&lt;/author&gt;&lt;author&gt;Sifrim, D.&lt;/author&gt;&lt;/authors&gt;&lt;/contributors&gt;&lt;language&gt;eng&lt;/language&gt;&lt;added-date format="utc"&gt;1463239376&lt;/added-date&gt;&lt;ref-type name="Journal Article"&gt;17&lt;/ref-type&gt;&lt;rec-number&gt;245&lt;/rec-number&gt;&lt;last-updated-date format="utc"&gt;1463239376&lt;/last-updated-date&gt;&lt;accession-num&gt;19241165&lt;/accession-num&gt;&lt;electronic-resource-num&gt;10.1007/s10620-009-0725-4&lt;/electronic-resource-num&gt;&lt;volume&gt;54&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12</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B021FC" w:rsidRPr="00B6576B">
        <w:rPr>
          <w:rFonts w:ascii="Book Antiqua" w:hAnsi="Book Antiqua" w:cs="Times New Roman"/>
        </w:rPr>
        <w:t xml:space="preserve"> used impedance and BAL testing to evaluate the effect </w:t>
      </w:r>
      <w:r w:rsidR="00931E5B" w:rsidRPr="00B6576B">
        <w:rPr>
          <w:rFonts w:ascii="Book Antiqua" w:hAnsi="Book Antiqua" w:cs="Times New Roman"/>
        </w:rPr>
        <w:t>of</w:t>
      </w:r>
      <w:r w:rsidR="00B021FC" w:rsidRPr="00B6576B">
        <w:rPr>
          <w:rFonts w:ascii="Book Antiqua" w:hAnsi="Book Antiqua" w:cs="Times New Roman"/>
        </w:rPr>
        <w:t xml:space="preserve"> azithromycin on reflux and gastric aspiration parameters</w:t>
      </w:r>
      <w:r w:rsidR="007B7741" w:rsidRPr="00B6576B">
        <w:rPr>
          <w:rFonts w:ascii="Book Antiqua" w:hAnsi="Book Antiqua" w:cs="Times New Roman"/>
        </w:rPr>
        <w:t>,</w:t>
      </w:r>
      <w:r w:rsidR="00B021FC" w:rsidRPr="00B6576B">
        <w:rPr>
          <w:rFonts w:ascii="Book Antiqua" w:hAnsi="Book Antiqua" w:cs="Times New Roman"/>
        </w:rPr>
        <w:t xml:space="preserve"> </w:t>
      </w:r>
      <w:r w:rsidR="00027384" w:rsidRPr="00B6576B">
        <w:rPr>
          <w:rFonts w:ascii="Book Antiqua" w:hAnsi="Book Antiqua" w:cs="Times New Roman"/>
        </w:rPr>
        <w:t>and</w:t>
      </w:r>
      <w:r w:rsidR="00B021FC" w:rsidRPr="00B6576B">
        <w:rPr>
          <w:rFonts w:ascii="Book Antiqua" w:hAnsi="Book Antiqua" w:cs="Times New Roman"/>
        </w:rPr>
        <w:t xml:space="preserve"> found that patients on azithromycin had significantly less re</w:t>
      </w:r>
      <w:r w:rsidR="00EA26CE" w:rsidRPr="00B6576B">
        <w:rPr>
          <w:rFonts w:ascii="Book Antiqua" w:hAnsi="Book Antiqua" w:cs="Times New Roman"/>
        </w:rPr>
        <w:t xml:space="preserve">flux, including decreased number </w:t>
      </w:r>
      <w:r w:rsidR="00B021FC" w:rsidRPr="00B6576B">
        <w:rPr>
          <w:rFonts w:ascii="Book Antiqua" w:hAnsi="Book Antiqua" w:cs="Times New Roman"/>
        </w:rPr>
        <w:t xml:space="preserve">of reflux events, fewer </w:t>
      </w:r>
      <w:r w:rsidR="002B27D5" w:rsidRPr="00B6576B">
        <w:rPr>
          <w:rFonts w:ascii="Book Antiqua" w:hAnsi="Book Antiqua" w:cs="Times New Roman"/>
        </w:rPr>
        <w:t xml:space="preserve">proximal </w:t>
      </w:r>
      <w:r w:rsidR="00B021FC" w:rsidRPr="00B6576B">
        <w:rPr>
          <w:rFonts w:ascii="Book Antiqua" w:hAnsi="Book Antiqua" w:cs="Times New Roman"/>
        </w:rPr>
        <w:t>reflux episodes, and decreased esophageal acid exposure</w:t>
      </w:r>
      <w:r w:rsidR="00B65B94" w:rsidRPr="00B6576B">
        <w:rPr>
          <w:rFonts w:ascii="Book Antiqua" w:hAnsi="Book Antiqua" w:cs="Times New Roman"/>
        </w:rPr>
        <w:t xml:space="preserve">. In addition, bile acid levels in the BAL were significantly </w:t>
      </w:r>
      <w:r w:rsidR="00263B31" w:rsidRPr="00B6576B">
        <w:rPr>
          <w:rFonts w:ascii="Book Antiqua" w:hAnsi="Book Antiqua" w:cs="Times New Roman"/>
        </w:rPr>
        <w:t>reduced</w:t>
      </w:r>
      <w:r w:rsidR="00B65B94" w:rsidRPr="00B6576B">
        <w:rPr>
          <w:rFonts w:ascii="Book Antiqua" w:hAnsi="Book Antiqua" w:cs="Times New Roman"/>
        </w:rPr>
        <w:t xml:space="preserve"> after azithromycin treatment</w:t>
      </w:r>
      <w:r w:rsidR="007B7741" w:rsidRPr="00B6576B">
        <w:rPr>
          <w:rFonts w:ascii="Book Antiqua" w:hAnsi="Book Antiqua" w:cs="Times New Roman"/>
          <w:vertAlign w:val="superscript"/>
        </w:rPr>
        <w:t>[</w:t>
      </w:r>
      <w:r w:rsidR="00B65B94"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Mertens&lt;/Author&gt;&lt;Year&gt;2009&lt;/Year&gt;&lt;IDText&gt;Azithromycin reduces gastroesophageal reflux and aspiration in lung transplant recipients&lt;/IDText&gt;&lt;DisplayText&gt;&lt;style face="superscript"&gt;112&lt;/style&gt;&lt;/DisplayText&gt;&lt;record&gt;&lt;dates&gt;&lt;pub-dates&gt;&lt;date&gt;May&lt;/date&gt;&lt;/pub-dates&gt;&lt;year&gt;2009&lt;/year&gt;&lt;/dates&gt;&lt;keywords&gt;&lt;keyword&gt;Adult&lt;/keyword&gt;&lt;keyword&gt;Anti-Bacterial Agents&lt;/keyword&gt;&lt;keyword&gt;Azithromycin&lt;/keyword&gt;&lt;keyword&gt;Bile Acids and Salts&lt;/keyword&gt;&lt;keyword&gt;Bronchoalveolar Lavage Fluid&lt;/keyword&gt;&lt;keyword&gt;Cohort Studies&lt;/keyword&gt;&lt;keyword&gt;Cross-Sectional Studies&lt;/keyword&gt;&lt;keyword&gt;Esophageal pH Monitoring&lt;/keyword&gt;&lt;keyword&gt;Female&lt;/keyword&gt;&lt;keyword&gt;Gastroesophageal Reflux&lt;/keyword&gt;&lt;keyword&gt;Gastrointestinal Agents&lt;/keyword&gt;&lt;keyword&gt;Humans&lt;/keyword&gt;&lt;keyword&gt;Lung Transplantation&lt;/keyword&gt;&lt;keyword&gt;Male&lt;/keyword&gt;&lt;keyword&gt;Middle Aged&lt;/keyword&gt;&lt;keyword&gt;Pepsin A&lt;/keyword&gt;&lt;keyword&gt;Respiratory Aspiration&lt;/keyword&gt;&lt;/keywords&gt;&lt;urls&gt;&lt;related-urls&gt;&lt;url&gt;http://www.ncbi.nlm.nih.gov/pubmed/19241165&lt;/url&gt;&lt;/related-urls&gt;&lt;/urls&gt;&lt;isbn&gt;1573-2568&lt;/isbn&gt;&lt;titles&gt;&lt;title&gt;Azithromycin reduces gastroesophageal reflux and aspiration in lung transplant recipients&lt;/title&gt;&lt;secondary-title&gt;Dig Dis Sci&lt;/secondary-title&gt;&lt;/titles&gt;&lt;pages&gt;972-9&lt;/pages&gt;&lt;number&gt;5&lt;/number&gt;&lt;contributors&gt;&lt;authors&gt;&lt;author&gt;Mertens, V.&lt;/author&gt;&lt;author&gt;Blondeau, K.&lt;/author&gt;&lt;author&gt;Pauwels, A.&lt;/author&gt;&lt;author&gt;Farre, R.&lt;/author&gt;&lt;author&gt;Vanaudenaerde, B.&lt;/author&gt;&lt;author&gt;Vos, R.&lt;/author&gt;&lt;author&gt;Verleden, G.&lt;/author&gt;&lt;author&gt;Van Raemdonck, D. E.&lt;/author&gt;&lt;author&gt;Dupont, L. J.&lt;/author&gt;&lt;author&gt;Sifrim, D.&lt;/author&gt;&lt;/authors&gt;&lt;/contributors&gt;&lt;language&gt;eng&lt;/language&gt;&lt;added-date format="utc"&gt;1463239376&lt;/added-date&gt;&lt;ref-type name="Journal Article"&gt;17&lt;/ref-type&gt;&lt;rec-number&gt;245&lt;/rec-number&gt;&lt;last-updated-date format="utc"&gt;1463239376&lt;/last-updated-date&gt;&lt;accession-num&gt;19241165&lt;/accession-num&gt;&lt;electronic-resource-num&gt;10.1007/s10620-009-0725-4&lt;/electronic-resource-num&gt;&lt;volume&gt;54&lt;/volume&gt;&lt;/record&gt;&lt;/Cite&gt;&lt;/EndNote&gt;</w:instrText>
      </w:r>
      <w:r w:rsidR="00B65B94" w:rsidRPr="00B6576B">
        <w:rPr>
          <w:rFonts w:ascii="Book Antiqua" w:hAnsi="Book Antiqua" w:cs="Times New Roman"/>
        </w:rPr>
        <w:fldChar w:fldCharType="separate"/>
      </w:r>
      <w:r w:rsidR="00773108" w:rsidRPr="00B6576B">
        <w:rPr>
          <w:rFonts w:ascii="Book Antiqua" w:hAnsi="Book Antiqua" w:cs="Times New Roman"/>
          <w:noProof/>
          <w:vertAlign w:val="superscript"/>
        </w:rPr>
        <w:t>112</w:t>
      </w:r>
      <w:r w:rsidR="00B65B94" w:rsidRPr="00B6576B">
        <w:rPr>
          <w:rFonts w:ascii="Book Antiqua" w:hAnsi="Book Antiqua" w:cs="Times New Roman"/>
        </w:rPr>
        <w:fldChar w:fldCharType="end"/>
      </w:r>
      <w:r w:rsidR="007B7741" w:rsidRPr="00B6576B">
        <w:rPr>
          <w:rFonts w:ascii="Book Antiqua" w:hAnsi="Book Antiqua" w:cs="Times New Roman"/>
          <w:vertAlign w:val="superscript"/>
        </w:rPr>
        <w:t>]</w:t>
      </w:r>
      <w:r w:rsidR="007B7741" w:rsidRPr="00B6576B">
        <w:rPr>
          <w:rFonts w:ascii="Book Antiqua" w:hAnsi="Book Antiqua" w:cs="Times New Roman"/>
        </w:rPr>
        <w:t>.</w:t>
      </w:r>
      <w:r w:rsidR="00315216" w:rsidRPr="00B6576B">
        <w:rPr>
          <w:rFonts w:ascii="Book Antiqua" w:hAnsi="Book Antiqua" w:cs="Times New Roman"/>
        </w:rPr>
        <w:t xml:space="preserve"> However, given the unclear mode of action and concern for antibiotic overuse, routine application of azithromycin has not been recommended.</w:t>
      </w:r>
    </w:p>
    <w:p w14:paraId="45047D38" w14:textId="6C2A015A" w:rsidR="00F72137" w:rsidRPr="00B6576B" w:rsidRDefault="00315216" w:rsidP="00D404CB">
      <w:pPr>
        <w:spacing w:after="0" w:line="360" w:lineRule="auto"/>
        <w:ind w:firstLine="720"/>
        <w:jc w:val="both"/>
        <w:rPr>
          <w:rFonts w:ascii="Book Antiqua" w:hAnsi="Book Antiqua" w:cs="Times New Roman"/>
        </w:rPr>
      </w:pPr>
      <w:r w:rsidRPr="00B6576B">
        <w:rPr>
          <w:rFonts w:ascii="Book Antiqua" w:hAnsi="Book Antiqua" w:cs="Times New Roman"/>
        </w:rPr>
        <w:t>W</w:t>
      </w:r>
      <w:r w:rsidR="006E16EE" w:rsidRPr="00B6576B">
        <w:rPr>
          <w:rFonts w:ascii="Book Antiqua" w:hAnsi="Book Antiqua" w:cs="Times New Roman"/>
        </w:rPr>
        <w:t>hile</w:t>
      </w:r>
      <w:r w:rsidR="00B659AB" w:rsidRPr="00B6576B">
        <w:rPr>
          <w:rFonts w:ascii="Book Antiqua" w:hAnsi="Book Antiqua" w:cs="Times New Roman"/>
        </w:rPr>
        <w:t xml:space="preserve"> the aforementioned pharmacologic </w:t>
      </w:r>
      <w:r w:rsidRPr="00B6576B">
        <w:rPr>
          <w:rFonts w:ascii="Book Antiqua" w:hAnsi="Book Antiqua" w:cs="Times New Roman"/>
        </w:rPr>
        <w:t xml:space="preserve">therapies </w:t>
      </w:r>
      <w:r w:rsidR="00B659AB" w:rsidRPr="00B6576B">
        <w:rPr>
          <w:rFonts w:ascii="Book Antiqua" w:hAnsi="Book Antiqua" w:cs="Times New Roman"/>
        </w:rPr>
        <w:t xml:space="preserve">may ameliorate symptoms, diminish the acid component of gastric </w:t>
      </w:r>
      <w:proofErr w:type="spellStart"/>
      <w:r w:rsidR="00B659AB" w:rsidRPr="00B6576B">
        <w:rPr>
          <w:rFonts w:ascii="Book Antiqua" w:hAnsi="Book Antiqua" w:cs="Times New Roman"/>
        </w:rPr>
        <w:t>refluxate</w:t>
      </w:r>
      <w:proofErr w:type="spellEnd"/>
      <w:r w:rsidR="00B659AB" w:rsidRPr="00B6576B">
        <w:rPr>
          <w:rFonts w:ascii="Book Antiqua" w:hAnsi="Book Antiqua" w:cs="Times New Roman"/>
        </w:rPr>
        <w:t xml:space="preserve">, and improve </w:t>
      </w:r>
      <w:r w:rsidR="00027384" w:rsidRPr="00B6576B">
        <w:rPr>
          <w:rFonts w:ascii="Book Antiqua" w:hAnsi="Book Antiqua" w:cs="Times New Roman"/>
        </w:rPr>
        <w:t>clearance</w:t>
      </w:r>
      <w:r w:rsidR="00B659AB" w:rsidRPr="00B6576B">
        <w:rPr>
          <w:rFonts w:ascii="Book Antiqua" w:hAnsi="Book Antiqua" w:cs="Times New Roman"/>
        </w:rPr>
        <w:t xml:space="preserve">, the underlying mechanism </w:t>
      </w:r>
      <w:r w:rsidR="00DA4B08" w:rsidRPr="00B6576B">
        <w:rPr>
          <w:rFonts w:ascii="Book Antiqua" w:hAnsi="Book Antiqua" w:cs="Times New Roman"/>
        </w:rPr>
        <w:t>provoking</w:t>
      </w:r>
      <w:r w:rsidR="00B659AB" w:rsidRPr="00B6576B">
        <w:rPr>
          <w:rFonts w:ascii="Book Antiqua" w:hAnsi="Book Antiqua" w:cs="Times New Roman"/>
        </w:rPr>
        <w:t xml:space="preserve"> reflux often </w:t>
      </w:r>
      <w:proofErr w:type="gramStart"/>
      <w:r w:rsidR="00B659AB" w:rsidRPr="00B6576B">
        <w:rPr>
          <w:rFonts w:ascii="Book Antiqua" w:hAnsi="Book Antiqua" w:cs="Times New Roman"/>
        </w:rPr>
        <w:t>persists</w:t>
      </w:r>
      <w:r w:rsidR="007B7741" w:rsidRPr="00B6576B">
        <w:rPr>
          <w:rFonts w:ascii="Book Antiqua" w:hAnsi="Book Antiqua" w:cs="Times New Roman"/>
          <w:vertAlign w:val="superscript"/>
        </w:rPr>
        <w:t>[</w:t>
      </w:r>
      <w:proofErr w:type="gramEnd"/>
      <w:r w:rsidR="00B659AB"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zOSw3OCwxMTMtMTE2PC9zdHlsZT48L0Rpc3BsYXlUZXh0Pjxy
ZWNvcmQ+PGRhdGVzPjxwdWItZGF0ZXM+PGRhdGU+U2VwPC9kYXRlPjwvcHViLWRhdGVzPjx5ZWFy
PjIwMDk8L3llYXI+PC9kYXRlcz48a2V5d29yZHM+PGtleXdvcmQ+QWRvbGVzY2VudDwva2V5d29y
ZD48a2V5d29yZD5BZHVsdDwva2V5d29yZD48a2V5d29yZD5BZ2VkPC9rZXl3b3JkPjxrZXl3b3Jk
PkJyb25jaGlvbGl0aXMgT2JsaXRlcmFuczwva2V5d29yZD48a2V5d29yZD5DaGlsZDwva2V5d29y
ZD48a2V5d29yZD5Db3VnaDwva2V5d29yZD48a2V5d29yZD5EeXNwZXBzaWE8L2tleXdvcmQ+PGtl
eXdvcmQ+Rm9sbG93LVVwIFN0dWRpZXM8L2tleXdvcmQ+PGtleXdvcmQ+R2FzdHJvZXNvcGhhZ2Vh
bCBSZWZsdXg8L2tleXdvcmQ+PGtleXdvcmQ+SHVtYW5zPC9rZXl3b3JkPjxrZXl3b3JkPkx1bmcg
VHJhbnNwbGFudGF0aW9uPC9rZXl3b3JkPjxrZXl3b3JkPk1pZGRsZSBBZ2VkPC9rZXl3b3JkPjxr
ZXl3b3JkPlByb3BvcnRpb25hbCBIYXphcmRzIE1vZGVsczwva2V5d29yZD48a2V5d29yZD5QdWxt
b25hcnkgRGlzZWFzZSwgQ2hyb25pYyBPYnN0cnVjdGl2ZTwva2V5d29yZD48a2V5d29yZD5SaXNr
IEZhY3RvcnM8L2tleXdvcmQ+PGtleXdvcmQ+U3Vydml2YWwgQW5hbHlzaXM8L2tleXdvcmQ+PGtl
eXdvcmQ+VGltZSBGYWN0b3JzPC9rZXl3b3JkPjxrZXl3b3JkPlRpc3N1ZSBEb25vcnM8L2tleXdv
cmQ+PGtleXdvcmQ+WW91bmcgQWR1bHQ8L2tleXdvcmQ+PC9rZXl3b3Jkcz48dXJscz48cmVsYXRl
ZC11cmxzPjx1cmw+aHR0cDovL3d3dy5uY2JpLm5sbS5uaWguZ292L3B1Ym1lZC8xOTcxNjAzNzwv
dXJsPjwvcmVsYXRlZC11cmxzPjwvdXJscz48aXNibj4xNTU3LTMxMTc8L2lzYm4+PHRpdGxlcz48
dGl0bGU+R2FzdHJvZXNvcGhhZ2VhbCByZWZsdXggaW4gYnJvbmNoaW9saXRpcyBvYmxpdGVyYW5z
IHN5bmRyb21lOiBhIG5ldyBwZXJzcGVjdGl2ZTwvdGl0bGU+PHNlY29uZGFyeS10aXRsZT5KIEhl
YXJ0IEx1bmcgVHJhbnNwbGFudDwvc2Vjb25kYXJ5LXRpdGxlPjwvdGl0bGVzPjxwYWdlcz44NzAt
NTwvcGFnZXM+PG51bWJlcj45PC9udW1iZXI+PGNvbnRyaWJ1dG9ycz48YXV0aG9ycz48YXV0aG9y
PktpbmcsIEIuIEouPC9hdXRob3I+PGF1dGhvcj5JeWVyLCBILjwvYXV0aG9yPjxhdXRob3I+TGVp
ZGksIEEuIEEuPC9hdXRob3I+PGF1dGhvcj5DYXJieSwgTS4gUi48L2F1dGhvcj48L2F1dGhvcnM+
PC9jb250cmlidXRvcnM+PGxhbmd1YWdlPmVuZzwvbGFuZ3VhZ2U+PGFkZGVkLWRhdGUgZm9ybWF0
PSJ1dGMiPjE0NjI4OTE3NzE8L2FkZGVkLWRhdGU+PHJlZi10eXBlIG5hbWU9IkpvdXJuYWwgQXJ0
aWNsZSI+MTc8L3JlZi10eXBlPjxyZWMtbnVtYmVyPjEyNTwvcmVjLW51bWJlcj48bGFzdC11cGRh
dGVkLWRhdGUgZm9ybWF0PSJ1dGMiPjE0NjI4OTE3NzE8L2xhc3QtdXBkYXRlZC1kYXRlPjxhY2Nl
c3Npb24tbnVtPjE5NzE2MDM3PC9hY2Nlc3Npb24tbnVtPjxlbGVjdHJvbmljLXJlc291cmNlLW51
bT4xMC4xMDE2L2ouaGVhbHVuLjIwMDkuMDUuMDQwPC9lbGVjdHJvbmljLXJlc291cmNlLW51bT48
dm9sdW1lPjI4PC92b2x1bWU+PC9yZWNvcmQ+PC9DaXRlPjxDaXRlPjxBdXRob3I+RGF2aXM8L0F1
dGhvcj48WWVhcj4yMDEwPC9ZZWFyPjxJRFRleHQ+QSByZXZpZXcgb2YgdGhlIHBvdGVudGlhbCBh
cHBsaWNhdGlvbnMgYW5kIGNvbnRyb3ZlcnNpZXMgb2Ygbm9uLWludmFzaXZlIHRlc3RpbmcgZm9y
IGJpb21hcmtlcnMgb2YgYXNwaXJhdGlvbiBpbiB0aGUgbHVuZyB0cmFuc3BsYW50IHBvcHVsYXRp
b248L0lEVGV4dD48cmVjb3JkPjxkYXRlcz48cHViLWRhdGVzPjxkYXRlPjIwMTAgTWF5LUp1bjwv
ZGF0ZT48L3B1Yi1kYXRlcz48eWVhcj4yMDEwPC95ZWFyPjwvZGF0ZXM+PGtleXdvcmRzPjxrZXl3
b3JkPkJpb21hcmtlcnM8L2tleXdvcmQ+PGtleXdvcmQ+QnJvbmNoaW9saXRpcyBPYmxpdGVyYW5z
PC9rZXl3b3JkPjxrZXl3b3JkPkJyb25jaG9hbHZlb2xhciBMYXZhZ2UgRmx1aWQ8L2tleXdvcmQ+
PGtleXdvcmQ+R2FzdHJvZXNvcGhhZ2VhbCBSZWZsdXg8L2tleXdvcmQ+PGtleXdvcmQ+SHVtYW5z
PC9rZXl3b3JkPjxrZXl3b3JkPkx1bmcgVHJhbnNwbGFudGF0aW9uPC9rZXl3b3JkPjxrZXl3b3Jk
PlJlc3BpcmF0aW9uIERpc29yZGVyczwva2V5d29yZD48a2V5d29yZD5SZXNwaXJhdG9yeSBBc3Bp
cmF0aW9uPC9rZXl3b3JkPjwva2V5d29yZHM+PHVybHM+PHJlbGF0ZWQtdXJscz48dXJsPmh0dHA6
Ly93d3cubmNiaS5ubG0ubmloLmdvdi9wdWJtZWQvMjAzMzE2ODg8L3VybD48L3JlbGF0ZWQtdXJs
cz48L3VybHM+PGlzYm4+MTM5OS0wMDEyPC9pc2JuPjxjdXN0b20yPlBNQzMwNjYwNjY8L2N1c3Rv
bTI+PHRpdGxlcz48dGl0bGU+QSByZXZpZXcgb2YgdGhlIHBvdGVudGlhbCBhcHBsaWNhdGlvbnMg
YW5kIGNvbnRyb3ZlcnNpZXMgb2Ygbm9uLWludmFzaXZlIHRlc3RpbmcgZm9yIGJpb21hcmtlcnMg
b2YgYXNwaXJhdGlvbiBpbiB0aGUgbHVuZyB0cmFuc3BsYW50IHBvcHVsYXRpb248L3RpdGxlPjxz
ZWNvbmRhcnktdGl0bGU+Q2xpbiBUcmFuc3BsYW50PC9zZWNvbmRhcnktdGl0bGU+PC90aXRsZXM+
PHBhZ2VzPkU1NC02MTwvcGFnZXM+PG51bWJlcj4zPC9udW1iZXI+PGNvbnRyaWJ1dG9ycz48YXV0
aG9ycz48YXV0aG9yPkRhdmlzLCBDLiBTLjwvYXV0aG9yPjxhdXRob3I+R2FnZXJtZWllciwgSi48
L2F1dGhvcj48YXV0aG9yPkRpbGxpbmcsIEQuPC9hdXRob3I+PGF1dGhvcj5BbGV4LCBDLjwvYXV0
aG9yPjxhdXRob3I+TG93ZXJ5LCBFLjwvYXV0aG9yPjxhdXRob3I+S292YWNzLCBFLiBKLjwvYXV0
aG9yPjxhdXRob3I+TG92ZSwgUi4gQi48L2F1dGhvcj48YXV0aG9yPkZpc2ljaGVsbGEsIFAuIE0u
PC9hdXRob3I+PC9hdXRob3JzPjwvY29udHJpYnV0b3JzPjxsYW5ndWFnZT5lbmc8L2xhbmd1YWdl
PjxhZGRlZC1kYXRlIGZvcm1hdD0idXRjIj4xNDYzMTY2ODQ4PC9hZGRlZC1kYXRlPjxyZWYtdHlw
ZSBuYW1lPSJKb3VybmFsIEFydGljbGUiPjE3PC9yZWYtdHlwZT48cmVjLW51bWJlcj4yMDA8L3Jl
Yy1udW1iZXI+PGxhc3QtdXBkYXRlZC1kYXRlIGZvcm1hdD0idXRjIj4xNDYzMTY2ODQ4PC9sYXN0
LXVwZGF0ZWQtZGF0ZT48YWNjZXNzaW9uLW51bT4yMDMzMTY4ODwvYWNjZXNzaW9uLW51bT48ZWxl
Y3Ryb25pYy1yZXNvdXJjZS1udW0+MTAuMTExMS9qLjEzOTktMDAxMi4yMDEwLjAxMjQzLng8L2Vs
ZWN0cm9uaWMtcmVzb3VyY2UtbnVtPjx2b2x1bWU+MjQ8L3ZvbHVtZT48L3JlY29yZD48L0NpdGU+
PENpdGU+PEF1dGhvcj5CbG9uZGVhdTwvQXV0aG9yPjxZZWFyPjIwMDg8L1llYXI+PElEVGV4dD5H
YXN0cm8tb2Vzb3BoYWdlYWwgcmVmbHV4IGFuZCBnYXN0cmljIGFzcGlyYXRpb24gaW4gbHVuZyB0
cmFuc3BsYW50IHBhdGllbnRzIHdpdGggb3Igd2l0aG91dCBjaHJvbmljIHJlamVjdGlvbjwvSURU
ZXh0PjxyZWNvcmQ+PGRhdGVzPjxwdWItZGF0ZXM+PGRhdGU+QXByPC9kYXRlPjwvcHViLWRhdGVz
Pjx5ZWFyPjIwMDg8L3llYXI+PC9kYXRlcz48a2V5d29yZHM+PGtleXdvcmQ+QWR1bHQ8L2tleXdv
cmQ+PGtleXdvcmQ+QWdlZDwva2V5d29yZD48a2V5d29yZD5CaWxlIEFjaWRzIGFuZCBTYWx0czwv
a2V5d29yZD48a2V5d29yZD5Ccm9uY2hpb2xpdGlzIE9ibGl0ZXJhbnM8L2tleXdvcmQ+PGtleXdv
cmQ+QnJvbmNob2FsdmVvbGFyIExhdmFnZSBGbHVpZDwva2V5d29yZD48a2V5d29yZD5DYXNlLUNv
bnRyb2wgU3R1ZGllczwva2V5d29yZD48a2V5d29yZD5Dcm9zcy1TZWN0aW9uYWwgU3R1ZGllczwv
a2V5d29yZD48a2V5d29yZD5DeXN0aWMgRmlicm9zaXM8L2tleXdvcmQ+PGtleXdvcmQ+RmVtYWxl
PC9rZXl3b3JkPjxrZXl3b3JkPkdhc3Ryb2Vzb3BoYWdlYWwgUmVmbHV4PC9rZXl3b3JkPjxrZXl3
b3JkPkdyYWZ0IFJlamVjdGlvbjwva2V5d29yZD48a2V5d29yZD5IdW1hbnM8L2tleXdvcmQ+PGtl
eXdvcmQ+THVuZyBUcmFuc3BsYW50YXRpb248L2tleXdvcmQ+PGtleXdvcmQ+TWFsZTwva2V5d29y
ZD48a2V5d29yZD5NaWRkbGUgQWdlZDwva2V5d29yZD48a2V5d29yZD5QZXBzaW4gQTwva2V5d29y
ZD48a2V5d29yZD5Qcm90b24gUHVtcCBJbmhpYml0b3JzPC9rZXl3b3JkPjwva2V5d29yZHM+PHVy
bHM+PHJlbGF0ZWQtdXJscz48dXJsPmh0dHA6Ly93d3cubmNiaS5ubG0ubmloLmdvdi9wdWJtZWQv
MTgwNTcwNTg8L3VybD48L3JlbGF0ZWQtdXJscz48L3VybHM+PGlzYm4+MTM5OS0zMDAzPC9pc2Ju
Pjx0aXRsZXM+PHRpdGxlPkdhc3Ryby1vZXNvcGhhZ2VhbCByZWZsdXggYW5kIGdhc3RyaWMgYXNw
aXJhdGlvbiBpbiBsdW5nIHRyYW5zcGxhbnQgcGF0aWVudHMgd2l0aCBvciB3aXRob3V0IGNocm9u
aWMgcmVqZWN0aW9uPC90aXRsZT48c2Vjb25kYXJ5LXRpdGxlPkV1ciBSZXNwaXIgSjwvc2Vjb25k
YXJ5LXRpdGxlPjwvdGl0bGVzPjxwYWdlcz43MDctMTM8L3BhZ2VzPjxudW1iZXI+NDwvbnVtYmVy
Pjxjb250cmlidXRvcnM+PGF1dGhvcnM+PGF1dGhvcj5CbG9uZGVhdSwgSy48L2F1dGhvcj48YXV0
aG9yPk1lcnRlbnMsIFYuPC9hdXRob3I+PGF1dGhvcj5WYW5hdWRlbmFlcmRlLCBCLiBBLjwvYXV0
aG9yPjxhdXRob3I+VmVybGVkZW4sIEcuIE0uPC9hdXRob3I+PGF1dGhvcj5WYW4gUmFlbWRvbmNr
LCBELiBFLjwvYXV0aG9yPjxhdXRob3I+U2lmcmltLCBELjwvYXV0aG9yPjxhdXRob3I+RHVwb250
LCBMLiBKLjwvYXV0aG9yPjwvYXV0aG9ycz48L2NvbnRyaWJ1dG9ycz48bGFuZ3VhZ2U+ZW5nPC9s
YW5ndWFnZT48YWRkZWQtZGF0ZSBmb3JtYXQ9InV0YyI+MTQ2Mjg5MDA0MzwvYWRkZWQtZGF0ZT48
cmVmLXR5cGUgbmFtZT0iSm91cm5hbCBBcnRpY2xlIj4xNzwvcmVmLXR5cGU+PHJlYy1udW1iZXI+
MTAwPC9yZWMtbnVtYmVyPjxsYXN0LXVwZGF0ZWQtZGF0ZSBmb3JtYXQ9InV0YyI+MTQ2Mjg5MDA0
MzwvbGFzdC11cGRhdGVkLWRhdGU+PGFjY2Vzc2lvbi1udW0+MTgwNTcwNTg8L2FjY2Vzc2lvbi1u
dW0+PGVsZWN0cm9uaWMtcmVzb3VyY2UtbnVtPjEwLjExODMvMDkwMzE5MzYuMDAwNjQ4MDc8L2Vs
ZWN0cm9uaWMtcmVzb3VyY2UtbnVtPjx2b2x1bWU+MzE8L3ZvbHVtZT48L3JlY29yZD48L0NpdGU+
PENpdGU+PEF1dGhvcj5UYW1oYW5rYXI8L0F1dGhvcj48WWVhcj4yMDA0PC9ZZWFyPjxJRFRleHQ+
T21lcHJhem9sZSBkb2VzIG5vdCByZWR1Y2UgZ2FzdHJvZXNvcGhhZ2VhbCByZWZsdXg6IG5ldyBp
bnNpZ2h0cyB1c2luZyBtdWx0aWNoYW5uZWwgaW50cmFsdW1pbmFsIGltcGVkYW5jZSB0ZWNobm9s
b2d5LjwvSURUZXh0PjxyZWNvcmQ+PHRpdGxlcz48dGl0bGU+T21lcHJhem9sZSBkb2VzIG5vdCBy
ZWR1Y2UgZ2FzdHJvZXNvcGhhZ2VhbCByZWZsdXg6IG5ldyBpbnNpZ2h0cyB1c2luZyBtdWx0aWNo
YW5uZWwgaW50cmFsdW1pbmFsIGltcGVkYW5jZSB0ZWNobm9sb2d5LjwvdGl0bGU+PC90aXRsZXM+
PHBhZ2VzPmRpc2N1c3Npb24gODk3LTg5ODwvcGFnZXM+PGNvbnRyaWJ1dG9ycz48YXV0aG9ycz48
YXV0aG9yPlRhbWhhbmthciwgQVAuPC9hdXRob3I+PGF1dGhvcj5QZXRlcnMsIEpILjwvYXV0aG9y
PjxhdXRob3I+UG9ydGFsZSwgRy48L2F1dGhvcj48YXV0aG9yPmV0LiBhbC48L2F1dGhvcj48L2F1
dGhvcnM+PC9jb250cmlidXRvcnM+PGFkZGVkLWRhdGUgZm9ybWF0PSJ1dGMiPjE0NjMxNjc4NzA8
L2FkZGVkLWRhdGU+PHB1Yi1sb2NhdGlvbj5KIEdhc3Ryb2ludGVzdCBTdXJnPC9wdWItbG9jYXRp
b24+PHJlZi10eXBlIG5hbWU9IkdlbmVyaWMiPjEzPC9yZWYtdHlwZT48ZGF0ZXM+PHllYXI+MjAw
NDwveWVhcj48L2RhdGVzPjxyZWMtbnVtYmVyPjIwMzwvcmVjLW51bWJlcj48bGFzdC11cGRhdGVk
LWRhdGUgZm9ybWF0PSJ1dGMiPjE0NjMxNjc5MzI8L2xhc3QtdXBkYXRlZC1kYXRlPjx2b2x1bWU+
ODo4OTA8L3ZvbHVtZT48L3JlY29yZD48L0NpdGU+PENpdGU+PEF1dGhvcj5QYXR0aTwvQXV0aG9y
PjxZZWFyPjIwMDA8L1llYXI+PElEVGV4dD5FZmZlY3Qgb2YgbGFwYXJvc2NvcGljIGZ1bmRvcGxp
Y2F0aW9uIG9uIGdhc3Ryb2Vzb3BoYWdlYWwgcmVmbHV4IGRpc2Vhc2UtaW5kdWNlZCByZXNwaXJh
dG9yeSBzeW1wdG9tczwvSURUZXh0PjxyZWNvcmQ+PGRhdGVzPjxwdWItZGF0ZXM+PGRhdGU+MjAw
MCBNYXItQXByPC9kYXRlPjwvcHViLWRhdGVzPjx5ZWFyPjIwMDA8L3llYXI+PC9kYXRlcz48a2V5
d29yZHM+PGtleXdvcmQ+QWR1bHQ8L2tleXdvcmQ+PGtleXdvcmQ+QWdlZDwva2V5d29yZD48a2V5
d29yZD5Db3VnaDwva2V5d29yZD48a2V5d29yZD5GZW1hbGU8L2tleXdvcmQ+PGtleXdvcmQ+RnVu
ZG9wbGljYXRpb248L2tleXdvcmQ+PGtleXdvcmQ+R2FzdHJvZXNvcGhhZ2VhbCBSZWZsdXg8L2tl
eXdvcmQ+PGtleXdvcmQ+SHVtYW5zPC9rZXl3b3JkPjxrZXl3b3JkPkh5ZHJvZ2VuLUlvbiBDb25j
ZW50cmF0aW9uPC9rZXl3b3JkPjxrZXl3b3JkPkxhcGFyb3Njb3B5PC9rZXl3b3JkPjxrZXl3b3Jk
Pk1hbGU8L2tleXdvcmQ+PGtleXdvcmQ+TWlkZGxlIEFnZWQ8L2tleXdvcmQ+PGtleXdvcmQ+UHJl
ZGljdGl2ZSBWYWx1ZSBvZiBUZXN0czwva2V5d29yZD48a2V5d29yZD5SZXNwaXJhdG9yeSBUcmFj
dCBEaXNlYXNlczwva2V5d29yZD48a2V5d29yZD5UcmVhdG1lbnQgT3V0Y29tZTwva2V5d29yZD48
L2tleXdvcmRzPjx1cmxzPjxyZWxhdGVkLXVybHM+PHVybD5odHRwOi8vd3d3Lm5jYmkubmxtLm5p
aC5nb3YvcHVibWVkLzEwNjc1MjM3PC91cmw+PC9yZWxhdGVkLXVybHM+PC91cmxzPjxpc2JuPjEw
OTEtMjU1WDwvaXNibj48dGl0bGVzPjx0aXRsZT5FZmZlY3Qgb2YgbGFwYXJvc2NvcGljIGZ1bmRv
cGxpY2F0aW9uIG9uIGdhc3Ryb2Vzb3BoYWdlYWwgcmVmbHV4IGRpc2Vhc2UtaW5kdWNlZCByZXNw
aXJhdG9yeSBzeW1wdG9tczwvdGl0bGU+PHNlY29uZGFyeS10aXRsZT5KIEdhc3Ryb2ludGVzdCBT
dXJnPC9zZWNvbmRhcnktdGl0bGU+PC90aXRsZXM+PHBhZ2VzPjE0My05PC9wYWdlcz48bnVtYmVy
PjI8L251bWJlcj48Y29udHJpYnV0b3JzPjxhdXRob3JzPjxhdXRob3I+UGF0dGksIE0uIEcuPC9h
dXRob3I+PGF1dGhvcj5BcmNlcml0bywgTS48L2F1dGhvcj48YXV0aG9yPlRhbWJ1cmluaSwgQS48
L2F1dGhvcj48YXV0aG9yPkRpZW5lciwgVS48L2F1dGhvcj48YXV0aG9yPkZlbywgQy4gVi48L2F1
dGhvcj48YXV0aG9yPlNhZmFkaSwgQi48L2F1dGhvcj48YXV0aG9yPkZpc2ljaGVsbGEsIFAuPC9h
dXRob3I+PGF1dGhvcj5XYXksIEwuIFcuPC9hdXRob3I+PC9hdXRob3JzPjwvY29udHJpYnV0b3Jz
PjxsYW5ndWFnZT5lbmc8L2xhbmd1YWdlPjxhZGRlZC1kYXRlIGZvcm1hdD0idXRjIj4xNDYzMjM4
MDEyPC9hZGRlZC1kYXRlPjxyZWYtdHlwZSBuYW1lPSJKb3VybmFsIEFydGljbGUiPjE3PC9yZWYt
dHlwZT48cmVjLW51bWJlcj4yMzY8L3JlYy1udW1iZXI+PGxhc3QtdXBkYXRlZC1kYXRlIGZvcm1h
dD0idXRjIj4xNDYzMjM4MDEyPC9sYXN0LXVwZGF0ZWQtZGF0ZT48YWNjZXNzaW9uLW51bT4xMDY3
NTIzNzwvYWNjZXNzaW9uLW51bT48dm9sdW1lPjQ8L3ZvbHVtZT48L3JlY29yZD48L0NpdGU+PENp
dGU+PEF1dGhvcj5WZWxhPC9BdXRob3I+PFllYXI+MjAwMTwvWWVhcj48SURUZXh0PlNpbXVsdGFu
ZW91cyBpbnRyYWVzb3BoYWdlYWwgaW1wZWRhbmNlIGFuZCBwSCBtZWFzdXJlbWVudCBvZiBhY2lk
IGFuZCBub25hY2lkIGdhc3Ryb2Vzb3BoYWdlYWwgcmVmbHV4OiBlZmZlY3Qgb2Ygb21lcHJhem9s
ZTwvSURUZXh0PjxyZWNvcmQ+PGRhdGVzPjxwdWItZGF0ZXM+PGRhdGU+SnVuPC9kYXRlPjwvcHVi
LWRhdGVzPjx5ZWFyPjIwMDE8L3llYXI+PC9kYXRlcz48a2V5d29yZHM+PGtleXdvcmQ+QWR1bHQ8
L2tleXdvcmQ+PGtleXdvcmQ+QWdlZDwva2V5d29yZD48a2V5d29yZD5BbnRpLVVsY2VyIEFnZW50
czwva2V5d29yZD48a2V5d29yZD5FbGVjdHJpYyBJbXBlZGFuY2U8L2tleXdvcmQ+PGtleXdvcmQ+
RW56eW1lIEluaGliaXRvcnM8L2tleXdvcmQ+PGtleXdvcmQ+RmVtYWxlPC9rZXl3b3JkPjxrZXl3
b3JkPkdhc3RyaWMgQWNpZDwva2V5d29yZD48a2V5d29yZD5HYXN0cmljIEFjaWRpdHkgRGV0ZXJt
aW5hdGlvbjwva2V5d29yZD48a2V5d29yZD5HYXN0cm9lc29waGFnZWFsIFJlZmx1eDwva2V5d29y
ZD48a2V5d29yZD5IdW1hbnM8L2tleXdvcmQ+PGtleXdvcmQ+TWFsZTwva2V5d29yZD48a2V5d29y
ZD5NaWRkbGUgQWdlZDwva2V5d29yZD48a2V5d29yZD5PbWVwcmF6b2xlPC9rZXl3b3JkPjwva2V5
d29yZHM+PHVybHM+PHJlbGF0ZWQtdXJscz48dXJsPmh0dHA6Ly93d3cubmNiaS5ubG0ubmloLmdv
di9wdWJtZWQvMTEzNzU5NDI8L3VybD48L3JlbGF0ZWQtdXJscz48L3VybHM+PGlzYm4+MDAxNi01
MDg1PC9pc2JuPjx0aXRsZXM+PHRpdGxlPlNpbXVsdGFuZW91cyBpbnRyYWVzb3BoYWdlYWwgaW1w
ZWRhbmNlIGFuZCBwSCBtZWFzdXJlbWVudCBvZiBhY2lkIGFuZCBub25hY2lkIGdhc3Ryb2Vzb3Bo
YWdlYWwgcmVmbHV4OiBlZmZlY3Qgb2Ygb21lcHJhem9sZTwvdGl0bGU+PHNlY29uZGFyeS10aXRs
ZT5HYXN0cm9lbnRlcm9sb2d5PC9zZWNvbmRhcnktdGl0bGU+PC90aXRsZXM+PHBhZ2VzPjE1OTkt
NjA2PC9wYWdlcz48bnVtYmVyPjc8L251bWJlcj48Y29udHJpYnV0b3JzPjxhdXRob3JzPjxhdXRo
b3I+VmVsYSwgTS4gRi48L2F1dGhvcj48YXV0aG9yPkNhbWFjaG8tTG9iYXRvLCBMLjwvYXV0aG9y
PjxhdXRob3I+U3Jpbml2YXNhbiwgUi48L2F1dGhvcj48YXV0aG9yPlR1dHVpYW4sIFIuPC9hdXRo
b3I+PGF1dGhvcj5LYXR6LCBQLiBPLjwvYXV0aG9yPjxhdXRob3I+Q2FzdGVsbCwgRC4gTy48L2F1
dGhvcj48L2F1dGhvcnM+PC9jb250cmlidXRvcnM+PGxhbmd1YWdlPmVuZzwvbGFuZ3VhZ2U+PGFk
ZGVkLWRhdGUgZm9ybWF0PSJ1dGMiPjE0NjMyMzgyOTg8L2FkZGVkLWRhdGU+PHJlZi10eXBlIG5h
bWU9IkpvdXJuYWwgQXJ0aWNsZSI+MTc8L3JlZi10eXBlPjxyZWMtbnVtYmVyPjIzODwvcmVjLW51
bWJlcj48bGFzdC11cGRhdGVkLWRhdGUgZm9ybWF0PSJ1dGMiPjE0NjMyMzgyOTg8L2xhc3QtdXBk
YXRlZC1kYXRlPjxhY2Nlc3Npb24tbnVtPjExMzc1OTQyPC9hY2Nlc3Npb24tbnVtPjx2b2x1bWU+
MTIwPC92b2x1bWU+PC9yZWNvcmQ+PC9DaXRlPjxDaXRlPjxBdXRob3I+VGFtaGFua2FyPC9BdXRo
b3I+PFllYXI+MjAwNDwvWWVhcj48SURUZXh0Pk9tZXByYXpvbGUgZG9lcyBub3QgcmVkdWNlIGdh
c3Ryb2Vzb3BoYWdlYWwgcmVmbHV4OiBuZXcgaW5zaWdodHMgdXNpbmcgbXVsdGljaGFubmVsIGlu
dHJhbHVtaW5hbCBpbXBlZGFuY2UgdGVjaG5vbG9neS48L0lEVGV4dD48cmVjb3JkPjx0aXRsZXM+
PHRpdGxlPk9tZXByYXpvbGUgZG9lcyBub3QgcmVkdWNlIGdhc3Ryb2Vzb3BoYWdlYWwgcmVmbHV4
OiBuZXcgaW5zaWdodHMgdXNpbmcgbXVsdGljaGFubmVsIGludHJhbHVtaW5hbCBpbXBlZGFuY2Ug
dGVjaG5vbG9neS48L3RpdGxlPjwvdGl0bGVzPjxwYWdlcz5kaXNjdXNzaW9uIDg5Ny04OTg8L3Bh
Z2VzPjxjb250cmlidXRvcnM+PGF1dGhvcnM+PGF1dGhvcj5UYW1oYW5rYXIsIEFQLjwvYXV0aG9y
PjxhdXRob3I+UGV0ZXJzLCBKSC48L2F1dGhvcj48YXV0aG9yPlBvcnRhbGUsIEcuPC9hdXRob3I+
PGF1dGhvcj5ldC4gYWwuPC9hdXRob3I+PC9hdXRob3JzPjwvY29udHJpYnV0b3JzPjxhZGRlZC1k
YXRlIGZvcm1hdD0idXRjIj4xNDYzMTY3ODcwPC9hZGRlZC1kYXRlPjxwdWItbG9jYXRpb24+SiBH
YXN0cm9pbnRlc3QgU3VyZzwvcHViLWxvY2F0aW9uPjxyZWYtdHlwZSBuYW1lPSJHZW5lcmljIj4x
MzwvcmVmLXR5cGU+PGRhdGVzPjx5ZWFyPjIwMDQ8L3llYXI+PC9kYXRlcz48cmVjLW51bWJlcj4y
MDM8L3JlYy1udW1iZXI+PGxhc3QtdXBkYXRlZC1kYXRlIGZvcm1hdD0idXRjIj4xNDYzMTY3OTMy
PC9sYXN0LXVwZGF0ZWQtZGF0ZT48dm9sdW1lPjg6ODkwPC92b2x1bWU+PC9yZWNvcmQ+PC9DaXRl
PjxDaXRlPjxBdXRob3I+VGFjazwvQXV0aG9yPjxZZWFyPjIwMDQ8L1llYXI+PElEVGV4dD5HYXN0
cm9lc29waGFnZWFsIHJlZmx1eCBkaXNlYXNlIHBvb3JseSByZXNwb25zaXZlIHRvIHNpbmdsZS1k
b3NlIHByb3RvbiBwdW1wIGluaGliaXRvcnMgaW4gcGF0aWVudHMgd2l0aG91dCBCYXJyZXR0JmFw
b3M7cyBlc29waGFndXM6IGFjaWQgcmVmbHV4LCBiaWxlIHJlZmx1eCwgb3IgYm90aD88L0lEVGV4
dD48cmVjb3JkPjxkYXRlcz48cHViLWRhdGVzPjxkYXRlPkp1bjwvZGF0ZT48L3B1Yi1kYXRlcz48
eWVhcj4yMDA0PC95ZWFyPjwvZGF0ZXM+PGtleXdvcmRzPjxrZXl3b3JkPkFkdWx0PC9rZXl3b3Jk
PjxrZXl3b3JkPkJhcnJldHQgRXNvcGhhZ3VzPC9rZXl3b3JkPjxrZXl3b3JkPkJpbGUgUmVmbHV4
PC9rZXl3b3JkPjxrZXl3b3JkPkNvaG9ydCBTdHVkaWVzPC9rZXl3b3JkPjxrZXl3b3JkPkRpYWdu
b3NpcywgRGlmZmVyZW50aWFsPC9rZXl3b3JkPjxrZXl3b3JkPkR1b2Rlbm9nYXN0cmljIFJlZmx1
eDwva2V5d29yZD48a2V5d29yZD5Fc29waGFnb3Njb3B5PC9rZXl3b3JkPjxrZXl3b3JkPkZlbWFs
ZTwva2V5d29yZD48a2V5d29yZD5HYXN0cmljIEFjaWRpdHkgRGV0ZXJtaW5hdGlvbjwva2V5d29y
ZD48a2V5d29yZD5HYXN0cm9lc29waGFnZWFsIFJlZmx1eDwva2V5d29yZD48a2V5d29yZD5HYXN0
cm9zY29weTwva2V5d29yZD48a2V5d29yZD5IZWFydGJ1cm48L2tleXdvcmQ+PGtleXdvcmQ+SHVt
YW5zPC9rZXl3b3JkPjxrZXl3b3JkPkh5ZHJvZ2VuLUlvbiBDb25jZW50cmF0aW9uPC9rZXl3b3Jk
PjxrZXl3b3JkPk1hbGU8L2tleXdvcmQ+PGtleXdvcmQ+TWlkZGxlIEFnZWQ8L2tleXdvcmQ+PGtl
eXdvcmQ+UGF0aWVudCBTZWxlY3Rpb248L2tleXdvcmQ+PGtleXdvcmQ+UHJvYmFiaWxpdHk8L2tl
eXdvcmQ+PGtleXdvcmQ+UHJvdG9uIFB1bXAgSW5oaWJpdG9yczwva2V5d29yZD48a2V5d29yZD5Q
cm90b24gUHVtcHM8L2tleXdvcmQ+PGtleXdvcmQ+UmlzayBBc3Nlc3NtZW50PC9rZXl3b3JkPjxr
ZXl3b3JkPlNlbnNpdGl2aXR5IGFuZCBTcGVjaWZpY2l0eTwva2V5d29yZD48a2V5d29yZD5TZXZl
cml0eSBvZiBJbGxuZXNzIEluZGV4PC9rZXl3b3JkPjxrZXl3b3JkPlN0YXRpc3RpY3MsIE5vbnBh
cmFtZXRyaWM8L2tleXdvcmQ+PGtleXdvcmQ+VHJlYXRtZW50IEZhaWx1cmU8L2tleXdvcmQ+PC9r
ZXl3b3Jkcz48dXJscz48cmVsYXRlZC11cmxzPjx1cmw+aHR0cDovL3d3dy5uY2JpLm5sbS5uaWgu
Z292L3B1Ym1lZC8xNTE4MDcxMzwvdXJsPjwvcmVsYXRlZC11cmxzPjwvdXJscz48aXNibj4wMDAy
LTkyNzA8L2lzYm4+PHRpdGxlcz48dGl0bGU+R2FzdHJvZXNvcGhhZ2VhbCByZWZsdXggZGlzZWFz
ZSBwb29ybHkgcmVzcG9uc2l2ZSB0byBzaW5nbGUtZG9zZSBwcm90b24gcHVtcCBpbmhpYml0b3Jz
IGluIHBhdGllbnRzIHdpdGhvdXQgQmFycmV0dCZhcG9zO3MgZXNvcGhhZ3VzOiBhY2lkIHJlZmx1
eCwgYmlsZSByZWZsdXgsIG9yIGJvdGg/PC90aXRsZT48c2Vjb25kYXJ5LXRpdGxlPkFtIEogR2Fz
dHJvZW50ZXJvbDwvc2Vjb25kYXJ5LXRpdGxlPjwvdGl0bGVzPjxwYWdlcz45ODEtODwvcGFnZXM+
PG51bWJlcj42PC9udW1iZXI+PGNvbnRyaWJ1dG9ycz48YXV0aG9ycz48YXV0aG9yPlRhY2ssIEou
PC9hdXRob3I+PGF1dGhvcj5Lb2VrLCBHLjwvYXV0aG9yPjxhdXRob3I+RGVtZWR0cywgSS48L2F1
dGhvcj48YXV0aG9yPlNpZnJpbSwgRC48L2F1dGhvcj48YXV0aG9yPkphbnNzZW5zLCBKLjwvYXV0
aG9yPjwvYXV0aG9ycz48L2NvbnRyaWJ1dG9ycz48bGFuZ3VhZ2U+ZW5nPC9sYW5ndWFnZT48YWRk
ZWQtZGF0ZSBmb3JtYXQ9InV0YyI+MTQ2MzE3NTM4ODwvYWRkZWQtZGF0ZT48cmVmLXR5cGUgbmFt
ZT0iSm91cm5hbCBBcnRpY2xlIj4xNzwvcmVmLXR5cGU+PHJlYy1udW1iZXI+MjE3PC9yZWMtbnVt
YmVyPjxsYXN0LXVwZGF0ZWQtZGF0ZSBmb3JtYXQ9InV0YyI+MTQ2MzE3NTM4ODwvbGFzdC11cGRh
dGVkLWRhdGU+PGFjY2Vzc2lvbi1udW0+MTUxODA3MTM8L2FjY2Vzc2lvbi1udW0+PGVsZWN0cm9u
aWMtcmVzb3VyY2UtbnVtPjEwLjExMTEvai4xNTcyLTAyNDEuMjAwNC4wNDE3MS54PC9lbGVjdHJv
bmljLXJlc291cmNlLW51bT48dm9sdW1lPjk5PC92b2x1bWU+PC9yZWNvcmQ+PC9DaXRlPjwvRW5k
Tm90ZT4A
</w:fldData>
        </w:fldChar>
      </w:r>
      <w:r w:rsidR="00773108" w:rsidRPr="00B6576B">
        <w:rPr>
          <w:rFonts w:ascii="Book Antiqua" w:hAnsi="Book Antiqua" w:cs="Times New Roman"/>
        </w:rPr>
        <w:instrText xml:space="preserve"> ADDIN EN.CITE </w:instrText>
      </w:r>
      <w:r w:rsidR="00773108" w:rsidRPr="00B6576B">
        <w:rPr>
          <w:rFonts w:ascii="Book Antiqua" w:hAnsi="Book Antiqua" w:cs="Times New Roman"/>
        </w:rPr>
        <w:fldChar w:fldCharType="begin">
          <w:fldData xml:space="preserve">PEVuZE5vdGU+PENpdGU+PEF1dGhvcj5LaW5nPC9BdXRob3I+PFllYXI+MjAwOTwvWWVhcj48SURU
ZXh0Pkdhc3Ryb2Vzb3BoYWdlYWwgcmVmbHV4IGluIGJyb25jaGlvbGl0aXMgb2JsaXRlcmFucyBz
eW5kcm9tZTogYSBuZXcgcGVyc3BlY3RpdmU8L0lEVGV4dD48RGlzcGxheVRleHQ+PHN0eWxlIGZh
Y2U9InN1cGVyc2NyaXB0Ij4yOSwzOSw3OCwxMTMtMTE2PC9zdHlsZT48L0Rpc3BsYXlUZXh0Pjxy
ZWNvcmQ+PGRhdGVzPjxwdWItZGF0ZXM+PGRhdGU+U2VwPC9kYXRlPjwvcHViLWRhdGVzPjx5ZWFy
PjIwMDk8L3llYXI+PC9kYXRlcz48a2V5d29yZHM+PGtleXdvcmQ+QWRvbGVzY2VudDwva2V5d29y
ZD48a2V5d29yZD5BZHVsdDwva2V5d29yZD48a2V5d29yZD5BZ2VkPC9rZXl3b3JkPjxrZXl3b3Jk
PkJyb25jaGlvbGl0aXMgT2JsaXRlcmFuczwva2V5d29yZD48a2V5d29yZD5DaGlsZDwva2V5d29y
ZD48a2V5d29yZD5Db3VnaDwva2V5d29yZD48a2V5d29yZD5EeXNwZXBzaWE8L2tleXdvcmQ+PGtl
eXdvcmQ+Rm9sbG93LVVwIFN0dWRpZXM8L2tleXdvcmQ+PGtleXdvcmQ+R2FzdHJvZXNvcGhhZ2Vh
bCBSZWZsdXg8L2tleXdvcmQ+PGtleXdvcmQ+SHVtYW5zPC9rZXl3b3JkPjxrZXl3b3JkPkx1bmcg
VHJhbnNwbGFudGF0aW9uPC9rZXl3b3JkPjxrZXl3b3JkPk1pZGRsZSBBZ2VkPC9rZXl3b3JkPjxr
ZXl3b3JkPlByb3BvcnRpb25hbCBIYXphcmRzIE1vZGVsczwva2V5d29yZD48a2V5d29yZD5QdWxt
b25hcnkgRGlzZWFzZSwgQ2hyb25pYyBPYnN0cnVjdGl2ZTwva2V5d29yZD48a2V5d29yZD5SaXNr
IEZhY3RvcnM8L2tleXdvcmQ+PGtleXdvcmQ+U3Vydml2YWwgQW5hbHlzaXM8L2tleXdvcmQ+PGtl
eXdvcmQ+VGltZSBGYWN0b3JzPC9rZXl3b3JkPjxrZXl3b3JkPlRpc3N1ZSBEb25vcnM8L2tleXdv
cmQ+PGtleXdvcmQ+WW91bmcgQWR1bHQ8L2tleXdvcmQ+PC9rZXl3b3Jkcz48dXJscz48cmVsYXRl
ZC11cmxzPjx1cmw+aHR0cDovL3d3dy5uY2JpLm5sbS5uaWguZ292L3B1Ym1lZC8xOTcxNjAzNzwv
dXJsPjwvcmVsYXRlZC11cmxzPjwvdXJscz48aXNibj4xNTU3LTMxMTc8L2lzYm4+PHRpdGxlcz48
dGl0bGU+R2FzdHJvZXNvcGhhZ2VhbCByZWZsdXggaW4gYnJvbmNoaW9saXRpcyBvYmxpdGVyYW5z
IHN5bmRyb21lOiBhIG5ldyBwZXJzcGVjdGl2ZTwvdGl0bGU+PHNlY29uZGFyeS10aXRsZT5KIEhl
YXJ0IEx1bmcgVHJhbnNwbGFudDwvc2Vjb25kYXJ5LXRpdGxlPjwvdGl0bGVzPjxwYWdlcz44NzAt
NTwvcGFnZXM+PG51bWJlcj45PC9udW1iZXI+PGNvbnRyaWJ1dG9ycz48YXV0aG9ycz48YXV0aG9y
PktpbmcsIEIuIEouPC9hdXRob3I+PGF1dGhvcj5JeWVyLCBILjwvYXV0aG9yPjxhdXRob3I+TGVp
ZGksIEEuIEEuPC9hdXRob3I+PGF1dGhvcj5DYXJieSwgTS4gUi48L2F1dGhvcj48L2F1dGhvcnM+
PC9jb250cmlidXRvcnM+PGxhbmd1YWdlPmVuZzwvbGFuZ3VhZ2U+PGFkZGVkLWRhdGUgZm9ybWF0
PSJ1dGMiPjE0NjI4OTE3NzE8L2FkZGVkLWRhdGU+PHJlZi10eXBlIG5hbWU9IkpvdXJuYWwgQXJ0
aWNsZSI+MTc8L3JlZi10eXBlPjxyZWMtbnVtYmVyPjEyNTwvcmVjLW51bWJlcj48bGFzdC11cGRh
dGVkLWRhdGUgZm9ybWF0PSJ1dGMiPjE0NjI4OTE3NzE8L2xhc3QtdXBkYXRlZC1kYXRlPjxhY2Nl
c3Npb24tbnVtPjE5NzE2MDM3PC9hY2Nlc3Npb24tbnVtPjxlbGVjdHJvbmljLXJlc291cmNlLW51
bT4xMC4xMDE2L2ouaGVhbHVuLjIwMDkuMDUuMDQwPC9lbGVjdHJvbmljLXJlc291cmNlLW51bT48
dm9sdW1lPjI4PC92b2x1bWU+PC9yZWNvcmQ+PC9DaXRlPjxDaXRlPjxBdXRob3I+RGF2aXM8L0F1
dGhvcj48WWVhcj4yMDEwPC9ZZWFyPjxJRFRleHQ+QSByZXZpZXcgb2YgdGhlIHBvdGVudGlhbCBh
cHBsaWNhdGlvbnMgYW5kIGNvbnRyb3ZlcnNpZXMgb2Ygbm9uLWludmFzaXZlIHRlc3RpbmcgZm9y
IGJpb21hcmtlcnMgb2YgYXNwaXJhdGlvbiBpbiB0aGUgbHVuZyB0cmFuc3BsYW50IHBvcHVsYXRp
b248L0lEVGV4dD48cmVjb3JkPjxkYXRlcz48cHViLWRhdGVzPjxkYXRlPjIwMTAgTWF5LUp1bjwv
ZGF0ZT48L3B1Yi1kYXRlcz48eWVhcj4yMDEwPC95ZWFyPjwvZGF0ZXM+PGtleXdvcmRzPjxrZXl3
b3JkPkJpb21hcmtlcnM8L2tleXdvcmQ+PGtleXdvcmQ+QnJvbmNoaW9saXRpcyBPYmxpdGVyYW5z
PC9rZXl3b3JkPjxrZXl3b3JkPkJyb25jaG9hbHZlb2xhciBMYXZhZ2UgRmx1aWQ8L2tleXdvcmQ+
PGtleXdvcmQ+R2FzdHJvZXNvcGhhZ2VhbCBSZWZsdXg8L2tleXdvcmQ+PGtleXdvcmQ+SHVtYW5z
PC9rZXl3b3JkPjxrZXl3b3JkPkx1bmcgVHJhbnNwbGFudGF0aW9uPC9rZXl3b3JkPjxrZXl3b3Jk
PlJlc3BpcmF0aW9uIERpc29yZGVyczwva2V5d29yZD48a2V5d29yZD5SZXNwaXJhdG9yeSBBc3Bp
cmF0aW9uPC9rZXl3b3JkPjwva2V5d29yZHM+PHVybHM+PHJlbGF0ZWQtdXJscz48dXJsPmh0dHA6
Ly93d3cubmNiaS5ubG0ubmloLmdvdi9wdWJtZWQvMjAzMzE2ODg8L3VybD48L3JlbGF0ZWQtdXJs
cz48L3VybHM+PGlzYm4+MTM5OS0wMDEyPC9pc2JuPjxjdXN0b20yPlBNQzMwNjYwNjY8L2N1c3Rv
bTI+PHRpdGxlcz48dGl0bGU+QSByZXZpZXcgb2YgdGhlIHBvdGVudGlhbCBhcHBsaWNhdGlvbnMg
YW5kIGNvbnRyb3ZlcnNpZXMgb2Ygbm9uLWludmFzaXZlIHRlc3RpbmcgZm9yIGJpb21hcmtlcnMg
b2YgYXNwaXJhdGlvbiBpbiB0aGUgbHVuZyB0cmFuc3BsYW50IHBvcHVsYXRpb248L3RpdGxlPjxz
ZWNvbmRhcnktdGl0bGU+Q2xpbiBUcmFuc3BsYW50PC9zZWNvbmRhcnktdGl0bGU+PC90aXRsZXM+
PHBhZ2VzPkU1NC02MTwvcGFnZXM+PG51bWJlcj4zPC9udW1iZXI+PGNvbnRyaWJ1dG9ycz48YXV0
aG9ycz48YXV0aG9yPkRhdmlzLCBDLiBTLjwvYXV0aG9yPjxhdXRob3I+R2FnZXJtZWllciwgSi48
L2F1dGhvcj48YXV0aG9yPkRpbGxpbmcsIEQuPC9hdXRob3I+PGF1dGhvcj5BbGV4LCBDLjwvYXV0
aG9yPjxhdXRob3I+TG93ZXJ5LCBFLjwvYXV0aG9yPjxhdXRob3I+S292YWNzLCBFLiBKLjwvYXV0
aG9yPjxhdXRob3I+TG92ZSwgUi4gQi48L2F1dGhvcj48YXV0aG9yPkZpc2ljaGVsbGEsIFAuIE0u
PC9hdXRob3I+PC9hdXRob3JzPjwvY29udHJpYnV0b3JzPjxsYW5ndWFnZT5lbmc8L2xhbmd1YWdl
PjxhZGRlZC1kYXRlIGZvcm1hdD0idXRjIj4xNDYzMTY2ODQ4PC9hZGRlZC1kYXRlPjxyZWYtdHlw
ZSBuYW1lPSJKb3VybmFsIEFydGljbGUiPjE3PC9yZWYtdHlwZT48cmVjLW51bWJlcj4yMDA8L3Jl
Yy1udW1iZXI+PGxhc3QtdXBkYXRlZC1kYXRlIGZvcm1hdD0idXRjIj4xNDYzMTY2ODQ4PC9sYXN0
LXVwZGF0ZWQtZGF0ZT48YWNjZXNzaW9uLW51bT4yMDMzMTY4ODwvYWNjZXNzaW9uLW51bT48ZWxl
Y3Ryb25pYy1yZXNvdXJjZS1udW0+MTAuMTExMS9qLjEzOTktMDAxMi4yMDEwLjAxMjQzLng8L2Vs
ZWN0cm9uaWMtcmVzb3VyY2UtbnVtPjx2b2x1bWU+MjQ8L3ZvbHVtZT48L3JlY29yZD48L0NpdGU+
PENpdGU+PEF1dGhvcj5CbG9uZGVhdTwvQXV0aG9yPjxZZWFyPjIwMDg8L1llYXI+PElEVGV4dD5H
YXN0cm8tb2Vzb3BoYWdlYWwgcmVmbHV4IGFuZCBnYXN0cmljIGFzcGlyYXRpb24gaW4gbHVuZyB0
cmFuc3BsYW50IHBhdGllbnRzIHdpdGggb3Igd2l0aG91dCBjaHJvbmljIHJlamVjdGlvbjwvSURU
ZXh0PjxyZWNvcmQ+PGRhdGVzPjxwdWItZGF0ZXM+PGRhdGU+QXByPC9kYXRlPjwvcHViLWRhdGVz
Pjx5ZWFyPjIwMDg8L3llYXI+PC9kYXRlcz48a2V5d29yZHM+PGtleXdvcmQ+QWR1bHQ8L2tleXdv
cmQ+PGtleXdvcmQ+QWdlZDwva2V5d29yZD48a2V5d29yZD5CaWxlIEFjaWRzIGFuZCBTYWx0czwv
a2V5d29yZD48a2V5d29yZD5Ccm9uY2hpb2xpdGlzIE9ibGl0ZXJhbnM8L2tleXdvcmQ+PGtleXdv
cmQ+QnJvbmNob2FsdmVvbGFyIExhdmFnZSBGbHVpZDwva2V5d29yZD48a2V5d29yZD5DYXNlLUNv
bnRyb2wgU3R1ZGllczwva2V5d29yZD48a2V5d29yZD5Dcm9zcy1TZWN0aW9uYWwgU3R1ZGllczwv
a2V5d29yZD48a2V5d29yZD5DeXN0aWMgRmlicm9zaXM8L2tleXdvcmQ+PGtleXdvcmQ+RmVtYWxl
PC9rZXl3b3JkPjxrZXl3b3JkPkdhc3Ryb2Vzb3BoYWdlYWwgUmVmbHV4PC9rZXl3b3JkPjxrZXl3
b3JkPkdyYWZ0IFJlamVjdGlvbjwva2V5d29yZD48a2V5d29yZD5IdW1hbnM8L2tleXdvcmQ+PGtl
eXdvcmQ+THVuZyBUcmFuc3BsYW50YXRpb248L2tleXdvcmQ+PGtleXdvcmQ+TWFsZTwva2V5d29y
ZD48a2V5d29yZD5NaWRkbGUgQWdlZDwva2V5d29yZD48a2V5d29yZD5QZXBzaW4gQTwva2V5d29y
ZD48a2V5d29yZD5Qcm90b24gUHVtcCBJbmhpYml0b3JzPC9rZXl3b3JkPjwva2V5d29yZHM+PHVy
bHM+PHJlbGF0ZWQtdXJscz48dXJsPmh0dHA6Ly93d3cubmNiaS5ubG0ubmloLmdvdi9wdWJtZWQv
MTgwNTcwNTg8L3VybD48L3JlbGF0ZWQtdXJscz48L3VybHM+PGlzYm4+MTM5OS0zMDAzPC9pc2Ju
Pjx0aXRsZXM+PHRpdGxlPkdhc3Ryby1vZXNvcGhhZ2VhbCByZWZsdXggYW5kIGdhc3RyaWMgYXNw
aXJhdGlvbiBpbiBsdW5nIHRyYW5zcGxhbnQgcGF0aWVudHMgd2l0aCBvciB3aXRob3V0IGNocm9u
aWMgcmVqZWN0aW9uPC90aXRsZT48c2Vjb25kYXJ5LXRpdGxlPkV1ciBSZXNwaXIgSjwvc2Vjb25k
YXJ5LXRpdGxlPjwvdGl0bGVzPjxwYWdlcz43MDctMTM8L3BhZ2VzPjxudW1iZXI+NDwvbnVtYmVy
Pjxjb250cmlidXRvcnM+PGF1dGhvcnM+PGF1dGhvcj5CbG9uZGVhdSwgSy48L2F1dGhvcj48YXV0
aG9yPk1lcnRlbnMsIFYuPC9hdXRob3I+PGF1dGhvcj5WYW5hdWRlbmFlcmRlLCBCLiBBLjwvYXV0
aG9yPjxhdXRob3I+VmVybGVkZW4sIEcuIE0uPC9hdXRob3I+PGF1dGhvcj5WYW4gUmFlbWRvbmNr
LCBELiBFLjwvYXV0aG9yPjxhdXRob3I+U2lmcmltLCBELjwvYXV0aG9yPjxhdXRob3I+RHVwb250
LCBMLiBKLjwvYXV0aG9yPjwvYXV0aG9ycz48L2NvbnRyaWJ1dG9ycz48bGFuZ3VhZ2U+ZW5nPC9s
YW5ndWFnZT48YWRkZWQtZGF0ZSBmb3JtYXQ9InV0YyI+MTQ2Mjg5MDA0MzwvYWRkZWQtZGF0ZT48
cmVmLXR5cGUgbmFtZT0iSm91cm5hbCBBcnRpY2xlIj4xNzwvcmVmLXR5cGU+PHJlYy1udW1iZXI+
MTAwPC9yZWMtbnVtYmVyPjxsYXN0LXVwZGF0ZWQtZGF0ZSBmb3JtYXQ9InV0YyI+MTQ2Mjg5MDA0
MzwvbGFzdC11cGRhdGVkLWRhdGU+PGFjY2Vzc2lvbi1udW0+MTgwNTcwNTg8L2FjY2Vzc2lvbi1u
dW0+PGVsZWN0cm9uaWMtcmVzb3VyY2UtbnVtPjEwLjExODMvMDkwMzE5MzYuMDAwNjQ4MDc8L2Vs
ZWN0cm9uaWMtcmVzb3VyY2UtbnVtPjx2b2x1bWU+MzE8L3ZvbHVtZT48L3JlY29yZD48L0NpdGU+
PENpdGU+PEF1dGhvcj5UYW1oYW5rYXI8L0F1dGhvcj48WWVhcj4yMDA0PC9ZZWFyPjxJRFRleHQ+
T21lcHJhem9sZSBkb2VzIG5vdCByZWR1Y2UgZ2FzdHJvZXNvcGhhZ2VhbCByZWZsdXg6IG5ldyBp
bnNpZ2h0cyB1c2luZyBtdWx0aWNoYW5uZWwgaW50cmFsdW1pbmFsIGltcGVkYW5jZSB0ZWNobm9s
b2d5LjwvSURUZXh0PjxyZWNvcmQ+PHRpdGxlcz48dGl0bGU+T21lcHJhem9sZSBkb2VzIG5vdCBy
ZWR1Y2UgZ2FzdHJvZXNvcGhhZ2VhbCByZWZsdXg6IG5ldyBpbnNpZ2h0cyB1c2luZyBtdWx0aWNo
YW5uZWwgaW50cmFsdW1pbmFsIGltcGVkYW5jZSB0ZWNobm9sb2d5LjwvdGl0bGU+PC90aXRsZXM+
PHBhZ2VzPmRpc2N1c3Npb24gODk3LTg5ODwvcGFnZXM+PGNvbnRyaWJ1dG9ycz48YXV0aG9ycz48
YXV0aG9yPlRhbWhhbmthciwgQVAuPC9hdXRob3I+PGF1dGhvcj5QZXRlcnMsIEpILjwvYXV0aG9y
PjxhdXRob3I+UG9ydGFsZSwgRy48L2F1dGhvcj48YXV0aG9yPmV0LiBhbC48L2F1dGhvcj48L2F1
dGhvcnM+PC9jb250cmlidXRvcnM+PGFkZGVkLWRhdGUgZm9ybWF0PSJ1dGMiPjE0NjMxNjc4NzA8
L2FkZGVkLWRhdGU+PHB1Yi1sb2NhdGlvbj5KIEdhc3Ryb2ludGVzdCBTdXJnPC9wdWItbG9jYXRp
b24+PHJlZi10eXBlIG5hbWU9IkdlbmVyaWMiPjEzPC9yZWYtdHlwZT48ZGF0ZXM+PHllYXI+MjAw
NDwveWVhcj48L2RhdGVzPjxyZWMtbnVtYmVyPjIwMzwvcmVjLW51bWJlcj48bGFzdC11cGRhdGVk
LWRhdGUgZm9ybWF0PSJ1dGMiPjE0NjMxNjc5MzI8L2xhc3QtdXBkYXRlZC1kYXRlPjx2b2x1bWU+
ODo4OTA8L3ZvbHVtZT48L3JlY29yZD48L0NpdGU+PENpdGU+PEF1dGhvcj5QYXR0aTwvQXV0aG9y
PjxZZWFyPjIwMDA8L1llYXI+PElEVGV4dD5FZmZlY3Qgb2YgbGFwYXJvc2NvcGljIGZ1bmRvcGxp
Y2F0aW9uIG9uIGdhc3Ryb2Vzb3BoYWdlYWwgcmVmbHV4IGRpc2Vhc2UtaW5kdWNlZCByZXNwaXJh
dG9yeSBzeW1wdG9tczwvSURUZXh0PjxyZWNvcmQ+PGRhdGVzPjxwdWItZGF0ZXM+PGRhdGU+MjAw
MCBNYXItQXByPC9kYXRlPjwvcHViLWRhdGVzPjx5ZWFyPjIwMDA8L3llYXI+PC9kYXRlcz48a2V5
d29yZHM+PGtleXdvcmQ+QWR1bHQ8L2tleXdvcmQ+PGtleXdvcmQ+QWdlZDwva2V5d29yZD48a2V5
d29yZD5Db3VnaDwva2V5d29yZD48a2V5d29yZD5GZW1hbGU8L2tleXdvcmQ+PGtleXdvcmQ+RnVu
ZG9wbGljYXRpb248L2tleXdvcmQ+PGtleXdvcmQ+R2FzdHJvZXNvcGhhZ2VhbCBSZWZsdXg8L2tl
eXdvcmQ+PGtleXdvcmQ+SHVtYW5zPC9rZXl3b3JkPjxrZXl3b3JkPkh5ZHJvZ2VuLUlvbiBDb25j
ZW50cmF0aW9uPC9rZXl3b3JkPjxrZXl3b3JkPkxhcGFyb3Njb3B5PC9rZXl3b3JkPjxrZXl3b3Jk
Pk1hbGU8L2tleXdvcmQ+PGtleXdvcmQ+TWlkZGxlIEFnZWQ8L2tleXdvcmQ+PGtleXdvcmQ+UHJl
ZGljdGl2ZSBWYWx1ZSBvZiBUZXN0czwva2V5d29yZD48a2V5d29yZD5SZXNwaXJhdG9yeSBUcmFj
dCBEaXNlYXNlczwva2V5d29yZD48a2V5d29yZD5UcmVhdG1lbnQgT3V0Y29tZTwva2V5d29yZD48
L2tleXdvcmRzPjx1cmxzPjxyZWxhdGVkLXVybHM+PHVybD5odHRwOi8vd3d3Lm5jYmkubmxtLm5p
aC5nb3YvcHVibWVkLzEwNjc1MjM3PC91cmw+PC9yZWxhdGVkLXVybHM+PC91cmxzPjxpc2JuPjEw
OTEtMjU1WDwvaXNibj48dGl0bGVzPjx0aXRsZT5FZmZlY3Qgb2YgbGFwYXJvc2NvcGljIGZ1bmRv
cGxpY2F0aW9uIG9uIGdhc3Ryb2Vzb3BoYWdlYWwgcmVmbHV4IGRpc2Vhc2UtaW5kdWNlZCByZXNw
aXJhdG9yeSBzeW1wdG9tczwvdGl0bGU+PHNlY29uZGFyeS10aXRsZT5KIEdhc3Ryb2ludGVzdCBT
dXJnPC9zZWNvbmRhcnktdGl0bGU+PC90aXRsZXM+PHBhZ2VzPjE0My05PC9wYWdlcz48bnVtYmVy
PjI8L251bWJlcj48Y29udHJpYnV0b3JzPjxhdXRob3JzPjxhdXRob3I+UGF0dGksIE0uIEcuPC9h
dXRob3I+PGF1dGhvcj5BcmNlcml0bywgTS48L2F1dGhvcj48YXV0aG9yPlRhbWJ1cmluaSwgQS48
L2F1dGhvcj48YXV0aG9yPkRpZW5lciwgVS48L2F1dGhvcj48YXV0aG9yPkZlbywgQy4gVi48L2F1
dGhvcj48YXV0aG9yPlNhZmFkaSwgQi48L2F1dGhvcj48YXV0aG9yPkZpc2ljaGVsbGEsIFAuPC9h
dXRob3I+PGF1dGhvcj5XYXksIEwuIFcuPC9hdXRob3I+PC9hdXRob3JzPjwvY29udHJpYnV0b3Jz
PjxsYW5ndWFnZT5lbmc8L2xhbmd1YWdlPjxhZGRlZC1kYXRlIGZvcm1hdD0idXRjIj4xNDYzMjM4
MDEyPC9hZGRlZC1kYXRlPjxyZWYtdHlwZSBuYW1lPSJKb3VybmFsIEFydGljbGUiPjE3PC9yZWYt
dHlwZT48cmVjLW51bWJlcj4yMzY8L3JlYy1udW1iZXI+PGxhc3QtdXBkYXRlZC1kYXRlIGZvcm1h
dD0idXRjIj4xNDYzMjM4MDEyPC9sYXN0LXVwZGF0ZWQtZGF0ZT48YWNjZXNzaW9uLW51bT4xMDY3
NTIzNzwvYWNjZXNzaW9uLW51bT48dm9sdW1lPjQ8L3ZvbHVtZT48L3JlY29yZD48L0NpdGU+PENp
dGU+PEF1dGhvcj5WZWxhPC9BdXRob3I+PFllYXI+MjAwMTwvWWVhcj48SURUZXh0PlNpbXVsdGFu
ZW91cyBpbnRyYWVzb3BoYWdlYWwgaW1wZWRhbmNlIGFuZCBwSCBtZWFzdXJlbWVudCBvZiBhY2lk
IGFuZCBub25hY2lkIGdhc3Ryb2Vzb3BoYWdlYWwgcmVmbHV4OiBlZmZlY3Qgb2Ygb21lcHJhem9s
ZTwvSURUZXh0PjxyZWNvcmQ+PGRhdGVzPjxwdWItZGF0ZXM+PGRhdGU+SnVuPC9kYXRlPjwvcHVi
LWRhdGVzPjx5ZWFyPjIwMDE8L3llYXI+PC9kYXRlcz48a2V5d29yZHM+PGtleXdvcmQ+QWR1bHQ8
L2tleXdvcmQ+PGtleXdvcmQ+QWdlZDwva2V5d29yZD48a2V5d29yZD5BbnRpLVVsY2VyIEFnZW50
czwva2V5d29yZD48a2V5d29yZD5FbGVjdHJpYyBJbXBlZGFuY2U8L2tleXdvcmQ+PGtleXdvcmQ+
RW56eW1lIEluaGliaXRvcnM8L2tleXdvcmQ+PGtleXdvcmQ+RmVtYWxlPC9rZXl3b3JkPjxrZXl3
b3JkPkdhc3RyaWMgQWNpZDwva2V5d29yZD48a2V5d29yZD5HYXN0cmljIEFjaWRpdHkgRGV0ZXJt
aW5hdGlvbjwva2V5d29yZD48a2V5d29yZD5HYXN0cm9lc29waGFnZWFsIFJlZmx1eDwva2V5d29y
ZD48a2V5d29yZD5IdW1hbnM8L2tleXdvcmQ+PGtleXdvcmQ+TWFsZTwva2V5d29yZD48a2V5d29y
ZD5NaWRkbGUgQWdlZDwva2V5d29yZD48a2V5d29yZD5PbWVwcmF6b2xlPC9rZXl3b3JkPjwva2V5
d29yZHM+PHVybHM+PHJlbGF0ZWQtdXJscz48dXJsPmh0dHA6Ly93d3cubmNiaS5ubG0ubmloLmdv
di9wdWJtZWQvMTEzNzU5NDI8L3VybD48L3JlbGF0ZWQtdXJscz48L3VybHM+PGlzYm4+MDAxNi01
MDg1PC9pc2JuPjx0aXRsZXM+PHRpdGxlPlNpbXVsdGFuZW91cyBpbnRyYWVzb3BoYWdlYWwgaW1w
ZWRhbmNlIGFuZCBwSCBtZWFzdXJlbWVudCBvZiBhY2lkIGFuZCBub25hY2lkIGdhc3Ryb2Vzb3Bo
YWdlYWwgcmVmbHV4OiBlZmZlY3Qgb2Ygb21lcHJhem9sZTwvdGl0bGU+PHNlY29uZGFyeS10aXRs
ZT5HYXN0cm9lbnRlcm9sb2d5PC9zZWNvbmRhcnktdGl0bGU+PC90aXRsZXM+PHBhZ2VzPjE1OTkt
NjA2PC9wYWdlcz48bnVtYmVyPjc8L251bWJlcj48Y29udHJpYnV0b3JzPjxhdXRob3JzPjxhdXRo
b3I+VmVsYSwgTS4gRi48L2F1dGhvcj48YXV0aG9yPkNhbWFjaG8tTG9iYXRvLCBMLjwvYXV0aG9y
PjxhdXRob3I+U3Jpbml2YXNhbiwgUi48L2F1dGhvcj48YXV0aG9yPlR1dHVpYW4sIFIuPC9hdXRo
b3I+PGF1dGhvcj5LYXR6LCBQLiBPLjwvYXV0aG9yPjxhdXRob3I+Q2FzdGVsbCwgRC4gTy48L2F1
dGhvcj48L2F1dGhvcnM+PC9jb250cmlidXRvcnM+PGxhbmd1YWdlPmVuZzwvbGFuZ3VhZ2U+PGFk
ZGVkLWRhdGUgZm9ybWF0PSJ1dGMiPjE0NjMyMzgyOTg8L2FkZGVkLWRhdGU+PHJlZi10eXBlIG5h
bWU9IkpvdXJuYWwgQXJ0aWNsZSI+MTc8L3JlZi10eXBlPjxyZWMtbnVtYmVyPjIzODwvcmVjLW51
bWJlcj48bGFzdC11cGRhdGVkLWRhdGUgZm9ybWF0PSJ1dGMiPjE0NjMyMzgyOTg8L2xhc3QtdXBk
YXRlZC1kYXRlPjxhY2Nlc3Npb24tbnVtPjExMzc1OTQyPC9hY2Nlc3Npb24tbnVtPjx2b2x1bWU+
MTIwPC92b2x1bWU+PC9yZWNvcmQ+PC9DaXRlPjxDaXRlPjxBdXRob3I+VGFtaGFua2FyPC9BdXRo
b3I+PFllYXI+MjAwNDwvWWVhcj48SURUZXh0Pk9tZXByYXpvbGUgZG9lcyBub3QgcmVkdWNlIGdh
c3Ryb2Vzb3BoYWdlYWwgcmVmbHV4OiBuZXcgaW5zaWdodHMgdXNpbmcgbXVsdGljaGFubmVsIGlu
dHJhbHVtaW5hbCBpbXBlZGFuY2UgdGVjaG5vbG9neS48L0lEVGV4dD48cmVjb3JkPjx0aXRsZXM+
PHRpdGxlPk9tZXByYXpvbGUgZG9lcyBub3QgcmVkdWNlIGdhc3Ryb2Vzb3BoYWdlYWwgcmVmbHV4
OiBuZXcgaW5zaWdodHMgdXNpbmcgbXVsdGljaGFubmVsIGludHJhbHVtaW5hbCBpbXBlZGFuY2Ug
dGVjaG5vbG9neS48L3RpdGxlPjwvdGl0bGVzPjxwYWdlcz5kaXNjdXNzaW9uIDg5Ny04OTg8L3Bh
Z2VzPjxjb250cmlidXRvcnM+PGF1dGhvcnM+PGF1dGhvcj5UYW1oYW5rYXIsIEFQLjwvYXV0aG9y
PjxhdXRob3I+UGV0ZXJzLCBKSC48L2F1dGhvcj48YXV0aG9yPlBvcnRhbGUsIEcuPC9hdXRob3I+
PGF1dGhvcj5ldC4gYWwuPC9hdXRob3I+PC9hdXRob3JzPjwvY29udHJpYnV0b3JzPjxhZGRlZC1k
YXRlIGZvcm1hdD0idXRjIj4xNDYzMTY3ODcwPC9hZGRlZC1kYXRlPjxwdWItbG9jYXRpb24+SiBH
YXN0cm9pbnRlc3QgU3VyZzwvcHViLWxvY2F0aW9uPjxyZWYtdHlwZSBuYW1lPSJHZW5lcmljIj4x
MzwvcmVmLXR5cGU+PGRhdGVzPjx5ZWFyPjIwMDQ8L3llYXI+PC9kYXRlcz48cmVjLW51bWJlcj4y
MDM8L3JlYy1udW1iZXI+PGxhc3QtdXBkYXRlZC1kYXRlIGZvcm1hdD0idXRjIj4xNDYzMTY3OTMy
PC9sYXN0LXVwZGF0ZWQtZGF0ZT48dm9sdW1lPjg6ODkwPC92b2x1bWU+PC9yZWNvcmQ+PC9DaXRl
PjxDaXRlPjxBdXRob3I+VGFjazwvQXV0aG9yPjxZZWFyPjIwMDQ8L1llYXI+PElEVGV4dD5HYXN0
cm9lc29waGFnZWFsIHJlZmx1eCBkaXNlYXNlIHBvb3JseSByZXNwb25zaXZlIHRvIHNpbmdsZS1k
b3NlIHByb3RvbiBwdW1wIGluaGliaXRvcnMgaW4gcGF0aWVudHMgd2l0aG91dCBCYXJyZXR0JmFw
b3M7cyBlc29waGFndXM6IGFjaWQgcmVmbHV4LCBiaWxlIHJlZmx1eCwgb3IgYm90aD88L0lEVGV4
dD48cmVjb3JkPjxkYXRlcz48cHViLWRhdGVzPjxkYXRlPkp1bjwvZGF0ZT48L3B1Yi1kYXRlcz48
eWVhcj4yMDA0PC95ZWFyPjwvZGF0ZXM+PGtleXdvcmRzPjxrZXl3b3JkPkFkdWx0PC9rZXl3b3Jk
PjxrZXl3b3JkPkJhcnJldHQgRXNvcGhhZ3VzPC9rZXl3b3JkPjxrZXl3b3JkPkJpbGUgUmVmbHV4
PC9rZXl3b3JkPjxrZXl3b3JkPkNvaG9ydCBTdHVkaWVzPC9rZXl3b3JkPjxrZXl3b3JkPkRpYWdu
b3NpcywgRGlmZmVyZW50aWFsPC9rZXl3b3JkPjxrZXl3b3JkPkR1b2Rlbm9nYXN0cmljIFJlZmx1
eDwva2V5d29yZD48a2V5d29yZD5Fc29waGFnb3Njb3B5PC9rZXl3b3JkPjxrZXl3b3JkPkZlbWFs
ZTwva2V5d29yZD48a2V5d29yZD5HYXN0cmljIEFjaWRpdHkgRGV0ZXJtaW5hdGlvbjwva2V5d29y
ZD48a2V5d29yZD5HYXN0cm9lc29waGFnZWFsIFJlZmx1eDwva2V5d29yZD48a2V5d29yZD5HYXN0
cm9zY29weTwva2V5d29yZD48a2V5d29yZD5IZWFydGJ1cm48L2tleXdvcmQ+PGtleXdvcmQ+SHVt
YW5zPC9rZXl3b3JkPjxrZXl3b3JkPkh5ZHJvZ2VuLUlvbiBDb25jZW50cmF0aW9uPC9rZXl3b3Jk
PjxrZXl3b3JkPk1hbGU8L2tleXdvcmQ+PGtleXdvcmQ+TWlkZGxlIEFnZWQ8L2tleXdvcmQ+PGtl
eXdvcmQ+UGF0aWVudCBTZWxlY3Rpb248L2tleXdvcmQ+PGtleXdvcmQ+UHJvYmFiaWxpdHk8L2tl
eXdvcmQ+PGtleXdvcmQ+UHJvdG9uIFB1bXAgSW5oaWJpdG9yczwva2V5d29yZD48a2V5d29yZD5Q
cm90b24gUHVtcHM8L2tleXdvcmQ+PGtleXdvcmQ+UmlzayBBc3Nlc3NtZW50PC9rZXl3b3JkPjxr
ZXl3b3JkPlNlbnNpdGl2aXR5IGFuZCBTcGVjaWZpY2l0eTwva2V5d29yZD48a2V5d29yZD5TZXZl
cml0eSBvZiBJbGxuZXNzIEluZGV4PC9rZXl3b3JkPjxrZXl3b3JkPlN0YXRpc3RpY3MsIE5vbnBh
cmFtZXRyaWM8L2tleXdvcmQ+PGtleXdvcmQ+VHJlYXRtZW50IEZhaWx1cmU8L2tleXdvcmQ+PC9r
ZXl3b3Jkcz48dXJscz48cmVsYXRlZC11cmxzPjx1cmw+aHR0cDovL3d3dy5uY2JpLm5sbS5uaWgu
Z292L3B1Ym1lZC8xNTE4MDcxMzwvdXJsPjwvcmVsYXRlZC11cmxzPjwvdXJscz48aXNibj4wMDAy
LTkyNzA8L2lzYm4+PHRpdGxlcz48dGl0bGU+R2FzdHJvZXNvcGhhZ2VhbCByZWZsdXggZGlzZWFz
ZSBwb29ybHkgcmVzcG9uc2l2ZSB0byBzaW5nbGUtZG9zZSBwcm90b24gcHVtcCBpbmhpYml0b3Jz
IGluIHBhdGllbnRzIHdpdGhvdXQgQmFycmV0dCZhcG9zO3MgZXNvcGhhZ3VzOiBhY2lkIHJlZmx1
eCwgYmlsZSByZWZsdXgsIG9yIGJvdGg/PC90aXRsZT48c2Vjb25kYXJ5LXRpdGxlPkFtIEogR2Fz
dHJvZW50ZXJvbDwvc2Vjb25kYXJ5LXRpdGxlPjwvdGl0bGVzPjxwYWdlcz45ODEtODwvcGFnZXM+
PG51bWJlcj42PC9udW1iZXI+PGNvbnRyaWJ1dG9ycz48YXV0aG9ycz48YXV0aG9yPlRhY2ssIEou
PC9hdXRob3I+PGF1dGhvcj5Lb2VrLCBHLjwvYXV0aG9yPjxhdXRob3I+RGVtZWR0cywgSS48L2F1
dGhvcj48YXV0aG9yPlNpZnJpbSwgRC48L2F1dGhvcj48YXV0aG9yPkphbnNzZW5zLCBKLjwvYXV0
aG9yPjwvYXV0aG9ycz48L2NvbnRyaWJ1dG9ycz48bGFuZ3VhZ2U+ZW5nPC9sYW5ndWFnZT48YWRk
ZWQtZGF0ZSBmb3JtYXQ9InV0YyI+MTQ2MzE3NTM4ODwvYWRkZWQtZGF0ZT48cmVmLXR5cGUgbmFt
ZT0iSm91cm5hbCBBcnRpY2xlIj4xNzwvcmVmLXR5cGU+PHJlYy1udW1iZXI+MjE3PC9yZWMtbnVt
YmVyPjxsYXN0LXVwZGF0ZWQtZGF0ZSBmb3JtYXQ9InV0YyI+MTQ2MzE3NTM4ODwvbGFzdC11cGRh
dGVkLWRhdGU+PGFjY2Vzc2lvbi1udW0+MTUxODA3MTM8L2FjY2Vzc2lvbi1udW0+PGVsZWN0cm9u
aWMtcmVzb3VyY2UtbnVtPjEwLjExMTEvai4xNTcyLTAyNDEuMjAwNC4wNDE3MS54PC9lbGVjdHJv
bmljLXJlc291cmNlLW51bT48dm9sdW1lPjk5PC92b2x1bWU+PC9yZWNvcmQ+PC9DaXRlPjwvRW5k
Tm90ZT4A
</w:fldData>
        </w:fldChar>
      </w:r>
      <w:r w:rsidR="00773108" w:rsidRPr="00B6576B">
        <w:rPr>
          <w:rFonts w:ascii="Book Antiqua" w:hAnsi="Book Antiqua" w:cs="Times New Roman"/>
        </w:rPr>
        <w:instrText xml:space="preserve"> ADDIN EN.CITE.DATA </w:instrText>
      </w:r>
      <w:r w:rsidR="00773108" w:rsidRPr="00B6576B">
        <w:rPr>
          <w:rFonts w:ascii="Book Antiqua" w:hAnsi="Book Antiqua" w:cs="Times New Roman"/>
        </w:rPr>
      </w:r>
      <w:r w:rsidR="00773108" w:rsidRPr="00B6576B">
        <w:rPr>
          <w:rFonts w:ascii="Book Antiqua" w:hAnsi="Book Antiqua" w:cs="Times New Roman"/>
        </w:rPr>
        <w:fldChar w:fldCharType="end"/>
      </w:r>
      <w:r w:rsidR="00B659AB" w:rsidRPr="00B6576B">
        <w:rPr>
          <w:rFonts w:ascii="Book Antiqua" w:hAnsi="Book Antiqua" w:cs="Times New Roman"/>
        </w:rPr>
      </w:r>
      <w:r w:rsidR="00B659AB" w:rsidRPr="00B6576B">
        <w:rPr>
          <w:rFonts w:ascii="Book Antiqua" w:hAnsi="Book Antiqua" w:cs="Times New Roman"/>
        </w:rPr>
        <w:fldChar w:fldCharType="separate"/>
      </w:r>
      <w:r w:rsidR="00773108" w:rsidRPr="00B6576B">
        <w:rPr>
          <w:rFonts w:ascii="Book Antiqua" w:hAnsi="Book Antiqua" w:cs="Times New Roman"/>
          <w:noProof/>
          <w:vertAlign w:val="superscript"/>
        </w:rPr>
        <w:t>29,39,78,113-116</w:t>
      </w:r>
      <w:r w:rsidR="00B659AB" w:rsidRPr="00B6576B">
        <w:rPr>
          <w:rFonts w:ascii="Book Antiqua" w:hAnsi="Book Antiqua" w:cs="Times New Roman"/>
        </w:rPr>
        <w:fldChar w:fldCharType="end"/>
      </w:r>
      <w:r w:rsidR="007B7741" w:rsidRPr="00B6576B">
        <w:rPr>
          <w:rFonts w:ascii="Book Antiqua" w:hAnsi="Book Antiqua" w:cs="Times New Roman"/>
          <w:vertAlign w:val="superscript"/>
        </w:rPr>
        <w:t>]</w:t>
      </w:r>
      <w:r w:rsidR="007B7741" w:rsidRPr="00B6576B">
        <w:rPr>
          <w:rFonts w:ascii="Book Antiqua" w:hAnsi="Book Antiqua" w:cs="Times New Roman"/>
        </w:rPr>
        <w:t>.</w:t>
      </w:r>
      <w:r w:rsidR="00CE347E" w:rsidRPr="00B6576B">
        <w:rPr>
          <w:rFonts w:ascii="Book Antiqua" w:hAnsi="Book Antiqua" w:cs="Times New Roman"/>
        </w:rPr>
        <w:t xml:space="preserve"> </w:t>
      </w:r>
      <w:r w:rsidR="00531F07" w:rsidRPr="00B6576B">
        <w:rPr>
          <w:rFonts w:ascii="Book Antiqua" w:hAnsi="Book Antiqua" w:cs="Times New Roman"/>
        </w:rPr>
        <w:t xml:space="preserve">For example, Patti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Patti&lt;/Author&gt;&lt;Year&gt;2000&lt;/Year&gt;&lt;IDText&gt;Effect of laparoscopic fundoplication on gastroesophageal reflux disease-induced respiratory symptoms&lt;/IDText&gt;&lt;DisplayText&gt;&lt;style face="superscript"&gt;114&lt;/style&gt;&lt;/DisplayText&gt;&lt;record&gt;&lt;dates&gt;&lt;pub-dates&gt;&lt;date&gt;2000 Mar-Apr&lt;/date&gt;&lt;/pub-dates&gt;&lt;year&gt;2000&lt;/year&gt;&lt;/dates&gt;&lt;keywords&gt;&lt;keyword&gt;Adult&lt;/keyword&gt;&lt;keyword&gt;Aged&lt;/keyword&gt;&lt;keyword&gt;Cough&lt;/keyword&gt;&lt;keyword&gt;Female&lt;/keyword&gt;&lt;keyword&gt;Fundoplication&lt;/keyword&gt;&lt;keyword&gt;Gastroesophageal Reflux&lt;/keyword&gt;&lt;keyword&gt;Humans&lt;/keyword&gt;&lt;keyword&gt;Hydrogen-Ion Concentration&lt;/keyword&gt;&lt;keyword&gt;Laparoscopy&lt;/keyword&gt;&lt;keyword&gt;Male&lt;/keyword&gt;&lt;keyword&gt;Middle Aged&lt;/keyword&gt;&lt;keyword&gt;Predictive Value of Tests&lt;/keyword&gt;&lt;keyword&gt;Respiratory Tract Diseases&lt;/keyword&gt;&lt;keyword&gt;Treatment Outcome&lt;/keyword&gt;&lt;/keywords&gt;&lt;urls&gt;&lt;related-urls&gt;&lt;url&gt;http://www.ncbi.nlm.nih.gov/pubmed/10675237&lt;/url&gt;&lt;/related-urls&gt;&lt;/urls&gt;&lt;isbn&gt;1091-255X&lt;/isbn&gt;&lt;titles&gt;&lt;title&gt;Effect of laparoscopic fundoplication on gastroesophageal reflux disease-induced respiratory symptoms&lt;/title&gt;&lt;secondary-title&gt;J Gastrointest Surg&lt;/secondary-title&gt;&lt;/titles&gt;&lt;pages&gt;143-9&lt;/pages&gt;&lt;number&gt;2&lt;/number&gt;&lt;contributors&gt;&lt;authors&gt;&lt;author&gt;Patti, M. G.&lt;/author&gt;&lt;author&gt;Arcerito, M.&lt;/author&gt;&lt;author&gt;Tamburini, A.&lt;/author&gt;&lt;author&gt;Diener, U.&lt;/author&gt;&lt;author&gt;Feo, C. V.&lt;/author&gt;&lt;author&gt;Safadi, B.&lt;/author&gt;&lt;author&gt;Fisichella, P.&lt;/author&gt;&lt;author&gt;Way, L. W.&lt;/author&gt;&lt;/authors&gt;&lt;/contributors&gt;&lt;language&gt;eng&lt;/language&gt;&lt;added-date format="utc"&gt;1463238012&lt;/added-date&gt;&lt;ref-type name="Journal Article"&gt;17&lt;/ref-type&gt;&lt;rec-number&gt;236&lt;/rec-number&gt;&lt;last-updated-date format="utc"&gt;1463238012&lt;/last-updated-date&gt;&lt;accession-num&gt;10675237&lt;/accession-num&gt;&lt;volume&gt;4&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14</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531F07" w:rsidRPr="00B6576B">
        <w:rPr>
          <w:rFonts w:ascii="Book Antiqua" w:hAnsi="Book Antiqua" w:cs="Times New Roman"/>
        </w:rPr>
        <w:t xml:space="preserve"> demonstrated that while acid-reducing medications alter the pH of the </w:t>
      </w:r>
      <w:proofErr w:type="spellStart"/>
      <w:r w:rsidR="00531F07" w:rsidRPr="00B6576B">
        <w:rPr>
          <w:rFonts w:ascii="Book Antiqua" w:hAnsi="Book Antiqua" w:cs="Times New Roman"/>
        </w:rPr>
        <w:t>refluxate</w:t>
      </w:r>
      <w:proofErr w:type="spellEnd"/>
      <w:r w:rsidR="00531F07" w:rsidRPr="00B6576B">
        <w:rPr>
          <w:rFonts w:ascii="Book Antiqua" w:hAnsi="Book Antiqua" w:cs="Times New Roman"/>
        </w:rPr>
        <w:t xml:space="preserve">, </w:t>
      </w:r>
      <w:r w:rsidR="0026111A" w:rsidRPr="00B6576B">
        <w:rPr>
          <w:rFonts w:ascii="Book Antiqua" w:hAnsi="Book Antiqua" w:cs="Times New Roman"/>
        </w:rPr>
        <w:t xml:space="preserve">clinical symptoms may recur, suggesting persistence of pathology in spite of medical </w:t>
      </w:r>
      <w:proofErr w:type="spellStart"/>
      <w:r w:rsidR="00847B87" w:rsidRPr="00B6576B">
        <w:rPr>
          <w:rFonts w:ascii="Book Antiqua" w:hAnsi="Book Antiqua" w:cs="Times New Roman"/>
        </w:rPr>
        <w:t>antireflux</w:t>
      </w:r>
      <w:proofErr w:type="spellEnd"/>
      <w:r w:rsidR="0026111A" w:rsidRPr="00B6576B">
        <w:rPr>
          <w:rFonts w:ascii="Book Antiqua" w:hAnsi="Book Antiqua" w:cs="Times New Roman"/>
        </w:rPr>
        <w:t xml:space="preserve"> therapy, and that </w:t>
      </w:r>
      <w:r w:rsidR="00531F07" w:rsidRPr="00B6576B">
        <w:rPr>
          <w:rFonts w:ascii="Book Antiqua" w:hAnsi="Book Antiqua" w:cs="Times New Roman"/>
        </w:rPr>
        <w:t xml:space="preserve">surgery </w:t>
      </w:r>
      <w:r w:rsidR="0026111A" w:rsidRPr="00B6576B">
        <w:rPr>
          <w:rFonts w:ascii="Book Antiqua" w:hAnsi="Book Antiqua" w:cs="Times New Roman"/>
        </w:rPr>
        <w:t xml:space="preserve">may provide </w:t>
      </w:r>
      <w:r w:rsidR="00531F07" w:rsidRPr="00B6576B">
        <w:rPr>
          <w:rFonts w:ascii="Book Antiqua" w:hAnsi="Book Antiqua" w:cs="Times New Roman"/>
        </w:rPr>
        <w:t>more definitive</w:t>
      </w:r>
      <w:r w:rsidR="0026111A" w:rsidRPr="00B6576B">
        <w:rPr>
          <w:rFonts w:ascii="Book Antiqua" w:hAnsi="Book Antiqua" w:cs="Times New Roman"/>
        </w:rPr>
        <w:t xml:space="preserve"> treatment of</w:t>
      </w:r>
      <w:r w:rsidR="00531F07" w:rsidRPr="00B6576B">
        <w:rPr>
          <w:rFonts w:ascii="Book Antiqua" w:hAnsi="Book Antiqua" w:cs="Times New Roman"/>
        </w:rPr>
        <w:t xml:space="preserve"> reflux </w:t>
      </w:r>
      <w:r w:rsidR="00DE2E21" w:rsidRPr="00B6576B">
        <w:rPr>
          <w:rFonts w:ascii="Book Antiqua" w:hAnsi="Book Antiqua" w:cs="Times New Roman"/>
        </w:rPr>
        <w:t xml:space="preserve">and aspiration </w:t>
      </w:r>
      <w:r w:rsidR="00531F07" w:rsidRPr="00B6576B">
        <w:rPr>
          <w:rFonts w:ascii="Book Antiqua" w:hAnsi="Book Antiqua" w:cs="Times New Roman"/>
        </w:rPr>
        <w:t xml:space="preserve">regardless of </w:t>
      </w:r>
      <w:proofErr w:type="spellStart"/>
      <w:r w:rsidR="00531F07" w:rsidRPr="00B6576B">
        <w:rPr>
          <w:rFonts w:ascii="Book Antiqua" w:hAnsi="Book Antiqua" w:cs="Times New Roman"/>
        </w:rPr>
        <w:t>pH</w:t>
      </w:r>
      <w:r w:rsidR="007B7741" w:rsidRPr="00B6576B">
        <w:rPr>
          <w:rFonts w:ascii="Book Antiqua" w:hAnsi="Book Antiqua" w:cs="Times New Roman"/>
        </w:rPr>
        <w:t>.</w:t>
      </w:r>
      <w:proofErr w:type="spellEnd"/>
      <w:r w:rsidR="004E56B9" w:rsidRPr="00B6576B">
        <w:rPr>
          <w:rFonts w:ascii="Book Antiqua" w:hAnsi="Book Antiqua" w:cs="Times New Roman"/>
        </w:rPr>
        <w:t xml:space="preserve"> </w:t>
      </w:r>
      <w:proofErr w:type="spellStart"/>
      <w:r w:rsidR="00230CA6" w:rsidRPr="00B6576B">
        <w:rPr>
          <w:rFonts w:ascii="Book Antiqua" w:hAnsi="Book Antiqua" w:cs="Times New Roman"/>
        </w:rPr>
        <w:t>Blondeau</w:t>
      </w:r>
      <w:proofErr w:type="spellEnd"/>
      <w:r w:rsidR="00230CA6"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Blondeau&lt;/Author&gt;&lt;Year&gt;2008&lt;/Year&gt;&lt;IDText&gt;Gastro-oesophageal reflux and gastric aspiration in lung transplant patients with or without chronic rejection&lt;/IDText&gt;&lt;DisplayText&gt;&lt;style face="superscript"&gt;78&lt;/style&gt;&lt;/DisplayText&gt;&lt;record&gt;&lt;dates&gt;&lt;pub-dates&gt;&lt;date&gt;Apr&lt;/date&gt;&lt;/pub-dates&gt;&lt;year&gt;2008&lt;/year&gt;&lt;/dates&gt;&lt;keywords&gt;&lt;keyword&gt;Adult&lt;/keyword&gt;&lt;keyword&gt;Aged&lt;/keyword&gt;&lt;keyword&gt;Bile Acids and Salts&lt;/keyword&gt;&lt;keyword&gt;Bronchiolitis Obliterans&lt;/keyword&gt;&lt;keyword&gt;Bronchoalveolar Lavage Fluid&lt;/keyword&gt;&lt;keyword&gt;Case-Control Studies&lt;/keyword&gt;&lt;keyword&gt;Cross-Sectional Studies&lt;/keyword&gt;&lt;keyword&gt;Cystic Fibrosis&lt;/keyword&gt;&lt;keyword&gt;Female&lt;/keyword&gt;&lt;keyword&gt;Gastroesophageal Reflux&lt;/keyword&gt;&lt;keyword&gt;Graft Rejection&lt;/keyword&gt;&lt;keyword&gt;Humans&lt;/keyword&gt;&lt;keyword&gt;Lung Transplantation&lt;/keyword&gt;&lt;keyword&gt;Male&lt;/keyword&gt;&lt;keyword&gt;Middle Aged&lt;/keyword&gt;&lt;keyword&gt;Pepsin A&lt;/keyword&gt;&lt;keyword&gt;Proton Pump Inhibitors&lt;/keyword&gt;&lt;/keywords&gt;&lt;urls&gt;&lt;related-urls&gt;&lt;url&gt;http://www.ncbi.nlm.nih.gov/pubmed/18057058&lt;/url&gt;&lt;/related-urls&gt;&lt;/urls&gt;&lt;isbn&gt;1399-3003&lt;/isbn&gt;&lt;titles&gt;&lt;title&gt;Gastro-oesophageal reflux and gastric aspiration in lung transplant patients with or without chronic rejection&lt;/title&gt;&lt;secondary-title&gt;Eur Respir J&lt;/secondary-title&gt;&lt;/titles&gt;&lt;pages&gt;707-13&lt;/pages&gt;&lt;number&gt;4&lt;/number&gt;&lt;contributors&gt;&lt;authors&gt;&lt;author&gt;Blondeau, K.&lt;/author&gt;&lt;author&gt;Mertens, V.&lt;/author&gt;&lt;author&gt;Vanaudenaerde, B. A.&lt;/author&gt;&lt;author&gt;Verleden, G. M.&lt;/author&gt;&lt;author&gt;Van Raemdonck, D. E.&lt;/author&gt;&lt;author&gt;Sifrim, D.&lt;/author&gt;&lt;author&gt;Dupont, L. J.&lt;/author&gt;&lt;/authors&gt;&lt;/contributors&gt;&lt;language&gt;eng&lt;/language&gt;&lt;added-date format="utc"&gt;1462890043&lt;/added-date&gt;&lt;ref-type name="Journal Article"&gt;17&lt;/ref-type&gt;&lt;rec-number&gt;100&lt;/rec-number&gt;&lt;last-updated-date format="utc"&gt;1462890043&lt;/last-updated-date&gt;&lt;accession-num&gt;18057058&lt;/accession-num&gt;&lt;electronic-resource-num&gt;10.1183/09031936.00064807&lt;/electronic-resource-num&gt;&lt;volume&gt;31&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78</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230CA6" w:rsidRPr="00B6576B">
        <w:rPr>
          <w:rFonts w:ascii="Book Antiqua" w:hAnsi="Book Antiqua" w:cs="Times New Roman"/>
        </w:rPr>
        <w:t xml:space="preserve"> demonstrated that 71% of lung </w:t>
      </w:r>
      <w:r w:rsidR="00230CA6" w:rsidRPr="00B6576B">
        <w:rPr>
          <w:rFonts w:ascii="Book Antiqua" w:hAnsi="Book Antiqua" w:cs="Times New Roman"/>
        </w:rPr>
        <w:lastRenderedPageBreak/>
        <w:t xml:space="preserve">transplant recipients taking PPIs had increased non-acid reflux, and </w:t>
      </w:r>
      <w:r w:rsidR="005A1B1B" w:rsidRPr="00B6576B">
        <w:rPr>
          <w:rFonts w:ascii="Book Antiqua" w:hAnsi="Book Antiqua" w:cs="Times New Roman"/>
        </w:rPr>
        <w:t xml:space="preserve">that </w:t>
      </w:r>
      <w:r w:rsidR="00230CA6" w:rsidRPr="00B6576B">
        <w:rPr>
          <w:rFonts w:ascii="Book Antiqua" w:hAnsi="Book Antiqua" w:cs="Times New Roman"/>
        </w:rPr>
        <w:t>PPI</w:t>
      </w:r>
      <w:r w:rsidR="005A1B1B" w:rsidRPr="00B6576B">
        <w:rPr>
          <w:rFonts w:ascii="Book Antiqua" w:hAnsi="Book Antiqua" w:cs="Times New Roman"/>
        </w:rPr>
        <w:t xml:space="preserve"> use</w:t>
      </w:r>
      <w:r w:rsidR="00230CA6" w:rsidRPr="00B6576B">
        <w:rPr>
          <w:rFonts w:ascii="Book Antiqua" w:hAnsi="Book Antiqua" w:cs="Times New Roman"/>
        </w:rPr>
        <w:t xml:space="preserve"> did not reduce the number of reflux events, non-acid reflux exposure, proximal </w:t>
      </w:r>
      <w:r w:rsidR="0026111A" w:rsidRPr="00B6576B">
        <w:rPr>
          <w:rFonts w:ascii="Book Antiqua" w:hAnsi="Book Antiqua" w:cs="Times New Roman"/>
        </w:rPr>
        <w:t xml:space="preserve">reflux </w:t>
      </w:r>
      <w:r w:rsidR="00230CA6" w:rsidRPr="00B6576B">
        <w:rPr>
          <w:rFonts w:ascii="Book Antiqua" w:hAnsi="Book Antiqua" w:cs="Times New Roman"/>
        </w:rPr>
        <w:t xml:space="preserve">extent, or markers of aspiration </w:t>
      </w:r>
      <w:r w:rsidR="0026111A" w:rsidRPr="00B6576B">
        <w:rPr>
          <w:rFonts w:ascii="Book Antiqua" w:hAnsi="Book Antiqua" w:cs="Times New Roman"/>
        </w:rPr>
        <w:t>o</w:t>
      </w:r>
      <w:r w:rsidR="00230CA6" w:rsidRPr="00B6576B">
        <w:rPr>
          <w:rFonts w:ascii="Book Antiqua" w:hAnsi="Book Antiqua" w:cs="Times New Roman"/>
        </w:rPr>
        <w:t>n BAL</w:t>
      </w:r>
      <w:r w:rsidR="007B7741" w:rsidRPr="00B6576B">
        <w:rPr>
          <w:rFonts w:ascii="Book Antiqua" w:hAnsi="Book Antiqua" w:cs="Times New Roman"/>
        </w:rPr>
        <w:t>.</w:t>
      </w:r>
      <w:r w:rsidR="00491066" w:rsidRPr="00B6576B">
        <w:rPr>
          <w:rFonts w:ascii="Book Antiqua" w:hAnsi="Book Antiqua" w:cs="Times New Roman"/>
        </w:rPr>
        <w:t xml:space="preserve"> </w:t>
      </w:r>
    </w:p>
    <w:p w14:paraId="24812758" w14:textId="281DF9F4" w:rsidR="008F11E1" w:rsidRPr="00B6576B" w:rsidRDefault="00847914" w:rsidP="00D404CB">
      <w:pPr>
        <w:spacing w:after="0" w:line="360" w:lineRule="auto"/>
        <w:ind w:firstLine="720"/>
        <w:jc w:val="both"/>
        <w:rPr>
          <w:rFonts w:ascii="Book Antiqua" w:hAnsi="Book Antiqua" w:cs="Times New Roman"/>
        </w:rPr>
      </w:pPr>
      <w:r w:rsidRPr="00B6576B">
        <w:rPr>
          <w:rFonts w:ascii="Book Antiqua" w:hAnsi="Book Antiqua" w:cs="Times New Roman"/>
        </w:rPr>
        <w:t>Consequently</w:t>
      </w:r>
      <w:r w:rsidR="00283207" w:rsidRPr="00B6576B">
        <w:rPr>
          <w:rFonts w:ascii="Book Antiqua" w:hAnsi="Book Antiqua" w:cs="Times New Roman"/>
        </w:rPr>
        <w:t xml:space="preserve">, many groups are now turning to </w:t>
      </w:r>
      <w:proofErr w:type="spellStart"/>
      <w:r w:rsidR="00847B87" w:rsidRPr="00B6576B">
        <w:rPr>
          <w:rFonts w:ascii="Book Antiqua" w:hAnsi="Book Antiqua" w:cs="Times New Roman"/>
        </w:rPr>
        <w:t>antireflux</w:t>
      </w:r>
      <w:proofErr w:type="spellEnd"/>
      <w:r w:rsidR="00283207" w:rsidRPr="00B6576B">
        <w:rPr>
          <w:rFonts w:ascii="Book Antiqua" w:hAnsi="Book Antiqua" w:cs="Times New Roman"/>
        </w:rPr>
        <w:t xml:space="preserve"> surgery </w:t>
      </w:r>
      <w:r w:rsidR="006511D8" w:rsidRPr="00B6576B">
        <w:rPr>
          <w:rFonts w:ascii="Book Antiqua" w:hAnsi="Book Antiqua" w:cs="Times New Roman"/>
        </w:rPr>
        <w:t xml:space="preserve">as a more definitive approach to reflux </w:t>
      </w:r>
      <w:r w:rsidR="004A2A7D" w:rsidRPr="00B6576B">
        <w:rPr>
          <w:rFonts w:ascii="Book Antiqua" w:hAnsi="Book Antiqua" w:cs="Times New Roman"/>
        </w:rPr>
        <w:t>management</w:t>
      </w:r>
      <w:r w:rsidR="00C33AB7" w:rsidRPr="00B6576B">
        <w:rPr>
          <w:rFonts w:ascii="Book Antiqua" w:hAnsi="Book Antiqua" w:cs="Times New Roman"/>
        </w:rPr>
        <w:t xml:space="preserve"> </w:t>
      </w:r>
      <w:r w:rsidR="006511D8" w:rsidRPr="00B6576B">
        <w:rPr>
          <w:rFonts w:ascii="Book Antiqua" w:hAnsi="Book Antiqua" w:cs="Times New Roman"/>
        </w:rPr>
        <w:t xml:space="preserve">and </w:t>
      </w:r>
      <w:r w:rsidR="004A2A7D" w:rsidRPr="00B6576B">
        <w:rPr>
          <w:rFonts w:ascii="Book Antiqua" w:hAnsi="Book Antiqua" w:cs="Times New Roman"/>
        </w:rPr>
        <w:t xml:space="preserve">for </w:t>
      </w:r>
      <w:r w:rsidR="006511D8" w:rsidRPr="00B6576B">
        <w:rPr>
          <w:rFonts w:ascii="Book Antiqua" w:hAnsi="Book Antiqua" w:cs="Times New Roman"/>
        </w:rPr>
        <w:t>prevent</w:t>
      </w:r>
      <w:r w:rsidR="004A2A7D" w:rsidRPr="00B6576B">
        <w:rPr>
          <w:rFonts w:ascii="Book Antiqua" w:hAnsi="Book Antiqua" w:cs="Times New Roman"/>
        </w:rPr>
        <w:t>ion of</w:t>
      </w:r>
      <w:r w:rsidR="006511D8" w:rsidRPr="00B6576B">
        <w:rPr>
          <w:rFonts w:ascii="Book Antiqua" w:hAnsi="Book Antiqua" w:cs="Times New Roman"/>
        </w:rPr>
        <w:t xml:space="preserve"> further complications. </w:t>
      </w:r>
      <w:r w:rsidR="00027384" w:rsidRPr="00B6576B">
        <w:rPr>
          <w:rFonts w:ascii="Book Antiqua" w:hAnsi="Book Antiqua" w:cs="Times New Roman"/>
        </w:rPr>
        <w:t xml:space="preserve">Previous </w:t>
      </w:r>
      <w:r w:rsidR="006511D8" w:rsidRPr="00B6576B">
        <w:rPr>
          <w:rFonts w:ascii="Book Antiqua" w:hAnsi="Book Antiqua" w:cs="Times New Roman"/>
        </w:rPr>
        <w:t xml:space="preserve">studies have shown that </w:t>
      </w:r>
      <w:proofErr w:type="spellStart"/>
      <w:r w:rsidR="00847B87" w:rsidRPr="00B6576B">
        <w:rPr>
          <w:rFonts w:ascii="Book Antiqua" w:hAnsi="Book Antiqua" w:cs="Times New Roman"/>
        </w:rPr>
        <w:t>antireflux</w:t>
      </w:r>
      <w:proofErr w:type="spellEnd"/>
      <w:r w:rsidR="006511D8" w:rsidRPr="00B6576B">
        <w:rPr>
          <w:rFonts w:ascii="Book Antiqua" w:hAnsi="Book Antiqua" w:cs="Times New Roman"/>
        </w:rPr>
        <w:t xml:space="preserve"> surgery</w:t>
      </w:r>
      <w:r w:rsidR="00793731" w:rsidRPr="00B6576B">
        <w:rPr>
          <w:rFonts w:ascii="Book Antiqua" w:hAnsi="Book Antiqua" w:cs="Times New Roman"/>
        </w:rPr>
        <w:t xml:space="preserve"> is a safe procedure</w:t>
      </w:r>
      <w:r w:rsidR="005A1B1B" w:rsidRPr="00B6576B">
        <w:rPr>
          <w:rFonts w:ascii="Book Antiqua" w:hAnsi="Book Antiqua" w:cs="Times New Roman"/>
        </w:rPr>
        <w:t xml:space="preserve"> in this patient population</w:t>
      </w:r>
      <w:r w:rsidR="007B7741" w:rsidRPr="00B6576B">
        <w:rPr>
          <w:rFonts w:ascii="Book Antiqua" w:hAnsi="Book Antiqua" w:cs="Times New Roman"/>
          <w:vertAlign w:val="superscript"/>
        </w:rPr>
        <w:t>[</w:t>
      </w:r>
      <w:r w:rsidR="004D4333" w:rsidRPr="00B6576B">
        <w:rPr>
          <w:rFonts w:ascii="Book Antiqua" w:hAnsi="Book Antiqua" w:cs="Times New Roman"/>
        </w:rPr>
        <w:fldChar w:fldCharType="begin">
          <w:fldData xml:space="preserve">PEVuZE5vdGU+PENpdGU+PEF1dGhvcj5MaW5kZW48L0F1dGhvcj48WWVhcj4yMDA2PC9ZZWFyPjxJ
RFRleHQ+TGFwYXJvc2NvcGljIGZ1bmRvcGxpY2F0aW9uIGluIHBhdGllbnRzIHdpdGggZW5kLXN0
YWdlIGx1bmcgZGlzZWFzZSBhd2FpdGluZyB0cmFuc3BsYW50YXRpb248L0lEVGV4dD48RGlzcGxh
eVRleHQ+PHN0eWxlIGZhY2U9InN1cGVyc2NyaXB0Ij4zNCw0MCw3NSwxMTctMTIyPC9zdHlsZT48
L0Rpc3BsYXlUZXh0PjxyZWNvcmQ+PGRhdGVzPjxwdWItZGF0ZXM+PGRhdGU+RmViPC9kYXRlPjwv
cHViLWRhdGVzPjx5ZWFyPjIwMDY8L3llYXI+PC9kYXRlcz48a2V5d29yZHM+PGtleXdvcmQ+QnJv
bmNoaW9saXRpcyBPYmxpdGVyYW5zPC9rZXl3b3JkPjxrZXl3b3JkPkV4ZXJjaXNlIFRvbGVyYW5j
ZTwva2V5d29yZD48a2V5d29yZD5GdW5kb3BsaWNhdGlvbjwva2V5d29yZD48a2V5d29yZD5HYXN0
cm9lc29waGFnZWFsIFJlZmx1eDwva2V5d29yZD48a2V5d29yZD5IdW1hbnM8L2tleXdvcmQ+PGtl
eXdvcmQ+TGFwYXJvc2NvcHk8L2tleXdvcmQ+PGtleXdvcmQ+THVuZyBEaXNlYXNlczwva2V5d29y
ZD48a2V5d29yZD5MdW5nIFRyYW5zcGxhbnRhdGlvbjwva2V5d29yZD48a2V5d29yZD5NaWRkbGUg
QWdlZDwva2V5d29yZD48a2V5d29yZD5Qb3N0b3BlcmF0aXZlIENvbXBsaWNhdGlvbnM8L2tleXdv
cmQ+PGtleXdvcmQ+UHVsbW9uYXJ5IERpc2Vhc2UsIENocm9uaWMgT2JzdHJ1Y3RpdmU8L2tleXdv
cmQ+PGtleXdvcmQ+UHVsbW9uYXJ5IEZpYnJvc2lzPC9rZXl3b3JkPjxrZXl3b3JkPlJlc3BpcmF0
b3J5IEZ1bmN0aW9uIFRlc3RzPC9rZXl3b3JkPjxrZXl3b3JkPldhaXRpbmcgTGlzdHM8L2tleXdv
cmQ+PC9rZXl3b3Jkcz48dXJscz48cmVsYXRlZC11cmxzPjx1cmw+aHR0cDovL3d3dy5uY2JpLm5s
bS5uaWguZ292L3B1Ym1lZC8xNjQzNDI3NjwvdXJsPjwvcmVsYXRlZC11cmxzPjwvdXJscz48aXNi
bj4xMDk3LTY4NVg8L2lzYm4+PHRpdGxlcz48dGl0bGU+TGFwYXJvc2NvcGljIGZ1bmRvcGxpY2F0
aW9uIGluIHBhdGllbnRzIHdpdGggZW5kLXN0YWdlIGx1bmcgZGlzZWFzZSBhd2FpdGluZyB0cmFu
c3BsYW50YXRpb248L3RpdGxlPjxzZWNvbmRhcnktdGl0bGU+SiBUaG9yYWMgQ2FyZGlvdmFzYyBT
dXJnPC9zZWNvbmRhcnktdGl0bGU+PC90aXRsZXM+PHBhZ2VzPjQzOC00NjwvcGFnZXM+PG51bWJl
cj4yPC9udW1iZXI+PGNvbnRyaWJ1dG9ycz48YXV0aG9ycz48YXV0aG9yPkxpbmRlbiwgUC4gQS48
L2F1dGhvcj48YXV0aG9yPkdpbGJlcnQsIFIuIEouPC9hdXRob3I+PGF1dGhvcj5ZZWFwLCBCLiBZ
LjwvYXV0aG9yPjxhdXRob3I+Qm95bGUsIEsuPC9hdXRob3I+PGF1dGhvcj5EZXlraW4sIEEuPC9h
dXRob3I+PGF1dGhvcj5KYWtsaXRzY2gsIE0uIFQuPC9hdXRob3I+PGF1dGhvcj5TdWdhcmJha2Vy
LCBELiBKLjwvYXV0aG9yPjxhdXRob3I+QnVlbm8sIFIuPC9hdXRob3I+PC9hdXRob3JzPjwvY29u
dHJpYnV0b3JzPjxsYW5ndWFnZT5lbmc8L2xhbmd1YWdlPjxhZGRlZC1kYXRlIGZvcm1hdD0idXRj
Ij4xNDYyODk1MzExPC9hZGRlZC1kYXRlPjxyZWYtdHlwZSBuYW1lPSJKb3VybmFsIEFydGljbGUi
PjE3PC9yZWYtdHlwZT48cmVjLW51bWJlcj4xNTY8L3JlYy1udW1iZXI+PGxhc3QtdXBkYXRlZC1k
YXRlIGZvcm1hdD0idXRjIj4xNDYyODk1MzExPC9sYXN0LXVwZGF0ZWQtZGF0ZT48YWNjZXNzaW9u
LW51bT4xNjQzNDI3NjwvYWNjZXNzaW9uLW51bT48ZWxlY3Ryb25pYy1yZXNvdXJjZS1udW0+MTAu
MTAxNi9qLmp0Y3ZzLjIwMDUuMTAuMDE0PC9lbGVjdHJvbmljLXJlc291cmNlLW51bT48dm9sdW1l
PjEzMTwvdm9sdW1lPjwvcmVjb3JkPjwvQ2l0ZT48Q2l0ZT48QXV0aG9yPkNhbnR1PC9BdXRob3I+
PFllYXI+MjAwNDwvWWVhcj48SURUZXh0PkouIE1heHdlbGwgQ2hhbWJlcmxhaW4gTWVtb3JpYWwg
UGFwZXIuIEVhcmx5IGZ1bmRvcGxpY2F0aW9uIHByZXZlbnRzIGNocm9uaWMgYWxsb2dyYWZ0IGR5
c2Z1bmN0aW9uIGluIHBhdGllbnRzIHdpdGggZ2FzdHJvZXNvcGhhZ2VhbCByZWZsdXggZGlzZWFz
ZTwvSURUZXh0PjxyZWNvcmQ+PGRhdGVzPjxwdWItZGF0ZXM+PGRhdGU+T2N0PC9kYXRlPjwvcHVi
LWRhdGVzPjx5ZWFyPjIwMDQ8L3llYXI+PC9kYXRlcz48a2V5d29yZHM+PGtleXdvcmQ+QWR1bHQ8
L2tleXdvcmQ+PGtleXdvcmQ+QnJvbmNoaW9saXRpcyBPYmxpdGVyYW5zPC9rZXl3b3JkPjxrZXl3
b3JkPkRpc2Vhc2UtRnJlZSBTdXJ2aXZhbDwva2V5d29yZD48a2V5d29yZD5GZW1hbGU8L2tleXdv
cmQ+PGtleXdvcmQ+RnVuZG9wbGljYXRpb248L2tleXdvcmQ+PGtleXdvcmQ+R2FzdHJpYyBBY2lk
aXR5IERldGVybWluYXRpb248L2tleXdvcmQ+PGtleXdvcmQ+R2FzdHJvZXNvcGhhZ2VhbCBSZWZs
dXg8L2tleXdvcmQ+PGtleXdvcmQ+R3JhZnQgUmVqZWN0aW9uPC9rZXl3b3JkPjxrZXl3b3JkPkh1
bWFuczwva2V5d29yZD48a2V5d29yZD5IeWRyb2dlbi1Jb24gQ29uY2VudHJhdGlvbjwva2V5d29y
ZD48a2V5d29yZD5JbW11bm9zdXBwcmVzc2l2ZSBBZ2VudHM8L2tleXdvcmQ+PGtleXdvcmQ+SW5j
aWRlbmNlPC9rZXl3b3JkPjxrZXl3b3JkPkxpZmUgVGFibGVzPC9rZXl3b3JkPjxrZXl3b3JkPkx1
bmcgVHJhbnNwbGFudGF0aW9uPC9rZXl3b3JkPjxrZXl3b3JkPk1hbGU8L2tleXdvcmQ+PGtleXdv
cmQ+TWlkZGxlIEFnZWQ8L2tleXdvcmQ+PGtleXdvcmQ+UG9zdG9wZXJhdGl2ZSBDb21wbGljYXRp
b25zPC9rZXl3b3JkPjxrZXl3b3JkPlJldHJvc3BlY3RpdmUgU3R1ZGllczwva2V5d29yZD48a2V5
d29yZD5UaW1lIEZhY3RvcnM8L2tleXdvcmQ+PGtleXdvcmQ+VHJhbnNwbGFudGF0aW9uLCBIb21v
bG9nb3VzPC9rZXl3b3JkPjwva2V5d29yZHM+PHVybHM+PHJlbGF0ZWQtdXJscz48dXJsPmh0dHA6
Ly93d3cubmNiaS5ubG0ubmloLmdvdi9wdWJtZWQvMTU0NjQ0NjI8L3VybD48L3JlbGF0ZWQtdXJs
cz48L3VybHM+PGlzYm4+MTU1Mi02MjU5PC9pc2JuPjx0aXRsZXM+PHRpdGxlPkouIE1heHdlbGwg
Q2hhbWJlcmxhaW4gTWVtb3JpYWwgUGFwZXIuIEVhcmx5IGZ1bmRvcGxpY2F0aW9uIHByZXZlbnRz
IGNocm9uaWMgYWxsb2dyYWZ0IGR5c2Z1bmN0aW9uIGluIHBhdGllbnRzIHdpdGggZ2FzdHJvZXNv
cGhhZ2VhbCByZWZsdXggZGlzZWFzZTwvdGl0bGU+PHNlY29uZGFyeS10aXRsZT5Bbm4gVGhvcmFj
IFN1cmc8L3NlY29uZGFyeS10aXRsZT48L3RpdGxlcz48cGFnZXM+MTE0Mi01MTsgZGlzY3Vzc2lv
biAxMTQyLTUxPC9wYWdlcz48bnVtYmVyPjQ8L251bWJlcj48Y29udHJpYnV0b3JzPjxhdXRob3Jz
PjxhdXRob3I+Q2FudHUsIEUuPC9hdXRob3I+PGF1dGhvcj5BcHBlbCwgSi4gWi48L2F1dGhvcj48
YXV0aG9yPkhhcnR3aWcsIE0uIEcuPC9hdXRob3I+PGF1dGhvcj5Xb3JldGEsIEguPC9hdXRob3I+
PGF1dGhvcj5HcmVlbiwgQy48L2F1dGhvcj48YXV0aG9yPk1lc3NpZXIsIFIuPC9hdXRob3I+PGF1
dGhvcj5QYWxtZXIsIFMuIE0uPC9hdXRob3I+PGF1dGhvcj5EYXZpcywgUi4gRC48L2F1dGhvcj48
L2F1dGhvcnM+PC9jb250cmlidXRvcnM+PGxhbmd1YWdlPmVuZzwvbGFuZ3VhZ2U+PGFkZGVkLWRh
dGUgZm9ybWF0PSJ1dGMiPjE0NjI4OTAyOTg8L2FkZGVkLWRhdGU+PHJlZi10eXBlIG5hbWU9Ikpv
dXJuYWwgQXJ0aWNsZSI+MTc8L3JlZi10eXBlPjxyZWMtbnVtYmVyPjEwNTwvcmVjLW51bWJlcj48
bGFzdC11cGRhdGVkLWRhdGUgZm9ybWF0PSJ1dGMiPjE0NjI4OTAyOTg8L2xhc3QtdXBkYXRlZC1k
YXRlPjxhY2Nlc3Npb24tbnVtPjE1NDY0NDYyPC9hY2Nlc3Npb24tbnVtPjxlbGVjdHJvbmljLXJl
c291cmNlLW51bT4xMC4xMDE2L2ouYXRob3JhY3N1ci4yMDA0LjA0LjA0NDwvZWxlY3Ryb25pYy1y
ZXNvdXJjZS1udW0+PHZvbHVtZT43ODwvdm9sdW1lPjwvcmVjb3JkPjwvQ2l0ZT48Q2l0ZT48QXV0
aG9yPkRhdmlzPC9BdXRob3I+PFllYXI+MjAwMzwvWWVhcj48SURUZXh0PkltcHJvdmVkIGx1bmcg
YWxsb2dyYWZ0IGZ1bmN0aW9uIGFmdGVyIGZ1bmRvcGxpY2F0aW9uIGluIHBhdGllbnRzIHdpdGgg
Z2FzdHJvZXNvcGhhZ2VhbCByZWZsdXggZGlzZWFzZSB1bmRlcmdvaW5nIGx1bmcgdHJhbnNwbGFu
dGF0aW9uPC9JRFRleHQ+PHJlY29yZD48ZGF0ZXM+PHB1Yi1kYXRlcz48ZGF0ZT5NYXI8L2RhdGU+
PC9wdWItZGF0ZXM+PHllYXI+MjAwMzwveWVhcj48L2RhdGVzPjxrZXl3b3Jkcz48a2V5d29yZD5B
Y3R1YXJpYWwgQW5hbHlzaXM8L2tleXdvcmQ+PGtleXdvcmQ+QWRvbGVzY2VudDwva2V5d29yZD48
a2V5d29yZD5BZHVsdDwva2V5d29yZD48a2V5d29yZD5BZ2VkPC9rZXl3b3JkPjxrZXl3b3JkPkJy
b25jaGlvbGl0aXMgT2JsaXRlcmFuczwva2V5d29yZD48a2V5d29yZD5GZW1hbGU8L2tleXdvcmQ+
PGtleXdvcmQ+Rm9yY2VkIEV4cGlyYXRvcnkgVm9sdW1lPC9rZXl3b3JkPjxrZXl3b3JkPkZ1bmRv
cGxpY2F0aW9uPC9rZXl3b3JkPjxrZXl3b3JkPkdhc3RyaWMgQWNpZGl0eSBEZXRlcm1pbmF0aW9u
PC9rZXl3b3JkPjxrZXl3b3JkPkdhc3Ryb2Vzb3BoYWdlYWwgUmVmbHV4PC9rZXl3b3JkPjxrZXl3
b3JkPkh1bWFuczwva2V5d29yZD48a2V5d29yZD5IeWRyb2dlbi1Jb24gQ29uY2VudHJhdGlvbjwv
a2V5d29yZD48a2V5d29yZD5MdW5nIFRyYW5zcGxhbnRhdGlvbjwva2V5d29yZD48a2V5d29yZD5N
YWxlPC9rZXl3b3JkPjxrZXl3b3JkPk1heGltYWwgRXhwaXJhdG9yeSBGbG93IFJhdGU8L2tleXdv
cmQ+PGtleXdvcmQ+TWlkZGxlIEFnZWQ8L2tleXdvcmQ+PGtleXdvcmQ+UHJvcG9ydGlvbmFsIEhh
emFyZHMgTW9kZWxzPC9rZXl3b3JkPjxrZXl3b3JkPlJldHJvc3BlY3RpdmUgU3R1ZGllczwva2V5
d29yZD48a2V5d29yZD5TZXZlcml0eSBvZiBJbGxuZXNzIEluZGV4PC9rZXl3b3JkPjxrZXl3b3Jk
PlN1cnZpdmFsIEFuYWx5c2lzPC9rZXl3b3JkPjxrZXl3b3JkPlRyYW5zcGxhbnRhdGlvbiwgSG9t
b2xvZ291czwva2V5d29yZD48a2V5d29yZD5UcmVhdG1lbnQgT3V0Y29tZTwva2V5d29yZD48L2tl
eXdvcmRzPjx1cmxzPjxyZWxhdGVkLXVybHM+PHVybD5odHRwOi8vd3d3Lm5jYmkubmxtLm5paC5n
b3YvcHVibWVkLzEyNjU4MTk1PC91cmw+PC9yZWxhdGVkLXVybHM+PC91cmxzPjxpc2JuPjAwMjIt
NTIyMzwvaXNibj48dGl0bGVzPjx0aXRsZT5JbXByb3ZlZCBsdW5nIGFsbG9ncmFmdCBmdW5jdGlv
biBhZnRlciBmdW5kb3BsaWNhdGlvbiBpbiBwYXRpZW50cyB3aXRoIGdhc3Ryb2Vzb3BoYWdlYWwg
cmVmbHV4IGRpc2Vhc2UgdW5kZXJnb2luZyBsdW5nIHRyYW5zcGxhbnRhdGlvbjwvdGl0bGU+PHNl
Y29uZGFyeS10aXRsZT5KIFRob3JhYyBDYXJkaW92YXNjIFN1cmc8L3NlY29uZGFyeS10aXRsZT48
L3RpdGxlcz48cGFnZXM+NTMzLTQyPC9wYWdlcz48bnVtYmVyPjM8L251bWJlcj48Y29udHJpYnV0
b3JzPjxhdXRob3JzPjxhdXRob3I+RGF2aXMsIFIuIEQuPC9hdXRob3I+PGF1dGhvcj5MYXUsIEMu
IEwuPC9hdXRob3I+PGF1dGhvcj5FdWJhbmtzLCBTLjwvYXV0aG9yPjxhdXRob3I+TWVzc2llciwg
Ui4gSC48L2F1dGhvcj48YXV0aG9yPkhhZGppbGlhZGlzLCBELjwvYXV0aG9yPjxhdXRob3I+U3Rl
ZWxlLCBNLiBQLjwvYXV0aG9yPjxhdXRob3I+UGFsbWVyLCBTLiBNLjwvYXV0aG9yPjwvYXV0aG9y
cz48L2NvbnRyaWJ1dG9ycz48bGFuZ3VhZ2U+ZW5nPC9sYW5ndWFnZT48YWRkZWQtZGF0ZSBmb3Jt
YXQ9InV0YyI+MTQ2MzEwNTAwNjwvYWRkZWQtZGF0ZT48cmVmLXR5cGUgbmFtZT0iSm91cm5hbCBB
cnRpY2xlIj4xNzwvcmVmLXR5cGU+PHJlYy1udW1iZXI+MTgyPC9yZWMtbnVtYmVyPjxsYXN0LXVw
ZGF0ZWQtZGF0ZSBmb3JtYXQ9InV0YyI+MTQ2MzEwNTAwNjwvbGFzdC11cGRhdGVkLWRhdGU+PGFj
Y2Vzc2lvbi1udW0+MTI2NTgxOTU8L2FjY2Vzc2lvbi1udW0+PGVsZWN0cm9uaWMtcmVzb3VyY2Ut
bnVtPjEwLjEwNjcvbXRjLjIwMDMuMTY2PC9lbGVjdHJvbmljLXJlc291cmNlLW51bT48dm9sdW1l
PjEyNTwvdm9sdW1lPjwvcmVjb3JkPjwvQ2l0ZT48Q2l0ZT48QXV0aG9yPlJvYmVydHNvbjwvQXV0
aG9yPjxZZWFyPjIwMTI8L1llYXI+PElEVGV4dD5BbnRpLXJlZmx1eCBzdXJnZXJ5IGluIGx1bmcg
dHJhbnNwbGFudCByZWNpcGllbnRzOiBvdXRjb21lcyBhbmQgZWZmZWN0cyBvbiBxdWFsaXR5IG9m
IGxpZmU8L0lEVGV4dD48cmVjb3JkPjxkYXRlcz48cHViLWRhdGVzPjxkYXRlPk1hcjwvZGF0ZT48
L3B1Yi1kYXRlcz48eWVhcj4yMDEyPC95ZWFyPjwvZGF0ZXM+PGtleXdvcmRzPjxrZXl3b3JkPkFk
dWx0PC9rZXl3b3JkPjxrZXl3b3JkPkJvZHkgTWFzcyBJbmRleDwva2V5d29yZD48a2V5d29yZD5G
ZW1hbGU8L2tleXdvcmQ+PGtleXdvcmQ+RnVuZG9wbGljYXRpb248L2tleXdvcmQ+PGtleXdvcmQ+
R2FzdHJvZXNvcGhhZ2VhbCBSZWZsdXg8L2tleXdvcmQ+PGtleXdvcmQ+SHVtYW5zPC9rZXl3b3Jk
PjxrZXl3b3JkPkxhcGFyb3Njb3B5PC9rZXl3b3JkPjxrZXl3b3JkPkx1bmc8L2tleXdvcmQ+PGtl
eXdvcmQ+THVuZyBUcmFuc3BsYW50YXRpb248L2tleXdvcmQ+PGtleXdvcmQ+TWFsZTwva2V5d29y
ZD48a2V5d29yZD5NaWRkbGUgQWdlZDwva2V5d29yZD48a2V5d29yZD5QYXRpZW50IFNhdGlzZmFj
dGlvbjwva2V5d29yZD48a2V5d29yZD5Qcm9zcGVjdGl2ZSBTdHVkaWVzPC9rZXl3b3JkPjxrZXl3
b3JkPlF1YWxpdHkgb2YgTGlmZTwva2V5d29yZD48a2V5d29yZD5SZXNwaXJhdG9yeSBGdW5jdGlv
biBUZXN0czwva2V5d29yZD48a2V5d29yZD5TdXJ2ZXlzIGFuZCBRdWVzdGlvbm5haXJlczwva2V5
d29yZD48a2V5d29yZD5UcmVhdG1lbnQgT3V0Y29tZTwva2V5d29yZD48L2tleXdvcmRzPjx1cmxz
PjxyZWxhdGVkLXVybHM+PHVybD5odHRwOi8vd3d3Lm5jYmkubmxtLm5paC5nb3YvcHVibWVkLzIx
Nzc4MTY5PC91cmw+PC9yZWxhdGVkLXVybHM+PC91cmxzPjxpc2JuPjEzOTktMzAwMzwvaXNibj48
dGl0bGVzPjx0aXRsZT5BbnRpLXJlZmx1eCBzdXJnZXJ5IGluIGx1bmcgdHJhbnNwbGFudCByZWNp
cGllbnRzOiBvdXRjb21lcyBhbmQgZWZmZWN0cyBvbiBxdWFsaXR5IG9mIGxpZmU8L3RpdGxlPjxz
ZWNvbmRhcnktdGl0bGU+RXVyIFJlc3BpciBKPC9zZWNvbmRhcnktdGl0bGU+PC90aXRsZXM+PHBh
Z2VzPjY5MS03PC9wYWdlcz48bnVtYmVyPjM8L251bWJlcj48Y29udHJpYnV0b3JzPjxhdXRob3Jz
PjxhdXRob3I+Um9iZXJ0c29uLCBBLiBHLjwvYXV0aG9yPjxhdXRob3I+S3Jpc2huYW4sIEEuPC9h
dXRob3I+PGF1dGhvcj5XYXJkLCBDLjwvYXV0aG9yPjxhdXRob3I+UGVhcnNvbiwgSi4gUC48L2F1
dGhvcj48YXV0aG9yPlNtYWxsLCBULjwvYXV0aG9yPjxhdXRob3I+Q29ycmlzLCBQLiBBLjwvYXV0
aG9yPjxhdXRob3I+RGFyaywgSi4gSC48L2F1dGhvcj48YXV0aG9yPkthcmF0LCBELjwvYXV0aG9y
PjxhdXRob3I+U2hlbmZpbmUsIEouPC9hdXRob3I+PGF1dGhvcj5HcmlmZmluLCBTLiBNLjwvYXV0
aG9yPjwvYXV0aG9ycz48L2NvbnRyaWJ1dG9ycz48bGFuZ3VhZ2U+ZW5nPC9sYW5ndWFnZT48YWRk
ZWQtZGF0ZSBmb3JtYXQ9InV0YyI+MTQ2Mjg5MDg5MjwvYWRkZWQtZGF0ZT48cmVmLXR5cGUgbmFt
ZT0iSm91cm5hbCBBcnRpY2xlIj4xNzwvcmVmLXR5cGU+PHJlYy1udW1iZXI+MTE3PC9yZWMtbnVt
YmVyPjxsYXN0LXVwZGF0ZWQtZGF0ZSBmb3JtYXQ9InV0YyI+MTQ2Mjg5MDg5MjwvbGFzdC11cGRh
dGVkLWRhdGU+PGFjY2Vzc2lvbi1udW0+MjE3NzgxNjk8L2FjY2Vzc2lvbi1udW0+PGVsZWN0cm9u
aWMtcmVzb3VyY2UtbnVtPjEwLjExODMvMDkwMzE5MzYuMDAwNjE4MTE8L2VsZWN0cm9uaWMtcmVz
b3VyY2UtbnVtPjx2b2x1bWU+Mzk8L3ZvbHVtZT48L3JlY29yZD48L0NpdGU+PENpdGU+PEF1dGhv
cj5MYXU8L0F1dGhvcj48WWVhcj4yMDAyPC9ZZWFyPjxJRFRleHQ+TGFwYXJvc2NvcGljIGFudGly
ZWZsdXggc3VyZ2VyeSBpbiB0aGUgbHVuZyB0cmFuc3BsYW50IHBvcHVsYXRpb248L0lEVGV4dD48
cmVjb3JkPjxkYXRlcz48cHViLWRhdGVzPjxkYXRlPkRlYzwvZGF0ZT48L3B1Yi1kYXRlcz48eWVh
cj4yMDAyPC95ZWFyPjwvZGF0ZXM+PGtleXdvcmRzPjxrZXl3b3JkPkFkb2xlc2NlbnQ8L2tleXdv
cmQ+PGtleXdvcmQ+QWR1bHQ8L2tleXdvcmQ+PGtleXdvcmQ+QWdlZDwva2V5d29yZD48a2V5d29y
ZD5Ccm9uY2hpb2xpdGlzIE9ibGl0ZXJhbnM8L2tleXdvcmQ+PGtleXdvcmQ+Q2hpbGQ8L2tleXdv
cmQ+PGtleXdvcmQ+RmVtYWxlPC9rZXl3b3JkPjxrZXl3b3JkPkZvbGxvdy1VcCBTdHVkaWVzPC9r
ZXl3b3JkPjxrZXl3b3JkPkZvcmNlZCBFeHBpcmF0b3J5IFZvbHVtZTwva2V5d29yZD48a2V5d29y
ZD5GdW5kb3BsaWNhdGlvbjwva2V5d29yZD48a2V5d29yZD5HYXN0cm9lc29waGFnZWFsIFJlZmx1
eDwva2V5d29yZD48a2V5d29yZD5HcmFmdCBSZWplY3Rpb248L2tleXdvcmQ+PGtleXdvcmQ+SHVt
YW5zPC9rZXl3b3JkPjxrZXl3b3JkPkxhcGFyb3Njb3B5PC9rZXl3b3JkPjxrZXl3b3JkPkxlbmd0
aCBvZiBTdGF5PC9rZXl3b3JkPjxrZXl3b3JkPkx1bmc8L2tleXdvcmQ+PGtleXdvcmQ+THVuZyBE
aXNlYXNlczwva2V5d29yZD48a2V5d29yZD5MdW5nIFRyYW5zcGxhbnRhdGlvbjwva2V5d29yZD48
a2V5d29yZD5NYWxlPC9rZXl3b3JkPjxrZXl3b3JkPk1pZGRsZSBBZ2VkPC9rZXl3b3JkPjxrZXl3
b3JkPlBvc3RvcGVyYXRpdmUgQ29tcGxpY2F0aW9uczwva2V5d29yZD48a2V5d29yZD5SZWN1cnJl
bmNlPC9rZXl3b3JkPjxrZXl3b3JkPlJldHJvc3BlY3RpdmUgU3R1ZGllczwva2V5d29yZD48a2V5
d29yZD5SaXNrIEFzc2Vzc21lbnQ8L2tleXdvcmQ+PC9rZXl3b3Jkcz48dXJscz48cmVsYXRlZC11
cmxzPjx1cmw+aHR0cDovL3d3dy5uY2JpLm5sbS5uaWguZ292L3B1Ym1lZC8xMjE0MDY0MjwvdXJs
PjwvcmVsYXRlZC11cmxzPjwvdXJscz48aXNibj4xNDMyLTIyMTg8L2lzYm4+PHRpdGxlcz48dGl0
bGU+TGFwYXJvc2NvcGljIGFudGlyZWZsdXggc3VyZ2VyeSBpbiB0aGUgbHVuZyB0cmFuc3BsYW50
IHBvcHVsYXRpb248L3RpdGxlPjxzZWNvbmRhcnktdGl0bGU+U3VyZyBFbmRvc2M8L3NlY29uZGFy
eS10aXRsZT48L3RpdGxlcz48cGFnZXM+MTY3NC04PC9wYWdlcz48bnVtYmVyPjEyPC9udW1iZXI+
PGNvbnRyaWJ1dG9ycz48YXV0aG9ycz48YXV0aG9yPkxhdSwgQy4gTC48L2F1dGhvcj48YXV0aG9y
PlBhbG1lciwgUy4gTS48L2F1dGhvcj48YXV0aG9yPkhvd2VsbCwgRC4gTi48L2F1dGhvcj48YXV0
aG9yPk1jTWFob24sIFIuPC9hdXRob3I+PGF1dGhvcj5IYWRqaWxpYWRpcywgRC48L2F1dGhvcj48
YXV0aG9yPkdhY2EsIEouPC9hdXRob3I+PGF1dGhvcj5QYXBwYXMsIFQuIE4uPC9hdXRob3I+PGF1
dGhvcj5EYXZpcywgUi4gRC48L2F1dGhvcj48YXV0aG9yPkV1YmFua3MsIFMuPC9hdXRob3I+PC9h
dXRob3JzPjwvY29udHJpYnV0b3JzPjxsYW5ndWFnZT5lbmc8L2xhbmd1YWdlPjxhZGRlZC1kYXRl
IGZvcm1hdD0idXRjIj4xNDYyODkxMTUxPC9hZGRlZC1kYXRlPjxyZWYtdHlwZSBuYW1lPSJKb3Vy
bmFsIEFydGljbGUiPjE3PC9yZWYtdHlwZT48cmVjLW51bWJlcj4xMjI8L3JlYy1udW1iZXI+PGxh
c3QtdXBkYXRlZC1kYXRlIGZvcm1hdD0idXRjIj4xNDYyODkxMTUxPC9sYXN0LXVwZGF0ZWQtZGF0
ZT48YWNjZXNzaW9uLW51bT4xMjE0MDY0MjwvYWNjZXNzaW9uLW51bT48ZWxlY3Ryb25pYy1yZXNv
dXJjZS1udW0+MTAuMTAwNy9zMDA0NjQtMDAxLTgyNTEtMjwvZWxlY3Ryb25pYy1yZXNvdXJjZS1u
dW0+PHZvbHVtZT4xNjwvdm9sdW1lPjwvcmVjb3JkPjwvQ2l0ZT48Q2l0ZT48QXV0aG9yPkZpc2lj
aGVsbGE8L0F1dGhvcj48WWVhcj4yMDExPC9ZZWFyPjxJRFRleHQ+TGFwYXJvc2NvcGljIGFudGly
ZWZsdXggc3VyZ2VyeSBmb3IgZ2FzdHJvZXNvcGhhZ2VhbCByZWZsdXggZGlzZWFzZSBhZnRlciBs
dW5nIHRyYW5zcGxhbnRhdGlvbjwvSURUZXh0PjxyZWNvcmQ+PGRhdGVzPjxwdWItZGF0ZXM+PGRh
dGU+T2N0PC9kYXRlPjwvcHViLWRhdGVzPjx5ZWFyPjIwMTE8L3llYXI+PC9kYXRlcz48a2V5d29y
ZHM+PGtleXdvcmQ+QWR1bHQ8L2tleXdvcmQ+PGtleXdvcmQ+QmFycmV0dCBFc29waGFndXM8L2tl
eXdvcmQ+PGtleXdvcmQ+RXNvcGhhZ2l0aXM8L2tleXdvcmQ+PGtleXdvcmQ+RXNvcGhhZ3VzPC9r
ZXl3b3JkPjxrZXl3b3JkPkZlbWFsZTwva2V5d29yZD48a2V5d29yZD5HYXN0cm9lc29waGFnZWFs
IFJlZmx1eDwva2V5d29yZD48a2V5d29yZD5IZXJuaWEsIEhpYXRhbDwva2V5d29yZD48a2V5d29y
ZD5IdW1hbnM8L2tleXdvcmQ+PGtleXdvcmQ+SHlkcm9nZW4tSW9uIENvbmNlbnRyYXRpb248L2tl
eXdvcmQ+PGtleXdvcmQ+TGFwYXJvc2NvcHk8L2tleXdvcmQ+PGtleXdvcmQ+THVuZyBEaXNlYXNl
czwva2V5d29yZD48a2V5d29yZD5MdW5nIFRyYW5zcGxhbnRhdGlvbjwva2V5d29yZD48a2V5d29y
ZD5NYWxlPC9rZXl3b3JkPjxrZXl3b3JkPk1hbm9tZXRyeTwva2V5d29yZD48a2V5d29yZD5NaWRk
bGUgQWdlZDwva2V5d29yZD48a2V5d29yZD5Nb3JiaWRpdHk8L2tleXdvcmQ+PGtleXdvcmQ+UG9z
dG9wZXJhdGl2ZSBDb21wbGljYXRpb25zPC9rZXl3b3JkPjxrZXl3b3JkPlByZXZhbGVuY2U8L2tl
eXdvcmQ+PGtleXdvcmQ+UmV0cm9zcGVjdGl2ZSBTdHVkaWVzPC9rZXl3b3JkPjxrZXl3b3JkPlJp
c2sgRmFjdG9yczwva2V5d29yZD48L2tleXdvcmRzPjx1cmxzPjxyZWxhdGVkLXVybHM+PHVybD5o
dHRwOi8vd3d3Lm5jYmkubmxtLm5paC5nb3YvcHVibWVkLzIxODE2NDIyPC91cmw+PC9yZWxhdGVk
LXVybHM+PC91cmxzPjxpc2JuPjEwOTUtODY3MzwvaXNibj48Y3VzdG9tMj5QTUMzNjg2MTU4PC9j
dXN0b20yPjx0aXRsZXM+PHRpdGxlPkxhcGFyb3Njb3BpYyBhbnRpcmVmbHV4IHN1cmdlcnkgZm9y
IGdhc3Ryb2Vzb3BoYWdlYWwgcmVmbHV4IGRpc2Vhc2UgYWZ0ZXIgbHVuZyB0cmFuc3BsYW50YXRp
b248L3RpdGxlPjxzZWNvbmRhcnktdGl0bGU+SiBTdXJnIFJlczwvc2Vjb25kYXJ5LXRpdGxlPjwv
dGl0bGVzPjxwYWdlcz5lMjc5LTg2PC9wYWdlcz48bnVtYmVyPjI8L251bWJlcj48Y29udHJpYnV0
b3JzPjxhdXRob3JzPjxhdXRob3I+RmlzaWNoZWxsYSwgUC4gTS48L2F1dGhvcj48YXV0aG9yPkRh
dmlzLCBDLiBTLjwvYXV0aG9yPjxhdXRob3I+R2FnZXJtZWllciwgSi48L2F1dGhvcj48YXV0aG9y
PkRpbGxpbmcsIEQuPC9hdXRob3I+PGF1dGhvcj5BbGV4LCBDLiBHLjwvYXV0aG9yPjxhdXRob3I+
RG9yZm1laXN0ZXIsIEouIEEuPC9hdXRob3I+PGF1dGhvcj5Lb3ZhY3MsIEUuIEouPC9hdXRob3I+
PGF1dGhvcj5Mb3ZlLCBSLiBCLjwvYXV0aG9yPjxhdXRob3I+R2FtZWxsaSwgUi4gTC48L2F1dGhv
cj48L2F1dGhvcnM+PC9jb250cmlidXRvcnM+PGxhbmd1YWdlPmVuZzwvbGFuZ3VhZ2U+PGFkZGVk
LWRhdGUgZm9ybWF0PSJ1dGMiPjE0NjI4OTA5NTU8L2FkZGVkLWRhdGU+PHJlZi10eXBlIG5hbWU9
IkpvdXJuYWwgQXJ0aWNsZSI+MTc8L3JlZi10eXBlPjxyZWMtbnVtYmVyPjEyMDwvcmVjLW51bWJl
cj48bGFzdC11cGRhdGVkLWRhdGUgZm9ybWF0PSJ1dGMiPjE0NjI4OTA5NTU8L2xhc3QtdXBkYXRl
ZC1kYXRlPjxhY2Nlc3Npb24tbnVtPjIxODE2NDIyPC9hY2Nlc3Npb24tbnVtPjxlbGVjdHJvbmlj
LXJlc291cmNlLW51bT4xMC4xMDE2L2ouanNzLjIwMTEuMDUuMDM4PC9lbGVjdHJvbmljLXJlc291
cmNlLW51bT48dm9sdW1lPjE3MDwvdm9sdW1lPjwvcmVjb3JkPjwvQ2l0ZT48Q2l0ZT48QXV0aG9y
PkJ1cnRvbjwvQXV0aG9yPjxZZWFyPjIwMDk8L1llYXI+PElEVGV4dD5NZWRpdW0tdGVybSBvdXRj
b21lIG9mIGZ1bmRvcGxpY2F0aW9uIGFmdGVyIGx1bmcgdHJhbnNwbGFudGF0aW9uPC9JRFRleHQ+
PHJlY29yZD48a2V5d29yZHM+PGtleXdvcmQ+QWR1bHQ8L2tleXdvcmQ+PGtleXdvcmQ+QWdlZDwv
a2V5d29yZD48a2V5d29yZD5Cb2R5IE1hc3MgSW5kZXg8L2tleXdvcmQ+PGtleXdvcmQ+QnJvbmNo
aW9saXRpcyBPYmxpdGVyYW5zPC9rZXl3b3JkPjxrZXl3b3JkPkRpc2Vhc2UgUHJvZ3Jlc3Npb248
L2tleXdvcmQ+PGtleXdvcmQ+RmVtYWxlPC9rZXl3b3JkPjxrZXl3b3JkPkZvcmNlZCBFeHBpcmF0
b3J5IFZvbHVtZTwva2V5d29yZD48a2V5d29yZD5GdW5kb3BsaWNhdGlvbjwva2V5d29yZD48a2V5
d29yZD5HYXN0cm9lc29waGFnZWFsIFJlZmx1eDwva2V5d29yZD48a2V5d29yZD5HcmFmdCBTdXJ2
aXZhbDwva2V5d29yZD48a2V5d29yZD5IdW1hbnM8L2tleXdvcmQ+PGtleXdvcmQ+THVuZyBEaXNl
YXNlczwva2V5d29yZD48a2V5d29yZD5MdW5nIFRyYW5zcGxhbnRhdGlvbjwva2V5d29yZD48a2V5
d29yZD5NYWxlPC9rZXl3b3JkPjxrZXl3b3JkPk1pZGRsZSBBZ2VkPC9rZXl3b3JkPjxrZXl3b3Jk
PlF1YWxpdHkgb2YgTGlmZTwva2V5d29yZD48a2V5d29yZD5UcmFuc3BsYW50YXRpb24sIEhvbW9s
b2dvdXM8L2tleXdvcmQ+PGtleXdvcmQ+VHJlYXRtZW50IE91dGNvbWU8L2tleXdvcmQ+PGtleXdv
cmQ+WW91bmcgQWR1bHQ8L2tleXdvcmQ+PC9rZXl3b3Jkcz48dXJscz48cmVsYXRlZC11cmxzPjx1
cmw+aHR0cDovL3d3dy5uY2JpLm5sbS5uaWguZ292L3B1Ym1lZC8xOTUxNTE5NDwvdXJsPjwvcmVs
YXRlZC11cmxzPjwvdXJscz48aXNibj4xNDQyLTIwNTA8L2lzYm4+PHRpdGxlcz48dGl0bGU+TWVk
aXVtLXRlcm0gb3V0Y29tZSBvZiBmdW5kb3BsaWNhdGlvbiBhZnRlciBsdW5nIHRyYW5zcGxhbnRh
dGlvbjwvdGl0bGU+PHNlY29uZGFyeS10aXRsZT5EaXMgRXNvcGhhZ3VzPC9zZWNvbmRhcnktdGl0
bGU+PC90aXRsZXM+PHBhZ2VzPjY0Mi04PC9wYWdlcz48bnVtYmVyPjg8L251bWJlcj48Y29udHJp
YnV0b3JzPjxhdXRob3JzPjxhdXRob3I+QnVydG9uLCBQLiBSLjwvYXV0aG9yPjxhdXRob3I+QnV0
dG9uLCBCLjwvYXV0aG9yPjxhdXRob3I+QnJvd24sIFcuPC9hdXRob3I+PGF1dGhvcj5MZWUsIE0u
PC9hdXRob3I+PGF1dGhvcj5Sb2JlcnRzLCBTLjwvYXV0aG9yPjxhdXRob3I+SGFzc2VuLCBTLjwv
YXV0aG9yPjxhdXRob3I+QmFpbGV5LCBNLjwvYXV0aG9yPjxhdXRob3I+U21pdGgsIEEuPC9hdXRo
b3I+PGF1dGhvcj5TbmVsbCwgRy48L2F1dGhvcj48L2F1dGhvcnM+PC9jb250cmlidXRvcnM+PGxh
bmd1YWdlPmVuZzwvbGFuZ3VhZ2U+PGFkZGVkLWRhdGUgZm9ybWF0PSJ1dGMiPjE0NjMxMDA2NzY8
L2FkZGVkLWRhdGU+PHJlZi10eXBlIG5hbWU9IkpvdXJuYWwgQXJ0aWNsZSI+MTc8L3JlZi10eXBl
PjxkYXRlcz48eWVhcj4yMDA5PC95ZWFyPjwvZGF0ZXM+PHJlYy1udW1iZXI+MTY4PC9yZWMtbnVt
YmVyPjxsYXN0LXVwZGF0ZWQtZGF0ZSBmb3JtYXQ9InV0YyI+MTQ2MzEwMDY3NjwvbGFzdC11cGRh
dGVkLWRhdGU+PGFjY2Vzc2lvbi1udW0+MTk1MTUxOTQ8L2FjY2Vzc2lvbi1udW0+PGVsZWN0cm9u
aWMtcmVzb3VyY2UtbnVtPjEwLjExMTEvai4xNDQyLTIwNTAuMjAwOS4wMDk4MC54PC9lbGVjdHJv
bmljLXJlc291cmNlLW51bT48dm9sdW1lPjIyPC92b2x1bWU+PC9yZWNvcmQ+PC9DaXRlPjxDaXRl
PjxBdXRob3I+TyZhcG9zO0hhbGxvcmFuPC9BdXRob3I+PFllYXI+MjAwNDwvWWVhcj48SURUZXh0
PkxhcGFyb3Njb3BpYyBOaXNzZW4gZnVuZG9wbGljYXRpb24gZm9yIHRyZWF0aW5nIHJlZmx1eCBp
biBsdW5nIHRyYW5zcGxhbnQgcmVjaXBpZW50czwvSURUZXh0PjxyZWNvcmQ+PGRhdGVzPjxwdWIt
ZGF0ZXM+PGRhdGU+SmFuPC9kYXRlPjwvcHViLWRhdGVzPjx5ZWFyPjIwMDQ8L3llYXI+PC9kYXRl
cz48a2V5d29yZHM+PGtleXdvcmQ+QWR1bHQ8L2tleXdvcmQ+PGtleXdvcmQ+Q29tb3JiaWRpdHk8
L2tleXdvcmQ+PGtleXdvcmQ+RmVtYWxlPC9rZXl3b3JkPjxrZXl3b3JkPkZ1bmRvcGxpY2F0aW9u
PC9rZXl3b3JkPjxrZXl3b3JkPkdhc3Ryb2Vzb3BoYWdlYWwgUmVmbHV4PC9rZXl3b3JkPjxrZXl3
b3JkPkh1bWFuczwva2V5d29yZD48a2V5d29yZD5MYXBhcm9zY29weTwva2V5d29yZD48a2V5d29y
ZD5MZW5ndGggb2YgU3RheTwva2V5d29yZD48a2V5d29yZD5MdW5nIERpc2Vhc2VzPC9rZXl3b3Jk
PjxrZXl3b3JkPkx1bmcgVHJhbnNwbGFudGF0aW9uPC9rZXl3b3JkPjxrZXl3b3JkPk1hbGU8L2tl
eXdvcmQ+PGtleXdvcmQ+TWlkZGxlIEFnZWQ8L2tleXdvcmQ+PGtleXdvcmQ+UGF0aWVudCBSZWFk
bWlzc2lvbjwva2V5d29yZD48a2V5d29yZD5Qb3N0b3BlcmF0aXZlIENvbXBsaWNhdGlvbnM8L2tl
eXdvcmQ+PGtleXdvcmQ+UmV0cm9zcGVjdGl2ZSBTdHVkaWVzPC9rZXl3b3JkPjwva2V5d29yZHM+
PHVybHM+PHJlbGF0ZWQtdXJscz48dXJsPmh0dHA6Ly93d3cubmNiaS5ubG0ubmloLmdvdi9wdWJt
ZWQvMTQ3NDY4NDY8L3VybD48L3JlbGF0ZWQtdXJscz48L3VybHM+PGlzYm4+MTA5MS0yNTVYPC9p
c2JuPjx0aXRsZXM+PHRpdGxlPkxhcGFyb3Njb3BpYyBOaXNzZW4gZnVuZG9wbGljYXRpb24gZm9y
IHRyZWF0aW5nIHJlZmx1eCBpbiBsdW5nIHRyYW5zcGxhbnQgcmVjaXBpZW50czwvdGl0bGU+PHNl
Y29uZGFyeS10aXRsZT5KIEdhc3Ryb2ludGVzdCBTdXJnPC9zZWNvbmRhcnktdGl0bGU+PC90aXRs
ZXM+PHBhZ2VzPjEzMi03PC9wYWdlcz48bnVtYmVyPjE8L251bWJlcj48Y29udHJpYnV0b3JzPjxh
dXRob3JzPjxhdXRob3I+TyZhcG9zO0hhbGxvcmFuLCBFLiBLLjwvYXV0aG9yPjxhdXRob3I+UmV5
bm9sZHMsIEouIEQuPC9hdXRob3I+PGF1dGhvcj5MYXUsIEMuIEwuPC9hdXRob3I+PGF1dGhvcj5N
YW5zb24sIFIuIEouPC9hdXRob3I+PGF1dGhvcj5EYXZpcywgUi4gRC48L2F1dGhvcj48YXV0aG9y
PlBhbG1lciwgUy4gTS48L2F1dGhvcj48YXV0aG9yPlBhcHBhcywgVC4gTi48L2F1dGhvcj48YXV0
aG9yPkNsYXJ5LCBFLiBNLjwvYXV0aG9yPjxhdXRob3I+RXViYW5rcywgVy4gUy48L2F1dGhvcj48
L2F1dGhvcnM+PC9jb250cmlidXRvcnM+PGxhbmd1YWdlPmVuZzwvbGFuZ3VhZ2U+PGFkZGVkLWRh
dGUgZm9ybWF0PSJ1dGMiPjE0NjMxNjM4Njg8L2FkZGVkLWRhdGU+PHJlZi10eXBlIG5hbWU9Ikpv
dXJuYWwgQXJ0aWNsZSI+MTc8L3JlZi10eXBlPjxyZWMtbnVtYmVyPjE4OTwvcmVjLW51bWJlcj48
bGFzdC11cGRhdGVkLWRhdGUgZm9ybWF0PSJ1dGMiPjE0NjMxNjM4Njg8L2xhc3QtdXBkYXRlZC1k
YXRlPjxhY2Nlc3Npb24tbnVtPjE0NzQ2ODQ2PC9hY2Nlc3Npb24tbnVtPjx2b2x1bWU+ODwvdm9s
dW1lPjwvcmVjb3JkPjwvQ2l0ZT48Q2l0ZT48QXV0aG9yPkdhc3BlcjwvQXV0aG9yPjxZZWFyPjIw
MDg8L1llYXI+PElEVGV4dD5BbnRpcmVmbHV4IHN1cmdlcnkgZm9yIHBhdGllbnRzIHdpdGggZW5k
LXN0YWdlIGx1bmcgZGlzZWFzZSBiZWZvcmUgYW5kIGFmdGVyIGx1bmcgdHJhbnNwbGFudGF0aW9u
PC9JRFRleHQ+PHJlY29yZD48ZGF0ZXM+PHB1Yi1kYXRlcz48ZGF0ZT5GZWI8L2RhdGU+PC9wdWIt
ZGF0ZXM+PHllYXI+MjAwODwveWVhcj48L2RhdGVzPjxrZXl3b3Jkcz48a2V5d29yZD5BZG9sZXNj
ZW50PC9rZXl3b3JkPjxrZXl3b3JkPkFkdWx0PC9rZXl3b3JkPjxrZXl3b3JkPkFnZWQ8L2tleXdv
cmQ+PGtleXdvcmQ+RmVtYWxlPC9rZXl3b3JkPjxrZXl3b3JkPkZ1bmRvcGxpY2F0aW9uPC9rZXl3
b3JkPjxrZXl3b3JkPkdhc3Ryb2Vzb3BoYWdlYWwgUmVmbHV4PC9rZXl3b3JkPjxrZXl3b3JkPkh1
bWFuczwva2V5d29yZD48a2V5d29yZD5MYXBhcm9zY29weTwva2V5d29yZD48a2V5d29yZD5MdW5n
IERpc2Vhc2VzPC9rZXl3b3JkPjxrZXl3b3JkPkx1bmcgVHJhbnNwbGFudGF0aW9uPC9rZXl3b3Jk
PjxrZXl3b3JkPk1hbGU8L2tleXdvcmQ+PGtleXdvcmQ+TWlkZGxlIEFnZWQ8L2tleXdvcmQ+PGtl
eXdvcmQ+UHlsb3J1czwva2V5d29yZD48L2tleXdvcmRzPjx1cmxzPjxyZWxhdGVkLXVybHM+PHVy
bD5odHRwOi8vd3d3Lm5jYmkubmxtLm5paC5nb3YvcHVibWVkLzE3NzA0ODc1PC91cmw+PC9yZWxh
dGVkLXVybHM+PC91cmxzPjxpc2JuPjE0MzItMjIxODwvaXNibj48dGl0bGVzPjx0aXRsZT5BbnRp
cmVmbHV4IHN1cmdlcnkgZm9yIHBhdGllbnRzIHdpdGggZW5kLXN0YWdlIGx1bmcgZGlzZWFzZSBi
ZWZvcmUgYW5kIGFmdGVyIGx1bmcgdHJhbnNwbGFudGF0aW9uPC90aXRsZT48c2Vjb25kYXJ5LXRp
dGxlPlN1cmcgRW5kb3NjPC9zZWNvbmRhcnktdGl0bGU+PC90aXRsZXM+PHBhZ2VzPjQ5NS01MDA8
L3BhZ2VzPjxudW1iZXI+MjwvbnVtYmVyPjxjb250cmlidXRvcnM+PGF1dGhvcnM+PGF1dGhvcj5H
YXNwZXIsIFcuIEouPC9hdXRob3I+PGF1dGhvcj5Td2VldCwgTS4gUC48L2F1dGhvcj48YXV0aG9y
Pkhvb3BlcywgQy48L2F1dGhvcj48YXV0aG9yPkxlYXJkLCBMLiBFLjwvYXV0aG9yPjxhdXRob3I+
S2xlaW5oZW56LCBNLiBFLjwvYXV0aG9yPjxhdXRob3I+SGF5cywgUy4gUi48L2F1dGhvcj48YXV0
aG9yPkdvbGRlbiwgSi4gQS48L2F1dGhvcj48YXV0aG9yPlBhdHRpLCBNLiBHLjwvYXV0aG9yPjwv
YXV0aG9ycz48L2NvbnRyaWJ1dG9ycz48bGFuZ3VhZ2U+ZW5nPC9sYW5ndWFnZT48YWRkZWQtZGF0
ZSBmb3JtYXQ9InV0YyI+MTQ2MzE2ODY4OTwvYWRkZWQtZGF0ZT48cmVmLXR5cGUgbmFtZT0iSm91
cm5hbCBBcnRpY2xlIj4xNzwvcmVmLXR5cGU+PHJlYy1udW1iZXI+MjA1PC9yZWMtbnVtYmVyPjxs
YXN0LXVwZGF0ZWQtZGF0ZSBmb3JtYXQ9InV0YyI+MTQ2MzE2ODY4OTwvbGFzdC11cGRhdGVkLWRh
dGU+PGFjY2Vzc2lvbi1udW0+MTc3MDQ4NzU8L2FjY2Vzc2lvbi1udW0+PGVsZWN0cm9uaWMtcmVz
b3VyY2UtbnVtPjEwLjEwMDcvczAwNDY0LTAwNy05NDk0LTM8L2VsZWN0cm9uaWMtcmVzb3VyY2Ut
bnVtPjx2b2x1bWU+MjI8L3ZvbHVtZT48L3JlY29yZD48L0NpdGU+PC9FbmROb3RlPgB=
</w:fldData>
        </w:fldChar>
      </w:r>
      <w:r w:rsidR="00773108" w:rsidRPr="00B6576B">
        <w:rPr>
          <w:rFonts w:ascii="Book Antiqua" w:hAnsi="Book Antiqua" w:cs="Times New Roman"/>
        </w:rPr>
        <w:instrText xml:space="preserve"> ADDIN EN.CITE </w:instrText>
      </w:r>
      <w:r w:rsidR="00773108" w:rsidRPr="00B6576B">
        <w:rPr>
          <w:rFonts w:ascii="Book Antiqua" w:hAnsi="Book Antiqua" w:cs="Times New Roman"/>
        </w:rPr>
        <w:fldChar w:fldCharType="begin">
          <w:fldData xml:space="preserve">PEVuZE5vdGU+PENpdGU+PEF1dGhvcj5MaW5kZW48L0F1dGhvcj48WWVhcj4yMDA2PC9ZZWFyPjxJ
RFRleHQ+TGFwYXJvc2NvcGljIGZ1bmRvcGxpY2F0aW9uIGluIHBhdGllbnRzIHdpdGggZW5kLXN0
YWdlIGx1bmcgZGlzZWFzZSBhd2FpdGluZyB0cmFuc3BsYW50YXRpb248L0lEVGV4dD48RGlzcGxh
eVRleHQ+PHN0eWxlIGZhY2U9InN1cGVyc2NyaXB0Ij4zNCw0MCw3NSwxMTctMTIyPC9zdHlsZT48
L0Rpc3BsYXlUZXh0PjxyZWNvcmQ+PGRhdGVzPjxwdWItZGF0ZXM+PGRhdGU+RmViPC9kYXRlPjwv
cHViLWRhdGVzPjx5ZWFyPjIwMDY8L3llYXI+PC9kYXRlcz48a2V5d29yZHM+PGtleXdvcmQ+QnJv
bmNoaW9saXRpcyBPYmxpdGVyYW5zPC9rZXl3b3JkPjxrZXl3b3JkPkV4ZXJjaXNlIFRvbGVyYW5j
ZTwva2V5d29yZD48a2V5d29yZD5GdW5kb3BsaWNhdGlvbjwva2V5d29yZD48a2V5d29yZD5HYXN0
cm9lc29waGFnZWFsIFJlZmx1eDwva2V5d29yZD48a2V5d29yZD5IdW1hbnM8L2tleXdvcmQ+PGtl
eXdvcmQ+TGFwYXJvc2NvcHk8L2tleXdvcmQ+PGtleXdvcmQ+THVuZyBEaXNlYXNlczwva2V5d29y
ZD48a2V5d29yZD5MdW5nIFRyYW5zcGxhbnRhdGlvbjwva2V5d29yZD48a2V5d29yZD5NaWRkbGUg
QWdlZDwva2V5d29yZD48a2V5d29yZD5Qb3N0b3BlcmF0aXZlIENvbXBsaWNhdGlvbnM8L2tleXdv
cmQ+PGtleXdvcmQ+UHVsbW9uYXJ5IERpc2Vhc2UsIENocm9uaWMgT2JzdHJ1Y3RpdmU8L2tleXdv
cmQ+PGtleXdvcmQ+UHVsbW9uYXJ5IEZpYnJvc2lzPC9rZXl3b3JkPjxrZXl3b3JkPlJlc3BpcmF0
b3J5IEZ1bmN0aW9uIFRlc3RzPC9rZXl3b3JkPjxrZXl3b3JkPldhaXRpbmcgTGlzdHM8L2tleXdv
cmQ+PC9rZXl3b3Jkcz48dXJscz48cmVsYXRlZC11cmxzPjx1cmw+aHR0cDovL3d3dy5uY2JpLm5s
bS5uaWguZ292L3B1Ym1lZC8xNjQzNDI3NjwvdXJsPjwvcmVsYXRlZC11cmxzPjwvdXJscz48aXNi
bj4xMDk3LTY4NVg8L2lzYm4+PHRpdGxlcz48dGl0bGU+TGFwYXJvc2NvcGljIGZ1bmRvcGxpY2F0
aW9uIGluIHBhdGllbnRzIHdpdGggZW5kLXN0YWdlIGx1bmcgZGlzZWFzZSBhd2FpdGluZyB0cmFu
c3BsYW50YXRpb248L3RpdGxlPjxzZWNvbmRhcnktdGl0bGU+SiBUaG9yYWMgQ2FyZGlvdmFzYyBT
dXJnPC9zZWNvbmRhcnktdGl0bGU+PC90aXRsZXM+PHBhZ2VzPjQzOC00NjwvcGFnZXM+PG51bWJl
cj4yPC9udW1iZXI+PGNvbnRyaWJ1dG9ycz48YXV0aG9ycz48YXV0aG9yPkxpbmRlbiwgUC4gQS48
L2F1dGhvcj48YXV0aG9yPkdpbGJlcnQsIFIuIEouPC9hdXRob3I+PGF1dGhvcj5ZZWFwLCBCLiBZ
LjwvYXV0aG9yPjxhdXRob3I+Qm95bGUsIEsuPC9hdXRob3I+PGF1dGhvcj5EZXlraW4sIEEuPC9h
dXRob3I+PGF1dGhvcj5KYWtsaXRzY2gsIE0uIFQuPC9hdXRob3I+PGF1dGhvcj5TdWdhcmJha2Vy
LCBELiBKLjwvYXV0aG9yPjxhdXRob3I+QnVlbm8sIFIuPC9hdXRob3I+PC9hdXRob3JzPjwvY29u
dHJpYnV0b3JzPjxsYW5ndWFnZT5lbmc8L2xhbmd1YWdlPjxhZGRlZC1kYXRlIGZvcm1hdD0idXRj
Ij4xNDYyODk1MzExPC9hZGRlZC1kYXRlPjxyZWYtdHlwZSBuYW1lPSJKb3VybmFsIEFydGljbGUi
PjE3PC9yZWYtdHlwZT48cmVjLW51bWJlcj4xNTY8L3JlYy1udW1iZXI+PGxhc3QtdXBkYXRlZC1k
YXRlIGZvcm1hdD0idXRjIj4xNDYyODk1MzExPC9sYXN0LXVwZGF0ZWQtZGF0ZT48YWNjZXNzaW9u
LW51bT4xNjQzNDI3NjwvYWNjZXNzaW9uLW51bT48ZWxlY3Ryb25pYy1yZXNvdXJjZS1udW0+MTAu
MTAxNi9qLmp0Y3ZzLjIwMDUuMTAuMDE0PC9lbGVjdHJvbmljLXJlc291cmNlLW51bT48dm9sdW1l
PjEzMTwvdm9sdW1lPjwvcmVjb3JkPjwvQ2l0ZT48Q2l0ZT48QXV0aG9yPkNhbnR1PC9BdXRob3I+
PFllYXI+MjAwNDwvWWVhcj48SURUZXh0PkouIE1heHdlbGwgQ2hhbWJlcmxhaW4gTWVtb3JpYWwg
UGFwZXIuIEVhcmx5IGZ1bmRvcGxpY2F0aW9uIHByZXZlbnRzIGNocm9uaWMgYWxsb2dyYWZ0IGR5
c2Z1bmN0aW9uIGluIHBhdGllbnRzIHdpdGggZ2FzdHJvZXNvcGhhZ2VhbCByZWZsdXggZGlzZWFz
ZTwvSURUZXh0PjxyZWNvcmQ+PGRhdGVzPjxwdWItZGF0ZXM+PGRhdGU+T2N0PC9kYXRlPjwvcHVi
LWRhdGVzPjx5ZWFyPjIwMDQ8L3llYXI+PC9kYXRlcz48a2V5d29yZHM+PGtleXdvcmQ+QWR1bHQ8
L2tleXdvcmQ+PGtleXdvcmQ+QnJvbmNoaW9saXRpcyBPYmxpdGVyYW5zPC9rZXl3b3JkPjxrZXl3
b3JkPkRpc2Vhc2UtRnJlZSBTdXJ2aXZhbDwva2V5d29yZD48a2V5d29yZD5GZW1hbGU8L2tleXdv
cmQ+PGtleXdvcmQ+RnVuZG9wbGljYXRpb248L2tleXdvcmQ+PGtleXdvcmQ+R2FzdHJpYyBBY2lk
aXR5IERldGVybWluYXRpb248L2tleXdvcmQ+PGtleXdvcmQ+R2FzdHJvZXNvcGhhZ2VhbCBSZWZs
dXg8L2tleXdvcmQ+PGtleXdvcmQ+R3JhZnQgUmVqZWN0aW9uPC9rZXl3b3JkPjxrZXl3b3JkPkh1
bWFuczwva2V5d29yZD48a2V5d29yZD5IeWRyb2dlbi1Jb24gQ29uY2VudHJhdGlvbjwva2V5d29y
ZD48a2V5d29yZD5JbW11bm9zdXBwcmVzc2l2ZSBBZ2VudHM8L2tleXdvcmQ+PGtleXdvcmQ+SW5j
aWRlbmNlPC9rZXl3b3JkPjxrZXl3b3JkPkxpZmUgVGFibGVzPC9rZXl3b3JkPjxrZXl3b3JkPkx1
bmcgVHJhbnNwbGFudGF0aW9uPC9rZXl3b3JkPjxrZXl3b3JkPk1hbGU8L2tleXdvcmQ+PGtleXdv
cmQ+TWlkZGxlIEFnZWQ8L2tleXdvcmQ+PGtleXdvcmQ+UG9zdG9wZXJhdGl2ZSBDb21wbGljYXRp
b25zPC9rZXl3b3JkPjxrZXl3b3JkPlJldHJvc3BlY3RpdmUgU3R1ZGllczwva2V5d29yZD48a2V5
d29yZD5UaW1lIEZhY3RvcnM8L2tleXdvcmQ+PGtleXdvcmQ+VHJhbnNwbGFudGF0aW9uLCBIb21v
bG9nb3VzPC9rZXl3b3JkPjwva2V5d29yZHM+PHVybHM+PHJlbGF0ZWQtdXJscz48dXJsPmh0dHA6
Ly93d3cubmNiaS5ubG0ubmloLmdvdi9wdWJtZWQvMTU0NjQ0NjI8L3VybD48L3JlbGF0ZWQtdXJs
cz48L3VybHM+PGlzYm4+MTU1Mi02MjU5PC9pc2JuPjx0aXRsZXM+PHRpdGxlPkouIE1heHdlbGwg
Q2hhbWJlcmxhaW4gTWVtb3JpYWwgUGFwZXIuIEVhcmx5IGZ1bmRvcGxpY2F0aW9uIHByZXZlbnRz
IGNocm9uaWMgYWxsb2dyYWZ0IGR5c2Z1bmN0aW9uIGluIHBhdGllbnRzIHdpdGggZ2FzdHJvZXNv
cGhhZ2VhbCByZWZsdXggZGlzZWFzZTwvdGl0bGU+PHNlY29uZGFyeS10aXRsZT5Bbm4gVGhvcmFj
IFN1cmc8L3NlY29uZGFyeS10aXRsZT48L3RpdGxlcz48cGFnZXM+MTE0Mi01MTsgZGlzY3Vzc2lv
biAxMTQyLTUxPC9wYWdlcz48bnVtYmVyPjQ8L251bWJlcj48Y29udHJpYnV0b3JzPjxhdXRob3Jz
PjxhdXRob3I+Q2FudHUsIEUuPC9hdXRob3I+PGF1dGhvcj5BcHBlbCwgSi4gWi48L2F1dGhvcj48
YXV0aG9yPkhhcnR3aWcsIE0uIEcuPC9hdXRob3I+PGF1dGhvcj5Xb3JldGEsIEguPC9hdXRob3I+
PGF1dGhvcj5HcmVlbiwgQy48L2F1dGhvcj48YXV0aG9yPk1lc3NpZXIsIFIuPC9hdXRob3I+PGF1
dGhvcj5QYWxtZXIsIFMuIE0uPC9hdXRob3I+PGF1dGhvcj5EYXZpcywgUi4gRC48L2F1dGhvcj48
L2F1dGhvcnM+PC9jb250cmlidXRvcnM+PGxhbmd1YWdlPmVuZzwvbGFuZ3VhZ2U+PGFkZGVkLWRh
dGUgZm9ybWF0PSJ1dGMiPjE0NjI4OTAyOTg8L2FkZGVkLWRhdGU+PHJlZi10eXBlIG5hbWU9Ikpv
dXJuYWwgQXJ0aWNsZSI+MTc8L3JlZi10eXBlPjxyZWMtbnVtYmVyPjEwNTwvcmVjLW51bWJlcj48
bGFzdC11cGRhdGVkLWRhdGUgZm9ybWF0PSJ1dGMiPjE0NjI4OTAyOTg8L2xhc3QtdXBkYXRlZC1k
YXRlPjxhY2Nlc3Npb24tbnVtPjE1NDY0NDYyPC9hY2Nlc3Npb24tbnVtPjxlbGVjdHJvbmljLXJl
c291cmNlLW51bT4xMC4xMDE2L2ouYXRob3JhY3N1ci4yMDA0LjA0LjA0NDwvZWxlY3Ryb25pYy1y
ZXNvdXJjZS1udW0+PHZvbHVtZT43ODwvdm9sdW1lPjwvcmVjb3JkPjwvQ2l0ZT48Q2l0ZT48QXV0
aG9yPkRhdmlzPC9BdXRob3I+PFllYXI+MjAwMzwvWWVhcj48SURUZXh0PkltcHJvdmVkIGx1bmcg
YWxsb2dyYWZ0IGZ1bmN0aW9uIGFmdGVyIGZ1bmRvcGxpY2F0aW9uIGluIHBhdGllbnRzIHdpdGgg
Z2FzdHJvZXNvcGhhZ2VhbCByZWZsdXggZGlzZWFzZSB1bmRlcmdvaW5nIGx1bmcgdHJhbnNwbGFu
dGF0aW9uPC9JRFRleHQ+PHJlY29yZD48ZGF0ZXM+PHB1Yi1kYXRlcz48ZGF0ZT5NYXI8L2RhdGU+
PC9wdWItZGF0ZXM+PHllYXI+MjAwMzwveWVhcj48L2RhdGVzPjxrZXl3b3Jkcz48a2V5d29yZD5B
Y3R1YXJpYWwgQW5hbHlzaXM8L2tleXdvcmQ+PGtleXdvcmQ+QWRvbGVzY2VudDwva2V5d29yZD48
a2V5d29yZD5BZHVsdDwva2V5d29yZD48a2V5d29yZD5BZ2VkPC9rZXl3b3JkPjxrZXl3b3JkPkJy
b25jaGlvbGl0aXMgT2JsaXRlcmFuczwva2V5d29yZD48a2V5d29yZD5GZW1hbGU8L2tleXdvcmQ+
PGtleXdvcmQ+Rm9yY2VkIEV4cGlyYXRvcnkgVm9sdW1lPC9rZXl3b3JkPjxrZXl3b3JkPkZ1bmRv
cGxpY2F0aW9uPC9rZXl3b3JkPjxrZXl3b3JkPkdhc3RyaWMgQWNpZGl0eSBEZXRlcm1pbmF0aW9u
PC9rZXl3b3JkPjxrZXl3b3JkPkdhc3Ryb2Vzb3BoYWdlYWwgUmVmbHV4PC9rZXl3b3JkPjxrZXl3
b3JkPkh1bWFuczwva2V5d29yZD48a2V5d29yZD5IeWRyb2dlbi1Jb24gQ29uY2VudHJhdGlvbjwv
a2V5d29yZD48a2V5d29yZD5MdW5nIFRyYW5zcGxhbnRhdGlvbjwva2V5d29yZD48a2V5d29yZD5N
YWxlPC9rZXl3b3JkPjxrZXl3b3JkPk1heGltYWwgRXhwaXJhdG9yeSBGbG93IFJhdGU8L2tleXdv
cmQ+PGtleXdvcmQ+TWlkZGxlIEFnZWQ8L2tleXdvcmQ+PGtleXdvcmQ+UHJvcG9ydGlvbmFsIEhh
emFyZHMgTW9kZWxzPC9rZXl3b3JkPjxrZXl3b3JkPlJldHJvc3BlY3RpdmUgU3R1ZGllczwva2V5
d29yZD48a2V5d29yZD5TZXZlcml0eSBvZiBJbGxuZXNzIEluZGV4PC9rZXl3b3JkPjxrZXl3b3Jk
PlN1cnZpdmFsIEFuYWx5c2lzPC9rZXl3b3JkPjxrZXl3b3JkPlRyYW5zcGxhbnRhdGlvbiwgSG9t
b2xvZ291czwva2V5d29yZD48a2V5d29yZD5UcmVhdG1lbnQgT3V0Y29tZTwva2V5d29yZD48L2tl
eXdvcmRzPjx1cmxzPjxyZWxhdGVkLXVybHM+PHVybD5odHRwOi8vd3d3Lm5jYmkubmxtLm5paC5n
b3YvcHVibWVkLzEyNjU4MTk1PC91cmw+PC9yZWxhdGVkLXVybHM+PC91cmxzPjxpc2JuPjAwMjIt
NTIyMzwvaXNibj48dGl0bGVzPjx0aXRsZT5JbXByb3ZlZCBsdW5nIGFsbG9ncmFmdCBmdW5jdGlv
biBhZnRlciBmdW5kb3BsaWNhdGlvbiBpbiBwYXRpZW50cyB3aXRoIGdhc3Ryb2Vzb3BoYWdlYWwg
cmVmbHV4IGRpc2Vhc2UgdW5kZXJnb2luZyBsdW5nIHRyYW5zcGxhbnRhdGlvbjwvdGl0bGU+PHNl
Y29uZGFyeS10aXRsZT5KIFRob3JhYyBDYXJkaW92YXNjIFN1cmc8L3NlY29uZGFyeS10aXRsZT48
L3RpdGxlcz48cGFnZXM+NTMzLTQyPC9wYWdlcz48bnVtYmVyPjM8L251bWJlcj48Y29udHJpYnV0
b3JzPjxhdXRob3JzPjxhdXRob3I+RGF2aXMsIFIuIEQuPC9hdXRob3I+PGF1dGhvcj5MYXUsIEMu
IEwuPC9hdXRob3I+PGF1dGhvcj5FdWJhbmtzLCBTLjwvYXV0aG9yPjxhdXRob3I+TWVzc2llciwg
Ui4gSC48L2F1dGhvcj48YXV0aG9yPkhhZGppbGlhZGlzLCBELjwvYXV0aG9yPjxhdXRob3I+U3Rl
ZWxlLCBNLiBQLjwvYXV0aG9yPjxhdXRob3I+UGFsbWVyLCBTLiBNLjwvYXV0aG9yPjwvYXV0aG9y
cz48L2NvbnRyaWJ1dG9ycz48bGFuZ3VhZ2U+ZW5nPC9sYW5ndWFnZT48YWRkZWQtZGF0ZSBmb3Jt
YXQ9InV0YyI+MTQ2MzEwNTAwNjwvYWRkZWQtZGF0ZT48cmVmLXR5cGUgbmFtZT0iSm91cm5hbCBB
cnRpY2xlIj4xNzwvcmVmLXR5cGU+PHJlYy1udW1iZXI+MTgyPC9yZWMtbnVtYmVyPjxsYXN0LXVw
ZGF0ZWQtZGF0ZSBmb3JtYXQ9InV0YyI+MTQ2MzEwNTAwNjwvbGFzdC11cGRhdGVkLWRhdGU+PGFj
Y2Vzc2lvbi1udW0+MTI2NTgxOTU8L2FjY2Vzc2lvbi1udW0+PGVsZWN0cm9uaWMtcmVzb3VyY2Ut
bnVtPjEwLjEwNjcvbXRjLjIwMDMuMTY2PC9lbGVjdHJvbmljLXJlc291cmNlLW51bT48dm9sdW1l
PjEyNTwvdm9sdW1lPjwvcmVjb3JkPjwvQ2l0ZT48Q2l0ZT48QXV0aG9yPlJvYmVydHNvbjwvQXV0
aG9yPjxZZWFyPjIwMTI8L1llYXI+PElEVGV4dD5BbnRpLXJlZmx1eCBzdXJnZXJ5IGluIGx1bmcg
dHJhbnNwbGFudCByZWNpcGllbnRzOiBvdXRjb21lcyBhbmQgZWZmZWN0cyBvbiBxdWFsaXR5IG9m
IGxpZmU8L0lEVGV4dD48cmVjb3JkPjxkYXRlcz48cHViLWRhdGVzPjxkYXRlPk1hcjwvZGF0ZT48
L3B1Yi1kYXRlcz48eWVhcj4yMDEyPC95ZWFyPjwvZGF0ZXM+PGtleXdvcmRzPjxrZXl3b3JkPkFk
dWx0PC9rZXl3b3JkPjxrZXl3b3JkPkJvZHkgTWFzcyBJbmRleDwva2V5d29yZD48a2V5d29yZD5G
ZW1hbGU8L2tleXdvcmQ+PGtleXdvcmQ+RnVuZG9wbGljYXRpb248L2tleXdvcmQ+PGtleXdvcmQ+
R2FzdHJvZXNvcGhhZ2VhbCBSZWZsdXg8L2tleXdvcmQ+PGtleXdvcmQ+SHVtYW5zPC9rZXl3b3Jk
PjxrZXl3b3JkPkxhcGFyb3Njb3B5PC9rZXl3b3JkPjxrZXl3b3JkPkx1bmc8L2tleXdvcmQ+PGtl
eXdvcmQ+THVuZyBUcmFuc3BsYW50YXRpb248L2tleXdvcmQ+PGtleXdvcmQ+TWFsZTwva2V5d29y
ZD48a2V5d29yZD5NaWRkbGUgQWdlZDwva2V5d29yZD48a2V5d29yZD5QYXRpZW50IFNhdGlzZmFj
dGlvbjwva2V5d29yZD48a2V5d29yZD5Qcm9zcGVjdGl2ZSBTdHVkaWVzPC9rZXl3b3JkPjxrZXl3
b3JkPlF1YWxpdHkgb2YgTGlmZTwva2V5d29yZD48a2V5d29yZD5SZXNwaXJhdG9yeSBGdW5jdGlv
biBUZXN0czwva2V5d29yZD48a2V5d29yZD5TdXJ2ZXlzIGFuZCBRdWVzdGlvbm5haXJlczwva2V5
d29yZD48a2V5d29yZD5UcmVhdG1lbnQgT3V0Y29tZTwva2V5d29yZD48L2tleXdvcmRzPjx1cmxz
PjxyZWxhdGVkLXVybHM+PHVybD5odHRwOi8vd3d3Lm5jYmkubmxtLm5paC5nb3YvcHVibWVkLzIx
Nzc4MTY5PC91cmw+PC9yZWxhdGVkLXVybHM+PC91cmxzPjxpc2JuPjEzOTktMzAwMzwvaXNibj48
dGl0bGVzPjx0aXRsZT5BbnRpLXJlZmx1eCBzdXJnZXJ5IGluIGx1bmcgdHJhbnNwbGFudCByZWNp
cGllbnRzOiBvdXRjb21lcyBhbmQgZWZmZWN0cyBvbiBxdWFsaXR5IG9mIGxpZmU8L3RpdGxlPjxz
ZWNvbmRhcnktdGl0bGU+RXVyIFJlc3BpciBKPC9zZWNvbmRhcnktdGl0bGU+PC90aXRsZXM+PHBh
Z2VzPjY5MS03PC9wYWdlcz48bnVtYmVyPjM8L251bWJlcj48Y29udHJpYnV0b3JzPjxhdXRob3Jz
PjxhdXRob3I+Um9iZXJ0c29uLCBBLiBHLjwvYXV0aG9yPjxhdXRob3I+S3Jpc2huYW4sIEEuPC9h
dXRob3I+PGF1dGhvcj5XYXJkLCBDLjwvYXV0aG9yPjxhdXRob3I+UGVhcnNvbiwgSi4gUC48L2F1
dGhvcj48YXV0aG9yPlNtYWxsLCBULjwvYXV0aG9yPjxhdXRob3I+Q29ycmlzLCBQLiBBLjwvYXV0
aG9yPjxhdXRob3I+RGFyaywgSi4gSC48L2F1dGhvcj48YXV0aG9yPkthcmF0LCBELjwvYXV0aG9y
PjxhdXRob3I+U2hlbmZpbmUsIEouPC9hdXRob3I+PGF1dGhvcj5HcmlmZmluLCBTLiBNLjwvYXV0
aG9yPjwvYXV0aG9ycz48L2NvbnRyaWJ1dG9ycz48bGFuZ3VhZ2U+ZW5nPC9sYW5ndWFnZT48YWRk
ZWQtZGF0ZSBmb3JtYXQ9InV0YyI+MTQ2Mjg5MDg5MjwvYWRkZWQtZGF0ZT48cmVmLXR5cGUgbmFt
ZT0iSm91cm5hbCBBcnRpY2xlIj4xNzwvcmVmLXR5cGU+PHJlYy1udW1iZXI+MTE3PC9yZWMtbnVt
YmVyPjxsYXN0LXVwZGF0ZWQtZGF0ZSBmb3JtYXQ9InV0YyI+MTQ2Mjg5MDg5MjwvbGFzdC11cGRh
dGVkLWRhdGU+PGFjY2Vzc2lvbi1udW0+MjE3NzgxNjk8L2FjY2Vzc2lvbi1udW0+PGVsZWN0cm9u
aWMtcmVzb3VyY2UtbnVtPjEwLjExODMvMDkwMzE5MzYuMDAwNjE4MTE8L2VsZWN0cm9uaWMtcmVz
b3VyY2UtbnVtPjx2b2x1bWU+Mzk8L3ZvbHVtZT48L3JlY29yZD48L0NpdGU+PENpdGU+PEF1dGhv
cj5MYXU8L0F1dGhvcj48WWVhcj4yMDAyPC9ZZWFyPjxJRFRleHQ+TGFwYXJvc2NvcGljIGFudGly
ZWZsdXggc3VyZ2VyeSBpbiB0aGUgbHVuZyB0cmFuc3BsYW50IHBvcHVsYXRpb248L0lEVGV4dD48
cmVjb3JkPjxkYXRlcz48cHViLWRhdGVzPjxkYXRlPkRlYzwvZGF0ZT48L3B1Yi1kYXRlcz48eWVh
cj4yMDAyPC95ZWFyPjwvZGF0ZXM+PGtleXdvcmRzPjxrZXl3b3JkPkFkb2xlc2NlbnQ8L2tleXdv
cmQ+PGtleXdvcmQ+QWR1bHQ8L2tleXdvcmQ+PGtleXdvcmQ+QWdlZDwva2V5d29yZD48a2V5d29y
ZD5Ccm9uY2hpb2xpdGlzIE9ibGl0ZXJhbnM8L2tleXdvcmQ+PGtleXdvcmQ+Q2hpbGQ8L2tleXdv
cmQ+PGtleXdvcmQ+RmVtYWxlPC9rZXl3b3JkPjxrZXl3b3JkPkZvbGxvdy1VcCBTdHVkaWVzPC9r
ZXl3b3JkPjxrZXl3b3JkPkZvcmNlZCBFeHBpcmF0b3J5IFZvbHVtZTwva2V5d29yZD48a2V5d29y
ZD5GdW5kb3BsaWNhdGlvbjwva2V5d29yZD48a2V5d29yZD5HYXN0cm9lc29waGFnZWFsIFJlZmx1
eDwva2V5d29yZD48a2V5d29yZD5HcmFmdCBSZWplY3Rpb248L2tleXdvcmQ+PGtleXdvcmQ+SHVt
YW5zPC9rZXl3b3JkPjxrZXl3b3JkPkxhcGFyb3Njb3B5PC9rZXl3b3JkPjxrZXl3b3JkPkxlbmd0
aCBvZiBTdGF5PC9rZXl3b3JkPjxrZXl3b3JkPkx1bmc8L2tleXdvcmQ+PGtleXdvcmQ+THVuZyBE
aXNlYXNlczwva2V5d29yZD48a2V5d29yZD5MdW5nIFRyYW5zcGxhbnRhdGlvbjwva2V5d29yZD48
a2V5d29yZD5NYWxlPC9rZXl3b3JkPjxrZXl3b3JkPk1pZGRsZSBBZ2VkPC9rZXl3b3JkPjxrZXl3
b3JkPlBvc3RvcGVyYXRpdmUgQ29tcGxpY2F0aW9uczwva2V5d29yZD48a2V5d29yZD5SZWN1cnJl
bmNlPC9rZXl3b3JkPjxrZXl3b3JkPlJldHJvc3BlY3RpdmUgU3R1ZGllczwva2V5d29yZD48a2V5
d29yZD5SaXNrIEFzc2Vzc21lbnQ8L2tleXdvcmQ+PC9rZXl3b3Jkcz48dXJscz48cmVsYXRlZC11
cmxzPjx1cmw+aHR0cDovL3d3dy5uY2JpLm5sbS5uaWguZ292L3B1Ym1lZC8xMjE0MDY0MjwvdXJs
PjwvcmVsYXRlZC11cmxzPjwvdXJscz48aXNibj4xNDMyLTIyMTg8L2lzYm4+PHRpdGxlcz48dGl0
bGU+TGFwYXJvc2NvcGljIGFudGlyZWZsdXggc3VyZ2VyeSBpbiB0aGUgbHVuZyB0cmFuc3BsYW50
IHBvcHVsYXRpb248L3RpdGxlPjxzZWNvbmRhcnktdGl0bGU+U3VyZyBFbmRvc2M8L3NlY29uZGFy
eS10aXRsZT48L3RpdGxlcz48cGFnZXM+MTY3NC04PC9wYWdlcz48bnVtYmVyPjEyPC9udW1iZXI+
PGNvbnRyaWJ1dG9ycz48YXV0aG9ycz48YXV0aG9yPkxhdSwgQy4gTC48L2F1dGhvcj48YXV0aG9y
PlBhbG1lciwgUy4gTS48L2F1dGhvcj48YXV0aG9yPkhvd2VsbCwgRC4gTi48L2F1dGhvcj48YXV0
aG9yPk1jTWFob24sIFIuPC9hdXRob3I+PGF1dGhvcj5IYWRqaWxpYWRpcywgRC48L2F1dGhvcj48
YXV0aG9yPkdhY2EsIEouPC9hdXRob3I+PGF1dGhvcj5QYXBwYXMsIFQuIE4uPC9hdXRob3I+PGF1
dGhvcj5EYXZpcywgUi4gRC48L2F1dGhvcj48YXV0aG9yPkV1YmFua3MsIFMuPC9hdXRob3I+PC9h
dXRob3JzPjwvY29udHJpYnV0b3JzPjxsYW5ndWFnZT5lbmc8L2xhbmd1YWdlPjxhZGRlZC1kYXRl
IGZvcm1hdD0idXRjIj4xNDYyODkxMTUxPC9hZGRlZC1kYXRlPjxyZWYtdHlwZSBuYW1lPSJKb3Vy
bmFsIEFydGljbGUiPjE3PC9yZWYtdHlwZT48cmVjLW51bWJlcj4xMjI8L3JlYy1udW1iZXI+PGxh
c3QtdXBkYXRlZC1kYXRlIGZvcm1hdD0idXRjIj4xNDYyODkxMTUxPC9sYXN0LXVwZGF0ZWQtZGF0
ZT48YWNjZXNzaW9uLW51bT4xMjE0MDY0MjwvYWNjZXNzaW9uLW51bT48ZWxlY3Ryb25pYy1yZXNv
dXJjZS1udW0+MTAuMTAwNy9zMDA0NjQtMDAxLTgyNTEtMjwvZWxlY3Ryb25pYy1yZXNvdXJjZS1u
dW0+PHZvbHVtZT4xNjwvdm9sdW1lPjwvcmVjb3JkPjwvQ2l0ZT48Q2l0ZT48QXV0aG9yPkZpc2lj
aGVsbGE8L0F1dGhvcj48WWVhcj4yMDExPC9ZZWFyPjxJRFRleHQ+TGFwYXJvc2NvcGljIGFudGly
ZWZsdXggc3VyZ2VyeSBmb3IgZ2FzdHJvZXNvcGhhZ2VhbCByZWZsdXggZGlzZWFzZSBhZnRlciBs
dW5nIHRyYW5zcGxhbnRhdGlvbjwvSURUZXh0PjxyZWNvcmQ+PGRhdGVzPjxwdWItZGF0ZXM+PGRh
dGU+T2N0PC9kYXRlPjwvcHViLWRhdGVzPjx5ZWFyPjIwMTE8L3llYXI+PC9kYXRlcz48a2V5d29y
ZHM+PGtleXdvcmQ+QWR1bHQ8L2tleXdvcmQ+PGtleXdvcmQ+QmFycmV0dCBFc29waGFndXM8L2tl
eXdvcmQ+PGtleXdvcmQ+RXNvcGhhZ2l0aXM8L2tleXdvcmQ+PGtleXdvcmQ+RXNvcGhhZ3VzPC9r
ZXl3b3JkPjxrZXl3b3JkPkZlbWFsZTwva2V5d29yZD48a2V5d29yZD5HYXN0cm9lc29waGFnZWFs
IFJlZmx1eDwva2V5d29yZD48a2V5d29yZD5IZXJuaWEsIEhpYXRhbDwva2V5d29yZD48a2V5d29y
ZD5IdW1hbnM8L2tleXdvcmQ+PGtleXdvcmQ+SHlkcm9nZW4tSW9uIENvbmNlbnRyYXRpb248L2tl
eXdvcmQ+PGtleXdvcmQ+TGFwYXJvc2NvcHk8L2tleXdvcmQ+PGtleXdvcmQ+THVuZyBEaXNlYXNl
czwva2V5d29yZD48a2V5d29yZD5MdW5nIFRyYW5zcGxhbnRhdGlvbjwva2V5d29yZD48a2V5d29y
ZD5NYWxlPC9rZXl3b3JkPjxrZXl3b3JkPk1hbm9tZXRyeTwva2V5d29yZD48a2V5d29yZD5NaWRk
bGUgQWdlZDwva2V5d29yZD48a2V5d29yZD5Nb3JiaWRpdHk8L2tleXdvcmQ+PGtleXdvcmQ+UG9z
dG9wZXJhdGl2ZSBDb21wbGljYXRpb25zPC9rZXl3b3JkPjxrZXl3b3JkPlByZXZhbGVuY2U8L2tl
eXdvcmQ+PGtleXdvcmQ+UmV0cm9zcGVjdGl2ZSBTdHVkaWVzPC9rZXl3b3JkPjxrZXl3b3JkPlJp
c2sgRmFjdG9yczwva2V5d29yZD48L2tleXdvcmRzPjx1cmxzPjxyZWxhdGVkLXVybHM+PHVybD5o
dHRwOi8vd3d3Lm5jYmkubmxtLm5paC5nb3YvcHVibWVkLzIxODE2NDIyPC91cmw+PC9yZWxhdGVk
LXVybHM+PC91cmxzPjxpc2JuPjEwOTUtODY3MzwvaXNibj48Y3VzdG9tMj5QTUMzNjg2MTU4PC9j
dXN0b20yPjx0aXRsZXM+PHRpdGxlPkxhcGFyb3Njb3BpYyBhbnRpcmVmbHV4IHN1cmdlcnkgZm9y
IGdhc3Ryb2Vzb3BoYWdlYWwgcmVmbHV4IGRpc2Vhc2UgYWZ0ZXIgbHVuZyB0cmFuc3BsYW50YXRp
b248L3RpdGxlPjxzZWNvbmRhcnktdGl0bGU+SiBTdXJnIFJlczwvc2Vjb25kYXJ5LXRpdGxlPjwv
dGl0bGVzPjxwYWdlcz5lMjc5LTg2PC9wYWdlcz48bnVtYmVyPjI8L251bWJlcj48Y29udHJpYnV0
b3JzPjxhdXRob3JzPjxhdXRob3I+RmlzaWNoZWxsYSwgUC4gTS48L2F1dGhvcj48YXV0aG9yPkRh
dmlzLCBDLiBTLjwvYXV0aG9yPjxhdXRob3I+R2FnZXJtZWllciwgSi48L2F1dGhvcj48YXV0aG9y
PkRpbGxpbmcsIEQuPC9hdXRob3I+PGF1dGhvcj5BbGV4LCBDLiBHLjwvYXV0aG9yPjxhdXRob3I+
RG9yZm1laXN0ZXIsIEouIEEuPC9hdXRob3I+PGF1dGhvcj5Lb3ZhY3MsIEUuIEouPC9hdXRob3I+
PGF1dGhvcj5Mb3ZlLCBSLiBCLjwvYXV0aG9yPjxhdXRob3I+R2FtZWxsaSwgUi4gTC48L2F1dGhv
cj48L2F1dGhvcnM+PC9jb250cmlidXRvcnM+PGxhbmd1YWdlPmVuZzwvbGFuZ3VhZ2U+PGFkZGVk
LWRhdGUgZm9ybWF0PSJ1dGMiPjE0NjI4OTA5NTU8L2FkZGVkLWRhdGU+PHJlZi10eXBlIG5hbWU9
IkpvdXJuYWwgQXJ0aWNsZSI+MTc8L3JlZi10eXBlPjxyZWMtbnVtYmVyPjEyMDwvcmVjLW51bWJl
cj48bGFzdC11cGRhdGVkLWRhdGUgZm9ybWF0PSJ1dGMiPjE0NjI4OTA5NTU8L2xhc3QtdXBkYXRl
ZC1kYXRlPjxhY2Nlc3Npb24tbnVtPjIxODE2NDIyPC9hY2Nlc3Npb24tbnVtPjxlbGVjdHJvbmlj
LXJlc291cmNlLW51bT4xMC4xMDE2L2ouanNzLjIwMTEuMDUuMDM4PC9lbGVjdHJvbmljLXJlc291
cmNlLW51bT48dm9sdW1lPjE3MDwvdm9sdW1lPjwvcmVjb3JkPjwvQ2l0ZT48Q2l0ZT48QXV0aG9y
PkJ1cnRvbjwvQXV0aG9yPjxZZWFyPjIwMDk8L1llYXI+PElEVGV4dD5NZWRpdW0tdGVybSBvdXRj
b21lIG9mIGZ1bmRvcGxpY2F0aW9uIGFmdGVyIGx1bmcgdHJhbnNwbGFudGF0aW9uPC9JRFRleHQ+
PHJlY29yZD48a2V5d29yZHM+PGtleXdvcmQ+QWR1bHQ8L2tleXdvcmQ+PGtleXdvcmQ+QWdlZDwv
a2V5d29yZD48a2V5d29yZD5Cb2R5IE1hc3MgSW5kZXg8L2tleXdvcmQ+PGtleXdvcmQ+QnJvbmNo
aW9saXRpcyBPYmxpdGVyYW5zPC9rZXl3b3JkPjxrZXl3b3JkPkRpc2Vhc2UgUHJvZ3Jlc3Npb248
L2tleXdvcmQ+PGtleXdvcmQ+RmVtYWxlPC9rZXl3b3JkPjxrZXl3b3JkPkZvcmNlZCBFeHBpcmF0
b3J5IFZvbHVtZTwva2V5d29yZD48a2V5d29yZD5GdW5kb3BsaWNhdGlvbjwva2V5d29yZD48a2V5
d29yZD5HYXN0cm9lc29waGFnZWFsIFJlZmx1eDwva2V5d29yZD48a2V5d29yZD5HcmFmdCBTdXJ2
aXZhbDwva2V5d29yZD48a2V5d29yZD5IdW1hbnM8L2tleXdvcmQ+PGtleXdvcmQ+THVuZyBEaXNl
YXNlczwva2V5d29yZD48a2V5d29yZD5MdW5nIFRyYW5zcGxhbnRhdGlvbjwva2V5d29yZD48a2V5
d29yZD5NYWxlPC9rZXl3b3JkPjxrZXl3b3JkPk1pZGRsZSBBZ2VkPC9rZXl3b3JkPjxrZXl3b3Jk
PlF1YWxpdHkgb2YgTGlmZTwva2V5d29yZD48a2V5d29yZD5UcmFuc3BsYW50YXRpb24sIEhvbW9s
b2dvdXM8L2tleXdvcmQ+PGtleXdvcmQ+VHJlYXRtZW50IE91dGNvbWU8L2tleXdvcmQ+PGtleXdv
cmQ+WW91bmcgQWR1bHQ8L2tleXdvcmQ+PC9rZXl3b3Jkcz48dXJscz48cmVsYXRlZC11cmxzPjx1
cmw+aHR0cDovL3d3dy5uY2JpLm5sbS5uaWguZ292L3B1Ym1lZC8xOTUxNTE5NDwvdXJsPjwvcmVs
YXRlZC11cmxzPjwvdXJscz48aXNibj4xNDQyLTIwNTA8L2lzYm4+PHRpdGxlcz48dGl0bGU+TWVk
aXVtLXRlcm0gb3V0Y29tZSBvZiBmdW5kb3BsaWNhdGlvbiBhZnRlciBsdW5nIHRyYW5zcGxhbnRh
dGlvbjwvdGl0bGU+PHNlY29uZGFyeS10aXRsZT5EaXMgRXNvcGhhZ3VzPC9zZWNvbmRhcnktdGl0
bGU+PC90aXRsZXM+PHBhZ2VzPjY0Mi04PC9wYWdlcz48bnVtYmVyPjg8L251bWJlcj48Y29udHJp
YnV0b3JzPjxhdXRob3JzPjxhdXRob3I+QnVydG9uLCBQLiBSLjwvYXV0aG9yPjxhdXRob3I+QnV0
dG9uLCBCLjwvYXV0aG9yPjxhdXRob3I+QnJvd24sIFcuPC9hdXRob3I+PGF1dGhvcj5MZWUsIE0u
PC9hdXRob3I+PGF1dGhvcj5Sb2JlcnRzLCBTLjwvYXV0aG9yPjxhdXRob3I+SGFzc2VuLCBTLjwv
YXV0aG9yPjxhdXRob3I+QmFpbGV5LCBNLjwvYXV0aG9yPjxhdXRob3I+U21pdGgsIEEuPC9hdXRo
b3I+PGF1dGhvcj5TbmVsbCwgRy48L2F1dGhvcj48L2F1dGhvcnM+PC9jb250cmlidXRvcnM+PGxh
bmd1YWdlPmVuZzwvbGFuZ3VhZ2U+PGFkZGVkLWRhdGUgZm9ybWF0PSJ1dGMiPjE0NjMxMDA2NzY8
L2FkZGVkLWRhdGU+PHJlZi10eXBlIG5hbWU9IkpvdXJuYWwgQXJ0aWNsZSI+MTc8L3JlZi10eXBl
PjxkYXRlcz48eWVhcj4yMDA5PC95ZWFyPjwvZGF0ZXM+PHJlYy1udW1iZXI+MTY4PC9yZWMtbnVt
YmVyPjxsYXN0LXVwZGF0ZWQtZGF0ZSBmb3JtYXQ9InV0YyI+MTQ2MzEwMDY3NjwvbGFzdC11cGRh
dGVkLWRhdGU+PGFjY2Vzc2lvbi1udW0+MTk1MTUxOTQ8L2FjY2Vzc2lvbi1udW0+PGVsZWN0cm9u
aWMtcmVzb3VyY2UtbnVtPjEwLjExMTEvai4xNDQyLTIwNTAuMjAwOS4wMDk4MC54PC9lbGVjdHJv
bmljLXJlc291cmNlLW51bT48dm9sdW1lPjIyPC92b2x1bWU+PC9yZWNvcmQ+PC9DaXRlPjxDaXRl
PjxBdXRob3I+TyZhcG9zO0hhbGxvcmFuPC9BdXRob3I+PFllYXI+MjAwNDwvWWVhcj48SURUZXh0
PkxhcGFyb3Njb3BpYyBOaXNzZW4gZnVuZG9wbGljYXRpb24gZm9yIHRyZWF0aW5nIHJlZmx1eCBp
biBsdW5nIHRyYW5zcGxhbnQgcmVjaXBpZW50czwvSURUZXh0PjxyZWNvcmQ+PGRhdGVzPjxwdWIt
ZGF0ZXM+PGRhdGU+SmFuPC9kYXRlPjwvcHViLWRhdGVzPjx5ZWFyPjIwMDQ8L3llYXI+PC9kYXRl
cz48a2V5d29yZHM+PGtleXdvcmQ+QWR1bHQ8L2tleXdvcmQ+PGtleXdvcmQ+Q29tb3JiaWRpdHk8
L2tleXdvcmQ+PGtleXdvcmQ+RmVtYWxlPC9rZXl3b3JkPjxrZXl3b3JkPkZ1bmRvcGxpY2F0aW9u
PC9rZXl3b3JkPjxrZXl3b3JkPkdhc3Ryb2Vzb3BoYWdlYWwgUmVmbHV4PC9rZXl3b3JkPjxrZXl3
b3JkPkh1bWFuczwva2V5d29yZD48a2V5d29yZD5MYXBhcm9zY29weTwva2V5d29yZD48a2V5d29y
ZD5MZW5ndGggb2YgU3RheTwva2V5d29yZD48a2V5d29yZD5MdW5nIERpc2Vhc2VzPC9rZXl3b3Jk
PjxrZXl3b3JkPkx1bmcgVHJhbnNwbGFudGF0aW9uPC9rZXl3b3JkPjxrZXl3b3JkPk1hbGU8L2tl
eXdvcmQ+PGtleXdvcmQ+TWlkZGxlIEFnZWQ8L2tleXdvcmQ+PGtleXdvcmQ+UGF0aWVudCBSZWFk
bWlzc2lvbjwva2V5d29yZD48a2V5d29yZD5Qb3N0b3BlcmF0aXZlIENvbXBsaWNhdGlvbnM8L2tl
eXdvcmQ+PGtleXdvcmQ+UmV0cm9zcGVjdGl2ZSBTdHVkaWVzPC9rZXl3b3JkPjwva2V5d29yZHM+
PHVybHM+PHJlbGF0ZWQtdXJscz48dXJsPmh0dHA6Ly93d3cubmNiaS5ubG0ubmloLmdvdi9wdWJt
ZWQvMTQ3NDY4NDY8L3VybD48L3JlbGF0ZWQtdXJscz48L3VybHM+PGlzYm4+MTA5MS0yNTVYPC9p
c2JuPjx0aXRsZXM+PHRpdGxlPkxhcGFyb3Njb3BpYyBOaXNzZW4gZnVuZG9wbGljYXRpb24gZm9y
IHRyZWF0aW5nIHJlZmx1eCBpbiBsdW5nIHRyYW5zcGxhbnQgcmVjaXBpZW50czwvdGl0bGU+PHNl
Y29uZGFyeS10aXRsZT5KIEdhc3Ryb2ludGVzdCBTdXJnPC9zZWNvbmRhcnktdGl0bGU+PC90aXRs
ZXM+PHBhZ2VzPjEzMi03PC9wYWdlcz48bnVtYmVyPjE8L251bWJlcj48Y29udHJpYnV0b3JzPjxh
dXRob3JzPjxhdXRob3I+TyZhcG9zO0hhbGxvcmFuLCBFLiBLLjwvYXV0aG9yPjxhdXRob3I+UmV5
bm9sZHMsIEouIEQuPC9hdXRob3I+PGF1dGhvcj5MYXUsIEMuIEwuPC9hdXRob3I+PGF1dGhvcj5N
YW5zb24sIFIuIEouPC9hdXRob3I+PGF1dGhvcj5EYXZpcywgUi4gRC48L2F1dGhvcj48YXV0aG9y
PlBhbG1lciwgUy4gTS48L2F1dGhvcj48YXV0aG9yPlBhcHBhcywgVC4gTi48L2F1dGhvcj48YXV0
aG9yPkNsYXJ5LCBFLiBNLjwvYXV0aG9yPjxhdXRob3I+RXViYW5rcywgVy4gUy48L2F1dGhvcj48
L2F1dGhvcnM+PC9jb250cmlidXRvcnM+PGxhbmd1YWdlPmVuZzwvbGFuZ3VhZ2U+PGFkZGVkLWRh
dGUgZm9ybWF0PSJ1dGMiPjE0NjMxNjM4Njg8L2FkZGVkLWRhdGU+PHJlZi10eXBlIG5hbWU9Ikpv
dXJuYWwgQXJ0aWNsZSI+MTc8L3JlZi10eXBlPjxyZWMtbnVtYmVyPjE4OTwvcmVjLW51bWJlcj48
bGFzdC11cGRhdGVkLWRhdGUgZm9ybWF0PSJ1dGMiPjE0NjMxNjM4Njg8L2xhc3QtdXBkYXRlZC1k
YXRlPjxhY2Nlc3Npb24tbnVtPjE0NzQ2ODQ2PC9hY2Nlc3Npb24tbnVtPjx2b2x1bWU+ODwvdm9s
dW1lPjwvcmVjb3JkPjwvQ2l0ZT48Q2l0ZT48QXV0aG9yPkdhc3BlcjwvQXV0aG9yPjxZZWFyPjIw
MDg8L1llYXI+PElEVGV4dD5BbnRpcmVmbHV4IHN1cmdlcnkgZm9yIHBhdGllbnRzIHdpdGggZW5k
LXN0YWdlIGx1bmcgZGlzZWFzZSBiZWZvcmUgYW5kIGFmdGVyIGx1bmcgdHJhbnNwbGFudGF0aW9u
PC9JRFRleHQ+PHJlY29yZD48ZGF0ZXM+PHB1Yi1kYXRlcz48ZGF0ZT5GZWI8L2RhdGU+PC9wdWIt
ZGF0ZXM+PHllYXI+MjAwODwveWVhcj48L2RhdGVzPjxrZXl3b3Jkcz48a2V5d29yZD5BZG9sZXNj
ZW50PC9rZXl3b3JkPjxrZXl3b3JkPkFkdWx0PC9rZXl3b3JkPjxrZXl3b3JkPkFnZWQ8L2tleXdv
cmQ+PGtleXdvcmQ+RmVtYWxlPC9rZXl3b3JkPjxrZXl3b3JkPkZ1bmRvcGxpY2F0aW9uPC9rZXl3
b3JkPjxrZXl3b3JkPkdhc3Ryb2Vzb3BoYWdlYWwgUmVmbHV4PC9rZXl3b3JkPjxrZXl3b3JkPkh1
bWFuczwva2V5d29yZD48a2V5d29yZD5MYXBhcm9zY29weTwva2V5d29yZD48a2V5d29yZD5MdW5n
IERpc2Vhc2VzPC9rZXl3b3JkPjxrZXl3b3JkPkx1bmcgVHJhbnNwbGFudGF0aW9uPC9rZXl3b3Jk
PjxrZXl3b3JkPk1hbGU8L2tleXdvcmQ+PGtleXdvcmQ+TWlkZGxlIEFnZWQ8L2tleXdvcmQ+PGtl
eXdvcmQ+UHlsb3J1czwva2V5d29yZD48L2tleXdvcmRzPjx1cmxzPjxyZWxhdGVkLXVybHM+PHVy
bD5odHRwOi8vd3d3Lm5jYmkubmxtLm5paC5nb3YvcHVibWVkLzE3NzA0ODc1PC91cmw+PC9yZWxh
dGVkLXVybHM+PC91cmxzPjxpc2JuPjE0MzItMjIxODwvaXNibj48dGl0bGVzPjx0aXRsZT5BbnRp
cmVmbHV4IHN1cmdlcnkgZm9yIHBhdGllbnRzIHdpdGggZW5kLXN0YWdlIGx1bmcgZGlzZWFzZSBi
ZWZvcmUgYW5kIGFmdGVyIGx1bmcgdHJhbnNwbGFudGF0aW9uPC90aXRsZT48c2Vjb25kYXJ5LXRp
dGxlPlN1cmcgRW5kb3NjPC9zZWNvbmRhcnktdGl0bGU+PC90aXRsZXM+PHBhZ2VzPjQ5NS01MDA8
L3BhZ2VzPjxudW1iZXI+MjwvbnVtYmVyPjxjb250cmlidXRvcnM+PGF1dGhvcnM+PGF1dGhvcj5H
YXNwZXIsIFcuIEouPC9hdXRob3I+PGF1dGhvcj5Td2VldCwgTS4gUC48L2F1dGhvcj48YXV0aG9y
Pkhvb3BlcywgQy48L2F1dGhvcj48YXV0aG9yPkxlYXJkLCBMLiBFLjwvYXV0aG9yPjxhdXRob3I+
S2xlaW5oZW56LCBNLiBFLjwvYXV0aG9yPjxhdXRob3I+SGF5cywgUy4gUi48L2F1dGhvcj48YXV0
aG9yPkdvbGRlbiwgSi4gQS48L2F1dGhvcj48YXV0aG9yPlBhdHRpLCBNLiBHLjwvYXV0aG9yPjwv
YXV0aG9ycz48L2NvbnRyaWJ1dG9ycz48bGFuZ3VhZ2U+ZW5nPC9sYW5ndWFnZT48YWRkZWQtZGF0
ZSBmb3JtYXQ9InV0YyI+MTQ2MzE2ODY4OTwvYWRkZWQtZGF0ZT48cmVmLXR5cGUgbmFtZT0iSm91
cm5hbCBBcnRpY2xlIj4xNzwvcmVmLXR5cGU+PHJlYy1udW1iZXI+MjA1PC9yZWMtbnVtYmVyPjxs
YXN0LXVwZGF0ZWQtZGF0ZSBmb3JtYXQ9InV0YyI+MTQ2MzE2ODY4OTwvbGFzdC11cGRhdGVkLWRh
dGU+PGFjY2Vzc2lvbi1udW0+MTc3MDQ4NzU8L2FjY2Vzc2lvbi1udW0+PGVsZWN0cm9uaWMtcmVz
b3VyY2UtbnVtPjEwLjEwMDcvczAwNDY0LTAwNy05NDk0LTM8L2VsZWN0cm9uaWMtcmVzb3VyY2Ut
bnVtPjx2b2x1bWU+MjI8L3ZvbHVtZT48L3JlY29yZD48L0NpdGU+PC9FbmROb3RlPgB=
</w:fldData>
        </w:fldChar>
      </w:r>
      <w:r w:rsidR="00773108" w:rsidRPr="00B6576B">
        <w:rPr>
          <w:rFonts w:ascii="Book Antiqua" w:hAnsi="Book Antiqua" w:cs="Times New Roman"/>
        </w:rPr>
        <w:instrText xml:space="preserve"> ADDIN EN.CITE.DATA </w:instrText>
      </w:r>
      <w:r w:rsidR="00773108" w:rsidRPr="00B6576B">
        <w:rPr>
          <w:rFonts w:ascii="Book Antiqua" w:hAnsi="Book Antiqua" w:cs="Times New Roman"/>
        </w:rPr>
      </w:r>
      <w:r w:rsidR="00773108" w:rsidRPr="00B6576B">
        <w:rPr>
          <w:rFonts w:ascii="Book Antiqua" w:hAnsi="Book Antiqua" w:cs="Times New Roman"/>
        </w:rPr>
        <w:fldChar w:fldCharType="end"/>
      </w:r>
      <w:r w:rsidR="004D4333" w:rsidRPr="00B6576B">
        <w:rPr>
          <w:rFonts w:ascii="Book Antiqua" w:hAnsi="Book Antiqua" w:cs="Times New Roman"/>
        </w:rPr>
      </w:r>
      <w:r w:rsidR="004D4333" w:rsidRPr="00B6576B">
        <w:rPr>
          <w:rFonts w:ascii="Book Antiqua" w:hAnsi="Book Antiqua" w:cs="Times New Roman"/>
        </w:rPr>
        <w:fldChar w:fldCharType="separate"/>
      </w:r>
      <w:r w:rsidR="00773108" w:rsidRPr="00B6576B">
        <w:rPr>
          <w:rFonts w:ascii="Book Antiqua" w:hAnsi="Book Antiqua" w:cs="Times New Roman"/>
          <w:noProof/>
          <w:vertAlign w:val="superscript"/>
        </w:rPr>
        <w:t>34,40,75,117-122</w:t>
      </w:r>
      <w:r w:rsidR="004D4333" w:rsidRPr="00B6576B">
        <w:rPr>
          <w:rFonts w:ascii="Book Antiqua" w:hAnsi="Book Antiqua" w:cs="Times New Roman"/>
        </w:rPr>
        <w:fldChar w:fldCharType="end"/>
      </w:r>
      <w:r w:rsidR="007B7741" w:rsidRPr="00B6576B">
        <w:rPr>
          <w:rFonts w:ascii="Book Antiqua" w:hAnsi="Book Antiqua" w:cs="Times New Roman"/>
          <w:vertAlign w:val="superscript"/>
        </w:rPr>
        <w:t>]</w:t>
      </w:r>
      <w:r w:rsidR="007B7741" w:rsidRPr="00B6576B">
        <w:rPr>
          <w:rFonts w:ascii="Book Antiqua" w:hAnsi="Book Antiqua" w:cs="Times New Roman"/>
        </w:rPr>
        <w:t>,</w:t>
      </w:r>
      <w:r w:rsidR="00793731" w:rsidRPr="00B6576B">
        <w:rPr>
          <w:rFonts w:ascii="Book Antiqua" w:hAnsi="Book Antiqua" w:cs="Times New Roman"/>
        </w:rPr>
        <w:t xml:space="preserve"> </w:t>
      </w:r>
      <w:r w:rsidR="004A2A7D" w:rsidRPr="00B6576B">
        <w:rPr>
          <w:rFonts w:ascii="Book Antiqua" w:hAnsi="Book Antiqua" w:cs="Times New Roman"/>
        </w:rPr>
        <w:t xml:space="preserve">and </w:t>
      </w:r>
      <w:r w:rsidR="00027384" w:rsidRPr="00B6576B">
        <w:rPr>
          <w:rFonts w:ascii="Book Antiqua" w:hAnsi="Book Antiqua" w:cs="Times New Roman"/>
        </w:rPr>
        <w:t xml:space="preserve">is </w:t>
      </w:r>
      <w:r w:rsidR="00793731" w:rsidRPr="00B6576B">
        <w:rPr>
          <w:rFonts w:ascii="Book Antiqua" w:hAnsi="Book Antiqua" w:cs="Times New Roman"/>
        </w:rPr>
        <w:t xml:space="preserve">associated with </w:t>
      </w:r>
      <w:r w:rsidR="004A2A7D" w:rsidRPr="00B6576B">
        <w:rPr>
          <w:rFonts w:ascii="Book Antiqua" w:hAnsi="Book Antiqua" w:cs="Times New Roman"/>
        </w:rPr>
        <w:t xml:space="preserve">improved </w:t>
      </w:r>
      <w:r w:rsidR="00793731" w:rsidRPr="00B6576B">
        <w:rPr>
          <w:rFonts w:ascii="Book Antiqua" w:hAnsi="Book Antiqua" w:cs="Times New Roman"/>
        </w:rPr>
        <w:t>survival and stabilization of lung function</w:t>
      </w:r>
      <w:r w:rsidR="00996745" w:rsidRPr="00B6576B">
        <w:rPr>
          <w:rFonts w:ascii="Book Antiqua" w:hAnsi="Book Antiqua" w:cs="Times New Roman"/>
        </w:rPr>
        <w:t xml:space="preserve"> (Table 3)</w:t>
      </w:r>
      <w:r w:rsidR="007B7741" w:rsidRPr="00B6576B">
        <w:rPr>
          <w:rFonts w:ascii="Book Antiqua" w:hAnsi="Book Antiqua" w:cs="Times New Roman"/>
          <w:vertAlign w:val="superscript"/>
        </w:rPr>
        <w:t>[</w:t>
      </w:r>
      <w:r w:rsidR="004D4333" w:rsidRPr="00B6576B">
        <w:rPr>
          <w:rFonts w:ascii="Book Antiqua" w:hAnsi="Book Antiqua" w:cs="Times New Roman"/>
        </w:rPr>
        <w:fldChar w:fldCharType="begin">
          <w:fldData xml:space="preserve">PEVuZE5vdGU+PENpdGU+PEF1dGhvcj5Sb2JlcnRzb248L0F1dGhvcj48WWVhcj4yMDA5PC9ZZWFy
PjxJRFRleHQ+VGFyZ2V0aW5nIGFsbG9ncmFmdCBpbmp1cnkgYW5kIGluZmxhbW1hdGlvbiBpbiB0
aGUgbWFuYWdlbWVudCBvZiBwb3N0LWx1bmcgdHJhbnNwbGFudCBicm9uY2hpb2xpdGlzIG9ibGl0
ZXJhbnMgc3luZHJvbWU8L0lEVGV4dD48RGlzcGxheVRleHQ+PHN0eWxlIGZhY2U9InN1cGVyc2Ny
aXB0Ij4yOSwzMywzNCw0MCw0Myw3NSwxMTcsMTE4LDEyMy0xMjU8L3N0eWxlPjwvRGlzcGxheVRl
eHQ+PHJlY29yZD48ZGF0ZXM+PHB1Yi1kYXRlcz48ZGF0ZT5KdW48L2RhdGU+PC9wdWItZGF0ZXM+
PHllYXI+MjAwOTwveWVhcj48L2RhdGVzPjxrZXl3b3Jkcz48a2V5d29yZD5Beml0aHJvbXljaW48
L2tleXdvcmQ+PGtleXdvcmQ+QnJvbmNoaW9saXRpcyBPYmxpdGVyYW5zPC9rZXl3b3JkPjxrZXl3
b3JkPkdhc3Ryb2Vzb3BoYWdlYWwgUmVmbHV4PC9rZXl3b3JkPjxrZXl3b3JkPkdyYW0tTmVnYXRp
dmUgQmFjdGVyaWFsIEluZmVjdGlvbnM8L2tleXdvcmQ+PGtleXdvcmQ+SHVtYW5zPC9rZXl3b3Jk
PjxrZXl3b3JkPkh5ZHJveHltZXRoeWxnbHV0YXJ5bC1Db0EgUmVkdWN0YXNlIEluaGliaXRvcnM8
L2tleXdvcmQ+PGtleXdvcmQ+THVuZyBEaXNlYXNlczwva2V5d29yZD48a2V5d29yZD5MdW5nIFRy
YW5zcGxhbnRhdGlvbjwva2V5d29yZD48a2V5d29yZD5QbmV1bW9uaWE8L2tleXdvcmQ+PGtleXdv
cmQ+UG5ldW1vbmlhLCBBc3BpcmF0aW9uPC9rZXl3b3JkPjxrZXl3b3JkPlRyYW5zcGxhbnRhdGlv
biwgSG9tb2xvZ291czwva2V5d29yZD48L2tleXdvcmRzPjx1cmxzPjxyZWxhdGVkLXVybHM+PHVy
bD5odHRwOi8vd3d3Lm5jYmkubmxtLm5paC5nb3YvcHVibWVkLzE5NDU5ODA2PC91cmw+PC9yZWxh
dGVkLXVybHM+PC91cmxzPjxpc2JuPjE2MDAtNjE0MzwvaXNibj48dGl0bGVzPjx0aXRsZT5UYXJn
ZXRpbmcgYWxsb2dyYWZ0IGluanVyeSBhbmQgaW5mbGFtbWF0aW9uIGluIHRoZSBtYW5hZ2VtZW50
IG9mIHBvc3QtbHVuZyB0cmFuc3BsYW50IGJyb25jaGlvbGl0aXMgb2JsaXRlcmFucyBzeW5kcm9t
ZTwvdGl0bGU+PHNlY29uZGFyeS10aXRsZT5BbSBKIFRyYW5zcGxhbnQ8L3NlY29uZGFyeS10aXRs
ZT48L3RpdGxlcz48cGFnZXM+MTI3Mi04PC9wYWdlcz48bnVtYmVyPjY8L251bWJlcj48Y29udHJp
YnV0b3JzPjxhdXRob3JzPjxhdXRob3I+Um9iZXJ0c29uLCBBLiBHLjwvYXV0aG9yPjxhdXRob3I+
R3JpZmZpbiwgUy4gTS48L2F1dGhvcj48YXV0aG9yPk11cnBoeSwgRC4gTS48L2F1dGhvcj48YXV0
aG9yPlBlYXJzb24sIEouIFAuPC9hdXRob3I+PGF1dGhvcj5Gb3JyZXN0LCBJLiBBLjwvYXV0aG9y
PjxhdXRob3I+RGFyaywgSi4gSC48L2F1dGhvcj48YXV0aG9yPkNvcnJpcywgUC4gQS48L2F1dGhv
cj48YXV0aG9yPldhcmQsIEMuPC9hdXRob3I+PC9hdXRob3JzPjwvY29udHJpYnV0b3JzPjxsYW5n
dWFnZT5lbmc8L2xhbmd1YWdlPjxhZGRlZC1kYXRlIGZvcm1hdD0idXRjIj4xNDYzMDk3MTM1PC9h
ZGRlZC1kYXRlPjxyZWYtdHlwZSBuYW1lPSJKb3VybmFsIEFydGljbGUiPjE3PC9yZWYtdHlwZT48
cmVjLW51bWJlcj4xNTg8L3JlYy1udW1iZXI+PGxhc3QtdXBkYXRlZC1kYXRlIGZvcm1hdD0idXRj
Ij4xNDYzMDk3MTM1PC9sYXN0LXVwZGF0ZWQtZGF0ZT48YWNjZXNzaW9uLW51bT4xOTQ1OTgwNjwv
YWNjZXNzaW9uLW51bT48ZWxlY3Ryb25pYy1yZXNvdXJjZS1udW0+MTAuMTExMS9qLjE2MDAtNjE0
My4yMDA5LjAyNjQ4Lng8L2VsZWN0cm9uaWMtcmVzb3VyY2UtbnVtPjx2b2x1bWU+OTwvdm9sdW1l
PjwvcmVjb3JkPjwvQ2l0ZT48Q2l0ZT48QXV0aG9yPkxpbmRlbjwvQXV0aG9yPjxZZWFyPjIwMDY8
L1llYXI+PElEVGV4dD5MYXBhcm9zY29waWMgZnVuZG9wbGljYXRpb24gaW4gcGF0aWVudHMgd2l0
aCBlbmQtc3RhZ2UgbHVuZyBkaXNlYXNlIGF3YWl0aW5nIHRyYW5zcGxhbnRhdGlvbjwvSURUZXh0
PjxyZWNvcmQ+PGRhdGVzPjxwdWItZGF0ZXM+PGRhdGU+RmViPC9kYXRlPjwvcHViLWRhdGVzPjx5
ZWFyPjIwMDY8L3llYXI+PC9kYXRlcz48a2V5d29yZHM+PGtleXdvcmQ+QnJvbmNoaW9saXRpcyBP
YmxpdGVyYW5zPC9rZXl3b3JkPjxrZXl3b3JkPkV4ZXJjaXNlIFRvbGVyYW5jZTwva2V5d29yZD48
a2V5d29yZD5GdW5kb3BsaWNhdGlvbjwva2V5d29yZD48a2V5d29yZD5HYXN0cm9lc29waGFnZWFs
IFJlZmx1eDwva2V5d29yZD48a2V5d29yZD5IdW1hbnM8L2tleXdvcmQ+PGtleXdvcmQ+TGFwYXJv
c2NvcHk8L2tleXdvcmQ+PGtleXdvcmQ+THVuZyBEaXNlYXNlczwva2V5d29yZD48a2V5d29yZD5M
dW5nIFRyYW5zcGxhbnRhdGlvbjwva2V5d29yZD48a2V5d29yZD5NaWRkbGUgQWdlZDwva2V5d29y
ZD48a2V5d29yZD5Qb3N0b3BlcmF0aXZlIENvbXBsaWNhdGlvbnM8L2tleXdvcmQ+PGtleXdvcmQ+
UHVsbW9uYXJ5IERpc2Vhc2UsIENocm9uaWMgT2JzdHJ1Y3RpdmU8L2tleXdvcmQ+PGtleXdvcmQ+
UHVsbW9uYXJ5IEZpYnJvc2lzPC9rZXl3b3JkPjxrZXl3b3JkPlJlc3BpcmF0b3J5IEZ1bmN0aW9u
IFRlc3RzPC9rZXl3b3JkPjxrZXl3b3JkPldhaXRpbmcgTGlzdHM8L2tleXdvcmQ+PC9rZXl3b3Jk
cz48dXJscz48cmVsYXRlZC11cmxzPjx1cmw+aHR0cDovL3d3dy5uY2JpLm5sbS5uaWguZ292L3B1
Ym1lZC8xNjQzNDI3NjwvdXJsPjwvcmVsYXRlZC11cmxzPjwvdXJscz48aXNibj4xMDk3LTY4NVg8
L2lzYm4+PHRpdGxlcz48dGl0bGU+TGFwYXJvc2NvcGljIGZ1bmRvcGxpY2F0aW9uIGluIHBhdGll
bnRzIHdpdGggZW5kLXN0YWdlIGx1bmcgZGlzZWFzZSBhd2FpdGluZyB0cmFuc3BsYW50YXRpb248
L3RpdGxlPjxzZWNvbmRhcnktdGl0bGU+SiBUaG9yYWMgQ2FyZGlvdmFzYyBTdXJnPC9zZWNvbmRh
cnktdGl0bGU+PC90aXRsZXM+PHBhZ2VzPjQzOC00NjwvcGFnZXM+PG51bWJlcj4yPC9udW1iZXI+
PGNvbnRyaWJ1dG9ycz48YXV0aG9ycz48YXV0aG9yPkxpbmRlbiwgUC4gQS48L2F1dGhvcj48YXV0
aG9yPkdpbGJlcnQsIFIuIEouPC9hdXRob3I+PGF1dGhvcj5ZZWFwLCBCLiBZLjwvYXV0aG9yPjxh
dXRob3I+Qm95bGUsIEsuPC9hdXRob3I+PGF1dGhvcj5EZXlraW4sIEEuPC9hdXRob3I+PGF1dGhv
cj5KYWtsaXRzY2gsIE0uIFQuPC9hdXRob3I+PGF1dGhvcj5TdWdhcmJha2VyLCBELiBKLjwvYXV0
aG9yPjxhdXRob3I+QnVlbm8sIFIuPC9hdXRob3I+PC9hdXRob3JzPjwvY29udHJpYnV0b3JzPjxs
YW5ndWFnZT5lbmc8L2xhbmd1YWdlPjxhZGRlZC1kYXRlIGZvcm1hdD0idXRjIj4xNDYyODk1MzEx
PC9hZGRlZC1kYXRlPjxyZWYtdHlwZSBuYW1lPSJKb3VybmFsIEFydGljbGUiPjE3PC9yZWYtdHlw
ZT48cmVjLW51bWJlcj4xNTY8L3JlYy1udW1iZXI+PGxhc3QtdXBkYXRlZC1kYXRlIGZvcm1hdD0i
dXRjIj4xNDYyODk1MzExPC9sYXN0LXVwZGF0ZWQtZGF0ZT48YWNjZXNzaW9uLW51bT4xNjQzNDI3
NjwvYWNjZXNzaW9uLW51bT48ZWxlY3Ryb25pYy1yZXNvdXJjZS1udW0+MTAuMTAxNi9qLmp0Y3Zz
LjIwMDUuMTAuMDE0PC9lbGVjdHJvbmljLXJlc291cmNlLW51bT48dm9sdW1lPjEzMTwvdm9sdW1l
PjwvcmVjb3JkPjwvQ2l0ZT48Q2l0ZT48QXV0aG9yPktpbmc8L0F1dGhvcj48WWVhcj4yMDA5PC9Z
ZWFyPjxJRFRleHQ+R2FzdHJvZXNvcGhhZ2VhbCByZWZsdXggaW4gYnJvbmNoaW9saXRpcyBvYmxp
dGVyYW5zIHN5bmRyb21lOiBhIG5ldyBwZXJzcGVjdGl2ZTwvSURUZXh0PjxyZWNvcmQ+PGRhdGVz
PjxwdWItZGF0ZXM+PGRhdGU+U2VwPC9kYXRlPjwvcHViLWRhdGVzPjx5ZWFyPjIwMDk8L3llYXI+
PC9kYXRlcz48a2V5d29yZHM+PGtleXdvcmQ+QWRvbGVzY2VudDwva2V5d29yZD48a2V5d29yZD5B
ZHVsdDwva2V5d29yZD48a2V5d29yZD5BZ2VkPC9rZXl3b3JkPjxrZXl3b3JkPkJyb25jaGlvbGl0
aXMgT2JsaXRlcmFuczwva2V5d29yZD48a2V5d29yZD5DaGlsZDwva2V5d29yZD48a2V5d29yZD5D
b3VnaDwva2V5d29yZD48a2V5d29yZD5EeXNwZXBzaWE8L2tleXdvcmQ+PGtleXdvcmQ+Rm9sbG93
LVVwIFN0dWRpZXM8L2tleXdvcmQ+PGtleXdvcmQ+R2FzdHJvZXNvcGhhZ2VhbCBSZWZsdXg8L2tl
eXdvcmQ+PGtleXdvcmQ+SHVtYW5zPC9rZXl3b3JkPjxrZXl3b3JkPkx1bmcgVHJhbnNwbGFudGF0
aW9uPC9rZXl3b3JkPjxrZXl3b3JkPk1pZGRsZSBBZ2VkPC9rZXl3b3JkPjxrZXl3b3JkPlByb3Bv
cnRpb25hbCBIYXphcmRzIE1vZGVsczwva2V5d29yZD48a2V5d29yZD5QdWxtb25hcnkgRGlzZWFz
ZSwgQ2hyb25pYyBPYnN0cnVjdGl2ZTwva2V5d29yZD48a2V5d29yZD5SaXNrIEZhY3RvcnM8L2tl
eXdvcmQ+PGtleXdvcmQ+U3Vydml2YWwgQW5hbHlzaXM8L2tleXdvcmQ+PGtleXdvcmQ+VGltZSBG
YWN0b3JzPC9rZXl3b3JkPjxrZXl3b3JkPlRpc3N1ZSBEb25vcnM8L2tleXdvcmQ+PGtleXdvcmQ+
WW91bmcgQWR1bHQ8L2tleXdvcmQ+PC9rZXl3b3Jkcz48dXJscz48cmVsYXRlZC11cmxzPjx1cmw+
aHR0cDovL3d3dy5uY2JpLm5sbS5uaWguZ292L3B1Ym1lZC8xOTcxNjAzNzwvdXJsPjwvcmVsYXRl
ZC11cmxzPjwvdXJscz48aXNibj4xNTU3LTMxMTc8L2lzYm4+PHRpdGxlcz48dGl0bGU+R2FzdHJv
ZXNvcGhhZ2VhbCByZWZsdXggaW4gYnJvbmNoaW9saXRpcyBvYmxpdGVyYW5zIHN5bmRyb21lOiBh
IG5ldyBwZXJzcGVjdGl2ZTwvdGl0bGU+PHNlY29uZGFyeS10aXRsZT5KIEhlYXJ0IEx1bmcgVHJh
bnNwbGFudDwvc2Vjb25kYXJ5LXRpdGxlPjwvdGl0bGVzPjxwYWdlcz44NzAtNTwvcGFnZXM+PG51
bWJlcj45PC9udW1iZXI+PGNvbnRyaWJ1dG9ycz48YXV0aG9ycz48YXV0aG9yPktpbmcsIEIuIEou
PC9hdXRob3I+PGF1dGhvcj5JeWVyLCBILjwvYXV0aG9yPjxhdXRob3I+TGVpZGksIEEuIEEuPC9h
dXRob3I+PGF1dGhvcj5DYXJieSwgTS4gUi48L2F1dGhvcj48L2F1dGhvcnM+PC9jb250cmlidXRv
cnM+PGxhbmd1YWdlPmVuZzwvbGFuZ3VhZ2U+PGFkZGVkLWRhdGUgZm9ybWF0PSJ1dGMiPjE0NjI4
OTE3NzE8L2FkZGVkLWRhdGU+PHJlZi10eXBlIG5hbWU9IkpvdXJuYWwgQXJ0aWNsZSI+MTc8L3Jl
Zi10eXBlPjxyZWMtbnVtYmVyPjEyNTwvcmVjLW51bWJlcj48bGFzdC11cGRhdGVkLWRhdGUgZm9y
bWF0PSJ1dGMiPjE0NjI4OTE3NzE8L2xhc3QtdXBkYXRlZC1kYXRlPjxhY2Nlc3Npb24tbnVtPjE5
NzE2MDM3PC9hY2Nlc3Npb24tbnVtPjxlbGVjdHJvbmljLXJlc291cmNlLW51bT4xMC4xMDE2L2ou
aGVhbHVuLjIwMDkuMDUuMDQwPC9lbGVjdHJvbmljLXJlc291cmNlLW51bT48dm9sdW1lPjI4PC92
b2x1bWU+PC9yZWNvcmQ+PC9DaXRlPjxDaXRlPjxBdXRob3I+SGFkamlsaWFkaXM8L0F1dGhvcj48
WWVhcj4yMDAzPC9ZZWFyPjxJRFRleHQ+R2FzdHJvZXNvcGhhZ2VhbCByZWZsdXggZGlzZWFzZSBp
biBsdW5nIHRyYW5zcGxhbnQgcmVjaXBpZW50czwvSURUZXh0PjxyZWNvcmQ+PGRhdGVzPjxwdWIt
ZGF0ZXM+PGRhdGU+QXVnPC9kYXRlPjwvcHViLWRhdGVzPjx5ZWFyPjIwMDM8L3llYXI+PC9kYXRl
cz48a2V5d29yZHM+PGtleXdvcmQ+RW52aXJvbm1lbnRhbCBNb25pdG9yaW5nPC9rZXl3b3JkPjxr
ZXl3b3JkPkVwaWRlbWlvbG9naWNhbCBNb25pdG9yaW5nPC9rZXl3b3JkPjxrZXl3b3JkPkZlbWFs
ZTwva2V5d29yZD48a2V5d29yZD5HYXN0cm9lc29waGFnZWFsIFJlZmx1eDwva2V5d29yZD48a2V5
d29yZD5IdW1hbnM8L2tleXdvcmQ+PGtleXdvcmQ+SHlkcm9nZW4tSW9uIENvbmNlbnRyYXRpb248
L2tleXdvcmQ+PGtleXdvcmQ+THVuZyBUcmFuc3BsYW50YXRpb248L2tleXdvcmQ+PGtleXdvcmQ+
TWFsZTwva2V5d29yZD48a2V5d29yZD5NaWRkbGUgQWdlZDwva2V5d29yZD48a2V5d29yZD5Qb3N0
b3BlcmF0aXZlIENvbXBsaWNhdGlvbnM8L2tleXdvcmQ+PGtleXdvcmQ+UHJldmFsZW5jZTwva2V5
d29yZD48a2V5d29yZD5SZXRyb3NwZWN0aXZlIFN0dWRpZXM8L2tleXdvcmQ+PC9rZXl3b3Jkcz48
dXJscz48cmVsYXRlZC11cmxzPjx1cmw+aHR0cDovL3d3dy5uY2JpLm5sbS5uaWguZ292L3B1Ym1l
ZC8xMjg2ODk5NDwvdXJsPjwvcmVsYXRlZC11cmxzPjwvdXJscz48aXNibj4wOTAyLTAwNjM8L2lz
Ym4+PHRpdGxlcz48dGl0bGU+R2FzdHJvZXNvcGhhZ2VhbCByZWZsdXggZGlzZWFzZSBpbiBsdW5n
IHRyYW5zcGxhbnQgcmVjaXBpZW50czwvdGl0bGU+PHNlY29uZGFyeS10aXRsZT5DbGluIFRyYW5z
cGxhbnQ8L3NlY29uZGFyeS10aXRsZT48L3RpdGxlcz48cGFnZXM+MzYzLTg8L3BhZ2VzPjxudW1i
ZXI+NDwvbnVtYmVyPjxjb250cmlidXRvcnM+PGF1dGhvcnM+PGF1dGhvcj5IYWRqaWxpYWRpcywg
RC48L2F1dGhvcj48YXV0aG9yPkR1YW5lIERhdmlzLCBSLjwvYXV0aG9yPjxhdXRob3I+U3RlZWxl
LCBNLiBQLjwvYXV0aG9yPjxhdXRob3I+TWVzc2llciwgUi4gSC48L2F1dGhvcj48YXV0aG9yPkxh
dSwgQy4gTC48L2F1dGhvcj48YXV0aG9yPkV1YmFua3MsIFMuIFMuPC9hdXRob3I+PGF1dGhvcj5Q
YWxtZXIsIFMuIE0uPC9hdXRob3I+PC9hdXRob3JzPjwvY29udHJpYnV0b3JzPjxsYW5ndWFnZT5l
bmc8L2xhbmd1YWdlPjxhZGRlZC1kYXRlIGZvcm1hdD0idXRjIj4xNDYyODg5ODk0PC9hZGRlZC1k
YXRlPjxyZWYtdHlwZSBuYW1lPSJKb3VybmFsIEFydGljbGUiPjE3PC9yZWYtdHlwZT48cmVjLW51
bWJlcj45ODwvcmVjLW51bWJlcj48bGFzdC11cGRhdGVkLWRhdGUgZm9ybWF0PSJ1dGMiPjE0NjI4
ODk4OTQ8L2xhc3QtdXBkYXRlZC1kYXRlPjxhY2Nlc3Npb24tbnVtPjEyODY4OTk0PC9hY2Nlc3Np
b24tbnVtPjx2b2x1bWU+MTc8L3ZvbHVtZT48L3JlY29yZD48L0NpdGU+PENpdGU+PEF1dGhvcj5D
YW50dTwvQXV0aG9yPjxZZWFyPjIwMDQ8L1llYXI+PElEVGV4dD5KLiBNYXh3ZWxsIENoYW1iZXJs
YWluIE1lbW9yaWFsIFBhcGVyLiBFYXJseSBmdW5kb3BsaWNhdGlvbiBwcmV2ZW50cyBjaHJvbmlj
IGFsbG9ncmFmdCBkeXNmdW5jdGlvbiBpbiBwYXRpZW50cyB3aXRoIGdhc3Ryb2Vzb3BoYWdlYWwg
cmVmbHV4IGRpc2Vhc2U8L0lEVGV4dD48cmVjb3JkPjxkYXRlcz48cHViLWRhdGVzPjxkYXRlPk9j
dDwvZGF0ZT48L3B1Yi1kYXRlcz48eWVhcj4yMDA0PC95ZWFyPjwvZGF0ZXM+PGtleXdvcmRzPjxr
ZXl3b3JkPkFkdWx0PC9rZXl3b3JkPjxrZXl3b3JkPkJyb25jaGlvbGl0aXMgT2JsaXRlcmFuczwv
a2V5d29yZD48a2V5d29yZD5EaXNlYXNlLUZyZWUgU3Vydml2YWw8L2tleXdvcmQ+PGtleXdvcmQ+
RmVtYWxlPC9rZXl3b3JkPjxrZXl3b3JkPkZ1bmRvcGxpY2F0aW9uPC9rZXl3b3JkPjxrZXl3b3Jk
Pkdhc3RyaWMgQWNpZGl0eSBEZXRlcm1pbmF0aW9uPC9rZXl3b3JkPjxrZXl3b3JkPkdhc3Ryb2Vz
b3BoYWdlYWwgUmVmbHV4PC9rZXl3b3JkPjxrZXl3b3JkPkdyYWZ0IFJlamVjdGlvbjwva2V5d29y
ZD48a2V5d29yZD5IdW1hbnM8L2tleXdvcmQ+PGtleXdvcmQ+SHlkcm9nZW4tSW9uIENvbmNlbnRy
YXRpb248L2tleXdvcmQ+PGtleXdvcmQ+SW1tdW5vc3VwcHJlc3NpdmUgQWdlbnRzPC9rZXl3b3Jk
PjxrZXl3b3JkPkluY2lkZW5jZTwva2V5d29yZD48a2V5d29yZD5MaWZlIFRhYmxlczwva2V5d29y
ZD48a2V5d29yZD5MdW5nIFRyYW5zcGxhbnRhdGlvbjwva2V5d29yZD48a2V5d29yZD5NYWxlPC9r
ZXl3b3JkPjxrZXl3b3JkPk1pZGRsZSBBZ2VkPC9rZXl3b3JkPjxrZXl3b3JkPlBvc3RvcGVyYXRp
dmUgQ29tcGxpY2F0aW9uczwva2V5d29yZD48a2V5d29yZD5SZXRyb3NwZWN0aXZlIFN0dWRpZXM8
L2tleXdvcmQ+PGtleXdvcmQ+VGltZSBGYWN0b3JzPC9rZXl3b3JkPjxrZXl3b3JkPlRyYW5zcGxh
bnRhdGlvbiwgSG9tb2xvZ291czwva2V5d29yZD48L2tleXdvcmRzPjx1cmxzPjxyZWxhdGVkLXVy
bHM+PHVybD5odHRwOi8vd3d3Lm5jYmkubmxtLm5paC5nb3YvcHVibWVkLzE1NDY0NDYyPC91cmw+
PC9yZWxhdGVkLXVybHM+PC91cmxzPjxpc2JuPjE1NTItNjI1OTwvaXNibj48dGl0bGVzPjx0aXRs
ZT5KLiBNYXh3ZWxsIENoYW1iZXJsYWluIE1lbW9yaWFsIFBhcGVyLiBFYXJseSBmdW5kb3BsaWNh
dGlvbiBwcmV2ZW50cyBjaHJvbmljIGFsbG9ncmFmdCBkeXNmdW5jdGlvbiBpbiBwYXRpZW50cyB3
aXRoIGdhc3Ryb2Vzb3BoYWdlYWwgcmVmbHV4IGRpc2Vhc2U8L3RpdGxlPjxzZWNvbmRhcnktdGl0
bGU+QW5uIFRob3JhYyBTdXJnPC9zZWNvbmRhcnktdGl0bGU+PC90aXRsZXM+PHBhZ2VzPjExNDIt
NTE7IGRpc2N1c3Npb24gMTE0Mi01MTwvcGFnZXM+PG51bWJlcj40PC9udW1iZXI+PGNvbnRyaWJ1
dG9ycz48YXV0aG9ycz48YXV0aG9yPkNhbnR1LCBFLjwvYXV0aG9yPjxhdXRob3I+QXBwZWwsIEou
IFouPC9hdXRob3I+PGF1dGhvcj5IYXJ0d2lnLCBNLiBHLjwvYXV0aG9yPjxhdXRob3I+V29yZXRh
LCBILjwvYXV0aG9yPjxhdXRob3I+R3JlZW4sIEMuPC9hdXRob3I+PGF1dGhvcj5NZXNzaWVyLCBS
LjwvYXV0aG9yPjxhdXRob3I+UGFsbWVyLCBTLiBNLjwvYXV0aG9yPjxhdXRob3I+RGF2aXMsIFIu
IEQuPC9hdXRob3I+PC9hdXRob3JzPjwvY29udHJpYnV0b3JzPjxsYW5ndWFnZT5lbmc8L2xhbmd1
YWdlPjxhZGRlZC1kYXRlIGZvcm1hdD0idXRjIj4xNDYyODkwMjk4PC9hZGRlZC1kYXRlPjxyZWYt
dHlwZSBuYW1lPSJKb3VybmFsIEFydGljbGUiPjE3PC9yZWYtdHlwZT48cmVjLW51bWJlcj4xMDU8
L3JlYy1udW1iZXI+PGxhc3QtdXBkYXRlZC1kYXRlIGZvcm1hdD0idXRjIj4xNDYyODkwMjk4PC9s
YXN0LXVwZGF0ZWQtZGF0ZT48YWNjZXNzaW9uLW51bT4xNTQ2NDQ2MjwvYWNjZXNzaW9uLW51bT48
ZWxlY3Ryb25pYy1yZXNvdXJjZS1udW0+MTAuMTAxNi9qLmF0aG9yYWNzdXIuMjAwNC4wNC4wNDQ8
L2VsZWN0cm9uaWMtcmVzb3VyY2UtbnVtPjx2b2x1bWU+Nzg8L3ZvbHVtZT48L3JlY29yZD48L0Np
dGU+PENpdGU+PEF1dGhvcj5EYXZpczwvQXV0aG9yPjxZZWFyPjIwMDM8L1llYXI+PElEVGV4dD5J
bXByb3ZlZCBsdW5nIGFsbG9ncmFmdCBmdW5jdGlvbiBhZnRlciBmdW5kb3BsaWNhdGlvbiBpbiBw
YXRpZW50cyB3aXRoIGdhc3Ryb2Vzb3BoYWdlYWwgcmVmbHV4IGRpc2Vhc2UgdW5kZXJnb2luZyBs
dW5nIHRyYW5zcGxhbnRhdGlvbjwvSURUZXh0PjxyZWNvcmQ+PGRhdGVzPjxwdWItZGF0ZXM+PGRh
dGU+TWFyPC9kYXRlPjwvcHViLWRhdGVzPjx5ZWFyPjIwMDM8L3llYXI+PC9kYXRlcz48a2V5d29y
ZHM+PGtleXdvcmQ+QWN0dWFyaWFsIEFuYWx5c2lzPC9rZXl3b3JkPjxrZXl3b3JkPkFkb2xlc2Nl
bnQ8L2tleXdvcmQ+PGtleXdvcmQ+QWR1bHQ8L2tleXdvcmQ+PGtleXdvcmQ+QWdlZDwva2V5d29y
ZD48a2V5d29yZD5Ccm9uY2hpb2xpdGlzIE9ibGl0ZXJhbnM8L2tleXdvcmQ+PGtleXdvcmQ+RmVt
YWxlPC9rZXl3b3JkPjxrZXl3b3JkPkZvcmNlZCBFeHBpcmF0b3J5IFZvbHVtZTwva2V5d29yZD48
a2V5d29yZD5GdW5kb3BsaWNhdGlvbjwva2V5d29yZD48a2V5d29yZD5HYXN0cmljIEFjaWRpdHkg
RGV0ZXJtaW5hdGlvbjwva2V5d29yZD48a2V5d29yZD5HYXN0cm9lc29waGFnZWFsIFJlZmx1eDwv
a2V5d29yZD48a2V5d29yZD5IdW1hbnM8L2tleXdvcmQ+PGtleXdvcmQ+SHlkcm9nZW4tSW9uIENv
bmNlbnRyYXRpb248L2tleXdvcmQ+PGtleXdvcmQ+THVuZyBUcmFuc3BsYW50YXRpb248L2tleXdv
cmQ+PGtleXdvcmQ+TWFsZTwva2V5d29yZD48a2V5d29yZD5NYXhpbWFsIEV4cGlyYXRvcnkgRmxv
dyBSYXRlPC9rZXl3b3JkPjxrZXl3b3JkPk1pZGRsZSBBZ2VkPC9rZXl3b3JkPjxrZXl3b3JkPlBy
b3BvcnRpb25hbCBIYXphcmRzIE1vZGVsczwva2V5d29yZD48a2V5d29yZD5SZXRyb3NwZWN0aXZl
IFN0dWRpZXM8L2tleXdvcmQ+PGtleXdvcmQ+U2V2ZXJpdHkgb2YgSWxsbmVzcyBJbmRleDwva2V5
d29yZD48a2V5d29yZD5TdXJ2aXZhbCBBbmFseXNpczwva2V5d29yZD48a2V5d29yZD5UcmFuc3Bs
YW50YXRpb24sIEhvbW9sb2dvdXM8L2tleXdvcmQ+PGtleXdvcmQ+VHJlYXRtZW50IE91dGNvbWU8
L2tleXdvcmQ+PC9rZXl3b3Jkcz48dXJscz48cmVsYXRlZC11cmxzPjx1cmw+aHR0cDovL3d3dy5u
Y2JpLm5sbS5uaWguZ292L3B1Ym1lZC8xMjY1ODE5NTwvdXJsPjwvcmVsYXRlZC11cmxzPjwvdXJs
cz48aXNibj4wMDIyLTUyMjM8L2lzYm4+PHRpdGxlcz48dGl0bGU+SW1wcm92ZWQgbHVuZyBhbGxv
Z3JhZnQgZnVuY3Rpb24gYWZ0ZXIgZnVuZG9wbGljYXRpb24gaW4gcGF0aWVudHMgd2l0aCBnYXN0
cm9lc29waGFnZWFsIHJlZmx1eCBkaXNlYXNlIHVuZGVyZ29pbmcgbHVuZyB0cmFuc3BsYW50YXRp
b248L3RpdGxlPjxzZWNvbmRhcnktdGl0bGU+SiBUaG9yYWMgQ2FyZGlvdmFzYyBTdXJnPC9zZWNv
bmRhcnktdGl0bGU+PC90aXRsZXM+PHBhZ2VzPjUzMy00MjwvcGFnZXM+PG51bWJlcj4zPC9udW1i
ZXI+PGNvbnRyaWJ1dG9ycz48YXV0aG9ycz48YXV0aG9yPkRhdmlzLCBSLiBELjwvYXV0aG9yPjxh
dXRob3I+TGF1LCBDLiBMLjwvYXV0aG9yPjxhdXRob3I+RXViYW5rcywgUy48L2F1dGhvcj48YXV0
aG9yPk1lc3NpZXIsIFIuIEguPC9hdXRob3I+PGF1dGhvcj5IYWRqaWxpYWRpcywgRC48L2F1dGhv
cj48YXV0aG9yPlN0ZWVsZSwgTS4gUC48L2F1dGhvcj48YXV0aG9yPlBhbG1lciwgUy4gTS48L2F1
dGhvcj48L2F1dGhvcnM+PC9jb250cmlidXRvcnM+PGxhbmd1YWdlPmVuZzwvbGFuZ3VhZ2U+PGFk
ZGVkLWRhdGUgZm9ybWF0PSJ1dGMiPjE0NjI4OTA0ODM8L2FkZGVkLWRhdGU+PHJlZi10eXBlIG5h
bWU9IkpvdXJuYWwgQXJ0aWNsZSI+MTc8L3JlZi10eXBlPjxyZWMtbnVtYmVyPjEwNzwvcmVjLW51
bWJlcj48bGFzdC11cGRhdGVkLWRhdGUgZm9ybWF0PSJ1dGMiPjE0NjI4OTA0ODM8L2xhc3QtdXBk
YXRlZC1kYXRlPjxhY2Nlc3Npb24tbnVtPjEyNjU4MTk1PC9hY2Nlc3Npb24tbnVtPjxlbGVjdHJv
bmljLXJlc291cmNlLW51bT4xMC4xMDY3L210Yy4yMDAzLjE2NjwvZWxlY3Ryb25pYy1yZXNvdXJj
ZS1udW0+PHZvbHVtZT4xMjU8L3ZvbHVtZT48L3JlY29yZD48L0NpdGU+PENpdGU+PEF1dGhvcj5G
aXNpY2hlbGxhPC9BdXRob3I+PFllYXI+MjAxMTwvWWVhcj48SURUZXh0PlRoZSBwcm90ZWN0aXZl
IHJvbGUgb2YgbGFwYXJvc2NvcGljIGFudGlyZWZsdXggc3VyZ2VyeSBhZ2FpbnN0IGFzcGlyYXRp
b24gb2YgcGVwc2luIGFmdGVyIGx1bmcgdHJhbnNwbGFudGF0aW9uPC9JRFRleHQ+PHJlY29yZD48
ZGF0ZXM+PHB1Yi1kYXRlcz48ZGF0ZT5PY3Q8L2RhdGU+PC9wdWItZGF0ZXM+PHllYXI+MjAxMTwv
eWVhcj48L2RhdGVzPjxrZXl3b3Jkcz48a2V5d29yZD5BZHVsdDwva2V5d29yZD48a2V5d29yZD5C
cm9uY2hpb2xpdGlzIE9ibGl0ZXJhbnM8L2tleXdvcmQ+PGtleXdvcmQ+QnJvbmNob2FsdmVvbGFy
IExhdmFnZSBGbHVpZDwva2V5d29yZD48a2V5d29yZD5FbmRvc2NvcHksIEdhc3Ryb2ludGVzdGlu
YWw8L2tleXdvcmQ+PGtleXdvcmQ+RmVtYWxlPC9rZXl3b3JkPjxrZXl3b3JkPkdhc3Ryb2Vzb3Bo
YWdlYWwgUmVmbHV4PC9rZXl3b3JkPjxrZXl3b3JkPkh1bWFuczwva2V5d29yZD48a2V5d29yZD5M
YXBhcm9zY29weTwva2V5d29yZD48a2V5d29yZD5MdW5nIFRyYW5zcGxhbnRhdGlvbjwva2V5d29y
ZD48a2V5d29yZD5NYWxlPC9rZXl3b3JkPjxrZXl3b3JkPk1pZGRsZSBBZ2VkPC9rZXl3b3JkPjxr
ZXl3b3JkPlBlcHNpbiBBPC9rZXl3b3JkPjxrZXl3b3JkPlByb3NwZWN0aXZlIFN0dWRpZXM8L2tl
eXdvcmQ+PGtleXdvcmQ+UmVzcGlyYXRvcnkgQXNwaXJhdGlvbjwva2V5d29yZD48a2V5d29yZD5U
aW1lIEZhY3RvcnM8L2tleXdvcmQ+PC9rZXl3b3Jkcz48dXJscz48cmVsYXRlZC11cmxzPjx1cmw+
aHR0cDovL3d3dy5uY2JpLm5sbS5uaWguZ292L3B1Ym1lZC8yMjAwMDE3MDwvdXJsPjwvcmVsYXRl
ZC11cmxzPjwvdXJscz48aXNibj4xNTMyLTczNjE8L2lzYm4+PGN1c3RvbTI+UE1DMzY5NDQxNTwv
Y3VzdG9tMj48dGl0bGVzPjx0aXRsZT5UaGUgcHJvdGVjdGl2ZSByb2xlIG9mIGxhcGFyb3Njb3Bp
YyBhbnRpcmVmbHV4IHN1cmdlcnkgYWdhaW5zdCBhc3BpcmF0aW9uIG9mIHBlcHNpbiBhZnRlciBs
dW5nIHRyYW5zcGxhbnRhdGlvbjwvdGl0bGU+PHNlY29uZGFyeS10aXRsZT5TdXJnZXJ5PC9zZWNv
bmRhcnktdGl0bGU+PC90aXRsZXM+PHBhZ2VzPjU5OC02MDY8L3BhZ2VzPjxudW1iZXI+NDwvbnVt
YmVyPjxjb250cmlidXRvcnM+PGF1dGhvcnM+PGF1dGhvcj5GaXNpY2hlbGxhLCBQLiBNLjwvYXV0
aG9yPjxhdXRob3I+RGF2aXMsIEMuIFMuPC9hdXRob3I+PGF1dGhvcj5MdW5kYmVyZywgUC4gVy48
L2F1dGhvcj48YXV0aG9yPkxvd2VyeSwgRS48L2F1dGhvcj48YXV0aG9yPkJ1cm5oYW0sIEUuIEwu
PC9hdXRob3I+PGF1dGhvcj5BbGV4LCBDLiBHLjwvYXV0aG9yPjxhdXRob3I+UmFtaXJleiwgTC48
L2F1dGhvcj48YXV0aG9yPlBlbGxldGllcmUsIEsuPC9hdXRob3I+PGF1dGhvcj5Mb3ZlLCBSLiBC
LjwvYXV0aG9yPjxhdXRob3I+S3VvLCBQLiBDLjwvYXV0aG9yPjxhdXRob3I+S292YWNzLCBFLiBK
LjwvYXV0aG9yPjwvYXV0aG9ycz48L2NvbnRyaWJ1dG9ycz48bGFuZ3VhZ2U+ZW5nPC9sYW5ndWFn
ZT48YWRkZWQtZGF0ZSBmb3JtYXQ9InV0YyI+MTQ2Mjg5MDU3NDwvYWRkZWQtZGF0ZT48cmVmLXR5
cGUgbmFtZT0iSm91cm5hbCBBcnRpY2xlIj4xNzwvcmVmLXR5cGU+PHJlYy1udW1iZXI+MTA5PC9y
ZWMtbnVtYmVyPjxsYXN0LXVwZGF0ZWQtZGF0ZSBmb3JtYXQ9InV0YyI+MTQ2Mjg5MDU3NDwvbGFz
dC11cGRhdGVkLWRhdGU+PGFjY2Vzc2lvbi1udW0+MjIwMDAxNzA8L2FjY2Vzc2lvbi1udW0+PGVs
ZWN0cm9uaWMtcmVzb3VyY2UtbnVtPjEwLjEwMTYvai5zdXJnLjIwMTEuMDcuMDUzPC9lbGVjdHJv
bmljLXJlc291cmNlLW51bT48dm9sdW1lPjE1MDwvdm9sdW1lPjwvcmVjb3JkPjwvQ2l0ZT48Q2l0
ZT48QXV0aG9yPlJvYmVydHNvbjwvQXV0aG9yPjxZZWFyPjIwMTI8L1llYXI+PElEVGV4dD5BbnRp
LXJlZmx1eCBzdXJnZXJ5IGluIGx1bmcgdHJhbnNwbGFudCByZWNpcGllbnRzOiBvdXRjb21lcyBh
bmQgZWZmZWN0cyBvbiBxdWFsaXR5IG9mIGxpZmU8L0lEVGV4dD48cmVjb3JkPjxkYXRlcz48cHVi
LWRhdGVzPjxkYXRlPk1hcjwvZGF0ZT48L3B1Yi1kYXRlcz48eWVhcj4yMDEyPC95ZWFyPjwvZGF0
ZXM+PGtleXdvcmRzPjxrZXl3b3JkPkFkdWx0PC9rZXl3b3JkPjxrZXl3b3JkPkJvZHkgTWFzcyBJ
bmRleDwva2V5d29yZD48a2V5d29yZD5GZW1hbGU8L2tleXdvcmQ+PGtleXdvcmQ+RnVuZG9wbGlj
YXRpb248L2tleXdvcmQ+PGtleXdvcmQ+R2FzdHJvZXNvcGhhZ2VhbCBSZWZsdXg8L2tleXdvcmQ+
PGtleXdvcmQ+SHVtYW5zPC9rZXl3b3JkPjxrZXl3b3JkPkxhcGFyb3Njb3B5PC9rZXl3b3JkPjxr
ZXl3b3JkPkx1bmc8L2tleXdvcmQ+PGtleXdvcmQ+THVuZyBUcmFuc3BsYW50YXRpb248L2tleXdv
cmQ+PGtleXdvcmQ+TWFsZTwva2V5d29yZD48a2V5d29yZD5NaWRkbGUgQWdlZDwva2V5d29yZD48
a2V5d29yZD5QYXRpZW50IFNhdGlzZmFjdGlvbjwva2V5d29yZD48a2V5d29yZD5Qcm9zcGVjdGl2
ZSBTdHVkaWVzPC9rZXl3b3JkPjxrZXl3b3JkPlF1YWxpdHkgb2YgTGlmZTwva2V5d29yZD48a2V5
d29yZD5SZXNwaXJhdG9yeSBGdW5jdGlvbiBUZXN0czwva2V5d29yZD48a2V5d29yZD5TdXJ2ZXlz
IGFuZCBRdWVzdGlvbm5haXJlczwva2V5d29yZD48a2V5d29yZD5UcmVhdG1lbnQgT3V0Y29tZTwv
a2V5d29yZD48L2tleXdvcmRzPjx1cmxzPjxyZWxhdGVkLXVybHM+PHVybD5odHRwOi8vd3d3Lm5j
YmkubmxtLm5paC5nb3YvcHVibWVkLzIxNzc4MTY5PC91cmw+PC9yZWxhdGVkLXVybHM+PC91cmxz
Pjxpc2JuPjEzOTktMzAwMzwvaXNibj48dGl0bGVzPjx0aXRsZT5BbnRpLXJlZmx1eCBzdXJnZXJ5
IGluIGx1bmcgdHJhbnNwbGFudCByZWNpcGllbnRzOiBvdXRjb21lcyBhbmQgZWZmZWN0cyBvbiBx
dWFsaXR5IG9mIGxpZmU8L3RpdGxlPjxzZWNvbmRhcnktdGl0bGU+RXVyIFJlc3BpciBKPC9zZWNv
bmRhcnktdGl0bGU+PC90aXRsZXM+PHBhZ2VzPjY5MS03PC9wYWdlcz48bnVtYmVyPjM8L251bWJl
cj48Y29udHJpYnV0b3JzPjxhdXRob3JzPjxhdXRob3I+Um9iZXJ0c29uLCBBLiBHLjwvYXV0aG9y
PjxhdXRob3I+S3Jpc2huYW4sIEEuPC9hdXRob3I+PGF1dGhvcj5XYXJkLCBDLjwvYXV0aG9yPjxh
dXRob3I+UGVhcnNvbiwgSi4gUC48L2F1dGhvcj48YXV0aG9yPlNtYWxsLCBULjwvYXV0aG9yPjxh
dXRob3I+Q29ycmlzLCBQLiBBLjwvYXV0aG9yPjxhdXRob3I+RGFyaywgSi4gSC48L2F1dGhvcj48
YXV0aG9yPkthcmF0LCBELjwvYXV0aG9yPjxhdXRob3I+U2hlbmZpbmUsIEouPC9hdXRob3I+PGF1
dGhvcj5HcmlmZmluLCBTLiBNLjwvYXV0aG9yPjwvYXV0aG9ycz48L2NvbnRyaWJ1dG9ycz48bGFu
Z3VhZ2U+ZW5nPC9sYW5ndWFnZT48YWRkZWQtZGF0ZSBmb3JtYXQ9InV0YyI+MTQ2Mjg5MDg5Mjwv
YWRkZWQtZGF0ZT48cmVmLXR5cGUgbmFtZT0iSm91cm5hbCBBcnRpY2xlIj4xNzwvcmVmLXR5cGU+
PHJlYy1udW1iZXI+MTE3PC9yZWMtbnVtYmVyPjxsYXN0LXVwZGF0ZWQtZGF0ZSBmb3JtYXQ9InV0
YyI+MTQ2Mjg5MDg5MjwvbGFzdC11cGRhdGVkLWRhdGU+PGFjY2Vzc2lvbi1udW0+MjE3NzgxNjk8
L2FjY2Vzc2lvbi1udW0+PGVsZWN0cm9uaWMtcmVzb3VyY2UtbnVtPjEwLjExODMvMDkwMzE5MzYu
MDAwNjE4MTE8L2VsZWN0cm9uaWMtcmVzb3VyY2UtbnVtPjx2b2x1bWU+Mzk8L3ZvbHVtZT48L3Jl
Y29yZD48L0NpdGU+PENpdGU+PEF1dGhvcj5MYXU8L0F1dGhvcj48WWVhcj4yMDAyPC9ZZWFyPjxJ
RFRleHQ+TGFwYXJvc2NvcGljIGFudGlyZWZsdXggc3VyZ2VyeSBpbiB0aGUgbHVuZyB0cmFuc3Bs
YW50IHBvcHVsYXRpb248L0lEVGV4dD48cmVjb3JkPjxkYXRlcz48cHViLWRhdGVzPjxkYXRlPkRl
YzwvZGF0ZT48L3B1Yi1kYXRlcz48eWVhcj4yMDAyPC95ZWFyPjwvZGF0ZXM+PGtleXdvcmRzPjxr
ZXl3b3JkPkFkb2xlc2NlbnQ8L2tleXdvcmQ+PGtleXdvcmQ+QWR1bHQ8L2tleXdvcmQ+PGtleXdv
cmQ+QWdlZDwva2V5d29yZD48a2V5d29yZD5Ccm9uY2hpb2xpdGlzIE9ibGl0ZXJhbnM8L2tleXdv
cmQ+PGtleXdvcmQ+Q2hpbGQ8L2tleXdvcmQ+PGtleXdvcmQ+RmVtYWxlPC9rZXl3b3JkPjxrZXl3
b3JkPkZvbGxvdy1VcCBTdHVkaWVzPC9rZXl3b3JkPjxrZXl3b3JkPkZvcmNlZCBFeHBpcmF0b3J5
IFZvbHVtZTwva2V5d29yZD48a2V5d29yZD5GdW5kb3BsaWNhdGlvbjwva2V5d29yZD48a2V5d29y
ZD5HYXN0cm9lc29waGFnZWFsIFJlZmx1eDwva2V5d29yZD48a2V5d29yZD5HcmFmdCBSZWplY3Rp
b248L2tleXdvcmQ+PGtleXdvcmQ+SHVtYW5zPC9rZXl3b3JkPjxrZXl3b3JkPkxhcGFyb3Njb3B5
PC9rZXl3b3JkPjxrZXl3b3JkPkxlbmd0aCBvZiBTdGF5PC9rZXl3b3JkPjxrZXl3b3JkPkx1bmc8
L2tleXdvcmQ+PGtleXdvcmQ+THVuZyBEaXNlYXNlczwva2V5d29yZD48a2V5d29yZD5MdW5nIFRy
YW5zcGxhbnRhdGlvbjwva2V5d29yZD48a2V5d29yZD5NYWxlPC9rZXl3b3JkPjxrZXl3b3JkPk1p
ZGRsZSBBZ2VkPC9rZXl3b3JkPjxrZXl3b3JkPlBvc3RvcGVyYXRpdmUgQ29tcGxpY2F0aW9uczwv
a2V5d29yZD48a2V5d29yZD5SZWN1cnJlbmNlPC9rZXl3b3JkPjxrZXl3b3JkPlJldHJvc3BlY3Rp
dmUgU3R1ZGllczwva2V5d29yZD48a2V5d29yZD5SaXNrIEFzc2Vzc21lbnQ8L2tleXdvcmQ+PC9r
ZXl3b3Jkcz48dXJscz48cmVsYXRlZC11cmxzPjx1cmw+aHR0cDovL3d3dy5uY2JpLm5sbS5uaWgu
Z292L3B1Ym1lZC8xMjE0MDY0MjwvdXJsPjwvcmVsYXRlZC11cmxzPjwvdXJscz48aXNibj4xNDMy
LTIyMTg8L2lzYm4+PHRpdGxlcz48dGl0bGU+TGFwYXJvc2NvcGljIGFudGlyZWZsdXggc3VyZ2Vy
eSBpbiB0aGUgbHVuZyB0cmFuc3BsYW50IHBvcHVsYXRpb248L3RpdGxlPjxzZWNvbmRhcnktdGl0
bGU+U3VyZyBFbmRvc2M8L3NlY29uZGFyeS10aXRsZT48L3RpdGxlcz48cGFnZXM+MTY3NC04PC9w
YWdlcz48bnVtYmVyPjEyPC9udW1iZXI+PGNvbnRyaWJ1dG9ycz48YXV0aG9ycz48YXV0aG9yPkxh
dSwgQy4gTC48L2F1dGhvcj48YXV0aG9yPlBhbG1lciwgUy4gTS48L2F1dGhvcj48YXV0aG9yPkhv
d2VsbCwgRC4gTi48L2F1dGhvcj48YXV0aG9yPk1jTWFob24sIFIuPC9hdXRob3I+PGF1dGhvcj5I
YWRqaWxpYWRpcywgRC48L2F1dGhvcj48YXV0aG9yPkdhY2EsIEouPC9hdXRob3I+PGF1dGhvcj5Q
YXBwYXMsIFQuIE4uPC9hdXRob3I+PGF1dGhvcj5EYXZpcywgUi4gRC48L2F1dGhvcj48YXV0aG9y
PkV1YmFua3MsIFMuPC9hdXRob3I+PC9hdXRob3JzPjwvY29udHJpYnV0b3JzPjxsYW5ndWFnZT5l
bmc8L2xhbmd1YWdlPjxhZGRlZC1kYXRlIGZvcm1hdD0idXRjIj4xNDYyODkxMTUxPC9hZGRlZC1k
YXRlPjxyZWYtdHlwZSBuYW1lPSJKb3VybmFsIEFydGljbGUiPjE3PC9yZWYtdHlwZT48cmVjLW51
bWJlcj4xMjI8L3JlYy1udW1iZXI+PGxhc3QtdXBkYXRlZC1kYXRlIGZvcm1hdD0idXRjIj4xNDYy
ODkxMTUxPC9sYXN0LXVwZGF0ZWQtZGF0ZT48YWNjZXNzaW9uLW51bT4xMjE0MDY0MjwvYWNjZXNz
aW9uLW51bT48ZWxlY3Ryb25pYy1yZXNvdXJjZS1udW0+MTAuMTAwNy9zMDA0NjQtMDAxLTgyNTEt
MjwvZWxlY3Ryb25pYy1yZXNvdXJjZS1udW0+PHZvbHVtZT4xNjwvdm9sdW1lPjwvcmVjb3JkPjwv
Q2l0ZT48Q2l0ZT48QXV0aG9yPkhhbHNleTwvQXV0aG9yPjxZZWFyPjIwMDg8L1llYXI+PElEVGV4
dD5Ob24tYWNpZGljIHN1cHJhZXNvcGhhZ2VhbCByZWZsdXggYXNzb2NpYXRlZCB3aXRoIGRpZmZ1
c2UgYWx2ZW9sYXIgZGFtYWdlIGFuZCBhbGxvZ3JhZnQgZHlzZnVuY3Rpb24gYWZ0ZXIgbHVuZyB0
cmFuc3BsYW50YXRpb246IGEgY2FzZSByZXBvcnQ8L0lEVGV4dD48cmVjb3JkPjxkYXRlcz48cHVi
LWRhdGVzPjxkYXRlPk1heTwvZGF0ZT48L3B1Yi1kYXRlcz48eWVhcj4yMDA4PC95ZWFyPjwvZGF0
ZXM+PGtleXdvcmRzPjxrZXl3b3JkPkJpb3BzeTwva2V5d29yZD48a2V5d29yZD5Ccm9uY2hpb2xp
dGlzIE9ibGl0ZXJhbnM8L2tleXdvcmQ+PGtleXdvcmQ+RXNvcGhhZ2VhbCBwSCBNb25pdG9yaW5n
PC9rZXl3b3JkPjxrZXl3b3JkPkZlbWFsZTwva2V5d29yZD48a2V5d29yZD5GdW5kb3BsaWNhdGlv
bjwva2V5d29yZD48a2V5d29yZD5HYXN0cm9lc29waGFnZWFsIFJlZmx1eDwva2V5d29yZD48a2V5
d29yZD5IdW1hbnM8L2tleXdvcmQ+PGtleXdvcmQ+THVuZyBUcmFuc3BsYW50YXRpb248L2tleXdv
cmQ+PGtleXdvcmQ+TWlkZGxlIEFnZWQ8L2tleXdvcmQ+PGtleXdvcmQ+VHJhbnNwbGFudGF0aW9u
LCBIb21vbG9nb3VzPC9rZXl3b3JkPjwva2V5d29yZHM+PHVybHM+PHJlbGF0ZWQtdXJscz48dXJs
Pmh0dHA6Ly93d3cubmNiaS5ubG0ubmloLmdvdi9wdWJtZWQvMTg0NDI3MjU8L3VybD48L3JlbGF0
ZWQtdXJscz48L3VybHM+PGlzYm4+MTU1Ny0zMTE3PC9pc2JuPjx0aXRsZXM+PHRpdGxlPk5vbi1h
Y2lkaWMgc3VwcmFlc29waGFnZWFsIHJlZmx1eCBhc3NvY2lhdGVkIHdpdGggZGlmZnVzZSBhbHZl
b2xhciBkYW1hZ2UgYW5kIGFsbG9ncmFmdCBkeXNmdW5jdGlvbiBhZnRlciBsdW5nIHRyYW5zcGxh
bnRhdGlvbjogYSBjYXNlIHJlcG9ydDwvdGl0bGU+PHNlY29uZGFyeS10aXRsZT5KIEhlYXJ0IEx1
bmcgVHJhbnNwbGFudDwvc2Vjb25kYXJ5LXRpdGxlPjwvdGl0bGVzPjxwYWdlcz41NjQtNzwvcGFn
ZXM+PG51bWJlcj41PC9udW1iZXI+PGNvbnRyaWJ1dG9ycz48YXV0aG9ycz48YXV0aG9yPkhhbHNl
eSwgSy4gRC48L2F1dGhvcj48YXV0aG9yPldhbGQsIEEuPC9hdXRob3I+PGF1dGhvcj5NZXllciwg
Sy4gQy48L2F1dGhvcj48YXV0aG9yPlRvcnJlYWxiYSwgSi4gUi48L2F1dGhvcj48YXV0aG9yPkdh
dW1uaXR6LCBFLiBBLjwvYXV0aG9yPjwvYXV0aG9ycz48L2NvbnRyaWJ1dG9ycz48bGFuZ3VhZ2U+
ZW5nPC9sYW5ndWFnZT48YWRkZWQtZGF0ZSBmb3JtYXQ9InV0YyI+MTQ2MzIzODM3NzwvYWRkZWQt
ZGF0ZT48cmVmLXR5cGUgbmFtZT0iSm91cm5hbCBBcnRpY2xlIj4xNzwvcmVmLXR5cGU+PHJlYy1u
dW1iZXI+MjM5PC9yZWMtbnVtYmVyPjxsYXN0LXVwZGF0ZWQtZGF0ZSBmb3JtYXQ9InV0YyI+MTQ2
MzIzODM3NzwvbGFzdC11cGRhdGVkLWRhdGU+PGFjY2Vzc2lvbi1udW0+MTg0NDI3MjU8L2FjY2Vz
c2lvbi1udW0+PGVsZWN0cm9uaWMtcmVzb3VyY2UtbnVtPjEwLjEwMTYvai5oZWFsdW4uMjAwOC4w
MS4wMjA8L2VsZWN0cm9uaWMtcmVzb3VyY2UtbnVtPjx2b2x1bWU+Mjc8L3ZvbHVtZT48L3JlY29y
ZD48L0NpdGU+PENpdGU+PEF1dGhvcj5QYWxtZXI8L0F1dGhvcj48WWVhcj4yMDAwPC9ZZWFyPjxJ
RFRleHQ+R2FzdHJvZXNvcGhhZ2VhbCByZWZsdXggYXMgYSByZXZlcnNpYmxlIGNhdXNlIG9mIGFs
bG9ncmFmdCBkeXNmdW5jdGlvbiBhZnRlciBsdW5nIHRyYW5zcGxhbnRhdGlvbjwvSURUZXh0Pjxy
ZWNvcmQ+PGRhdGVzPjxwdWItZGF0ZXM+PGRhdGU+T2N0PC9kYXRlPjwvcHViLWRhdGVzPjx5ZWFy
PjIwMDA8L3llYXI+PC9kYXRlcz48a2V5d29yZHM+PGtleXdvcmQ+QWR1bHQ8L2tleXdvcmQ+PGtl
eXdvcmQ+QmlvcHN5PC9rZXl3b3JkPjxrZXl3b3JkPkJyb25jaGl0aXM8L2tleXdvcmQ+PGtleXdv
cmQ+Q3lzdGljIEZpYnJvc2lzPC9rZXl3b3JkPjxrZXl3b3JkPkRpYWdub3NpcywgRGlmZmVyZW50
aWFsPC9rZXl3b3JkPjxrZXl3b3JkPkZ1bmRvcGxpY2F0aW9uPC9rZXl3b3JkPjxrZXl3b3JkPkdh
c3Ryb2Vzb3BoYWdlYWwgUmVmbHV4PC9rZXl3b3JkPjxrZXl3b3JkPkh1bWFuczwva2V5d29yZD48
a2V5d29yZD5MdW5nIFRyYW5zcGxhbnRhdGlvbjwva2V5d29yZD48a2V5d29yZD5NYWxlPC9rZXl3
b3JkPjxrZXl3b3JkPlRyYW5zcGxhbnRhdGlvbiwgSG9tb2xvZ291czwva2V5d29yZD48L2tleXdv
cmRzPjx1cmxzPjxyZWxhdGVkLXVybHM+PHVybD5odHRwOi8vd3d3Lm5jYmkubmxtLm5paC5nb3Yv
cHVibWVkLzExMDM1NzAxPC91cmw+PC9yZWxhdGVkLXVybHM+PC91cmxzPjxpc2JuPjAwMTItMzY5
MjwvaXNibj48dGl0bGVzPjx0aXRsZT5HYXN0cm9lc29waGFnZWFsIHJlZmx1eCBhcyBhIHJldmVy
c2libGUgY2F1c2Ugb2YgYWxsb2dyYWZ0IGR5c2Z1bmN0aW9uIGFmdGVyIGx1bmcgdHJhbnNwbGFu
dGF0aW9uPC90aXRsZT48c2Vjb25kYXJ5LXRpdGxlPkNoZXN0PC9zZWNvbmRhcnktdGl0bGU+PC90
aXRsZXM+PHBhZ2VzPjEyMTQtNzwvcGFnZXM+PG51bWJlcj40PC9udW1iZXI+PGNvbnRyaWJ1dG9y
cz48YXV0aG9ycz48YXV0aG9yPlBhbG1lciwgUy4gTS48L2F1dGhvcj48YXV0aG9yPk1pcmFsbGVz
LCBBLiBQLjwvYXV0aG9yPjxhdXRob3I+SG93ZWxsLCBELiBOLjwvYXV0aG9yPjxhdXRob3I+QnJh
emVyLCBTLiBSLjwvYXV0aG9yPjxhdXRob3I+VGFwc29uLCBWLiBGLjwvYXV0aG9yPjxhdXRob3I+
RGF2aXMsIFIuIEQuPC9hdXRob3I+PC9hdXRob3JzPjwvY29udHJpYnV0b3JzPjxsYW5ndWFnZT5l
bmc8L2xhbmd1YWdlPjxhZGRlZC1kYXRlIGZvcm1hdD0idXRjIj4xNDYyODkwMDg3PC9hZGRlZC1k
YXRlPjxyZWYtdHlwZSBuYW1lPSJKb3VybmFsIEFydGljbGUiPjE3PC9yZWYtdHlwZT48cmVjLW51
bWJlcj4xMDE8L3JlYy1udW1iZXI+PGxhc3QtdXBkYXRlZC1kYXRlIGZvcm1hdD0idXRjIj4xNDYy
ODkwMDg3PC9sYXN0LXVwZGF0ZWQtZGF0ZT48YWNjZXNzaW9uLW51bT4xMTAzNTcwMTwvYWNjZXNz
aW9uLW51bT48dm9sdW1lPjExODwvdm9sdW1lPjwvcmVjb3JkPjwvQ2l0ZT48L0VuZE5vdGU+AG==
</w:fldData>
        </w:fldChar>
      </w:r>
      <w:r w:rsidR="00773108" w:rsidRPr="00B6576B">
        <w:rPr>
          <w:rFonts w:ascii="Book Antiqua" w:hAnsi="Book Antiqua" w:cs="Times New Roman"/>
        </w:rPr>
        <w:instrText xml:space="preserve"> ADDIN EN.CITE </w:instrText>
      </w:r>
      <w:r w:rsidR="00773108" w:rsidRPr="00B6576B">
        <w:rPr>
          <w:rFonts w:ascii="Book Antiqua" w:hAnsi="Book Antiqua" w:cs="Times New Roman"/>
        </w:rPr>
        <w:fldChar w:fldCharType="begin">
          <w:fldData xml:space="preserve">PEVuZE5vdGU+PENpdGU+PEF1dGhvcj5Sb2JlcnRzb248L0F1dGhvcj48WWVhcj4yMDA5PC9ZZWFy
PjxJRFRleHQ+VGFyZ2V0aW5nIGFsbG9ncmFmdCBpbmp1cnkgYW5kIGluZmxhbW1hdGlvbiBpbiB0
aGUgbWFuYWdlbWVudCBvZiBwb3N0LWx1bmcgdHJhbnNwbGFudCBicm9uY2hpb2xpdGlzIG9ibGl0
ZXJhbnMgc3luZHJvbWU8L0lEVGV4dD48RGlzcGxheVRleHQ+PHN0eWxlIGZhY2U9InN1cGVyc2Ny
aXB0Ij4yOSwzMywzNCw0MCw0Myw3NSwxMTcsMTE4LDEyMy0xMjU8L3N0eWxlPjwvRGlzcGxheVRl
eHQ+PHJlY29yZD48ZGF0ZXM+PHB1Yi1kYXRlcz48ZGF0ZT5KdW48L2RhdGU+PC9wdWItZGF0ZXM+
PHllYXI+MjAwOTwveWVhcj48L2RhdGVzPjxrZXl3b3Jkcz48a2V5d29yZD5Beml0aHJvbXljaW48
L2tleXdvcmQ+PGtleXdvcmQ+QnJvbmNoaW9saXRpcyBPYmxpdGVyYW5zPC9rZXl3b3JkPjxrZXl3
b3JkPkdhc3Ryb2Vzb3BoYWdlYWwgUmVmbHV4PC9rZXl3b3JkPjxrZXl3b3JkPkdyYW0tTmVnYXRp
dmUgQmFjdGVyaWFsIEluZmVjdGlvbnM8L2tleXdvcmQ+PGtleXdvcmQ+SHVtYW5zPC9rZXl3b3Jk
PjxrZXl3b3JkPkh5ZHJveHltZXRoeWxnbHV0YXJ5bC1Db0EgUmVkdWN0YXNlIEluaGliaXRvcnM8
L2tleXdvcmQ+PGtleXdvcmQ+THVuZyBEaXNlYXNlczwva2V5d29yZD48a2V5d29yZD5MdW5nIFRy
YW5zcGxhbnRhdGlvbjwva2V5d29yZD48a2V5d29yZD5QbmV1bW9uaWE8L2tleXdvcmQ+PGtleXdv
cmQ+UG5ldW1vbmlhLCBBc3BpcmF0aW9uPC9rZXl3b3JkPjxrZXl3b3JkPlRyYW5zcGxhbnRhdGlv
biwgSG9tb2xvZ291czwva2V5d29yZD48L2tleXdvcmRzPjx1cmxzPjxyZWxhdGVkLXVybHM+PHVy
bD5odHRwOi8vd3d3Lm5jYmkubmxtLm5paC5nb3YvcHVibWVkLzE5NDU5ODA2PC91cmw+PC9yZWxh
dGVkLXVybHM+PC91cmxzPjxpc2JuPjE2MDAtNjE0MzwvaXNibj48dGl0bGVzPjx0aXRsZT5UYXJn
ZXRpbmcgYWxsb2dyYWZ0IGluanVyeSBhbmQgaW5mbGFtbWF0aW9uIGluIHRoZSBtYW5hZ2VtZW50
IG9mIHBvc3QtbHVuZyB0cmFuc3BsYW50IGJyb25jaGlvbGl0aXMgb2JsaXRlcmFucyBzeW5kcm9t
ZTwvdGl0bGU+PHNlY29uZGFyeS10aXRsZT5BbSBKIFRyYW5zcGxhbnQ8L3NlY29uZGFyeS10aXRs
ZT48L3RpdGxlcz48cGFnZXM+MTI3Mi04PC9wYWdlcz48bnVtYmVyPjY8L251bWJlcj48Y29udHJp
YnV0b3JzPjxhdXRob3JzPjxhdXRob3I+Um9iZXJ0c29uLCBBLiBHLjwvYXV0aG9yPjxhdXRob3I+
R3JpZmZpbiwgUy4gTS48L2F1dGhvcj48YXV0aG9yPk11cnBoeSwgRC4gTS48L2F1dGhvcj48YXV0
aG9yPlBlYXJzb24sIEouIFAuPC9hdXRob3I+PGF1dGhvcj5Gb3JyZXN0LCBJLiBBLjwvYXV0aG9y
PjxhdXRob3I+RGFyaywgSi4gSC48L2F1dGhvcj48YXV0aG9yPkNvcnJpcywgUC4gQS48L2F1dGhv
cj48YXV0aG9yPldhcmQsIEMuPC9hdXRob3I+PC9hdXRob3JzPjwvY29udHJpYnV0b3JzPjxsYW5n
dWFnZT5lbmc8L2xhbmd1YWdlPjxhZGRlZC1kYXRlIGZvcm1hdD0idXRjIj4xNDYzMDk3MTM1PC9h
ZGRlZC1kYXRlPjxyZWYtdHlwZSBuYW1lPSJKb3VybmFsIEFydGljbGUiPjE3PC9yZWYtdHlwZT48
cmVjLW51bWJlcj4xNTg8L3JlYy1udW1iZXI+PGxhc3QtdXBkYXRlZC1kYXRlIGZvcm1hdD0idXRj
Ij4xNDYzMDk3MTM1PC9sYXN0LXVwZGF0ZWQtZGF0ZT48YWNjZXNzaW9uLW51bT4xOTQ1OTgwNjwv
YWNjZXNzaW9uLW51bT48ZWxlY3Ryb25pYy1yZXNvdXJjZS1udW0+MTAuMTExMS9qLjE2MDAtNjE0
My4yMDA5LjAyNjQ4Lng8L2VsZWN0cm9uaWMtcmVzb3VyY2UtbnVtPjx2b2x1bWU+OTwvdm9sdW1l
PjwvcmVjb3JkPjwvQ2l0ZT48Q2l0ZT48QXV0aG9yPkxpbmRlbjwvQXV0aG9yPjxZZWFyPjIwMDY8
L1llYXI+PElEVGV4dD5MYXBhcm9zY29waWMgZnVuZG9wbGljYXRpb24gaW4gcGF0aWVudHMgd2l0
aCBlbmQtc3RhZ2UgbHVuZyBkaXNlYXNlIGF3YWl0aW5nIHRyYW5zcGxhbnRhdGlvbjwvSURUZXh0
PjxyZWNvcmQ+PGRhdGVzPjxwdWItZGF0ZXM+PGRhdGU+RmViPC9kYXRlPjwvcHViLWRhdGVzPjx5
ZWFyPjIwMDY8L3llYXI+PC9kYXRlcz48a2V5d29yZHM+PGtleXdvcmQ+QnJvbmNoaW9saXRpcyBP
YmxpdGVyYW5zPC9rZXl3b3JkPjxrZXl3b3JkPkV4ZXJjaXNlIFRvbGVyYW5jZTwva2V5d29yZD48
a2V5d29yZD5GdW5kb3BsaWNhdGlvbjwva2V5d29yZD48a2V5d29yZD5HYXN0cm9lc29waGFnZWFs
IFJlZmx1eDwva2V5d29yZD48a2V5d29yZD5IdW1hbnM8L2tleXdvcmQ+PGtleXdvcmQ+TGFwYXJv
c2NvcHk8L2tleXdvcmQ+PGtleXdvcmQ+THVuZyBEaXNlYXNlczwva2V5d29yZD48a2V5d29yZD5M
dW5nIFRyYW5zcGxhbnRhdGlvbjwva2V5d29yZD48a2V5d29yZD5NaWRkbGUgQWdlZDwva2V5d29y
ZD48a2V5d29yZD5Qb3N0b3BlcmF0aXZlIENvbXBsaWNhdGlvbnM8L2tleXdvcmQ+PGtleXdvcmQ+
UHVsbW9uYXJ5IERpc2Vhc2UsIENocm9uaWMgT2JzdHJ1Y3RpdmU8L2tleXdvcmQ+PGtleXdvcmQ+
UHVsbW9uYXJ5IEZpYnJvc2lzPC9rZXl3b3JkPjxrZXl3b3JkPlJlc3BpcmF0b3J5IEZ1bmN0aW9u
IFRlc3RzPC9rZXl3b3JkPjxrZXl3b3JkPldhaXRpbmcgTGlzdHM8L2tleXdvcmQ+PC9rZXl3b3Jk
cz48dXJscz48cmVsYXRlZC11cmxzPjx1cmw+aHR0cDovL3d3dy5uY2JpLm5sbS5uaWguZ292L3B1
Ym1lZC8xNjQzNDI3NjwvdXJsPjwvcmVsYXRlZC11cmxzPjwvdXJscz48aXNibj4xMDk3LTY4NVg8
L2lzYm4+PHRpdGxlcz48dGl0bGU+TGFwYXJvc2NvcGljIGZ1bmRvcGxpY2F0aW9uIGluIHBhdGll
bnRzIHdpdGggZW5kLXN0YWdlIGx1bmcgZGlzZWFzZSBhd2FpdGluZyB0cmFuc3BsYW50YXRpb248
L3RpdGxlPjxzZWNvbmRhcnktdGl0bGU+SiBUaG9yYWMgQ2FyZGlvdmFzYyBTdXJnPC9zZWNvbmRh
cnktdGl0bGU+PC90aXRsZXM+PHBhZ2VzPjQzOC00NjwvcGFnZXM+PG51bWJlcj4yPC9udW1iZXI+
PGNvbnRyaWJ1dG9ycz48YXV0aG9ycz48YXV0aG9yPkxpbmRlbiwgUC4gQS48L2F1dGhvcj48YXV0
aG9yPkdpbGJlcnQsIFIuIEouPC9hdXRob3I+PGF1dGhvcj5ZZWFwLCBCLiBZLjwvYXV0aG9yPjxh
dXRob3I+Qm95bGUsIEsuPC9hdXRob3I+PGF1dGhvcj5EZXlraW4sIEEuPC9hdXRob3I+PGF1dGhv
cj5KYWtsaXRzY2gsIE0uIFQuPC9hdXRob3I+PGF1dGhvcj5TdWdhcmJha2VyLCBELiBKLjwvYXV0
aG9yPjxhdXRob3I+QnVlbm8sIFIuPC9hdXRob3I+PC9hdXRob3JzPjwvY29udHJpYnV0b3JzPjxs
YW5ndWFnZT5lbmc8L2xhbmd1YWdlPjxhZGRlZC1kYXRlIGZvcm1hdD0idXRjIj4xNDYyODk1MzEx
PC9hZGRlZC1kYXRlPjxyZWYtdHlwZSBuYW1lPSJKb3VybmFsIEFydGljbGUiPjE3PC9yZWYtdHlw
ZT48cmVjLW51bWJlcj4xNTY8L3JlYy1udW1iZXI+PGxhc3QtdXBkYXRlZC1kYXRlIGZvcm1hdD0i
dXRjIj4xNDYyODk1MzExPC9sYXN0LXVwZGF0ZWQtZGF0ZT48YWNjZXNzaW9uLW51bT4xNjQzNDI3
NjwvYWNjZXNzaW9uLW51bT48ZWxlY3Ryb25pYy1yZXNvdXJjZS1udW0+MTAuMTAxNi9qLmp0Y3Zz
LjIwMDUuMTAuMDE0PC9lbGVjdHJvbmljLXJlc291cmNlLW51bT48dm9sdW1lPjEzMTwvdm9sdW1l
PjwvcmVjb3JkPjwvQ2l0ZT48Q2l0ZT48QXV0aG9yPktpbmc8L0F1dGhvcj48WWVhcj4yMDA5PC9Z
ZWFyPjxJRFRleHQ+R2FzdHJvZXNvcGhhZ2VhbCByZWZsdXggaW4gYnJvbmNoaW9saXRpcyBvYmxp
dGVyYW5zIHN5bmRyb21lOiBhIG5ldyBwZXJzcGVjdGl2ZTwvSURUZXh0PjxyZWNvcmQ+PGRhdGVz
PjxwdWItZGF0ZXM+PGRhdGU+U2VwPC9kYXRlPjwvcHViLWRhdGVzPjx5ZWFyPjIwMDk8L3llYXI+
PC9kYXRlcz48a2V5d29yZHM+PGtleXdvcmQ+QWRvbGVzY2VudDwva2V5d29yZD48a2V5d29yZD5B
ZHVsdDwva2V5d29yZD48a2V5d29yZD5BZ2VkPC9rZXl3b3JkPjxrZXl3b3JkPkJyb25jaGlvbGl0
aXMgT2JsaXRlcmFuczwva2V5d29yZD48a2V5d29yZD5DaGlsZDwva2V5d29yZD48a2V5d29yZD5D
b3VnaDwva2V5d29yZD48a2V5d29yZD5EeXNwZXBzaWE8L2tleXdvcmQ+PGtleXdvcmQ+Rm9sbG93
LVVwIFN0dWRpZXM8L2tleXdvcmQ+PGtleXdvcmQ+R2FzdHJvZXNvcGhhZ2VhbCBSZWZsdXg8L2tl
eXdvcmQ+PGtleXdvcmQ+SHVtYW5zPC9rZXl3b3JkPjxrZXl3b3JkPkx1bmcgVHJhbnNwbGFudGF0
aW9uPC9rZXl3b3JkPjxrZXl3b3JkPk1pZGRsZSBBZ2VkPC9rZXl3b3JkPjxrZXl3b3JkPlByb3Bv
cnRpb25hbCBIYXphcmRzIE1vZGVsczwva2V5d29yZD48a2V5d29yZD5QdWxtb25hcnkgRGlzZWFz
ZSwgQ2hyb25pYyBPYnN0cnVjdGl2ZTwva2V5d29yZD48a2V5d29yZD5SaXNrIEZhY3RvcnM8L2tl
eXdvcmQ+PGtleXdvcmQ+U3Vydml2YWwgQW5hbHlzaXM8L2tleXdvcmQ+PGtleXdvcmQ+VGltZSBG
YWN0b3JzPC9rZXl3b3JkPjxrZXl3b3JkPlRpc3N1ZSBEb25vcnM8L2tleXdvcmQ+PGtleXdvcmQ+
WW91bmcgQWR1bHQ8L2tleXdvcmQ+PC9rZXl3b3Jkcz48dXJscz48cmVsYXRlZC11cmxzPjx1cmw+
aHR0cDovL3d3dy5uY2JpLm5sbS5uaWguZ292L3B1Ym1lZC8xOTcxNjAzNzwvdXJsPjwvcmVsYXRl
ZC11cmxzPjwvdXJscz48aXNibj4xNTU3LTMxMTc8L2lzYm4+PHRpdGxlcz48dGl0bGU+R2FzdHJv
ZXNvcGhhZ2VhbCByZWZsdXggaW4gYnJvbmNoaW9saXRpcyBvYmxpdGVyYW5zIHN5bmRyb21lOiBh
IG5ldyBwZXJzcGVjdGl2ZTwvdGl0bGU+PHNlY29uZGFyeS10aXRsZT5KIEhlYXJ0IEx1bmcgVHJh
bnNwbGFudDwvc2Vjb25kYXJ5LXRpdGxlPjwvdGl0bGVzPjxwYWdlcz44NzAtNTwvcGFnZXM+PG51
bWJlcj45PC9udW1iZXI+PGNvbnRyaWJ1dG9ycz48YXV0aG9ycz48YXV0aG9yPktpbmcsIEIuIEou
PC9hdXRob3I+PGF1dGhvcj5JeWVyLCBILjwvYXV0aG9yPjxhdXRob3I+TGVpZGksIEEuIEEuPC9h
dXRob3I+PGF1dGhvcj5DYXJieSwgTS4gUi48L2F1dGhvcj48L2F1dGhvcnM+PC9jb250cmlidXRv
cnM+PGxhbmd1YWdlPmVuZzwvbGFuZ3VhZ2U+PGFkZGVkLWRhdGUgZm9ybWF0PSJ1dGMiPjE0NjI4
OTE3NzE8L2FkZGVkLWRhdGU+PHJlZi10eXBlIG5hbWU9IkpvdXJuYWwgQXJ0aWNsZSI+MTc8L3Jl
Zi10eXBlPjxyZWMtbnVtYmVyPjEyNTwvcmVjLW51bWJlcj48bGFzdC11cGRhdGVkLWRhdGUgZm9y
bWF0PSJ1dGMiPjE0NjI4OTE3NzE8L2xhc3QtdXBkYXRlZC1kYXRlPjxhY2Nlc3Npb24tbnVtPjE5
NzE2MDM3PC9hY2Nlc3Npb24tbnVtPjxlbGVjdHJvbmljLXJlc291cmNlLW51bT4xMC4xMDE2L2ou
aGVhbHVuLjIwMDkuMDUuMDQwPC9lbGVjdHJvbmljLXJlc291cmNlLW51bT48dm9sdW1lPjI4PC92
b2x1bWU+PC9yZWNvcmQ+PC9DaXRlPjxDaXRlPjxBdXRob3I+SGFkamlsaWFkaXM8L0F1dGhvcj48
WWVhcj4yMDAzPC9ZZWFyPjxJRFRleHQ+R2FzdHJvZXNvcGhhZ2VhbCByZWZsdXggZGlzZWFzZSBp
biBsdW5nIHRyYW5zcGxhbnQgcmVjaXBpZW50czwvSURUZXh0PjxyZWNvcmQ+PGRhdGVzPjxwdWIt
ZGF0ZXM+PGRhdGU+QXVnPC9kYXRlPjwvcHViLWRhdGVzPjx5ZWFyPjIwMDM8L3llYXI+PC9kYXRl
cz48a2V5d29yZHM+PGtleXdvcmQ+RW52aXJvbm1lbnRhbCBNb25pdG9yaW5nPC9rZXl3b3JkPjxr
ZXl3b3JkPkVwaWRlbWlvbG9naWNhbCBNb25pdG9yaW5nPC9rZXl3b3JkPjxrZXl3b3JkPkZlbWFs
ZTwva2V5d29yZD48a2V5d29yZD5HYXN0cm9lc29waGFnZWFsIFJlZmx1eDwva2V5d29yZD48a2V5
d29yZD5IdW1hbnM8L2tleXdvcmQ+PGtleXdvcmQ+SHlkcm9nZW4tSW9uIENvbmNlbnRyYXRpb248
L2tleXdvcmQ+PGtleXdvcmQ+THVuZyBUcmFuc3BsYW50YXRpb248L2tleXdvcmQ+PGtleXdvcmQ+
TWFsZTwva2V5d29yZD48a2V5d29yZD5NaWRkbGUgQWdlZDwva2V5d29yZD48a2V5d29yZD5Qb3N0
b3BlcmF0aXZlIENvbXBsaWNhdGlvbnM8L2tleXdvcmQ+PGtleXdvcmQ+UHJldmFsZW5jZTwva2V5
d29yZD48a2V5d29yZD5SZXRyb3NwZWN0aXZlIFN0dWRpZXM8L2tleXdvcmQ+PC9rZXl3b3Jkcz48
dXJscz48cmVsYXRlZC11cmxzPjx1cmw+aHR0cDovL3d3dy5uY2JpLm5sbS5uaWguZ292L3B1Ym1l
ZC8xMjg2ODk5NDwvdXJsPjwvcmVsYXRlZC11cmxzPjwvdXJscz48aXNibj4wOTAyLTAwNjM8L2lz
Ym4+PHRpdGxlcz48dGl0bGU+R2FzdHJvZXNvcGhhZ2VhbCByZWZsdXggZGlzZWFzZSBpbiBsdW5n
IHRyYW5zcGxhbnQgcmVjaXBpZW50czwvdGl0bGU+PHNlY29uZGFyeS10aXRsZT5DbGluIFRyYW5z
cGxhbnQ8L3NlY29uZGFyeS10aXRsZT48L3RpdGxlcz48cGFnZXM+MzYzLTg8L3BhZ2VzPjxudW1i
ZXI+NDwvbnVtYmVyPjxjb250cmlidXRvcnM+PGF1dGhvcnM+PGF1dGhvcj5IYWRqaWxpYWRpcywg
RC48L2F1dGhvcj48YXV0aG9yPkR1YW5lIERhdmlzLCBSLjwvYXV0aG9yPjxhdXRob3I+U3RlZWxl
LCBNLiBQLjwvYXV0aG9yPjxhdXRob3I+TWVzc2llciwgUi4gSC48L2F1dGhvcj48YXV0aG9yPkxh
dSwgQy4gTC48L2F1dGhvcj48YXV0aG9yPkV1YmFua3MsIFMuIFMuPC9hdXRob3I+PGF1dGhvcj5Q
YWxtZXIsIFMuIE0uPC9hdXRob3I+PC9hdXRob3JzPjwvY29udHJpYnV0b3JzPjxsYW5ndWFnZT5l
bmc8L2xhbmd1YWdlPjxhZGRlZC1kYXRlIGZvcm1hdD0idXRjIj4xNDYyODg5ODk0PC9hZGRlZC1k
YXRlPjxyZWYtdHlwZSBuYW1lPSJKb3VybmFsIEFydGljbGUiPjE3PC9yZWYtdHlwZT48cmVjLW51
bWJlcj45ODwvcmVjLW51bWJlcj48bGFzdC11cGRhdGVkLWRhdGUgZm9ybWF0PSJ1dGMiPjE0NjI4
ODk4OTQ8L2xhc3QtdXBkYXRlZC1kYXRlPjxhY2Nlc3Npb24tbnVtPjEyODY4OTk0PC9hY2Nlc3Np
b24tbnVtPjx2b2x1bWU+MTc8L3ZvbHVtZT48L3JlY29yZD48L0NpdGU+PENpdGU+PEF1dGhvcj5D
YW50dTwvQXV0aG9yPjxZZWFyPjIwMDQ8L1llYXI+PElEVGV4dD5KLiBNYXh3ZWxsIENoYW1iZXJs
YWluIE1lbW9yaWFsIFBhcGVyLiBFYXJseSBmdW5kb3BsaWNhdGlvbiBwcmV2ZW50cyBjaHJvbmlj
IGFsbG9ncmFmdCBkeXNmdW5jdGlvbiBpbiBwYXRpZW50cyB3aXRoIGdhc3Ryb2Vzb3BoYWdlYWwg
cmVmbHV4IGRpc2Vhc2U8L0lEVGV4dD48cmVjb3JkPjxkYXRlcz48cHViLWRhdGVzPjxkYXRlPk9j
dDwvZGF0ZT48L3B1Yi1kYXRlcz48eWVhcj4yMDA0PC95ZWFyPjwvZGF0ZXM+PGtleXdvcmRzPjxr
ZXl3b3JkPkFkdWx0PC9rZXl3b3JkPjxrZXl3b3JkPkJyb25jaGlvbGl0aXMgT2JsaXRlcmFuczwv
a2V5d29yZD48a2V5d29yZD5EaXNlYXNlLUZyZWUgU3Vydml2YWw8L2tleXdvcmQ+PGtleXdvcmQ+
RmVtYWxlPC9rZXl3b3JkPjxrZXl3b3JkPkZ1bmRvcGxpY2F0aW9uPC9rZXl3b3JkPjxrZXl3b3Jk
Pkdhc3RyaWMgQWNpZGl0eSBEZXRlcm1pbmF0aW9uPC9rZXl3b3JkPjxrZXl3b3JkPkdhc3Ryb2Vz
b3BoYWdlYWwgUmVmbHV4PC9rZXl3b3JkPjxrZXl3b3JkPkdyYWZ0IFJlamVjdGlvbjwva2V5d29y
ZD48a2V5d29yZD5IdW1hbnM8L2tleXdvcmQ+PGtleXdvcmQ+SHlkcm9nZW4tSW9uIENvbmNlbnRy
YXRpb248L2tleXdvcmQ+PGtleXdvcmQ+SW1tdW5vc3VwcHJlc3NpdmUgQWdlbnRzPC9rZXl3b3Jk
PjxrZXl3b3JkPkluY2lkZW5jZTwva2V5d29yZD48a2V5d29yZD5MaWZlIFRhYmxlczwva2V5d29y
ZD48a2V5d29yZD5MdW5nIFRyYW5zcGxhbnRhdGlvbjwva2V5d29yZD48a2V5d29yZD5NYWxlPC9r
ZXl3b3JkPjxrZXl3b3JkPk1pZGRsZSBBZ2VkPC9rZXl3b3JkPjxrZXl3b3JkPlBvc3RvcGVyYXRp
dmUgQ29tcGxpY2F0aW9uczwva2V5d29yZD48a2V5d29yZD5SZXRyb3NwZWN0aXZlIFN0dWRpZXM8
L2tleXdvcmQ+PGtleXdvcmQ+VGltZSBGYWN0b3JzPC9rZXl3b3JkPjxrZXl3b3JkPlRyYW5zcGxh
bnRhdGlvbiwgSG9tb2xvZ291czwva2V5d29yZD48L2tleXdvcmRzPjx1cmxzPjxyZWxhdGVkLXVy
bHM+PHVybD5odHRwOi8vd3d3Lm5jYmkubmxtLm5paC5nb3YvcHVibWVkLzE1NDY0NDYyPC91cmw+
PC9yZWxhdGVkLXVybHM+PC91cmxzPjxpc2JuPjE1NTItNjI1OTwvaXNibj48dGl0bGVzPjx0aXRs
ZT5KLiBNYXh3ZWxsIENoYW1iZXJsYWluIE1lbW9yaWFsIFBhcGVyLiBFYXJseSBmdW5kb3BsaWNh
dGlvbiBwcmV2ZW50cyBjaHJvbmljIGFsbG9ncmFmdCBkeXNmdW5jdGlvbiBpbiBwYXRpZW50cyB3
aXRoIGdhc3Ryb2Vzb3BoYWdlYWwgcmVmbHV4IGRpc2Vhc2U8L3RpdGxlPjxzZWNvbmRhcnktdGl0
bGU+QW5uIFRob3JhYyBTdXJnPC9zZWNvbmRhcnktdGl0bGU+PC90aXRsZXM+PHBhZ2VzPjExNDIt
NTE7IGRpc2N1c3Npb24gMTE0Mi01MTwvcGFnZXM+PG51bWJlcj40PC9udW1iZXI+PGNvbnRyaWJ1
dG9ycz48YXV0aG9ycz48YXV0aG9yPkNhbnR1LCBFLjwvYXV0aG9yPjxhdXRob3I+QXBwZWwsIEou
IFouPC9hdXRob3I+PGF1dGhvcj5IYXJ0d2lnLCBNLiBHLjwvYXV0aG9yPjxhdXRob3I+V29yZXRh
LCBILjwvYXV0aG9yPjxhdXRob3I+R3JlZW4sIEMuPC9hdXRob3I+PGF1dGhvcj5NZXNzaWVyLCBS
LjwvYXV0aG9yPjxhdXRob3I+UGFsbWVyLCBTLiBNLjwvYXV0aG9yPjxhdXRob3I+RGF2aXMsIFIu
IEQuPC9hdXRob3I+PC9hdXRob3JzPjwvY29udHJpYnV0b3JzPjxsYW5ndWFnZT5lbmc8L2xhbmd1
YWdlPjxhZGRlZC1kYXRlIGZvcm1hdD0idXRjIj4xNDYyODkwMjk4PC9hZGRlZC1kYXRlPjxyZWYt
dHlwZSBuYW1lPSJKb3VybmFsIEFydGljbGUiPjE3PC9yZWYtdHlwZT48cmVjLW51bWJlcj4xMDU8
L3JlYy1udW1iZXI+PGxhc3QtdXBkYXRlZC1kYXRlIGZvcm1hdD0idXRjIj4xNDYyODkwMjk4PC9s
YXN0LXVwZGF0ZWQtZGF0ZT48YWNjZXNzaW9uLW51bT4xNTQ2NDQ2MjwvYWNjZXNzaW9uLW51bT48
ZWxlY3Ryb25pYy1yZXNvdXJjZS1udW0+MTAuMTAxNi9qLmF0aG9yYWNzdXIuMjAwNC4wNC4wNDQ8
L2VsZWN0cm9uaWMtcmVzb3VyY2UtbnVtPjx2b2x1bWU+Nzg8L3ZvbHVtZT48L3JlY29yZD48L0Np
dGU+PENpdGU+PEF1dGhvcj5EYXZpczwvQXV0aG9yPjxZZWFyPjIwMDM8L1llYXI+PElEVGV4dD5J
bXByb3ZlZCBsdW5nIGFsbG9ncmFmdCBmdW5jdGlvbiBhZnRlciBmdW5kb3BsaWNhdGlvbiBpbiBw
YXRpZW50cyB3aXRoIGdhc3Ryb2Vzb3BoYWdlYWwgcmVmbHV4IGRpc2Vhc2UgdW5kZXJnb2luZyBs
dW5nIHRyYW5zcGxhbnRhdGlvbjwvSURUZXh0PjxyZWNvcmQ+PGRhdGVzPjxwdWItZGF0ZXM+PGRh
dGU+TWFyPC9kYXRlPjwvcHViLWRhdGVzPjx5ZWFyPjIwMDM8L3llYXI+PC9kYXRlcz48a2V5d29y
ZHM+PGtleXdvcmQ+QWN0dWFyaWFsIEFuYWx5c2lzPC9rZXl3b3JkPjxrZXl3b3JkPkFkb2xlc2Nl
bnQ8L2tleXdvcmQ+PGtleXdvcmQ+QWR1bHQ8L2tleXdvcmQ+PGtleXdvcmQ+QWdlZDwva2V5d29y
ZD48a2V5d29yZD5Ccm9uY2hpb2xpdGlzIE9ibGl0ZXJhbnM8L2tleXdvcmQ+PGtleXdvcmQ+RmVt
YWxlPC9rZXl3b3JkPjxrZXl3b3JkPkZvcmNlZCBFeHBpcmF0b3J5IFZvbHVtZTwva2V5d29yZD48
a2V5d29yZD5GdW5kb3BsaWNhdGlvbjwva2V5d29yZD48a2V5d29yZD5HYXN0cmljIEFjaWRpdHkg
RGV0ZXJtaW5hdGlvbjwva2V5d29yZD48a2V5d29yZD5HYXN0cm9lc29waGFnZWFsIFJlZmx1eDwv
a2V5d29yZD48a2V5d29yZD5IdW1hbnM8L2tleXdvcmQ+PGtleXdvcmQ+SHlkcm9nZW4tSW9uIENv
bmNlbnRyYXRpb248L2tleXdvcmQ+PGtleXdvcmQ+THVuZyBUcmFuc3BsYW50YXRpb248L2tleXdv
cmQ+PGtleXdvcmQ+TWFsZTwva2V5d29yZD48a2V5d29yZD5NYXhpbWFsIEV4cGlyYXRvcnkgRmxv
dyBSYXRlPC9rZXl3b3JkPjxrZXl3b3JkPk1pZGRsZSBBZ2VkPC9rZXl3b3JkPjxrZXl3b3JkPlBy
b3BvcnRpb25hbCBIYXphcmRzIE1vZGVsczwva2V5d29yZD48a2V5d29yZD5SZXRyb3NwZWN0aXZl
IFN0dWRpZXM8L2tleXdvcmQ+PGtleXdvcmQ+U2V2ZXJpdHkgb2YgSWxsbmVzcyBJbmRleDwva2V5
d29yZD48a2V5d29yZD5TdXJ2aXZhbCBBbmFseXNpczwva2V5d29yZD48a2V5d29yZD5UcmFuc3Bs
YW50YXRpb24sIEhvbW9sb2dvdXM8L2tleXdvcmQ+PGtleXdvcmQ+VHJlYXRtZW50IE91dGNvbWU8
L2tleXdvcmQ+PC9rZXl3b3Jkcz48dXJscz48cmVsYXRlZC11cmxzPjx1cmw+aHR0cDovL3d3dy5u
Y2JpLm5sbS5uaWguZ292L3B1Ym1lZC8xMjY1ODE5NTwvdXJsPjwvcmVsYXRlZC11cmxzPjwvdXJs
cz48aXNibj4wMDIyLTUyMjM8L2lzYm4+PHRpdGxlcz48dGl0bGU+SW1wcm92ZWQgbHVuZyBhbGxv
Z3JhZnQgZnVuY3Rpb24gYWZ0ZXIgZnVuZG9wbGljYXRpb24gaW4gcGF0aWVudHMgd2l0aCBnYXN0
cm9lc29waGFnZWFsIHJlZmx1eCBkaXNlYXNlIHVuZGVyZ29pbmcgbHVuZyB0cmFuc3BsYW50YXRp
b248L3RpdGxlPjxzZWNvbmRhcnktdGl0bGU+SiBUaG9yYWMgQ2FyZGlvdmFzYyBTdXJnPC9zZWNv
bmRhcnktdGl0bGU+PC90aXRsZXM+PHBhZ2VzPjUzMy00MjwvcGFnZXM+PG51bWJlcj4zPC9udW1i
ZXI+PGNvbnRyaWJ1dG9ycz48YXV0aG9ycz48YXV0aG9yPkRhdmlzLCBSLiBELjwvYXV0aG9yPjxh
dXRob3I+TGF1LCBDLiBMLjwvYXV0aG9yPjxhdXRob3I+RXViYW5rcywgUy48L2F1dGhvcj48YXV0
aG9yPk1lc3NpZXIsIFIuIEguPC9hdXRob3I+PGF1dGhvcj5IYWRqaWxpYWRpcywgRC48L2F1dGhv
cj48YXV0aG9yPlN0ZWVsZSwgTS4gUC48L2F1dGhvcj48YXV0aG9yPlBhbG1lciwgUy4gTS48L2F1
dGhvcj48L2F1dGhvcnM+PC9jb250cmlidXRvcnM+PGxhbmd1YWdlPmVuZzwvbGFuZ3VhZ2U+PGFk
ZGVkLWRhdGUgZm9ybWF0PSJ1dGMiPjE0NjI4OTA0ODM8L2FkZGVkLWRhdGU+PHJlZi10eXBlIG5h
bWU9IkpvdXJuYWwgQXJ0aWNsZSI+MTc8L3JlZi10eXBlPjxyZWMtbnVtYmVyPjEwNzwvcmVjLW51
bWJlcj48bGFzdC11cGRhdGVkLWRhdGUgZm9ybWF0PSJ1dGMiPjE0NjI4OTA0ODM8L2xhc3QtdXBk
YXRlZC1kYXRlPjxhY2Nlc3Npb24tbnVtPjEyNjU4MTk1PC9hY2Nlc3Npb24tbnVtPjxlbGVjdHJv
bmljLXJlc291cmNlLW51bT4xMC4xMDY3L210Yy4yMDAzLjE2NjwvZWxlY3Ryb25pYy1yZXNvdXJj
ZS1udW0+PHZvbHVtZT4xMjU8L3ZvbHVtZT48L3JlY29yZD48L0NpdGU+PENpdGU+PEF1dGhvcj5G
aXNpY2hlbGxhPC9BdXRob3I+PFllYXI+MjAxMTwvWWVhcj48SURUZXh0PlRoZSBwcm90ZWN0aXZl
IHJvbGUgb2YgbGFwYXJvc2NvcGljIGFudGlyZWZsdXggc3VyZ2VyeSBhZ2FpbnN0IGFzcGlyYXRp
b24gb2YgcGVwc2luIGFmdGVyIGx1bmcgdHJhbnNwbGFudGF0aW9uPC9JRFRleHQ+PHJlY29yZD48
ZGF0ZXM+PHB1Yi1kYXRlcz48ZGF0ZT5PY3Q8L2RhdGU+PC9wdWItZGF0ZXM+PHllYXI+MjAxMTwv
eWVhcj48L2RhdGVzPjxrZXl3b3Jkcz48a2V5d29yZD5BZHVsdDwva2V5d29yZD48a2V5d29yZD5C
cm9uY2hpb2xpdGlzIE9ibGl0ZXJhbnM8L2tleXdvcmQ+PGtleXdvcmQ+QnJvbmNob2FsdmVvbGFy
IExhdmFnZSBGbHVpZDwva2V5d29yZD48a2V5d29yZD5FbmRvc2NvcHksIEdhc3Ryb2ludGVzdGlu
YWw8L2tleXdvcmQ+PGtleXdvcmQ+RmVtYWxlPC9rZXl3b3JkPjxrZXl3b3JkPkdhc3Ryb2Vzb3Bo
YWdlYWwgUmVmbHV4PC9rZXl3b3JkPjxrZXl3b3JkPkh1bWFuczwva2V5d29yZD48a2V5d29yZD5M
YXBhcm9zY29weTwva2V5d29yZD48a2V5d29yZD5MdW5nIFRyYW5zcGxhbnRhdGlvbjwva2V5d29y
ZD48a2V5d29yZD5NYWxlPC9rZXl3b3JkPjxrZXl3b3JkPk1pZGRsZSBBZ2VkPC9rZXl3b3JkPjxr
ZXl3b3JkPlBlcHNpbiBBPC9rZXl3b3JkPjxrZXl3b3JkPlByb3NwZWN0aXZlIFN0dWRpZXM8L2tl
eXdvcmQ+PGtleXdvcmQ+UmVzcGlyYXRvcnkgQXNwaXJhdGlvbjwva2V5d29yZD48a2V5d29yZD5U
aW1lIEZhY3RvcnM8L2tleXdvcmQ+PC9rZXl3b3Jkcz48dXJscz48cmVsYXRlZC11cmxzPjx1cmw+
aHR0cDovL3d3dy5uY2JpLm5sbS5uaWguZ292L3B1Ym1lZC8yMjAwMDE3MDwvdXJsPjwvcmVsYXRl
ZC11cmxzPjwvdXJscz48aXNibj4xNTMyLTczNjE8L2lzYm4+PGN1c3RvbTI+UE1DMzY5NDQxNTwv
Y3VzdG9tMj48dGl0bGVzPjx0aXRsZT5UaGUgcHJvdGVjdGl2ZSByb2xlIG9mIGxhcGFyb3Njb3Bp
YyBhbnRpcmVmbHV4IHN1cmdlcnkgYWdhaW5zdCBhc3BpcmF0aW9uIG9mIHBlcHNpbiBhZnRlciBs
dW5nIHRyYW5zcGxhbnRhdGlvbjwvdGl0bGU+PHNlY29uZGFyeS10aXRsZT5TdXJnZXJ5PC9zZWNv
bmRhcnktdGl0bGU+PC90aXRsZXM+PHBhZ2VzPjU5OC02MDY8L3BhZ2VzPjxudW1iZXI+NDwvbnVt
YmVyPjxjb250cmlidXRvcnM+PGF1dGhvcnM+PGF1dGhvcj5GaXNpY2hlbGxhLCBQLiBNLjwvYXV0
aG9yPjxhdXRob3I+RGF2aXMsIEMuIFMuPC9hdXRob3I+PGF1dGhvcj5MdW5kYmVyZywgUC4gVy48
L2F1dGhvcj48YXV0aG9yPkxvd2VyeSwgRS48L2F1dGhvcj48YXV0aG9yPkJ1cm5oYW0sIEUuIEwu
PC9hdXRob3I+PGF1dGhvcj5BbGV4LCBDLiBHLjwvYXV0aG9yPjxhdXRob3I+UmFtaXJleiwgTC48
L2F1dGhvcj48YXV0aG9yPlBlbGxldGllcmUsIEsuPC9hdXRob3I+PGF1dGhvcj5Mb3ZlLCBSLiBC
LjwvYXV0aG9yPjxhdXRob3I+S3VvLCBQLiBDLjwvYXV0aG9yPjxhdXRob3I+S292YWNzLCBFLiBK
LjwvYXV0aG9yPjwvYXV0aG9ycz48L2NvbnRyaWJ1dG9ycz48bGFuZ3VhZ2U+ZW5nPC9sYW5ndWFn
ZT48YWRkZWQtZGF0ZSBmb3JtYXQ9InV0YyI+MTQ2Mjg5MDU3NDwvYWRkZWQtZGF0ZT48cmVmLXR5
cGUgbmFtZT0iSm91cm5hbCBBcnRpY2xlIj4xNzwvcmVmLXR5cGU+PHJlYy1udW1iZXI+MTA5PC9y
ZWMtbnVtYmVyPjxsYXN0LXVwZGF0ZWQtZGF0ZSBmb3JtYXQ9InV0YyI+MTQ2Mjg5MDU3NDwvbGFz
dC11cGRhdGVkLWRhdGU+PGFjY2Vzc2lvbi1udW0+MjIwMDAxNzA8L2FjY2Vzc2lvbi1udW0+PGVs
ZWN0cm9uaWMtcmVzb3VyY2UtbnVtPjEwLjEwMTYvai5zdXJnLjIwMTEuMDcuMDUzPC9lbGVjdHJv
bmljLXJlc291cmNlLW51bT48dm9sdW1lPjE1MDwvdm9sdW1lPjwvcmVjb3JkPjwvQ2l0ZT48Q2l0
ZT48QXV0aG9yPlJvYmVydHNvbjwvQXV0aG9yPjxZZWFyPjIwMTI8L1llYXI+PElEVGV4dD5BbnRp
LXJlZmx1eCBzdXJnZXJ5IGluIGx1bmcgdHJhbnNwbGFudCByZWNpcGllbnRzOiBvdXRjb21lcyBh
bmQgZWZmZWN0cyBvbiBxdWFsaXR5IG9mIGxpZmU8L0lEVGV4dD48cmVjb3JkPjxkYXRlcz48cHVi
LWRhdGVzPjxkYXRlPk1hcjwvZGF0ZT48L3B1Yi1kYXRlcz48eWVhcj4yMDEyPC95ZWFyPjwvZGF0
ZXM+PGtleXdvcmRzPjxrZXl3b3JkPkFkdWx0PC9rZXl3b3JkPjxrZXl3b3JkPkJvZHkgTWFzcyBJ
bmRleDwva2V5d29yZD48a2V5d29yZD5GZW1hbGU8L2tleXdvcmQ+PGtleXdvcmQ+RnVuZG9wbGlj
YXRpb248L2tleXdvcmQ+PGtleXdvcmQ+R2FzdHJvZXNvcGhhZ2VhbCBSZWZsdXg8L2tleXdvcmQ+
PGtleXdvcmQ+SHVtYW5zPC9rZXl3b3JkPjxrZXl3b3JkPkxhcGFyb3Njb3B5PC9rZXl3b3JkPjxr
ZXl3b3JkPkx1bmc8L2tleXdvcmQ+PGtleXdvcmQ+THVuZyBUcmFuc3BsYW50YXRpb248L2tleXdv
cmQ+PGtleXdvcmQ+TWFsZTwva2V5d29yZD48a2V5d29yZD5NaWRkbGUgQWdlZDwva2V5d29yZD48
a2V5d29yZD5QYXRpZW50IFNhdGlzZmFjdGlvbjwva2V5d29yZD48a2V5d29yZD5Qcm9zcGVjdGl2
ZSBTdHVkaWVzPC9rZXl3b3JkPjxrZXl3b3JkPlF1YWxpdHkgb2YgTGlmZTwva2V5d29yZD48a2V5
d29yZD5SZXNwaXJhdG9yeSBGdW5jdGlvbiBUZXN0czwva2V5d29yZD48a2V5d29yZD5TdXJ2ZXlz
IGFuZCBRdWVzdGlvbm5haXJlczwva2V5d29yZD48a2V5d29yZD5UcmVhdG1lbnQgT3V0Y29tZTwv
a2V5d29yZD48L2tleXdvcmRzPjx1cmxzPjxyZWxhdGVkLXVybHM+PHVybD5odHRwOi8vd3d3Lm5j
YmkubmxtLm5paC5nb3YvcHVibWVkLzIxNzc4MTY5PC91cmw+PC9yZWxhdGVkLXVybHM+PC91cmxz
Pjxpc2JuPjEzOTktMzAwMzwvaXNibj48dGl0bGVzPjx0aXRsZT5BbnRpLXJlZmx1eCBzdXJnZXJ5
IGluIGx1bmcgdHJhbnNwbGFudCByZWNpcGllbnRzOiBvdXRjb21lcyBhbmQgZWZmZWN0cyBvbiBx
dWFsaXR5IG9mIGxpZmU8L3RpdGxlPjxzZWNvbmRhcnktdGl0bGU+RXVyIFJlc3BpciBKPC9zZWNv
bmRhcnktdGl0bGU+PC90aXRsZXM+PHBhZ2VzPjY5MS03PC9wYWdlcz48bnVtYmVyPjM8L251bWJl
cj48Y29udHJpYnV0b3JzPjxhdXRob3JzPjxhdXRob3I+Um9iZXJ0c29uLCBBLiBHLjwvYXV0aG9y
PjxhdXRob3I+S3Jpc2huYW4sIEEuPC9hdXRob3I+PGF1dGhvcj5XYXJkLCBDLjwvYXV0aG9yPjxh
dXRob3I+UGVhcnNvbiwgSi4gUC48L2F1dGhvcj48YXV0aG9yPlNtYWxsLCBULjwvYXV0aG9yPjxh
dXRob3I+Q29ycmlzLCBQLiBBLjwvYXV0aG9yPjxhdXRob3I+RGFyaywgSi4gSC48L2F1dGhvcj48
YXV0aG9yPkthcmF0LCBELjwvYXV0aG9yPjxhdXRob3I+U2hlbmZpbmUsIEouPC9hdXRob3I+PGF1
dGhvcj5HcmlmZmluLCBTLiBNLjwvYXV0aG9yPjwvYXV0aG9ycz48L2NvbnRyaWJ1dG9ycz48bGFu
Z3VhZ2U+ZW5nPC9sYW5ndWFnZT48YWRkZWQtZGF0ZSBmb3JtYXQ9InV0YyI+MTQ2Mjg5MDg5Mjwv
YWRkZWQtZGF0ZT48cmVmLXR5cGUgbmFtZT0iSm91cm5hbCBBcnRpY2xlIj4xNzwvcmVmLXR5cGU+
PHJlYy1udW1iZXI+MTE3PC9yZWMtbnVtYmVyPjxsYXN0LXVwZGF0ZWQtZGF0ZSBmb3JtYXQ9InV0
YyI+MTQ2Mjg5MDg5MjwvbGFzdC11cGRhdGVkLWRhdGU+PGFjY2Vzc2lvbi1udW0+MjE3NzgxNjk8
L2FjY2Vzc2lvbi1udW0+PGVsZWN0cm9uaWMtcmVzb3VyY2UtbnVtPjEwLjExODMvMDkwMzE5MzYu
MDAwNjE4MTE8L2VsZWN0cm9uaWMtcmVzb3VyY2UtbnVtPjx2b2x1bWU+Mzk8L3ZvbHVtZT48L3Jl
Y29yZD48L0NpdGU+PENpdGU+PEF1dGhvcj5MYXU8L0F1dGhvcj48WWVhcj4yMDAyPC9ZZWFyPjxJ
RFRleHQ+TGFwYXJvc2NvcGljIGFudGlyZWZsdXggc3VyZ2VyeSBpbiB0aGUgbHVuZyB0cmFuc3Bs
YW50IHBvcHVsYXRpb248L0lEVGV4dD48cmVjb3JkPjxkYXRlcz48cHViLWRhdGVzPjxkYXRlPkRl
YzwvZGF0ZT48L3B1Yi1kYXRlcz48eWVhcj4yMDAyPC95ZWFyPjwvZGF0ZXM+PGtleXdvcmRzPjxr
ZXl3b3JkPkFkb2xlc2NlbnQ8L2tleXdvcmQ+PGtleXdvcmQ+QWR1bHQ8L2tleXdvcmQ+PGtleXdv
cmQ+QWdlZDwva2V5d29yZD48a2V5d29yZD5Ccm9uY2hpb2xpdGlzIE9ibGl0ZXJhbnM8L2tleXdv
cmQ+PGtleXdvcmQ+Q2hpbGQ8L2tleXdvcmQ+PGtleXdvcmQ+RmVtYWxlPC9rZXl3b3JkPjxrZXl3
b3JkPkZvbGxvdy1VcCBTdHVkaWVzPC9rZXl3b3JkPjxrZXl3b3JkPkZvcmNlZCBFeHBpcmF0b3J5
IFZvbHVtZTwva2V5d29yZD48a2V5d29yZD5GdW5kb3BsaWNhdGlvbjwva2V5d29yZD48a2V5d29y
ZD5HYXN0cm9lc29waGFnZWFsIFJlZmx1eDwva2V5d29yZD48a2V5d29yZD5HcmFmdCBSZWplY3Rp
b248L2tleXdvcmQ+PGtleXdvcmQ+SHVtYW5zPC9rZXl3b3JkPjxrZXl3b3JkPkxhcGFyb3Njb3B5
PC9rZXl3b3JkPjxrZXl3b3JkPkxlbmd0aCBvZiBTdGF5PC9rZXl3b3JkPjxrZXl3b3JkPkx1bmc8
L2tleXdvcmQ+PGtleXdvcmQ+THVuZyBEaXNlYXNlczwva2V5d29yZD48a2V5d29yZD5MdW5nIFRy
YW5zcGxhbnRhdGlvbjwva2V5d29yZD48a2V5d29yZD5NYWxlPC9rZXl3b3JkPjxrZXl3b3JkPk1p
ZGRsZSBBZ2VkPC9rZXl3b3JkPjxrZXl3b3JkPlBvc3RvcGVyYXRpdmUgQ29tcGxpY2F0aW9uczwv
a2V5d29yZD48a2V5d29yZD5SZWN1cnJlbmNlPC9rZXl3b3JkPjxrZXl3b3JkPlJldHJvc3BlY3Rp
dmUgU3R1ZGllczwva2V5d29yZD48a2V5d29yZD5SaXNrIEFzc2Vzc21lbnQ8L2tleXdvcmQ+PC9r
ZXl3b3Jkcz48dXJscz48cmVsYXRlZC11cmxzPjx1cmw+aHR0cDovL3d3dy5uY2JpLm5sbS5uaWgu
Z292L3B1Ym1lZC8xMjE0MDY0MjwvdXJsPjwvcmVsYXRlZC11cmxzPjwvdXJscz48aXNibj4xNDMy
LTIyMTg8L2lzYm4+PHRpdGxlcz48dGl0bGU+TGFwYXJvc2NvcGljIGFudGlyZWZsdXggc3VyZ2Vy
eSBpbiB0aGUgbHVuZyB0cmFuc3BsYW50IHBvcHVsYXRpb248L3RpdGxlPjxzZWNvbmRhcnktdGl0
bGU+U3VyZyBFbmRvc2M8L3NlY29uZGFyeS10aXRsZT48L3RpdGxlcz48cGFnZXM+MTY3NC04PC9w
YWdlcz48bnVtYmVyPjEyPC9udW1iZXI+PGNvbnRyaWJ1dG9ycz48YXV0aG9ycz48YXV0aG9yPkxh
dSwgQy4gTC48L2F1dGhvcj48YXV0aG9yPlBhbG1lciwgUy4gTS48L2F1dGhvcj48YXV0aG9yPkhv
d2VsbCwgRC4gTi48L2F1dGhvcj48YXV0aG9yPk1jTWFob24sIFIuPC9hdXRob3I+PGF1dGhvcj5I
YWRqaWxpYWRpcywgRC48L2F1dGhvcj48YXV0aG9yPkdhY2EsIEouPC9hdXRob3I+PGF1dGhvcj5Q
YXBwYXMsIFQuIE4uPC9hdXRob3I+PGF1dGhvcj5EYXZpcywgUi4gRC48L2F1dGhvcj48YXV0aG9y
PkV1YmFua3MsIFMuPC9hdXRob3I+PC9hdXRob3JzPjwvY29udHJpYnV0b3JzPjxsYW5ndWFnZT5l
bmc8L2xhbmd1YWdlPjxhZGRlZC1kYXRlIGZvcm1hdD0idXRjIj4xNDYyODkxMTUxPC9hZGRlZC1k
YXRlPjxyZWYtdHlwZSBuYW1lPSJKb3VybmFsIEFydGljbGUiPjE3PC9yZWYtdHlwZT48cmVjLW51
bWJlcj4xMjI8L3JlYy1udW1iZXI+PGxhc3QtdXBkYXRlZC1kYXRlIGZvcm1hdD0idXRjIj4xNDYy
ODkxMTUxPC9sYXN0LXVwZGF0ZWQtZGF0ZT48YWNjZXNzaW9uLW51bT4xMjE0MDY0MjwvYWNjZXNz
aW9uLW51bT48ZWxlY3Ryb25pYy1yZXNvdXJjZS1udW0+MTAuMTAwNy9zMDA0NjQtMDAxLTgyNTEt
MjwvZWxlY3Ryb25pYy1yZXNvdXJjZS1udW0+PHZvbHVtZT4xNjwvdm9sdW1lPjwvcmVjb3JkPjwv
Q2l0ZT48Q2l0ZT48QXV0aG9yPkhhbHNleTwvQXV0aG9yPjxZZWFyPjIwMDg8L1llYXI+PElEVGV4
dD5Ob24tYWNpZGljIHN1cHJhZXNvcGhhZ2VhbCByZWZsdXggYXNzb2NpYXRlZCB3aXRoIGRpZmZ1
c2UgYWx2ZW9sYXIgZGFtYWdlIGFuZCBhbGxvZ3JhZnQgZHlzZnVuY3Rpb24gYWZ0ZXIgbHVuZyB0
cmFuc3BsYW50YXRpb246IGEgY2FzZSByZXBvcnQ8L0lEVGV4dD48cmVjb3JkPjxkYXRlcz48cHVi
LWRhdGVzPjxkYXRlPk1heTwvZGF0ZT48L3B1Yi1kYXRlcz48eWVhcj4yMDA4PC95ZWFyPjwvZGF0
ZXM+PGtleXdvcmRzPjxrZXl3b3JkPkJpb3BzeTwva2V5d29yZD48a2V5d29yZD5Ccm9uY2hpb2xp
dGlzIE9ibGl0ZXJhbnM8L2tleXdvcmQ+PGtleXdvcmQ+RXNvcGhhZ2VhbCBwSCBNb25pdG9yaW5n
PC9rZXl3b3JkPjxrZXl3b3JkPkZlbWFsZTwva2V5d29yZD48a2V5d29yZD5GdW5kb3BsaWNhdGlv
bjwva2V5d29yZD48a2V5d29yZD5HYXN0cm9lc29waGFnZWFsIFJlZmx1eDwva2V5d29yZD48a2V5
d29yZD5IdW1hbnM8L2tleXdvcmQ+PGtleXdvcmQ+THVuZyBUcmFuc3BsYW50YXRpb248L2tleXdv
cmQ+PGtleXdvcmQ+TWlkZGxlIEFnZWQ8L2tleXdvcmQ+PGtleXdvcmQ+VHJhbnNwbGFudGF0aW9u
LCBIb21vbG9nb3VzPC9rZXl3b3JkPjwva2V5d29yZHM+PHVybHM+PHJlbGF0ZWQtdXJscz48dXJs
Pmh0dHA6Ly93d3cubmNiaS5ubG0ubmloLmdvdi9wdWJtZWQvMTg0NDI3MjU8L3VybD48L3JlbGF0
ZWQtdXJscz48L3VybHM+PGlzYm4+MTU1Ny0zMTE3PC9pc2JuPjx0aXRsZXM+PHRpdGxlPk5vbi1h
Y2lkaWMgc3VwcmFlc29waGFnZWFsIHJlZmx1eCBhc3NvY2lhdGVkIHdpdGggZGlmZnVzZSBhbHZl
b2xhciBkYW1hZ2UgYW5kIGFsbG9ncmFmdCBkeXNmdW5jdGlvbiBhZnRlciBsdW5nIHRyYW5zcGxh
bnRhdGlvbjogYSBjYXNlIHJlcG9ydDwvdGl0bGU+PHNlY29uZGFyeS10aXRsZT5KIEhlYXJ0IEx1
bmcgVHJhbnNwbGFudDwvc2Vjb25kYXJ5LXRpdGxlPjwvdGl0bGVzPjxwYWdlcz41NjQtNzwvcGFn
ZXM+PG51bWJlcj41PC9udW1iZXI+PGNvbnRyaWJ1dG9ycz48YXV0aG9ycz48YXV0aG9yPkhhbHNl
eSwgSy4gRC48L2F1dGhvcj48YXV0aG9yPldhbGQsIEEuPC9hdXRob3I+PGF1dGhvcj5NZXllciwg
Sy4gQy48L2F1dGhvcj48YXV0aG9yPlRvcnJlYWxiYSwgSi4gUi48L2F1dGhvcj48YXV0aG9yPkdh
dW1uaXR6LCBFLiBBLjwvYXV0aG9yPjwvYXV0aG9ycz48L2NvbnRyaWJ1dG9ycz48bGFuZ3VhZ2U+
ZW5nPC9sYW5ndWFnZT48YWRkZWQtZGF0ZSBmb3JtYXQ9InV0YyI+MTQ2MzIzODM3NzwvYWRkZWQt
ZGF0ZT48cmVmLXR5cGUgbmFtZT0iSm91cm5hbCBBcnRpY2xlIj4xNzwvcmVmLXR5cGU+PHJlYy1u
dW1iZXI+MjM5PC9yZWMtbnVtYmVyPjxsYXN0LXVwZGF0ZWQtZGF0ZSBmb3JtYXQ9InV0YyI+MTQ2
MzIzODM3NzwvbGFzdC11cGRhdGVkLWRhdGU+PGFjY2Vzc2lvbi1udW0+MTg0NDI3MjU8L2FjY2Vz
c2lvbi1udW0+PGVsZWN0cm9uaWMtcmVzb3VyY2UtbnVtPjEwLjEwMTYvai5oZWFsdW4uMjAwOC4w
MS4wMjA8L2VsZWN0cm9uaWMtcmVzb3VyY2UtbnVtPjx2b2x1bWU+Mjc8L3ZvbHVtZT48L3JlY29y
ZD48L0NpdGU+PENpdGU+PEF1dGhvcj5QYWxtZXI8L0F1dGhvcj48WWVhcj4yMDAwPC9ZZWFyPjxJ
RFRleHQ+R2FzdHJvZXNvcGhhZ2VhbCByZWZsdXggYXMgYSByZXZlcnNpYmxlIGNhdXNlIG9mIGFs
bG9ncmFmdCBkeXNmdW5jdGlvbiBhZnRlciBsdW5nIHRyYW5zcGxhbnRhdGlvbjwvSURUZXh0Pjxy
ZWNvcmQ+PGRhdGVzPjxwdWItZGF0ZXM+PGRhdGU+T2N0PC9kYXRlPjwvcHViLWRhdGVzPjx5ZWFy
PjIwMDA8L3llYXI+PC9kYXRlcz48a2V5d29yZHM+PGtleXdvcmQ+QWR1bHQ8L2tleXdvcmQ+PGtl
eXdvcmQ+QmlvcHN5PC9rZXl3b3JkPjxrZXl3b3JkPkJyb25jaGl0aXM8L2tleXdvcmQ+PGtleXdv
cmQ+Q3lzdGljIEZpYnJvc2lzPC9rZXl3b3JkPjxrZXl3b3JkPkRpYWdub3NpcywgRGlmZmVyZW50
aWFsPC9rZXl3b3JkPjxrZXl3b3JkPkZ1bmRvcGxpY2F0aW9uPC9rZXl3b3JkPjxrZXl3b3JkPkdh
c3Ryb2Vzb3BoYWdlYWwgUmVmbHV4PC9rZXl3b3JkPjxrZXl3b3JkPkh1bWFuczwva2V5d29yZD48
a2V5d29yZD5MdW5nIFRyYW5zcGxhbnRhdGlvbjwva2V5d29yZD48a2V5d29yZD5NYWxlPC9rZXl3
b3JkPjxrZXl3b3JkPlRyYW5zcGxhbnRhdGlvbiwgSG9tb2xvZ291czwva2V5d29yZD48L2tleXdv
cmRzPjx1cmxzPjxyZWxhdGVkLXVybHM+PHVybD5odHRwOi8vd3d3Lm5jYmkubmxtLm5paC5nb3Yv
cHVibWVkLzExMDM1NzAxPC91cmw+PC9yZWxhdGVkLXVybHM+PC91cmxzPjxpc2JuPjAwMTItMzY5
MjwvaXNibj48dGl0bGVzPjx0aXRsZT5HYXN0cm9lc29waGFnZWFsIHJlZmx1eCBhcyBhIHJldmVy
c2libGUgY2F1c2Ugb2YgYWxsb2dyYWZ0IGR5c2Z1bmN0aW9uIGFmdGVyIGx1bmcgdHJhbnNwbGFu
dGF0aW9uPC90aXRsZT48c2Vjb25kYXJ5LXRpdGxlPkNoZXN0PC9zZWNvbmRhcnktdGl0bGU+PC90
aXRsZXM+PHBhZ2VzPjEyMTQtNzwvcGFnZXM+PG51bWJlcj40PC9udW1iZXI+PGNvbnRyaWJ1dG9y
cz48YXV0aG9ycz48YXV0aG9yPlBhbG1lciwgUy4gTS48L2F1dGhvcj48YXV0aG9yPk1pcmFsbGVz
LCBBLiBQLjwvYXV0aG9yPjxhdXRob3I+SG93ZWxsLCBELiBOLjwvYXV0aG9yPjxhdXRob3I+QnJh
emVyLCBTLiBSLjwvYXV0aG9yPjxhdXRob3I+VGFwc29uLCBWLiBGLjwvYXV0aG9yPjxhdXRob3I+
RGF2aXMsIFIuIEQuPC9hdXRob3I+PC9hdXRob3JzPjwvY29udHJpYnV0b3JzPjxsYW5ndWFnZT5l
bmc8L2xhbmd1YWdlPjxhZGRlZC1kYXRlIGZvcm1hdD0idXRjIj4xNDYyODkwMDg3PC9hZGRlZC1k
YXRlPjxyZWYtdHlwZSBuYW1lPSJKb3VybmFsIEFydGljbGUiPjE3PC9yZWYtdHlwZT48cmVjLW51
bWJlcj4xMDE8L3JlYy1udW1iZXI+PGxhc3QtdXBkYXRlZC1kYXRlIGZvcm1hdD0idXRjIj4xNDYy
ODkwMDg3PC9sYXN0LXVwZGF0ZWQtZGF0ZT48YWNjZXNzaW9uLW51bT4xMTAzNTcwMTwvYWNjZXNz
aW9uLW51bT48dm9sdW1lPjExODwvdm9sdW1lPjwvcmVjb3JkPjwvQ2l0ZT48L0VuZE5vdGU+AG==
</w:fldData>
        </w:fldChar>
      </w:r>
      <w:r w:rsidR="00773108" w:rsidRPr="00B6576B">
        <w:rPr>
          <w:rFonts w:ascii="Book Antiqua" w:hAnsi="Book Antiqua" w:cs="Times New Roman"/>
        </w:rPr>
        <w:instrText xml:space="preserve"> ADDIN EN.CITE.DATA </w:instrText>
      </w:r>
      <w:r w:rsidR="00773108" w:rsidRPr="00B6576B">
        <w:rPr>
          <w:rFonts w:ascii="Book Antiqua" w:hAnsi="Book Antiqua" w:cs="Times New Roman"/>
        </w:rPr>
      </w:r>
      <w:r w:rsidR="00773108" w:rsidRPr="00B6576B">
        <w:rPr>
          <w:rFonts w:ascii="Book Antiqua" w:hAnsi="Book Antiqua" w:cs="Times New Roman"/>
        </w:rPr>
        <w:fldChar w:fldCharType="end"/>
      </w:r>
      <w:r w:rsidR="004D4333" w:rsidRPr="00B6576B">
        <w:rPr>
          <w:rFonts w:ascii="Book Antiqua" w:hAnsi="Book Antiqua" w:cs="Times New Roman"/>
        </w:rPr>
      </w:r>
      <w:r w:rsidR="004D4333" w:rsidRPr="00B6576B">
        <w:rPr>
          <w:rFonts w:ascii="Book Antiqua" w:hAnsi="Book Antiqua" w:cs="Times New Roman"/>
        </w:rPr>
        <w:fldChar w:fldCharType="separate"/>
      </w:r>
      <w:r w:rsidR="00773108" w:rsidRPr="00B6576B">
        <w:rPr>
          <w:rFonts w:ascii="Book Antiqua" w:hAnsi="Book Antiqua" w:cs="Times New Roman"/>
          <w:noProof/>
          <w:vertAlign w:val="superscript"/>
        </w:rPr>
        <w:t>29,33,34,40,43,75,117,118,123-125</w:t>
      </w:r>
      <w:r w:rsidR="004D4333" w:rsidRPr="00B6576B">
        <w:rPr>
          <w:rFonts w:ascii="Book Antiqua" w:hAnsi="Book Antiqua" w:cs="Times New Roman"/>
        </w:rPr>
        <w:fldChar w:fldCharType="end"/>
      </w:r>
      <w:r w:rsidR="007B7741" w:rsidRPr="00B6576B">
        <w:rPr>
          <w:rFonts w:ascii="Book Antiqua" w:hAnsi="Book Antiqua" w:cs="Times New Roman"/>
          <w:vertAlign w:val="superscript"/>
        </w:rPr>
        <w:t>]</w:t>
      </w:r>
      <w:r w:rsidR="007B7741" w:rsidRPr="00B6576B">
        <w:rPr>
          <w:rFonts w:ascii="Book Antiqua" w:hAnsi="Book Antiqua" w:cs="Times New Roman"/>
        </w:rPr>
        <w:t>.</w:t>
      </w:r>
      <w:r w:rsidR="00CE347E" w:rsidRPr="00B6576B">
        <w:rPr>
          <w:rFonts w:ascii="Book Antiqua" w:hAnsi="Book Antiqua" w:cs="Times New Roman"/>
        </w:rPr>
        <w:t xml:space="preserve"> </w:t>
      </w:r>
      <w:r w:rsidR="00C33AB7" w:rsidRPr="00B6576B">
        <w:rPr>
          <w:rFonts w:ascii="Book Antiqua" w:hAnsi="Book Antiqua" w:cs="Times New Roman"/>
        </w:rPr>
        <w:t xml:space="preserve">For example, </w:t>
      </w:r>
      <w:proofErr w:type="spellStart"/>
      <w:r w:rsidR="00A40F00">
        <w:rPr>
          <w:rFonts w:ascii="Book Antiqua" w:hAnsi="Book Antiqua" w:cs="Times New Roman"/>
        </w:rPr>
        <w:t>Rob</w:t>
      </w:r>
      <w:r w:rsidR="00AB540E" w:rsidRPr="00B6576B">
        <w:rPr>
          <w:rFonts w:ascii="Book Antiqua" w:hAnsi="Book Antiqua" w:cs="Times New Roman"/>
        </w:rPr>
        <w:t>rtson</w:t>
      </w:r>
      <w:proofErr w:type="spellEnd"/>
      <w:r w:rsidR="00AB540E"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Robertson&lt;/Author&gt;&lt;Year&gt;2012&lt;/Year&gt;&lt;IDText&gt;Anti-reflux surgery in lung transplant recipients: outcomes and effects on quality of life&lt;/IDText&gt;&lt;DisplayText&gt;&lt;style face="superscript"&gt;75&lt;/style&gt;&lt;/DisplayText&gt;&lt;record&gt;&lt;dates&gt;&lt;pub-dates&gt;&lt;date&gt;Mar&lt;/date&gt;&lt;/pub-dates&gt;&lt;year&gt;2012&lt;/year&gt;&lt;/dates&gt;&lt;keywords&gt;&lt;keyword&gt;Adult&lt;/keyword&gt;&lt;keyword&gt;Body Mass Index&lt;/keyword&gt;&lt;keyword&gt;Female&lt;/keyword&gt;&lt;keyword&gt;Fundoplication&lt;/keyword&gt;&lt;keyword&gt;Gastroesophageal Reflux&lt;/keyword&gt;&lt;keyword&gt;Humans&lt;/keyword&gt;&lt;keyword&gt;Laparoscopy&lt;/keyword&gt;&lt;keyword&gt;Lung&lt;/keyword&gt;&lt;keyword&gt;Lung Transplantation&lt;/keyword&gt;&lt;keyword&gt;Male&lt;/keyword&gt;&lt;keyword&gt;Middle Aged&lt;/keyword&gt;&lt;keyword&gt;Patient Satisfaction&lt;/keyword&gt;&lt;keyword&gt;Prospective Studies&lt;/keyword&gt;&lt;keyword&gt;Quality of Life&lt;/keyword&gt;&lt;keyword&gt;Respiratory Function Tests&lt;/keyword&gt;&lt;keyword&gt;Surveys and Questionnaires&lt;/keyword&gt;&lt;keyword&gt;Treatment Outcome&lt;/keyword&gt;&lt;/keywords&gt;&lt;urls&gt;&lt;related-urls&gt;&lt;url&gt;http://www.ncbi.nlm.nih.gov/pubmed/21778169&lt;/url&gt;&lt;/related-urls&gt;&lt;/urls&gt;&lt;isbn&gt;1399-3003&lt;/isbn&gt;&lt;titles&gt;&lt;title&gt;Anti-reflux surgery in lung transplant recipients: outcomes and effects on quality of life&lt;/title&gt;&lt;secondary-title&gt;Eur Respir J&lt;/secondary-title&gt;&lt;/titles&gt;&lt;pages&gt;691-7&lt;/pages&gt;&lt;number&gt;3&lt;/number&gt;&lt;contributors&gt;&lt;authors&gt;&lt;author&gt;Robertson, A. G.&lt;/author&gt;&lt;author&gt;Krishnan, A.&lt;/author&gt;&lt;author&gt;Ward, C.&lt;/author&gt;&lt;author&gt;Pearson, J. P.&lt;/author&gt;&lt;author&gt;Small, T.&lt;/author&gt;&lt;author&gt;Corris, P. A.&lt;/author&gt;&lt;author&gt;Dark, J. H.&lt;/author&gt;&lt;author&gt;Karat, D.&lt;/author&gt;&lt;author&gt;Shenfine, J.&lt;/author&gt;&lt;author&gt;Griffin, S. M.&lt;/author&gt;&lt;/authors&gt;&lt;/contributors&gt;&lt;language&gt;eng&lt;/language&gt;&lt;added-date format="utc"&gt;1462890892&lt;/added-date&gt;&lt;ref-type name="Journal Article"&gt;17&lt;/ref-type&gt;&lt;rec-number&gt;117&lt;/rec-number&gt;&lt;last-updated-date format="utc"&gt;1462890892&lt;/last-updated-date&gt;&lt;accession-num&gt;21778169&lt;/accession-num&gt;&lt;electronic-resource-num&gt;10.1183/09031936.00061811&lt;/electronic-resource-num&gt;&lt;volume&gt;39&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75</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A40F00">
        <w:rPr>
          <w:rFonts w:ascii="Book Antiqua" w:hAnsi="Book Antiqua" w:cs="Times New Roman" w:hint="eastAsia"/>
          <w:vertAlign w:val="superscript"/>
          <w:lang w:eastAsia="zh-CN"/>
        </w:rPr>
        <w:t xml:space="preserve"> </w:t>
      </w:r>
      <w:r w:rsidR="00AB540E" w:rsidRPr="00B6576B">
        <w:rPr>
          <w:rFonts w:ascii="Book Antiqua" w:hAnsi="Book Antiqua" w:cs="Times New Roman"/>
        </w:rPr>
        <w:t xml:space="preserve">demonstrated that post-lung transplant </w:t>
      </w:r>
      <w:proofErr w:type="spellStart"/>
      <w:r w:rsidR="00847B87" w:rsidRPr="00B6576B">
        <w:rPr>
          <w:rFonts w:ascii="Book Antiqua" w:hAnsi="Book Antiqua" w:cs="Times New Roman"/>
        </w:rPr>
        <w:t>antireflux</w:t>
      </w:r>
      <w:proofErr w:type="spellEnd"/>
      <w:r w:rsidR="00AB540E" w:rsidRPr="00B6576B">
        <w:rPr>
          <w:rFonts w:ascii="Book Antiqua" w:hAnsi="Book Antiqua" w:cs="Times New Roman"/>
        </w:rPr>
        <w:t xml:space="preserve"> surgery </w:t>
      </w:r>
      <w:r w:rsidR="00C33AB7" w:rsidRPr="00B6576B">
        <w:rPr>
          <w:rFonts w:ascii="Book Antiqua" w:hAnsi="Book Antiqua" w:cs="Times New Roman"/>
        </w:rPr>
        <w:t>resulted in no</w:t>
      </w:r>
      <w:r w:rsidR="00AB540E" w:rsidRPr="00B6576B">
        <w:rPr>
          <w:rFonts w:ascii="Book Antiqua" w:hAnsi="Book Antiqua" w:cs="Times New Roman"/>
        </w:rPr>
        <w:t xml:space="preserve"> deaths or serious post-operative complications in all 16 patients </w:t>
      </w:r>
      <w:r w:rsidR="00CA7660" w:rsidRPr="00B6576B">
        <w:rPr>
          <w:rFonts w:ascii="Book Antiqua" w:hAnsi="Book Antiqua" w:cs="Times New Roman"/>
        </w:rPr>
        <w:t>undergoing surgery</w:t>
      </w:r>
      <w:r w:rsidR="00C33AB7" w:rsidRPr="00B6576B">
        <w:rPr>
          <w:rFonts w:ascii="Book Antiqua" w:hAnsi="Book Antiqua" w:cs="Times New Roman"/>
        </w:rPr>
        <w:t>, although one patient required</w:t>
      </w:r>
      <w:r w:rsidR="00DB1820" w:rsidRPr="00B6576B">
        <w:rPr>
          <w:rFonts w:ascii="Book Antiqua" w:hAnsi="Book Antiqua" w:cs="Times New Roman"/>
        </w:rPr>
        <w:t xml:space="preserve"> minor </w:t>
      </w:r>
      <w:r w:rsidR="00C33AB7" w:rsidRPr="00B6576B">
        <w:rPr>
          <w:rFonts w:ascii="Book Antiqua" w:hAnsi="Book Antiqua" w:cs="Times New Roman"/>
        </w:rPr>
        <w:t xml:space="preserve">surgical </w:t>
      </w:r>
      <w:r w:rsidR="00DB1820" w:rsidRPr="00B6576B">
        <w:rPr>
          <w:rFonts w:ascii="Book Antiqua" w:hAnsi="Book Antiqua" w:cs="Times New Roman"/>
        </w:rPr>
        <w:t>revision</w:t>
      </w:r>
      <w:r w:rsidR="00C33AB7" w:rsidRPr="00B6576B">
        <w:rPr>
          <w:rFonts w:ascii="Book Antiqua" w:hAnsi="Book Antiqua" w:cs="Times New Roman"/>
        </w:rPr>
        <w:t xml:space="preserve"> for dysphagia</w:t>
      </w:r>
      <w:r w:rsidR="00FC57DF" w:rsidRPr="00B6576B">
        <w:rPr>
          <w:rFonts w:ascii="Book Antiqua" w:hAnsi="Book Antiqua" w:cs="Times New Roman"/>
        </w:rPr>
        <w:t>.</w:t>
      </w:r>
      <w:r w:rsidR="00AD368F" w:rsidRPr="00B6576B">
        <w:rPr>
          <w:rFonts w:ascii="Book Antiqua" w:hAnsi="Book Antiqua" w:cs="Times New Roman"/>
        </w:rPr>
        <w:t xml:space="preserve"> </w:t>
      </w:r>
      <w:proofErr w:type="spellStart"/>
      <w:r w:rsidR="001713AB" w:rsidRPr="00B6576B">
        <w:rPr>
          <w:rFonts w:ascii="Book Antiqua" w:hAnsi="Book Antiqua" w:cs="Times New Roman"/>
        </w:rPr>
        <w:t>Fisichella</w:t>
      </w:r>
      <w:proofErr w:type="spellEnd"/>
      <w:r w:rsidR="001713AB"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Fisichella&lt;/Author&gt;&lt;Year&gt;2011&lt;/Year&gt;&lt;IDText&gt;Laparoscopic antireflux surgery for gastroesophageal reflux disease after lung transplantation&lt;/IDText&gt;&lt;DisplayText&gt;&lt;style face="superscript"&gt;119&lt;/style&gt;&lt;/DisplayText&gt;&lt;record&gt;&lt;dates&gt;&lt;pub-dates&gt;&lt;date&gt;Oct&lt;/date&gt;&lt;/pub-dates&gt;&lt;year&gt;2011&lt;/year&gt;&lt;/dates&gt;&lt;keywords&gt;&lt;keyword&gt;Adult&lt;/keyword&gt;&lt;keyword&gt;Barrett Esophagus&lt;/keyword&gt;&lt;keyword&gt;Esophagitis&lt;/keyword&gt;&lt;keyword&gt;Esophagus&lt;/keyword&gt;&lt;keyword&gt;Female&lt;/keyword&gt;&lt;keyword&gt;Gastroesophageal Reflux&lt;/keyword&gt;&lt;keyword&gt;Hernia, Hiatal&lt;/keyword&gt;&lt;keyword&gt;Humans&lt;/keyword&gt;&lt;keyword&gt;Hydrogen-Ion Concentration&lt;/keyword&gt;&lt;keyword&gt;Laparoscopy&lt;/keyword&gt;&lt;keyword&gt;Lung Diseases&lt;/keyword&gt;&lt;keyword&gt;Lung Transplantation&lt;/keyword&gt;&lt;keyword&gt;Male&lt;/keyword&gt;&lt;keyword&gt;Manometry&lt;/keyword&gt;&lt;keyword&gt;Middle Aged&lt;/keyword&gt;&lt;keyword&gt;Morbidity&lt;/keyword&gt;&lt;keyword&gt;Postoperative Complications&lt;/keyword&gt;&lt;keyword&gt;Prevalence&lt;/keyword&gt;&lt;keyword&gt;Retrospective Studies&lt;/keyword&gt;&lt;keyword&gt;Risk Factors&lt;/keyword&gt;&lt;/keywords&gt;&lt;urls&gt;&lt;related-urls&gt;&lt;url&gt;http://www.ncbi.nlm.nih.gov/pubmed/21816422&lt;/url&gt;&lt;/related-urls&gt;&lt;/urls&gt;&lt;isbn&gt;1095-8673&lt;/isbn&gt;&lt;custom2&gt;PMC3686158&lt;/custom2&gt;&lt;titles&gt;&lt;title&gt;Laparoscopic antireflux surgery for gastroesophageal reflux disease after lung transplantation&lt;/title&gt;&lt;secondary-title&gt;J Surg Res&lt;/secondary-title&gt;&lt;/titles&gt;&lt;pages&gt;e279-86&lt;/pages&gt;&lt;number&gt;2&lt;/number&gt;&lt;contributors&gt;&lt;authors&gt;&lt;author&gt;Fisichella, P. M.&lt;/author&gt;&lt;author&gt;Davis, C. S.&lt;/author&gt;&lt;author&gt;Gagermeier, J.&lt;/author&gt;&lt;author&gt;Dilling, D.&lt;/author&gt;&lt;author&gt;Alex, C. G.&lt;/author&gt;&lt;author&gt;Dorfmeister, J. A.&lt;/author&gt;&lt;author&gt;Kovacs, E. J.&lt;/author&gt;&lt;author&gt;Love, R. B.&lt;/author&gt;&lt;author&gt;Gamelli, R. L.&lt;/author&gt;&lt;/authors&gt;&lt;/contributors&gt;&lt;language&gt;eng&lt;/language&gt;&lt;added-date format="utc"&gt;1462890955&lt;/added-date&gt;&lt;ref-type name="Journal Article"&gt;17&lt;/ref-type&gt;&lt;rec-number&gt;120&lt;/rec-number&gt;&lt;last-updated-date format="utc"&gt;1462890955&lt;/last-updated-date&gt;&lt;accession-num&gt;21816422&lt;/accession-num&gt;&lt;electronic-resource-num&gt;10.1016/j.jss.2011.05.038&lt;/electronic-resource-num&gt;&lt;volume&gt;170&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19</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1713AB" w:rsidRPr="00B6576B">
        <w:rPr>
          <w:rFonts w:ascii="Book Antiqua" w:hAnsi="Book Antiqua" w:cs="Times New Roman"/>
        </w:rPr>
        <w:t xml:space="preserve"> similarly demonstrated that post-lung transplant patients had </w:t>
      </w:r>
      <w:r w:rsidR="00C33AB7" w:rsidRPr="00B6576B">
        <w:rPr>
          <w:rFonts w:ascii="Book Antiqua" w:hAnsi="Book Antiqua" w:cs="Times New Roman"/>
        </w:rPr>
        <w:t>peri</w:t>
      </w:r>
      <w:r w:rsidR="001713AB" w:rsidRPr="00B6576B">
        <w:rPr>
          <w:rFonts w:ascii="Book Antiqua" w:hAnsi="Book Antiqua" w:cs="Times New Roman"/>
        </w:rPr>
        <w:t>operative morbidity and mortality rates similar to those of transplant</w:t>
      </w:r>
      <w:r w:rsidR="00C33AB7" w:rsidRPr="00B6576B">
        <w:rPr>
          <w:rFonts w:ascii="Book Antiqua" w:hAnsi="Book Antiqua" w:cs="Times New Roman"/>
        </w:rPr>
        <w:t>-free</w:t>
      </w:r>
      <w:r w:rsidR="001713AB" w:rsidRPr="00B6576B">
        <w:rPr>
          <w:rFonts w:ascii="Book Antiqua" w:hAnsi="Book Antiqua" w:cs="Times New Roman"/>
        </w:rPr>
        <w:t xml:space="preserve"> control</w:t>
      </w:r>
      <w:r w:rsidR="004A2A7D" w:rsidRPr="00B6576B">
        <w:rPr>
          <w:rFonts w:ascii="Book Antiqua" w:hAnsi="Book Antiqua" w:cs="Times New Roman"/>
        </w:rPr>
        <w:t>s</w:t>
      </w:r>
      <w:r w:rsidR="001713AB" w:rsidRPr="00B6576B">
        <w:rPr>
          <w:rFonts w:ascii="Book Antiqua" w:hAnsi="Book Antiqua" w:cs="Times New Roman"/>
        </w:rPr>
        <w:t xml:space="preserve"> undergoing laparoscopic </w:t>
      </w:r>
      <w:proofErr w:type="spellStart"/>
      <w:r w:rsidR="00847B87" w:rsidRPr="00B6576B">
        <w:rPr>
          <w:rFonts w:ascii="Book Antiqua" w:hAnsi="Book Antiqua" w:cs="Times New Roman"/>
        </w:rPr>
        <w:t>antireflux</w:t>
      </w:r>
      <w:proofErr w:type="spellEnd"/>
      <w:r w:rsidR="001713AB" w:rsidRPr="00B6576B">
        <w:rPr>
          <w:rFonts w:ascii="Book Antiqua" w:hAnsi="Book Antiqua" w:cs="Times New Roman"/>
        </w:rPr>
        <w:t xml:space="preserve"> surgery</w:t>
      </w:r>
      <w:r w:rsidR="00FC57DF" w:rsidRPr="00B6576B">
        <w:rPr>
          <w:rFonts w:ascii="Book Antiqua" w:hAnsi="Book Antiqua" w:cs="Times New Roman"/>
        </w:rPr>
        <w:t>.</w:t>
      </w:r>
      <w:r w:rsidR="001713AB" w:rsidRPr="00B6576B">
        <w:rPr>
          <w:rFonts w:ascii="Book Antiqua" w:hAnsi="Book Antiqua" w:cs="Times New Roman"/>
        </w:rPr>
        <w:t xml:space="preserve"> However, these and other studies have been limited by single-center experiences and small patient numbers. </w:t>
      </w:r>
      <w:r w:rsidR="004A2A7D" w:rsidRPr="00B6576B">
        <w:rPr>
          <w:rFonts w:ascii="Book Antiqua" w:hAnsi="Book Antiqua" w:cs="Times New Roman"/>
        </w:rPr>
        <w:t>Subsequently</w:t>
      </w:r>
      <w:r w:rsidR="001713AB" w:rsidRPr="00B6576B">
        <w:rPr>
          <w:rFonts w:ascii="Book Antiqua" w:hAnsi="Book Antiqua" w:cs="Times New Roman"/>
        </w:rPr>
        <w:t xml:space="preserve">, </w:t>
      </w:r>
      <w:proofErr w:type="spellStart"/>
      <w:r w:rsidR="001713AB" w:rsidRPr="00B6576B">
        <w:rPr>
          <w:rFonts w:ascii="Book Antiqua" w:hAnsi="Book Antiqua" w:cs="Times New Roman"/>
        </w:rPr>
        <w:t>Kilic</w:t>
      </w:r>
      <w:proofErr w:type="spellEnd"/>
      <w:r w:rsidR="001713AB" w:rsidRPr="00B6576B">
        <w:rPr>
          <w:rFonts w:ascii="Book Antiqua" w:hAnsi="Book Antiqua" w:cs="Times New Roman"/>
        </w:rPr>
        <w:t xml:space="preserve"> </w:t>
      </w:r>
      <w:r w:rsidR="007B2E50" w:rsidRPr="007B2E50">
        <w:rPr>
          <w:rFonts w:ascii="Book Antiqua" w:hAnsi="Book Antiqua" w:cs="Times New Roman"/>
          <w:i/>
        </w:rPr>
        <w:t xml:space="preserve">et </w:t>
      </w:r>
      <w:proofErr w:type="gramStart"/>
      <w:r w:rsidR="007B2E50" w:rsidRPr="007B2E50">
        <w:rPr>
          <w:rFonts w:ascii="Book Antiqua" w:hAnsi="Book Antiqua" w:cs="Times New Roman"/>
          <w:i/>
        </w:rPr>
        <w:t>al</w:t>
      </w:r>
      <w:r w:rsidR="00A40F00" w:rsidRPr="00B6576B">
        <w:rPr>
          <w:rFonts w:ascii="Book Antiqua" w:hAnsi="Book Antiqua" w:cs="Times New Roman"/>
          <w:vertAlign w:val="superscript"/>
        </w:rPr>
        <w:t>[</w:t>
      </w:r>
      <w:proofErr w:type="gramEnd"/>
      <w:r w:rsidR="00A40F00" w:rsidRPr="00B6576B">
        <w:rPr>
          <w:rFonts w:ascii="Book Antiqua" w:hAnsi="Book Antiqua" w:cs="Times New Roman"/>
          <w:vertAlign w:val="superscript"/>
        </w:rPr>
        <w:t>17]</w:t>
      </w:r>
      <w:r w:rsidR="001713AB" w:rsidRPr="00B6576B">
        <w:rPr>
          <w:rFonts w:ascii="Book Antiqua" w:hAnsi="Book Antiqua" w:cs="Times New Roman"/>
        </w:rPr>
        <w:t xml:space="preserve"> performed a study using the all-payer database in the United States to evaluate nationwide outcomes of </w:t>
      </w:r>
      <w:proofErr w:type="spellStart"/>
      <w:r w:rsidR="00847B87" w:rsidRPr="00B6576B">
        <w:rPr>
          <w:rFonts w:ascii="Book Antiqua" w:hAnsi="Book Antiqua" w:cs="Times New Roman"/>
        </w:rPr>
        <w:t>antireflux</w:t>
      </w:r>
      <w:proofErr w:type="spellEnd"/>
      <w:r w:rsidR="001713AB" w:rsidRPr="00B6576B">
        <w:rPr>
          <w:rFonts w:ascii="Book Antiqua" w:hAnsi="Book Antiqua" w:cs="Times New Roman"/>
        </w:rPr>
        <w:t xml:space="preserve"> surgery in transplant recipients</w:t>
      </w:r>
      <w:r w:rsidR="00384328" w:rsidRPr="00B6576B">
        <w:rPr>
          <w:rFonts w:ascii="Book Antiqua" w:hAnsi="Book Antiqua" w:cs="Times New Roman"/>
        </w:rPr>
        <w:t xml:space="preserve"> versus transplant</w:t>
      </w:r>
      <w:r w:rsidR="00C33AB7" w:rsidRPr="00B6576B">
        <w:rPr>
          <w:rFonts w:ascii="Book Antiqua" w:hAnsi="Book Antiqua" w:cs="Times New Roman"/>
        </w:rPr>
        <w:t>-free</w:t>
      </w:r>
      <w:r w:rsidR="00384328" w:rsidRPr="00B6576B">
        <w:rPr>
          <w:rFonts w:ascii="Book Antiqua" w:hAnsi="Book Antiqua" w:cs="Times New Roman"/>
        </w:rPr>
        <w:t xml:space="preserve"> controls</w:t>
      </w:r>
      <w:r w:rsidR="00C33AB7" w:rsidRPr="00B6576B">
        <w:rPr>
          <w:rFonts w:ascii="Book Antiqua" w:hAnsi="Book Antiqua" w:cs="Times New Roman"/>
        </w:rPr>
        <w:t>, confirm</w:t>
      </w:r>
      <w:r w:rsidR="004A2A7D" w:rsidRPr="00B6576B">
        <w:rPr>
          <w:rFonts w:ascii="Book Antiqua" w:hAnsi="Book Antiqua" w:cs="Times New Roman"/>
        </w:rPr>
        <w:t>ing</w:t>
      </w:r>
      <w:r w:rsidR="00C33AB7" w:rsidRPr="00B6576B">
        <w:rPr>
          <w:rFonts w:ascii="Book Antiqua" w:hAnsi="Book Antiqua" w:cs="Times New Roman"/>
        </w:rPr>
        <w:t xml:space="preserve"> similar outcomes in both groups</w:t>
      </w:r>
      <w:r w:rsidR="00FC57DF" w:rsidRPr="00B6576B">
        <w:rPr>
          <w:rFonts w:ascii="Book Antiqua" w:hAnsi="Book Antiqua" w:cs="Times New Roman"/>
        </w:rPr>
        <w:t>.</w:t>
      </w:r>
      <w:r w:rsidR="00F165C1" w:rsidRPr="00B6576B">
        <w:rPr>
          <w:rFonts w:ascii="Book Antiqua" w:hAnsi="Book Antiqua" w:cs="Times New Roman"/>
        </w:rPr>
        <w:t xml:space="preserve"> </w:t>
      </w:r>
      <w:r w:rsidR="00C33AB7" w:rsidRPr="00B6576B">
        <w:rPr>
          <w:rFonts w:ascii="Book Antiqua" w:hAnsi="Book Antiqua" w:cs="Times New Roman"/>
        </w:rPr>
        <w:t xml:space="preserve">The post-lung transplant group did not demonstrate an increased risk of respiratory complications, although they did have </w:t>
      </w:r>
      <w:r w:rsidR="002232A5" w:rsidRPr="00B6576B">
        <w:rPr>
          <w:rFonts w:ascii="Book Antiqua" w:hAnsi="Book Antiqua" w:cs="Times New Roman"/>
        </w:rPr>
        <w:t xml:space="preserve">a longer median hospital stay, </w:t>
      </w:r>
      <w:r w:rsidR="00A403FB" w:rsidRPr="00B6576B">
        <w:rPr>
          <w:rFonts w:ascii="Book Antiqua" w:hAnsi="Book Antiqua" w:cs="Times New Roman"/>
        </w:rPr>
        <w:t xml:space="preserve">higher </w:t>
      </w:r>
      <w:r w:rsidR="002232A5" w:rsidRPr="00B6576B">
        <w:rPr>
          <w:rFonts w:ascii="Book Antiqua" w:hAnsi="Book Antiqua" w:cs="Times New Roman"/>
        </w:rPr>
        <w:t>resource u</w:t>
      </w:r>
      <w:r w:rsidR="00CF15CF" w:rsidRPr="00B6576B">
        <w:rPr>
          <w:rFonts w:ascii="Book Antiqua" w:hAnsi="Book Antiqua" w:cs="Times New Roman"/>
        </w:rPr>
        <w:t xml:space="preserve">tilization, and </w:t>
      </w:r>
      <w:r w:rsidR="002232A5" w:rsidRPr="00B6576B">
        <w:rPr>
          <w:rFonts w:ascii="Book Antiqua" w:hAnsi="Book Antiqua" w:cs="Times New Roman"/>
        </w:rPr>
        <w:t>higher median cost of inpatient care</w:t>
      </w:r>
      <w:r w:rsidR="00FC57DF" w:rsidRPr="00B6576B">
        <w:rPr>
          <w:rFonts w:ascii="Book Antiqua" w:hAnsi="Book Antiqua" w:cs="Times New Roman"/>
          <w:vertAlign w:val="superscript"/>
        </w:rPr>
        <w:t>[</w:t>
      </w:r>
      <w:r w:rsidR="002232A5" w:rsidRPr="00B6576B">
        <w:rPr>
          <w:rFonts w:ascii="Book Antiqua" w:hAnsi="Book Antiqua" w:cs="Times New Roman"/>
        </w:rPr>
        <w:fldChar w:fldCharType="begin"/>
      </w:r>
      <w:r w:rsidR="001D0E82" w:rsidRPr="00B6576B">
        <w:rPr>
          <w:rFonts w:ascii="Book Antiqua" w:hAnsi="Book Antiqua" w:cs="Times New Roman"/>
        </w:rPr>
        <w:instrText xml:space="preserve"> ADDIN EN.CITE &lt;EndNote&gt;&lt;Cite&gt;&lt;Author&gt;Kilic&lt;/Author&gt;&lt;Year&gt;2013&lt;/Year&gt;&lt;IDText&gt;Early outcomes of antireflux surgery for United States lung transplant recipients&lt;/IDText&gt;&lt;DisplayText&gt;&lt;style face="superscript"&gt;17&lt;/style&gt;&lt;/DisplayText&gt;&lt;record&gt;&lt;dates&gt;&lt;pub-dates&gt;&lt;date&gt;May&lt;/date&gt;&lt;/pub-dates&gt;&lt;year&gt;2013&lt;/year&gt;&lt;/dates&gt;&lt;keywords&gt;&lt;keyword&gt;Adolescent&lt;/keyword&gt;&lt;keyword&gt;Adult&lt;/keyword&gt;&lt;keyword&gt;Aged&lt;/keyword&gt;&lt;keyword&gt;Bronchiolitis Obliterans&lt;/keyword&gt;&lt;keyword&gt;Databases, Factual&lt;/keyword&gt;&lt;keyword&gt;Elective Surgical Procedures&lt;/keyword&gt;&lt;keyword&gt;Female&lt;/keyword&gt;&lt;keyword&gt;Gastroesophageal Reflux&lt;/keyword&gt;&lt;keyword&gt;Hospital Costs&lt;/keyword&gt;&lt;keyword&gt;Hospital Mortality&lt;/keyword&gt;&lt;keyword&gt;Hospitalization&lt;/keyword&gt;&lt;keyword&gt;Humans&lt;/keyword&gt;&lt;keyword&gt;Laparoscopy&lt;/keyword&gt;&lt;keyword&gt;Length of Stay&lt;/keyword&gt;&lt;keyword&gt;Lung Transplantation&lt;/keyword&gt;&lt;keyword&gt;Male&lt;/keyword&gt;&lt;keyword&gt;Middle Aged&lt;/keyword&gt;&lt;keyword&gt;Postoperative Complications&lt;/keyword&gt;&lt;keyword&gt;Selection Bias&lt;/keyword&gt;&lt;keyword&gt;Treatment Outcome&lt;/keyword&gt;&lt;keyword&gt;United States&lt;/keyword&gt;&lt;keyword&gt;Young Adult&lt;/keyword&gt;&lt;/keywords&gt;&lt;urls&gt;&lt;related-urls&gt;&lt;url&gt;http://www.ncbi.nlm.nih.gov/pubmed/23271270&lt;/url&gt;&lt;/related-urls&gt;&lt;/urls&gt;&lt;isbn&gt;1432-2218&lt;/isbn&gt;&lt;titles&gt;&lt;title&gt;Early outcomes of antireflux surgery for United States lung transplant recipients&lt;/title&gt;&lt;secondary-title&gt;Surg Endosc&lt;/secondary-title&gt;&lt;/titles&gt;&lt;pages&gt;1754-60&lt;/pages&gt;&lt;number&gt;5&lt;/number&gt;&lt;contributors&gt;&lt;authors&gt;&lt;author&gt;Kilic, A.&lt;/author&gt;&lt;author&gt;Shah, A. S.&lt;/author&gt;&lt;author&gt;Merlo, C. A.&lt;/author&gt;&lt;author&gt;Gourin, C. G.&lt;/author&gt;&lt;author&gt;Lidor, A. O.&lt;/author&gt;&lt;/authors&gt;&lt;/contributors&gt;&lt;language&gt;eng&lt;/language&gt;&lt;added-date format="utc"&gt;1462890832&lt;/added-date&gt;&lt;ref-type name="Journal Article"&gt;17&lt;/ref-type&gt;&lt;rec-number&gt;115&lt;/rec-number&gt;&lt;last-updated-date format="utc"&gt;1462890832&lt;/last-updated-date&gt;&lt;accession-num&gt;23271270&lt;/accession-num&gt;&lt;electronic-resource-num&gt;10.1007/s00464-012-2674-9&lt;/electronic-resource-num&gt;&lt;volume&gt;27&lt;/volume&gt;&lt;/record&gt;&lt;/Cite&gt;&lt;/EndNote&gt;</w:instrText>
      </w:r>
      <w:r w:rsidR="002232A5" w:rsidRPr="00B6576B">
        <w:rPr>
          <w:rFonts w:ascii="Book Antiqua" w:hAnsi="Book Antiqua" w:cs="Times New Roman"/>
        </w:rPr>
        <w:fldChar w:fldCharType="separate"/>
      </w:r>
      <w:r w:rsidR="001D0E82" w:rsidRPr="00B6576B">
        <w:rPr>
          <w:rFonts w:ascii="Book Antiqua" w:hAnsi="Book Antiqua" w:cs="Times New Roman"/>
          <w:noProof/>
          <w:vertAlign w:val="superscript"/>
        </w:rPr>
        <w:t>17</w:t>
      </w:r>
      <w:r w:rsidR="002232A5" w:rsidRPr="00B6576B">
        <w:rPr>
          <w:rFonts w:ascii="Book Antiqua" w:hAnsi="Book Antiqua" w:cs="Times New Roman"/>
        </w:rPr>
        <w:fldChar w:fldCharType="end"/>
      </w:r>
      <w:r w:rsidR="00FC57DF" w:rsidRPr="00B6576B">
        <w:rPr>
          <w:rFonts w:ascii="Book Antiqua" w:hAnsi="Book Antiqua" w:cs="Times New Roman"/>
          <w:vertAlign w:val="superscript"/>
        </w:rPr>
        <w:t>]</w:t>
      </w:r>
      <w:r w:rsidR="00FC57DF" w:rsidRPr="00B6576B">
        <w:rPr>
          <w:rFonts w:ascii="Book Antiqua" w:hAnsi="Book Antiqua" w:cs="Times New Roman"/>
        </w:rPr>
        <w:t>.</w:t>
      </w:r>
      <w:r w:rsidR="00D27AAC" w:rsidRPr="00B6576B">
        <w:rPr>
          <w:rFonts w:ascii="Book Antiqua" w:hAnsi="Book Antiqua" w:cs="Times New Roman"/>
        </w:rPr>
        <w:t xml:space="preserve"> In congruence with th</w:t>
      </w:r>
      <w:r w:rsidR="00422054" w:rsidRPr="00B6576B">
        <w:rPr>
          <w:rFonts w:ascii="Book Antiqua" w:hAnsi="Book Antiqua" w:cs="Times New Roman"/>
        </w:rPr>
        <w:t>e</w:t>
      </w:r>
      <w:r w:rsidR="00D27AAC" w:rsidRPr="00B6576B">
        <w:rPr>
          <w:rFonts w:ascii="Book Antiqua" w:hAnsi="Book Antiqua" w:cs="Times New Roman"/>
        </w:rPr>
        <w:t xml:space="preserve">se results, O’Halloran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O&amp;apos;Halloran&lt;/Author&gt;&lt;Year&gt;2004&lt;/Year&gt;&lt;IDText&gt;Laparoscopic Nissen fundoplication for treating reflux in lung transplant recipients&lt;/IDText&gt;&lt;DisplayText&gt;&lt;style face="superscript"&gt;121&lt;/style&gt;&lt;/DisplayText&gt;&lt;record&gt;&lt;dates&gt;&lt;pub-dates&gt;&lt;date&gt;Jan&lt;/date&gt;&lt;/pub-dates&gt;&lt;year&gt;2004&lt;/year&gt;&lt;/dates&gt;&lt;keywords&gt;&lt;keyword&gt;Adult&lt;/keyword&gt;&lt;keyword&gt;Comorbidity&lt;/keyword&gt;&lt;keyword&gt;Female&lt;/keyword&gt;&lt;keyword&gt;Fundoplication&lt;/keyword&gt;&lt;keyword&gt;Gastroesophageal Reflux&lt;/keyword&gt;&lt;keyword&gt;Humans&lt;/keyword&gt;&lt;keyword&gt;Laparoscopy&lt;/keyword&gt;&lt;keyword&gt;Length of Stay&lt;/keyword&gt;&lt;keyword&gt;Lung Diseases&lt;/keyword&gt;&lt;keyword&gt;Lung Transplantation&lt;/keyword&gt;&lt;keyword&gt;Male&lt;/keyword&gt;&lt;keyword&gt;Middle Aged&lt;/keyword&gt;&lt;keyword&gt;Patient Readmission&lt;/keyword&gt;&lt;keyword&gt;Postoperative Complications&lt;/keyword&gt;&lt;keyword&gt;Retrospective Studies&lt;/keyword&gt;&lt;/keywords&gt;&lt;urls&gt;&lt;related-urls&gt;&lt;url&gt;http://www.ncbi.nlm.nih.gov/pubmed/14746846&lt;/url&gt;&lt;/related-urls&gt;&lt;/urls&gt;&lt;isbn&gt;1091-255X&lt;/isbn&gt;&lt;titles&gt;&lt;title&gt;Laparoscopic Nissen fundoplication for treating reflux in lung transplant recipients&lt;/title&gt;&lt;secondary-title&gt;J Gastrointest Surg&lt;/secondary-title&gt;&lt;/titles&gt;&lt;pages&gt;132-7&lt;/pages&gt;&lt;number&gt;1&lt;/number&gt;&lt;contributors&gt;&lt;authors&gt;&lt;author&gt;O&amp;apos;Halloran, E. K.&lt;/author&gt;&lt;author&gt;Reynolds, J. D.&lt;/author&gt;&lt;author&gt;Lau, C. L.&lt;/author&gt;&lt;author&gt;Manson, R. J.&lt;/author&gt;&lt;author&gt;Davis, R. D.&lt;/author&gt;&lt;author&gt;Palmer, S. M.&lt;/author&gt;&lt;author&gt;Pappas, T. N.&lt;/author&gt;&lt;author&gt;Clary, E. M.&lt;/author&gt;&lt;author&gt;Eubanks, W. S.&lt;/author&gt;&lt;/authors&gt;&lt;/contributors&gt;&lt;language&gt;eng&lt;/language&gt;&lt;added-date format="utc"&gt;1463163868&lt;/added-date&gt;&lt;ref-type name="Journal Article"&gt;17&lt;/ref-type&gt;&lt;rec-number&gt;189&lt;/rec-number&gt;&lt;last-updated-date format="utc"&gt;1463163868&lt;/last-updated-date&gt;&lt;accession-num&gt;14746846&lt;/accession-num&gt;&lt;volume&gt;8&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21</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D27AAC" w:rsidRPr="00B6576B">
        <w:rPr>
          <w:rFonts w:ascii="Book Antiqua" w:hAnsi="Book Antiqua" w:cs="Times New Roman"/>
        </w:rPr>
        <w:t xml:space="preserve"> demonstrated that while lung transplant </w:t>
      </w:r>
      <w:r w:rsidR="00027384" w:rsidRPr="00B6576B">
        <w:rPr>
          <w:rFonts w:ascii="Book Antiqua" w:hAnsi="Book Antiqua" w:cs="Times New Roman"/>
        </w:rPr>
        <w:t xml:space="preserve">patients </w:t>
      </w:r>
      <w:r w:rsidR="00D27AAC" w:rsidRPr="00B6576B">
        <w:rPr>
          <w:rFonts w:ascii="Book Antiqua" w:hAnsi="Book Antiqua" w:cs="Times New Roman"/>
        </w:rPr>
        <w:t xml:space="preserve">in their study also </w:t>
      </w:r>
      <w:r w:rsidR="00027384" w:rsidRPr="00B6576B">
        <w:rPr>
          <w:rFonts w:ascii="Book Antiqua" w:hAnsi="Book Antiqua" w:cs="Times New Roman"/>
        </w:rPr>
        <w:t xml:space="preserve">required </w:t>
      </w:r>
      <w:r w:rsidR="00D27AAC" w:rsidRPr="00B6576B">
        <w:rPr>
          <w:rFonts w:ascii="Book Antiqua" w:hAnsi="Book Antiqua" w:cs="Times New Roman"/>
        </w:rPr>
        <w:t xml:space="preserve">longer hospital stay and </w:t>
      </w:r>
      <w:r w:rsidR="00027384" w:rsidRPr="00B6576B">
        <w:rPr>
          <w:rFonts w:ascii="Book Antiqua" w:hAnsi="Book Antiqua" w:cs="Times New Roman"/>
        </w:rPr>
        <w:t xml:space="preserve">had </w:t>
      </w:r>
      <w:r w:rsidR="00D27AAC" w:rsidRPr="00B6576B">
        <w:rPr>
          <w:rFonts w:ascii="Book Antiqua" w:hAnsi="Book Antiqua" w:cs="Times New Roman"/>
        </w:rPr>
        <w:t>higher rate</w:t>
      </w:r>
      <w:r w:rsidR="00027384" w:rsidRPr="00B6576B">
        <w:rPr>
          <w:rFonts w:ascii="Book Antiqua" w:hAnsi="Book Antiqua" w:cs="Times New Roman"/>
        </w:rPr>
        <w:t>s</w:t>
      </w:r>
      <w:r w:rsidR="00D27AAC" w:rsidRPr="00B6576B">
        <w:rPr>
          <w:rFonts w:ascii="Book Antiqua" w:hAnsi="Book Antiqua" w:cs="Times New Roman"/>
        </w:rPr>
        <w:t xml:space="preserve"> of readmission compared to controls, </w:t>
      </w:r>
      <w:r w:rsidR="00422054" w:rsidRPr="00B6576B">
        <w:rPr>
          <w:rFonts w:ascii="Book Antiqua" w:hAnsi="Book Antiqua" w:cs="Times New Roman"/>
        </w:rPr>
        <w:t>no diffe</w:t>
      </w:r>
      <w:r w:rsidR="006B1F58" w:rsidRPr="00B6576B">
        <w:rPr>
          <w:rFonts w:ascii="Book Antiqua" w:hAnsi="Book Antiqua" w:cs="Times New Roman"/>
        </w:rPr>
        <w:t>rences were detected with regard t</w:t>
      </w:r>
      <w:r w:rsidR="00422054" w:rsidRPr="00B6576B">
        <w:rPr>
          <w:rFonts w:ascii="Book Antiqua" w:hAnsi="Book Antiqua" w:cs="Times New Roman"/>
        </w:rPr>
        <w:t>o</w:t>
      </w:r>
      <w:r w:rsidR="002C0764" w:rsidRPr="00B6576B">
        <w:rPr>
          <w:rFonts w:ascii="Book Antiqua" w:hAnsi="Book Antiqua" w:cs="Times New Roman"/>
        </w:rPr>
        <w:t xml:space="preserve"> </w:t>
      </w:r>
      <w:r w:rsidR="00D27AAC" w:rsidRPr="00B6576B">
        <w:rPr>
          <w:rFonts w:ascii="Book Antiqua" w:hAnsi="Book Antiqua" w:cs="Times New Roman"/>
        </w:rPr>
        <w:t>operative time</w:t>
      </w:r>
      <w:r w:rsidR="00004142" w:rsidRPr="00B6576B">
        <w:rPr>
          <w:rFonts w:ascii="Book Antiqua" w:hAnsi="Book Antiqua" w:cs="Times New Roman"/>
        </w:rPr>
        <w:t xml:space="preserve">, </w:t>
      </w:r>
      <w:r w:rsidR="00D27AAC" w:rsidRPr="00B6576B">
        <w:rPr>
          <w:rFonts w:ascii="Book Antiqua" w:hAnsi="Book Antiqua" w:cs="Times New Roman"/>
        </w:rPr>
        <w:t>estimated blood loss</w:t>
      </w:r>
      <w:r w:rsidR="00422054" w:rsidRPr="00B6576B">
        <w:rPr>
          <w:rFonts w:ascii="Book Antiqua" w:hAnsi="Book Antiqua" w:cs="Times New Roman"/>
        </w:rPr>
        <w:t>,</w:t>
      </w:r>
      <w:r w:rsidR="00D27AAC" w:rsidRPr="00B6576B">
        <w:rPr>
          <w:rFonts w:ascii="Book Antiqua" w:hAnsi="Book Antiqua" w:cs="Times New Roman"/>
        </w:rPr>
        <w:t xml:space="preserve"> </w:t>
      </w:r>
      <w:r w:rsidR="00004142" w:rsidRPr="00B6576B">
        <w:rPr>
          <w:rFonts w:ascii="Book Antiqua" w:hAnsi="Book Antiqua" w:cs="Times New Roman"/>
        </w:rPr>
        <w:t xml:space="preserve">or </w:t>
      </w:r>
      <w:proofErr w:type="spellStart"/>
      <w:r w:rsidR="00004142" w:rsidRPr="00B6576B">
        <w:rPr>
          <w:rFonts w:ascii="Book Antiqua" w:hAnsi="Book Antiqua" w:cs="Times New Roman"/>
        </w:rPr>
        <w:t>peri</w:t>
      </w:r>
      <w:proofErr w:type="spellEnd"/>
      <w:r w:rsidR="00004142" w:rsidRPr="00B6576B">
        <w:rPr>
          <w:rFonts w:ascii="Book Antiqua" w:hAnsi="Book Antiqua" w:cs="Times New Roman"/>
        </w:rPr>
        <w:t xml:space="preserve">-operative </w:t>
      </w:r>
      <w:r w:rsidR="00D27AAC" w:rsidRPr="00B6576B">
        <w:rPr>
          <w:rFonts w:ascii="Book Antiqua" w:hAnsi="Book Antiqua" w:cs="Times New Roman"/>
        </w:rPr>
        <w:t>complications</w:t>
      </w:r>
      <w:r w:rsidR="00004142" w:rsidRPr="00B6576B">
        <w:rPr>
          <w:rFonts w:ascii="Book Antiqua" w:hAnsi="Book Antiqua" w:cs="Times New Roman"/>
        </w:rPr>
        <w:t>.</w:t>
      </w:r>
      <w:r w:rsidR="00F165C1" w:rsidRPr="00B6576B">
        <w:rPr>
          <w:rFonts w:ascii="Book Antiqua" w:hAnsi="Book Antiqua" w:cs="Times New Roman"/>
        </w:rPr>
        <w:t xml:space="preserve"> </w:t>
      </w:r>
      <w:r w:rsidR="00004142" w:rsidRPr="00B6576B">
        <w:rPr>
          <w:rFonts w:ascii="Book Antiqua" w:hAnsi="Book Antiqua" w:cs="Times New Roman"/>
        </w:rPr>
        <w:t>Furthermore</w:t>
      </w:r>
      <w:r w:rsidR="00D27AAC" w:rsidRPr="00B6576B">
        <w:rPr>
          <w:rFonts w:ascii="Book Antiqua" w:hAnsi="Book Antiqua" w:cs="Times New Roman"/>
        </w:rPr>
        <w:t>, no intra</w:t>
      </w:r>
      <w:r w:rsidR="00004142" w:rsidRPr="00B6576B">
        <w:rPr>
          <w:rFonts w:ascii="Book Antiqua" w:hAnsi="Book Antiqua" w:cs="Times New Roman"/>
        </w:rPr>
        <w:t>-</w:t>
      </w:r>
      <w:r w:rsidR="00D27AAC" w:rsidRPr="00B6576B">
        <w:rPr>
          <w:rFonts w:ascii="Book Antiqua" w:hAnsi="Book Antiqua" w:cs="Times New Roman"/>
        </w:rPr>
        <w:t xml:space="preserve"> or </w:t>
      </w:r>
      <w:proofErr w:type="spellStart"/>
      <w:r w:rsidR="00D27AAC" w:rsidRPr="00B6576B">
        <w:rPr>
          <w:rFonts w:ascii="Book Antiqua" w:hAnsi="Book Antiqua" w:cs="Times New Roman"/>
        </w:rPr>
        <w:t>peri</w:t>
      </w:r>
      <w:proofErr w:type="spellEnd"/>
      <w:r w:rsidR="00004142" w:rsidRPr="00B6576B">
        <w:rPr>
          <w:rFonts w:ascii="Book Antiqua" w:hAnsi="Book Antiqua" w:cs="Times New Roman"/>
        </w:rPr>
        <w:t>-</w:t>
      </w:r>
      <w:r w:rsidR="00D27AAC" w:rsidRPr="00B6576B">
        <w:rPr>
          <w:rFonts w:ascii="Book Antiqua" w:hAnsi="Book Antiqua" w:cs="Times New Roman"/>
        </w:rPr>
        <w:t>operative deaths</w:t>
      </w:r>
      <w:r w:rsidR="00422054" w:rsidRPr="00B6576B">
        <w:rPr>
          <w:rFonts w:ascii="Book Antiqua" w:hAnsi="Book Antiqua" w:cs="Times New Roman"/>
        </w:rPr>
        <w:t xml:space="preserve"> were seen</w:t>
      </w:r>
      <w:r w:rsidR="00D27AAC" w:rsidRPr="00B6576B">
        <w:rPr>
          <w:rFonts w:ascii="Book Antiqua" w:hAnsi="Book Antiqua" w:cs="Times New Roman"/>
        </w:rPr>
        <w:t>, and both</w:t>
      </w:r>
      <w:r w:rsidR="00191F45" w:rsidRPr="00B6576B">
        <w:rPr>
          <w:rFonts w:ascii="Book Antiqua" w:hAnsi="Book Antiqua" w:cs="Times New Roman"/>
        </w:rPr>
        <w:t xml:space="preserve"> transplant and control</w:t>
      </w:r>
      <w:r w:rsidR="00D27AAC" w:rsidRPr="00B6576B">
        <w:rPr>
          <w:rFonts w:ascii="Book Antiqua" w:hAnsi="Book Antiqua" w:cs="Times New Roman"/>
        </w:rPr>
        <w:t xml:space="preserve"> groups </w:t>
      </w:r>
      <w:r w:rsidR="00004142" w:rsidRPr="00B6576B">
        <w:rPr>
          <w:rFonts w:ascii="Book Antiqua" w:hAnsi="Book Antiqua" w:cs="Times New Roman"/>
        </w:rPr>
        <w:t xml:space="preserve">reported symptom </w:t>
      </w:r>
      <w:r w:rsidR="00D27AAC" w:rsidRPr="00B6576B">
        <w:rPr>
          <w:rFonts w:ascii="Book Antiqua" w:hAnsi="Book Antiqua" w:cs="Times New Roman"/>
        </w:rPr>
        <w:t xml:space="preserve">resolution </w:t>
      </w:r>
      <w:r w:rsidR="00004142" w:rsidRPr="00B6576B">
        <w:rPr>
          <w:rFonts w:ascii="Book Antiqua" w:hAnsi="Book Antiqua" w:cs="Times New Roman"/>
        </w:rPr>
        <w:t>following surgery</w:t>
      </w:r>
      <w:r w:rsidR="00FC57DF" w:rsidRPr="00B6576B">
        <w:rPr>
          <w:rFonts w:ascii="Book Antiqua" w:hAnsi="Book Antiqua" w:cs="Times New Roman"/>
        </w:rPr>
        <w:t>.</w:t>
      </w:r>
    </w:p>
    <w:p w14:paraId="474678AC" w14:textId="46C26A10" w:rsidR="007D18EC" w:rsidRPr="00B6576B" w:rsidRDefault="004A2A7D" w:rsidP="00D404CB">
      <w:pPr>
        <w:spacing w:after="0" w:line="360" w:lineRule="auto"/>
        <w:ind w:firstLine="720"/>
        <w:jc w:val="both"/>
        <w:rPr>
          <w:rFonts w:ascii="Book Antiqua" w:hAnsi="Book Antiqua" w:cs="Times New Roman"/>
        </w:rPr>
      </w:pPr>
      <w:r w:rsidRPr="00B6576B">
        <w:rPr>
          <w:rFonts w:ascii="Book Antiqua" w:hAnsi="Book Antiqua" w:cs="Times New Roman"/>
        </w:rPr>
        <w:t xml:space="preserve">Additional studies </w:t>
      </w:r>
      <w:r w:rsidR="00850353" w:rsidRPr="00B6576B">
        <w:rPr>
          <w:rFonts w:ascii="Book Antiqua" w:hAnsi="Book Antiqua" w:cs="Times New Roman"/>
        </w:rPr>
        <w:t xml:space="preserve">have </w:t>
      </w:r>
      <w:r w:rsidRPr="00B6576B">
        <w:rPr>
          <w:rFonts w:ascii="Book Antiqua" w:hAnsi="Book Antiqua" w:cs="Times New Roman"/>
        </w:rPr>
        <w:t xml:space="preserve">focused on the efficacy of </w:t>
      </w:r>
      <w:proofErr w:type="spellStart"/>
      <w:r w:rsidR="00847B87" w:rsidRPr="00B6576B">
        <w:rPr>
          <w:rFonts w:ascii="Book Antiqua" w:hAnsi="Book Antiqua" w:cs="Times New Roman"/>
        </w:rPr>
        <w:t>antireflux</w:t>
      </w:r>
      <w:proofErr w:type="spellEnd"/>
      <w:r w:rsidRPr="00B6576B">
        <w:rPr>
          <w:rFonts w:ascii="Book Antiqua" w:hAnsi="Book Antiqua" w:cs="Times New Roman"/>
        </w:rPr>
        <w:t xml:space="preserve"> surgical management </w:t>
      </w:r>
      <w:r w:rsidR="00850353" w:rsidRPr="00B6576B">
        <w:rPr>
          <w:rFonts w:ascii="Book Antiqua" w:hAnsi="Book Antiqua" w:cs="Times New Roman"/>
        </w:rPr>
        <w:t>with regard to</w:t>
      </w:r>
      <w:r w:rsidRPr="00B6576B">
        <w:rPr>
          <w:rFonts w:ascii="Book Antiqua" w:hAnsi="Book Antiqua" w:cs="Times New Roman"/>
        </w:rPr>
        <w:t xml:space="preserve"> transplant outcomes</w:t>
      </w:r>
      <w:r w:rsidR="00AA0472" w:rsidRPr="00B6576B">
        <w:rPr>
          <w:rFonts w:ascii="Book Antiqua" w:hAnsi="Book Antiqua" w:cs="Times New Roman"/>
        </w:rPr>
        <w:t xml:space="preserve"> such as pulmonary function and allograft rejection</w:t>
      </w:r>
      <w:r w:rsidRPr="00B6576B">
        <w:rPr>
          <w:rFonts w:ascii="Book Antiqua" w:hAnsi="Book Antiqua" w:cs="Times New Roman"/>
        </w:rPr>
        <w:t>.</w:t>
      </w:r>
      <w:r w:rsidR="00F165C1" w:rsidRPr="00B6576B">
        <w:rPr>
          <w:rFonts w:ascii="Book Antiqua" w:hAnsi="Book Antiqua" w:cs="Times New Roman"/>
        </w:rPr>
        <w:t xml:space="preserve"> </w:t>
      </w:r>
      <w:r w:rsidR="00C00FC5" w:rsidRPr="00B6576B">
        <w:rPr>
          <w:rFonts w:ascii="Book Antiqua" w:hAnsi="Book Antiqua" w:cs="Times New Roman"/>
        </w:rPr>
        <w:t xml:space="preserve">Halsey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Halsey&lt;/Author&gt;&lt;Year&gt;2008&lt;/Year&gt;&lt;IDText&gt;Non-acidic supraesophageal reflux associated with diffuse alveolar damage and allograft dysfunction after lung transplantation: a case report&lt;/IDText&gt;&lt;DisplayText&gt;&lt;style face="superscript"&gt;124&lt;/style&gt;&lt;/DisplayText&gt;&lt;record&gt;&lt;dates&gt;&lt;pub-dates&gt;&lt;date&gt;May&lt;/date&gt;&lt;/pub-dates&gt;&lt;year&gt;2008&lt;/year&gt;&lt;/dates&gt;&lt;keywords&gt;&lt;keyword&gt;Biopsy&lt;/keyword&gt;&lt;keyword&gt;Bronchiolitis Obliterans&lt;/keyword&gt;&lt;keyword&gt;Esophageal pH Monitoring&lt;/keyword&gt;&lt;keyword&gt;Female&lt;/keyword&gt;&lt;keyword&gt;Fundoplication&lt;/keyword&gt;&lt;keyword&gt;Gastroesophageal Reflux&lt;/keyword&gt;&lt;keyword&gt;Humans&lt;/keyword&gt;&lt;keyword&gt;Lung Transplantation&lt;/keyword&gt;&lt;keyword&gt;Middle Aged&lt;/keyword&gt;&lt;keyword&gt;Transplantation, Homologous&lt;/keyword&gt;&lt;/keywords&gt;&lt;urls&gt;&lt;related-urls&gt;&lt;url&gt;http://www.ncbi.nlm.nih.gov/pubmed/18442725&lt;/url&gt;&lt;/related-urls&gt;&lt;/urls&gt;&lt;isbn&gt;1557-3117&lt;/isbn&gt;&lt;titles&gt;&lt;title&gt;Non-acidic supraesophageal reflux associated with diffuse alveolar damage and allograft dysfunction after lung transplantation: a case report&lt;/title&gt;&lt;secondary-title&gt;J Heart Lung Transplant&lt;/secondary-title&gt;&lt;/titles&gt;&lt;pages&gt;564-7&lt;/pages&gt;&lt;number&gt;5&lt;/number&gt;&lt;contributors&gt;&lt;authors&gt;&lt;author&gt;Halsey, K. D.&lt;/author&gt;&lt;author&gt;Wald, A.&lt;/author&gt;&lt;author&gt;Meyer, K. C.&lt;/author&gt;&lt;author&gt;Torrealba, J. R.&lt;/author&gt;&lt;author&gt;Gaumnitz, E. A.&lt;/author&gt;&lt;/authors&gt;&lt;/contributors&gt;&lt;language&gt;eng&lt;/language&gt;&lt;added-date format="utc"&gt;1463238377&lt;/added-date&gt;&lt;ref-type name="Journal Article"&gt;17&lt;/ref-type&gt;&lt;rec-number&gt;239&lt;/rec-number&gt;&lt;last-updated-date format="utc"&gt;1463238377&lt;/last-updated-date&gt;&lt;accession-num&gt;18442725&lt;/accession-num&gt;&lt;electronic-resource-num&gt;10.1016/j.healun.2008.01.020&lt;/electronic-resource-num&gt;&lt;volume&gt;27&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24</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C00FC5" w:rsidRPr="00B6576B">
        <w:rPr>
          <w:rFonts w:ascii="Book Antiqua" w:hAnsi="Book Antiqua" w:cs="Times New Roman"/>
        </w:rPr>
        <w:t xml:space="preserve"> published a case report on a </w:t>
      </w:r>
      <w:r w:rsidR="0000239C" w:rsidRPr="00B6576B">
        <w:rPr>
          <w:rFonts w:ascii="Book Antiqua" w:hAnsi="Book Antiqua" w:cs="Times New Roman"/>
        </w:rPr>
        <w:t xml:space="preserve">post-transplant </w:t>
      </w:r>
      <w:r w:rsidR="00C00FC5" w:rsidRPr="00B6576B">
        <w:rPr>
          <w:rFonts w:ascii="Book Antiqua" w:hAnsi="Book Antiqua" w:cs="Times New Roman"/>
        </w:rPr>
        <w:t>patient with progressive allograft dysfunction</w:t>
      </w:r>
      <w:r w:rsidR="0000239C" w:rsidRPr="00B6576B">
        <w:rPr>
          <w:rFonts w:ascii="Book Antiqua" w:hAnsi="Book Antiqua" w:cs="Times New Roman"/>
        </w:rPr>
        <w:t xml:space="preserve">, associated with a significant decline in FEV1 </w:t>
      </w:r>
      <w:r w:rsidR="0000239C" w:rsidRPr="00B6576B">
        <w:rPr>
          <w:rFonts w:ascii="Book Antiqua" w:hAnsi="Book Antiqua" w:cs="Times New Roman"/>
        </w:rPr>
        <w:lastRenderedPageBreak/>
        <w:t>and FVC,</w:t>
      </w:r>
      <w:r w:rsidR="00C00FC5" w:rsidRPr="00B6576B">
        <w:rPr>
          <w:rFonts w:ascii="Book Antiqua" w:hAnsi="Book Antiqua" w:cs="Times New Roman"/>
        </w:rPr>
        <w:t xml:space="preserve"> despite twice-daily use of PPI</w:t>
      </w:r>
      <w:r w:rsidR="006B1F58" w:rsidRPr="00B6576B">
        <w:rPr>
          <w:rFonts w:ascii="Book Antiqua" w:hAnsi="Book Antiqua" w:cs="Times New Roman"/>
        </w:rPr>
        <w:t>.</w:t>
      </w:r>
      <w:r w:rsidR="00C00FC5" w:rsidRPr="00B6576B">
        <w:rPr>
          <w:rFonts w:ascii="Book Antiqua" w:hAnsi="Book Antiqua" w:cs="Times New Roman"/>
        </w:rPr>
        <w:t xml:space="preserve"> Their patient underwent impedance testing, which demonstrated ongoing non-acid reflux, and proceeded to </w:t>
      </w:r>
      <w:r w:rsidR="00263B31" w:rsidRPr="00B6576B">
        <w:rPr>
          <w:rFonts w:ascii="Book Antiqua" w:hAnsi="Book Antiqua" w:cs="Times New Roman"/>
        </w:rPr>
        <w:t>laparoscopic</w:t>
      </w:r>
      <w:r w:rsidR="00C00FC5" w:rsidRPr="00B6576B">
        <w:rPr>
          <w:rFonts w:ascii="Book Antiqua" w:hAnsi="Book Antiqua" w:cs="Times New Roman"/>
        </w:rPr>
        <w:t xml:space="preserve"> </w:t>
      </w:r>
      <w:proofErr w:type="spellStart"/>
      <w:r w:rsidR="00C00FC5" w:rsidRPr="00B6576B">
        <w:rPr>
          <w:rFonts w:ascii="Book Antiqua" w:hAnsi="Book Antiqua" w:cs="Times New Roman"/>
        </w:rPr>
        <w:t>Nissen</w:t>
      </w:r>
      <w:proofErr w:type="spellEnd"/>
      <w:r w:rsidR="00C00FC5" w:rsidRPr="00B6576B">
        <w:rPr>
          <w:rFonts w:ascii="Book Antiqua" w:hAnsi="Book Antiqua" w:cs="Times New Roman"/>
        </w:rPr>
        <w:t xml:space="preserve"> fundoplication. Post-operatively, the patient improved symptomatically and spirometry results returned to baseline</w:t>
      </w:r>
      <w:r w:rsidR="006B1F58" w:rsidRPr="00B6576B">
        <w:rPr>
          <w:rFonts w:ascii="Book Antiqua" w:hAnsi="Book Antiqua" w:cs="Times New Roman"/>
          <w:vertAlign w:val="superscript"/>
        </w:rPr>
        <w:t>[</w:t>
      </w:r>
      <w:r w:rsidR="00C00FC5"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Halsey&lt;/Author&gt;&lt;Year&gt;2008&lt;/Year&gt;&lt;IDText&gt;Non-acidic supraesophageal reflux associated with diffuse alveolar damage and allograft dysfunction after lung transplantation: a case report&lt;/IDText&gt;&lt;DisplayText&gt;&lt;style face="superscript"&gt;124&lt;/style&gt;&lt;/DisplayText&gt;&lt;record&gt;&lt;dates&gt;&lt;pub-dates&gt;&lt;date&gt;May&lt;/date&gt;&lt;/pub-dates&gt;&lt;year&gt;2008&lt;/year&gt;&lt;/dates&gt;&lt;keywords&gt;&lt;keyword&gt;Biopsy&lt;/keyword&gt;&lt;keyword&gt;Bronchiolitis Obliterans&lt;/keyword&gt;&lt;keyword&gt;Esophageal pH Monitoring&lt;/keyword&gt;&lt;keyword&gt;Female&lt;/keyword&gt;&lt;keyword&gt;Fundoplication&lt;/keyword&gt;&lt;keyword&gt;Gastroesophageal Reflux&lt;/keyword&gt;&lt;keyword&gt;Humans&lt;/keyword&gt;&lt;keyword&gt;Lung Transplantation&lt;/keyword&gt;&lt;keyword&gt;Middle Aged&lt;/keyword&gt;&lt;keyword&gt;Transplantation, Homologous&lt;/keyword&gt;&lt;/keywords&gt;&lt;urls&gt;&lt;related-urls&gt;&lt;url&gt;http://www.ncbi.nlm.nih.gov/pubmed/18442725&lt;/url&gt;&lt;/related-urls&gt;&lt;/urls&gt;&lt;isbn&gt;1557-3117&lt;/isbn&gt;&lt;titles&gt;&lt;title&gt;Non-acidic supraesophageal reflux associated with diffuse alveolar damage and allograft dysfunction after lung transplantation: a case report&lt;/title&gt;&lt;secondary-title&gt;J Heart Lung Transplant&lt;/secondary-title&gt;&lt;/titles&gt;&lt;pages&gt;564-7&lt;/pages&gt;&lt;number&gt;5&lt;/number&gt;&lt;contributors&gt;&lt;authors&gt;&lt;author&gt;Halsey, K. D.&lt;/author&gt;&lt;author&gt;Wald, A.&lt;/author&gt;&lt;author&gt;Meyer, K. C.&lt;/author&gt;&lt;author&gt;Torrealba, J. R.&lt;/author&gt;&lt;author&gt;Gaumnitz, E. A.&lt;/author&gt;&lt;/authors&gt;&lt;/contributors&gt;&lt;language&gt;eng&lt;/language&gt;&lt;added-date format="utc"&gt;1463238377&lt;/added-date&gt;&lt;ref-type name="Journal Article"&gt;17&lt;/ref-type&gt;&lt;rec-number&gt;239&lt;/rec-number&gt;&lt;last-updated-date format="utc"&gt;1463238377&lt;/last-updated-date&gt;&lt;accession-num&gt;18442725&lt;/accession-num&gt;&lt;electronic-resource-num&gt;10.1016/j.healun.2008.01.020&lt;/electronic-resource-num&gt;&lt;volume&gt;27&lt;/volume&gt;&lt;/record&gt;&lt;/Cite&gt;&lt;/EndNote&gt;</w:instrText>
      </w:r>
      <w:r w:rsidR="00C00FC5" w:rsidRPr="00B6576B">
        <w:rPr>
          <w:rFonts w:ascii="Book Antiqua" w:hAnsi="Book Antiqua" w:cs="Times New Roman"/>
        </w:rPr>
        <w:fldChar w:fldCharType="separate"/>
      </w:r>
      <w:r w:rsidR="00773108" w:rsidRPr="00B6576B">
        <w:rPr>
          <w:rFonts w:ascii="Book Antiqua" w:hAnsi="Book Antiqua" w:cs="Times New Roman"/>
          <w:noProof/>
          <w:vertAlign w:val="superscript"/>
        </w:rPr>
        <w:t>124</w:t>
      </w:r>
      <w:r w:rsidR="00C00FC5" w:rsidRPr="00B6576B">
        <w:rPr>
          <w:rFonts w:ascii="Book Antiqua" w:hAnsi="Book Antiqua" w:cs="Times New Roman"/>
        </w:rPr>
        <w:fldChar w:fldCharType="end"/>
      </w:r>
      <w:r w:rsidR="006B1F58" w:rsidRPr="00B6576B">
        <w:rPr>
          <w:rFonts w:ascii="Book Antiqua" w:hAnsi="Book Antiqua" w:cs="Times New Roman"/>
          <w:vertAlign w:val="superscript"/>
        </w:rPr>
        <w:t>]</w:t>
      </w:r>
      <w:r w:rsidR="006B1F58" w:rsidRPr="00B6576B">
        <w:rPr>
          <w:rFonts w:ascii="Book Antiqua" w:hAnsi="Book Antiqua" w:cs="Times New Roman"/>
        </w:rPr>
        <w:t>.</w:t>
      </w:r>
      <w:r w:rsidR="000D2290" w:rsidRPr="00B6576B">
        <w:rPr>
          <w:rFonts w:ascii="Book Antiqua" w:hAnsi="Book Antiqua" w:cs="Times New Roman"/>
        </w:rPr>
        <w:t xml:space="preserve"> </w:t>
      </w:r>
      <w:proofErr w:type="spellStart"/>
      <w:r w:rsidR="000D2290" w:rsidRPr="00B6576B">
        <w:rPr>
          <w:rFonts w:ascii="Book Antiqua" w:hAnsi="Book Antiqua" w:cs="Times New Roman"/>
        </w:rPr>
        <w:t>Hoppo</w:t>
      </w:r>
      <w:proofErr w:type="spellEnd"/>
      <w:r w:rsidR="000D2290" w:rsidRPr="00B6576B">
        <w:rPr>
          <w:rFonts w:ascii="Book Antiqua" w:hAnsi="Book Antiqua" w:cs="Times New Roman"/>
        </w:rPr>
        <w:t xml:space="preserve"> </w:t>
      </w:r>
      <w:r w:rsidR="007B2E50" w:rsidRPr="007B2E50">
        <w:rPr>
          <w:rFonts w:ascii="Book Antiqua" w:hAnsi="Book Antiqua" w:cs="Times New Roman"/>
          <w:i/>
        </w:rPr>
        <w:t xml:space="preserve">et </w:t>
      </w:r>
      <w:proofErr w:type="gramStart"/>
      <w:r w:rsidR="007B2E50" w:rsidRPr="007B2E50">
        <w:rPr>
          <w:rFonts w:ascii="Book Antiqua" w:hAnsi="Book Antiqua" w:cs="Times New Roman"/>
          <w:i/>
        </w:rPr>
        <w:t>al</w:t>
      </w:r>
      <w:r w:rsidR="00A40F00" w:rsidRPr="00B6576B">
        <w:rPr>
          <w:rFonts w:ascii="Book Antiqua" w:hAnsi="Book Antiqua" w:cs="Times New Roman"/>
          <w:vertAlign w:val="superscript"/>
        </w:rPr>
        <w:t>[</w:t>
      </w:r>
      <w:proofErr w:type="gramEnd"/>
      <w:r w:rsidR="00A40F00"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A40F00" w:rsidRPr="00B6576B">
        <w:rPr>
          <w:rFonts w:ascii="Book Antiqua" w:hAnsi="Book Antiqua" w:cs="Times New Roman"/>
        </w:rPr>
        <w:instrText xml:space="preserve"> ADDIN EN.CITE </w:instrText>
      </w:r>
      <w:r w:rsidR="00A40F00"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A40F00" w:rsidRPr="00B6576B">
        <w:rPr>
          <w:rFonts w:ascii="Book Antiqua" w:hAnsi="Book Antiqua" w:cs="Times New Roman"/>
        </w:rPr>
        <w:instrText xml:space="preserve"> ADDIN EN.CITE.DATA </w:instrText>
      </w:r>
      <w:r w:rsidR="00A40F00" w:rsidRPr="00B6576B">
        <w:rPr>
          <w:rFonts w:ascii="Book Antiqua" w:hAnsi="Book Antiqua" w:cs="Times New Roman"/>
        </w:rPr>
      </w:r>
      <w:r w:rsidR="00A40F00" w:rsidRPr="00B6576B">
        <w:rPr>
          <w:rFonts w:ascii="Book Antiqua" w:hAnsi="Book Antiqua" w:cs="Times New Roman"/>
        </w:rPr>
        <w:fldChar w:fldCharType="end"/>
      </w:r>
      <w:r w:rsidR="00A40F00" w:rsidRPr="00B6576B">
        <w:rPr>
          <w:rFonts w:ascii="Book Antiqua" w:hAnsi="Book Antiqua" w:cs="Times New Roman"/>
        </w:rPr>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6</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0D2290" w:rsidRPr="00B6576B">
        <w:rPr>
          <w:rFonts w:ascii="Book Antiqua" w:hAnsi="Book Antiqua" w:cs="Times New Roman"/>
        </w:rPr>
        <w:t xml:space="preserve"> demonstrated that </w:t>
      </w:r>
      <w:proofErr w:type="spellStart"/>
      <w:r w:rsidR="00847B87" w:rsidRPr="00B6576B">
        <w:rPr>
          <w:rFonts w:ascii="Book Antiqua" w:hAnsi="Book Antiqua" w:cs="Times New Roman"/>
        </w:rPr>
        <w:t>antireflux</w:t>
      </w:r>
      <w:proofErr w:type="spellEnd"/>
      <w:r w:rsidR="000D2290" w:rsidRPr="00B6576B">
        <w:rPr>
          <w:rFonts w:ascii="Book Antiqua" w:hAnsi="Book Antiqua" w:cs="Times New Roman"/>
        </w:rPr>
        <w:t xml:space="preserve"> surgery either improved or prolonged native lung or allograft function during the pre- or post-lung transplant period, respectively</w:t>
      </w:r>
      <w:r w:rsidR="006B1F58" w:rsidRPr="00B6576B">
        <w:rPr>
          <w:rFonts w:ascii="Book Antiqua" w:hAnsi="Book Antiqua" w:cs="Times New Roman"/>
        </w:rPr>
        <w:t>.</w:t>
      </w:r>
      <w:r w:rsidR="000D2290" w:rsidRPr="00B6576B">
        <w:rPr>
          <w:rFonts w:ascii="Book Antiqua" w:hAnsi="Book Antiqua" w:cs="Times New Roman"/>
        </w:rPr>
        <w:t xml:space="preserve"> </w:t>
      </w:r>
      <w:r w:rsidR="00AA0472" w:rsidRPr="00B6576B">
        <w:rPr>
          <w:rFonts w:ascii="Book Antiqua" w:hAnsi="Book Antiqua" w:cs="Times New Roman"/>
        </w:rPr>
        <w:t>One</w:t>
      </w:r>
      <w:r w:rsidR="000D2290" w:rsidRPr="00B6576B">
        <w:rPr>
          <w:rFonts w:ascii="Book Antiqua" w:hAnsi="Book Antiqua" w:cs="Times New Roman"/>
        </w:rPr>
        <w:t xml:space="preserve"> year </w:t>
      </w:r>
      <w:r w:rsidR="00AA0472" w:rsidRPr="00B6576B">
        <w:rPr>
          <w:rFonts w:ascii="Book Antiqua" w:hAnsi="Book Antiqua" w:cs="Times New Roman"/>
        </w:rPr>
        <w:t xml:space="preserve">after </w:t>
      </w:r>
      <w:proofErr w:type="spellStart"/>
      <w:r w:rsidR="00847B87" w:rsidRPr="00B6576B">
        <w:rPr>
          <w:rFonts w:ascii="Book Antiqua" w:hAnsi="Book Antiqua" w:cs="Times New Roman"/>
        </w:rPr>
        <w:t>antireflux</w:t>
      </w:r>
      <w:proofErr w:type="spellEnd"/>
      <w:r w:rsidR="000D2290" w:rsidRPr="00B6576B">
        <w:rPr>
          <w:rFonts w:ascii="Book Antiqua" w:hAnsi="Book Antiqua" w:cs="Times New Roman"/>
        </w:rPr>
        <w:t xml:space="preserve"> surgery, </w:t>
      </w:r>
      <w:r w:rsidR="00191F45" w:rsidRPr="00B6576B">
        <w:rPr>
          <w:rFonts w:ascii="Book Antiqua" w:hAnsi="Book Antiqua" w:cs="Times New Roman"/>
        </w:rPr>
        <w:t xml:space="preserve">significant improvement in </w:t>
      </w:r>
      <w:r w:rsidR="000D2290" w:rsidRPr="00B6576B">
        <w:rPr>
          <w:rFonts w:ascii="Book Antiqua" w:hAnsi="Book Antiqua" w:cs="Times New Roman"/>
        </w:rPr>
        <w:t xml:space="preserve">FEV1 </w:t>
      </w:r>
      <w:r w:rsidR="00191F45" w:rsidRPr="00B6576B">
        <w:rPr>
          <w:rFonts w:ascii="Book Antiqua" w:hAnsi="Book Antiqua" w:cs="Times New Roman"/>
        </w:rPr>
        <w:t>was detected</w:t>
      </w:r>
      <w:r w:rsidR="000D2290" w:rsidRPr="00B6576B">
        <w:rPr>
          <w:rFonts w:ascii="Book Antiqua" w:hAnsi="Book Antiqua" w:cs="Times New Roman"/>
        </w:rPr>
        <w:t xml:space="preserve"> in 91% of the post-lung transplant patients (</w:t>
      </w:r>
      <w:r w:rsidR="00A40F00" w:rsidRPr="00A40F00">
        <w:rPr>
          <w:rFonts w:ascii="Book Antiqua" w:hAnsi="Book Antiqua" w:cs="Times New Roman"/>
          <w:i/>
        </w:rPr>
        <w:t>P</w:t>
      </w:r>
      <w:r w:rsidR="000D2290" w:rsidRPr="00B6576B">
        <w:rPr>
          <w:rFonts w:ascii="Book Antiqua" w:hAnsi="Book Antiqua" w:cs="Times New Roman"/>
        </w:rPr>
        <w:t>&lt;0.01) and 85% of the pre-lun</w:t>
      </w:r>
      <w:r w:rsidR="00E31D6C" w:rsidRPr="00B6576B">
        <w:rPr>
          <w:rFonts w:ascii="Book Antiqua" w:hAnsi="Book Antiqua" w:cs="Times New Roman"/>
        </w:rPr>
        <w:t>g transplant patients (p=0.02)</w:t>
      </w:r>
      <w:r w:rsidR="006B1F58" w:rsidRPr="00B6576B">
        <w:rPr>
          <w:rFonts w:ascii="Book Antiqua" w:hAnsi="Book Antiqua" w:cs="Times New Roman"/>
          <w:vertAlign w:val="superscript"/>
        </w:rPr>
        <w:t>[</w:t>
      </w:r>
      <w:r w:rsidR="00E31D6C"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E31D6C" w:rsidRPr="00B6576B">
        <w:rPr>
          <w:rFonts w:ascii="Book Antiqua" w:hAnsi="Book Antiqua" w:cs="Times New Roman"/>
        </w:rPr>
      </w:r>
      <w:r w:rsidR="00E31D6C" w:rsidRPr="00B6576B">
        <w:rPr>
          <w:rFonts w:ascii="Book Antiqua" w:hAnsi="Book Antiqua" w:cs="Times New Roman"/>
        </w:rPr>
        <w:fldChar w:fldCharType="separate"/>
      </w:r>
      <w:r w:rsidR="001D0E82" w:rsidRPr="00B6576B">
        <w:rPr>
          <w:rFonts w:ascii="Book Antiqua" w:hAnsi="Book Antiqua" w:cs="Times New Roman"/>
          <w:noProof/>
          <w:vertAlign w:val="superscript"/>
        </w:rPr>
        <w:t>16</w:t>
      </w:r>
      <w:r w:rsidR="00E31D6C" w:rsidRPr="00B6576B">
        <w:rPr>
          <w:rFonts w:ascii="Book Antiqua" w:hAnsi="Book Antiqua" w:cs="Times New Roman"/>
        </w:rPr>
        <w:fldChar w:fldCharType="end"/>
      </w:r>
      <w:r w:rsidR="006B1F58" w:rsidRPr="00B6576B">
        <w:rPr>
          <w:rFonts w:ascii="Book Antiqua" w:hAnsi="Book Antiqua" w:cs="Times New Roman"/>
          <w:vertAlign w:val="superscript"/>
        </w:rPr>
        <w:t>]</w:t>
      </w:r>
      <w:r w:rsidR="006B1F58" w:rsidRPr="00B6576B">
        <w:rPr>
          <w:rFonts w:ascii="Book Antiqua" w:hAnsi="Book Antiqua" w:cs="Times New Roman"/>
        </w:rPr>
        <w:t>.</w:t>
      </w:r>
      <w:r w:rsidR="00AC57B9" w:rsidRPr="00B6576B">
        <w:rPr>
          <w:rFonts w:ascii="Book Antiqua" w:hAnsi="Book Antiqua" w:cs="Times New Roman"/>
        </w:rPr>
        <w:t xml:space="preserve"> Additionally, all patients in this </w:t>
      </w:r>
      <w:r w:rsidR="00AA0472" w:rsidRPr="00B6576B">
        <w:rPr>
          <w:rFonts w:ascii="Book Antiqua" w:hAnsi="Book Antiqua" w:cs="Times New Roman"/>
        </w:rPr>
        <w:t xml:space="preserve">study </w:t>
      </w:r>
      <w:r w:rsidR="00854AF3" w:rsidRPr="00B6576B">
        <w:rPr>
          <w:rFonts w:ascii="Book Antiqua" w:hAnsi="Book Antiqua" w:cs="Times New Roman"/>
        </w:rPr>
        <w:t>were</w:t>
      </w:r>
      <w:r w:rsidR="00AC57B9" w:rsidRPr="00B6576B">
        <w:rPr>
          <w:rFonts w:ascii="Book Antiqua" w:hAnsi="Book Antiqua" w:cs="Times New Roman"/>
        </w:rPr>
        <w:t xml:space="preserve"> </w:t>
      </w:r>
      <w:r w:rsidR="00AA0472" w:rsidRPr="00B6576B">
        <w:rPr>
          <w:rFonts w:ascii="Book Antiqua" w:hAnsi="Book Antiqua" w:cs="Times New Roman"/>
        </w:rPr>
        <w:t xml:space="preserve">using </w:t>
      </w:r>
      <w:r w:rsidR="00263B31" w:rsidRPr="00B6576B">
        <w:rPr>
          <w:rFonts w:ascii="Book Antiqua" w:hAnsi="Book Antiqua" w:cs="Times New Roman"/>
        </w:rPr>
        <w:t>anti-secretory</w:t>
      </w:r>
      <w:r w:rsidR="00AC57B9" w:rsidRPr="00B6576B">
        <w:rPr>
          <w:rFonts w:ascii="Book Antiqua" w:hAnsi="Book Antiqua" w:cs="Times New Roman"/>
        </w:rPr>
        <w:t xml:space="preserve"> </w:t>
      </w:r>
      <w:r w:rsidR="00BC0A0D" w:rsidRPr="00B6576B">
        <w:rPr>
          <w:rFonts w:ascii="Book Antiqua" w:hAnsi="Book Antiqua" w:cs="Times New Roman"/>
        </w:rPr>
        <w:t>medications</w:t>
      </w:r>
      <w:r w:rsidR="00AC57B9" w:rsidRPr="00B6576B">
        <w:rPr>
          <w:rFonts w:ascii="Book Antiqua" w:hAnsi="Book Antiqua" w:cs="Times New Roman"/>
        </w:rPr>
        <w:t xml:space="preserve">, which </w:t>
      </w:r>
      <w:r w:rsidR="00BC0A0D" w:rsidRPr="00B6576B">
        <w:rPr>
          <w:rFonts w:ascii="Book Antiqua" w:hAnsi="Book Antiqua" w:cs="Times New Roman"/>
        </w:rPr>
        <w:t>lends further</w:t>
      </w:r>
      <w:r w:rsidR="00AC57B9" w:rsidRPr="00B6576B">
        <w:rPr>
          <w:rFonts w:ascii="Book Antiqua" w:hAnsi="Book Antiqua" w:cs="Times New Roman"/>
        </w:rPr>
        <w:t xml:space="preserve"> </w:t>
      </w:r>
      <w:r w:rsidR="00BC0A0D" w:rsidRPr="00B6576B">
        <w:rPr>
          <w:rFonts w:ascii="Book Antiqua" w:hAnsi="Book Antiqua" w:cs="Times New Roman"/>
        </w:rPr>
        <w:t>credence to the observation</w:t>
      </w:r>
      <w:r w:rsidR="00AC57B9" w:rsidRPr="00B6576B">
        <w:rPr>
          <w:rFonts w:ascii="Book Antiqua" w:hAnsi="Book Antiqua" w:cs="Times New Roman"/>
        </w:rPr>
        <w:t xml:space="preserve"> </w:t>
      </w:r>
      <w:r w:rsidR="00BC0A0D" w:rsidRPr="00B6576B">
        <w:rPr>
          <w:rFonts w:ascii="Book Antiqua" w:hAnsi="Book Antiqua" w:cs="Times New Roman"/>
        </w:rPr>
        <w:t xml:space="preserve">that </w:t>
      </w:r>
      <w:r w:rsidR="00AC57B9" w:rsidRPr="00B6576B">
        <w:rPr>
          <w:rFonts w:ascii="Book Antiqua" w:hAnsi="Book Antiqua" w:cs="Times New Roman"/>
        </w:rPr>
        <w:t xml:space="preserve">acid suppression alone </w:t>
      </w:r>
      <w:r w:rsidR="00AA0472" w:rsidRPr="00B6576B">
        <w:rPr>
          <w:rFonts w:ascii="Book Antiqua" w:hAnsi="Book Antiqua" w:cs="Times New Roman"/>
        </w:rPr>
        <w:t xml:space="preserve">may not be </w:t>
      </w:r>
      <w:r w:rsidR="00AC57B9" w:rsidRPr="00B6576B">
        <w:rPr>
          <w:rFonts w:ascii="Book Antiqua" w:hAnsi="Book Antiqua" w:cs="Times New Roman"/>
        </w:rPr>
        <w:t>sufficient</w:t>
      </w:r>
      <w:r w:rsidR="00AC4EE2" w:rsidRPr="00B6576B">
        <w:rPr>
          <w:rFonts w:ascii="Book Antiqua" w:hAnsi="Book Antiqua" w:cs="Times New Roman"/>
        </w:rPr>
        <w:t xml:space="preserve"> to prevent reflux</w:t>
      </w:r>
      <w:r w:rsidR="00AA0472" w:rsidRPr="00B6576B">
        <w:rPr>
          <w:rFonts w:ascii="Book Antiqua" w:hAnsi="Book Antiqua" w:cs="Times New Roman"/>
        </w:rPr>
        <w:t xml:space="preserve"> in every </w:t>
      </w:r>
      <w:proofErr w:type="gramStart"/>
      <w:r w:rsidR="00AA0472" w:rsidRPr="00B6576B">
        <w:rPr>
          <w:rFonts w:ascii="Book Antiqua" w:hAnsi="Book Antiqua" w:cs="Times New Roman"/>
        </w:rPr>
        <w:t>case</w:t>
      </w:r>
      <w:r w:rsidR="006B1F58" w:rsidRPr="00B6576B">
        <w:rPr>
          <w:rFonts w:ascii="Book Antiqua" w:hAnsi="Book Antiqua" w:cs="Times New Roman"/>
          <w:vertAlign w:val="superscript"/>
        </w:rPr>
        <w:t>[</w:t>
      </w:r>
      <w:proofErr w:type="gramEnd"/>
      <w:r w:rsidR="00AC57B9"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AC57B9" w:rsidRPr="00B6576B">
        <w:rPr>
          <w:rFonts w:ascii="Book Antiqua" w:hAnsi="Book Antiqua" w:cs="Times New Roman"/>
        </w:rPr>
      </w:r>
      <w:r w:rsidR="00AC57B9" w:rsidRPr="00B6576B">
        <w:rPr>
          <w:rFonts w:ascii="Book Antiqua" w:hAnsi="Book Antiqua" w:cs="Times New Roman"/>
        </w:rPr>
        <w:fldChar w:fldCharType="separate"/>
      </w:r>
      <w:r w:rsidR="001D0E82" w:rsidRPr="00B6576B">
        <w:rPr>
          <w:rFonts w:ascii="Book Antiqua" w:hAnsi="Book Antiqua" w:cs="Times New Roman"/>
          <w:noProof/>
          <w:vertAlign w:val="superscript"/>
        </w:rPr>
        <w:t>16</w:t>
      </w:r>
      <w:r w:rsidR="00AC57B9" w:rsidRPr="00B6576B">
        <w:rPr>
          <w:rFonts w:ascii="Book Antiqua" w:hAnsi="Book Antiqua" w:cs="Times New Roman"/>
        </w:rPr>
        <w:fldChar w:fldCharType="end"/>
      </w:r>
      <w:r w:rsidR="006B1F58" w:rsidRPr="00B6576B">
        <w:rPr>
          <w:rFonts w:ascii="Book Antiqua" w:hAnsi="Book Antiqua" w:cs="Times New Roman"/>
          <w:vertAlign w:val="superscript"/>
        </w:rPr>
        <w:t>]</w:t>
      </w:r>
      <w:r w:rsidR="006B1F58" w:rsidRPr="00B6576B">
        <w:rPr>
          <w:rFonts w:ascii="Book Antiqua" w:hAnsi="Book Antiqua" w:cs="Times New Roman"/>
        </w:rPr>
        <w:t>.</w:t>
      </w:r>
      <w:r w:rsidR="00637294" w:rsidRPr="00B6576B">
        <w:rPr>
          <w:rFonts w:ascii="Book Antiqua" w:hAnsi="Book Antiqua" w:cs="Times New Roman"/>
        </w:rPr>
        <w:t xml:space="preserve"> </w:t>
      </w:r>
      <w:proofErr w:type="spellStart"/>
      <w:r w:rsidR="00637294" w:rsidRPr="00B6576B">
        <w:rPr>
          <w:rFonts w:ascii="Book Antiqua" w:hAnsi="Book Antiqua" w:cs="Times New Roman"/>
        </w:rPr>
        <w:t>Hartwig</w:t>
      </w:r>
      <w:proofErr w:type="spellEnd"/>
      <w:r w:rsidR="00637294" w:rsidRPr="00B6576B">
        <w:rPr>
          <w:rFonts w:ascii="Book Antiqua" w:hAnsi="Book Antiqua" w:cs="Times New Roman"/>
        </w:rPr>
        <w:t xml:space="preserve"> </w:t>
      </w:r>
      <w:r w:rsidR="007B2E50" w:rsidRPr="007B2E50">
        <w:rPr>
          <w:rFonts w:ascii="Book Antiqua" w:hAnsi="Book Antiqua" w:cs="Times New Roman"/>
          <w:i/>
        </w:rPr>
        <w:t>et al</w:t>
      </w:r>
      <w:r w:rsidR="00637294" w:rsidRPr="00B6576B">
        <w:rPr>
          <w:rFonts w:ascii="Book Antiqua" w:hAnsi="Book Antiqua" w:cs="Times New Roman"/>
        </w:rPr>
        <w:t xml:space="preserve"> have similarly demonstrated that early fundoplication was associated with </w:t>
      </w:r>
      <w:r w:rsidR="00165544" w:rsidRPr="00B6576B">
        <w:rPr>
          <w:rFonts w:ascii="Book Antiqua" w:hAnsi="Book Antiqua" w:cs="Times New Roman"/>
        </w:rPr>
        <w:t>preservation of lung function</w:t>
      </w:r>
      <w:r w:rsidR="006B1F58" w:rsidRPr="00B6576B">
        <w:rPr>
          <w:rFonts w:ascii="Book Antiqua" w:hAnsi="Book Antiqua" w:cs="Times New Roman"/>
          <w:vertAlign w:val="superscript"/>
        </w:rPr>
        <w:t>[</w:t>
      </w:r>
      <w:r w:rsidR="00637294"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Hartwig&lt;/Author&gt;&lt;Year&gt;2011&lt;/Year&gt;&lt;IDText&gt;Fundoplication after lung transplantation prevents the allograft dysfunction associated with reflux&lt;/IDText&gt;&lt;DisplayText&gt;&lt;style face="superscript"&gt;126&lt;/style&gt;&lt;/DisplayText&gt;&lt;record&gt;&lt;dates&gt;&lt;pub-dates&gt;&lt;date&gt;Aug&lt;/date&gt;&lt;/pub-dates&gt;&lt;year&gt;2011&lt;/year&gt;&lt;/dates&gt;&lt;keywords&gt;&lt;keyword&gt;Combined Modality Therapy&lt;/keyword&gt;&lt;keyword&gt;Esophageal pH Monitoring&lt;/keyword&gt;&lt;keyword&gt;Female&lt;/keyword&gt;&lt;keyword&gt;Forced Expiratory Volume&lt;/keyword&gt;&lt;keyword&gt;Fundoplication&lt;/keyword&gt;&lt;keyword&gt;Gastroesophageal Reflux&lt;/keyword&gt;&lt;keyword&gt;Graft Rejection&lt;/keyword&gt;&lt;keyword&gt;Graft Survival&lt;/keyword&gt;&lt;keyword&gt;Humans&lt;/keyword&gt;&lt;keyword&gt;Lung Transplantation&lt;/keyword&gt;&lt;keyword&gt;Male&lt;/keyword&gt;&lt;keyword&gt;Middle Aged&lt;/keyword&gt;&lt;keyword&gt;North Carolina&lt;/keyword&gt;&lt;keyword&gt;Patient Care Team&lt;/keyword&gt;&lt;keyword&gt;Postoperative Complications&lt;/keyword&gt;&lt;keyword&gt;Reoperation&lt;/keyword&gt;&lt;keyword&gt;Respiratory Insufficiency&lt;/keyword&gt;&lt;keyword&gt;Retrospective Studies&lt;/keyword&gt;&lt;keyword&gt;Spirometry&lt;/keyword&gt;&lt;/keywords&gt;&lt;urls&gt;&lt;related-urls&gt;&lt;url&gt;http://www.ncbi.nlm.nih.gov/pubmed/21801907&lt;/url&gt;&lt;/related-urls&gt;&lt;/urls&gt;&lt;isbn&gt;1552-6259&lt;/isbn&gt;&lt;custom2&gt;PMC3617490&lt;/custom2&gt;&lt;titles&gt;&lt;title&gt;Fundoplication after lung transplantation prevents the allograft dysfunction associated with reflux&lt;/title&gt;&lt;secondary-title&gt;Ann Thorac Surg&lt;/secondary-title&gt;&lt;/titles&gt;&lt;pages&gt;462-8; discussion; 468-9&lt;/pages&gt;&lt;number&gt;2&lt;/number&gt;&lt;contributors&gt;&lt;authors&gt;&lt;author&gt;Hartwig, M. G.&lt;/author&gt;&lt;author&gt;Anderson, D. J.&lt;/author&gt;&lt;author&gt;Onaitis, M. W.&lt;/author&gt;&lt;author&gt;Reddy, S.&lt;/author&gt;&lt;author&gt;Snyder, L. D.&lt;/author&gt;&lt;author&gt;Lin, S. S.&lt;/author&gt;&lt;author&gt;Davis, R. D.&lt;/author&gt;&lt;/authors&gt;&lt;/contributors&gt;&lt;language&gt;eng&lt;/language&gt;&lt;added-date format="utc"&gt;1462891114&lt;/added-date&gt;&lt;ref-type name="Journal Article"&gt;17&lt;/ref-type&gt;&lt;rec-number&gt;121&lt;/rec-number&gt;&lt;last-updated-date format="utc"&gt;1462891114&lt;/last-updated-date&gt;&lt;accession-num&gt;21801907&lt;/accession-num&gt;&lt;electronic-resource-num&gt;10.1016/j.athoracsur.2011.04.035&lt;/electronic-resource-num&gt;&lt;volume&gt;92&lt;/volume&gt;&lt;/record&gt;&lt;/Cite&gt;&lt;/EndNote&gt;</w:instrText>
      </w:r>
      <w:r w:rsidR="00637294" w:rsidRPr="00B6576B">
        <w:rPr>
          <w:rFonts w:ascii="Book Antiqua" w:hAnsi="Book Antiqua" w:cs="Times New Roman"/>
        </w:rPr>
        <w:fldChar w:fldCharType="separate"/>
      </w:r>
      <w:r w:rsidR="00773108" w:rsidRPr="00B6576B">
        <w:rPr>
          <w:rFonts w:ascii="Book Antiqua" w:hAnsi="Book Antiqua" w:cs="Times New Roman"/>
          <w:noProof/>
          <w:vertAlign w:val="superscript"/>
        </w:rPr>
        <w:t>126</w:t>
      </w:r>
      <w:r w:rsidR="00637294" w:rsidRPr="00B6576B">
        <w:rPr>
          <w:rFonts w:ascii="Book Antiqua" w:hAnsi="Book Antiqua" w:cs="Times New Roman"/>
        </w:rPr>
        <w:fldChar w:fldCharType="end"/>
      </w:r>
      <w:r w:rsidR="006B1F58" w:rsidRPr="00B6576B">
        <w:rPr>
          <w:rFonts w:ascii="Book Antiqua" w:hAnsi="Book Antiqua" w:cs="Times New Roman"/>
          <w:vertAlign w:val="superscript"/>
        </w:rPr>
        <w:t>]</w:t>
      </w:r>
      <w:r w:rsidR="006B1F58" w:rsidRPr="00B6576B">
        <w:rPr>
          <w:rFonts w:ascii="Book Antiqua" w:hAnsi="Book Antiqua" w:cs="Times New Roman"/>
        </w:rPr>
        <w:t>,</w:t>
      </w:r>
      <w:r w:rsidR="00273553" w:rsidRPr="00B6576B">
        <w:rPr>
          <w:rFonts w:ascii="Book Antiqua" w:hAnsi="Book Antiqua" w:cs="Times New Roman"/>
        </w:rPr>
        <w:t xml:space="preserve"> </w:t>
      </w:r>
      <w:r w:rsidR="00165544" w:rsidRPr="00B6576B">
        <w:rPr>
          <w:rFonts w:ascii="Book Antiqua" w:hAnsi="Book Antiqua" w:cs="Times New Roman"/>
        </w:rPr>
        <w:t xml:space="preserve">and Lau </w:t>
      </w:r>
      <w:r w:rsidR="007B2E50" w:rsidRPr="007B2E50">
        <w:rPr>
          <w:rFonts w:ascii="Book Antiqua" w:hAnsi="Book Antiqua" w:cs="Times New Roman"/>
          <w:i/>
        </w:rPr>
        <w:t>et a</w:t>
      </w:r>
      <w:r w:rsidR="00A40F00" w:rsidRPr="007B2E50">
        <w:rPr>
          <w:rFonts w:ascii="Book Antiqua" w:hAnsi="Book Antiqua" w:cs="Times New Roman"/>
          <w:i/>
        </w:rPr>
        <w:t>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Lau&lt;/Author&gt;&lt;Year&gt;2002&lt;/Year&gt;&lt;IDText&gt;Laparoscopic antireflux surgery in the lung transplant population&lt;/IDText&gt;&lt;DisplayText&gt;&lt;style face="superscript"&gt;118&lt;/style&gt;&lt;/DisplayText&gt;&lt;record&gt;&lt;dates&gt;&lt;pub-dates&gt;&lt;date&gt;Dec&lt;/date&gt;&lt;/pub-dates&gt;&lt;year&gt;2002&lt;/year&gt;&lt;/dates&gt;&lt;keywords&gt;&lt;keyword&gt;Adolescent&lt;/keyword&gt;&lt;keyword&gt;Adult&lt;/keyword&gt;&lt;keyword&gt;Aged&lt;/keyword&gt;&lt;keyword&gt;Bronchiolitis Obliterans&lt;/keyword&gt;&lt;keyword&gt;Child&lt;/keyword&gt;&lt;keyword&gt;Female&lt;/keyword&gt;&lt;keyword&gt;Follow-Up Studies&lt;/keyword&gt;&lt;keyword&gt;Forced Expiratory Volume&lt;/keyword&gt;&lt;keyword&gt;Fundoplication&lt;/keyword&gt;&lt;keyword&gt;Gastroesophageal Reflux&lt;/keyword&gt;&lt;keyword&gt;Graft Rejection&lt;/keyword&gt;&lt;keyword&gt;Humans&lt;/keyword&gt;&lt;keyword&gt;Laparoscopy&lt;/keyword&gt;&lt;keyword&gt;Length of Stay&lt;/keyword&gt;&lt;keyword&gt;Lung&lt;/keyword&gt;&lt;keyword&gt;Lung Diseases&lt;/keyword&gt;&lt;keyword&gt;Lung Transplantation&lt;/keyword&gt;&lt;keyword&gt;Male&lt;/keyword&gt;&lt;keyword&gt;Middle Aged&lt;/keyword&gt;&lt;keyword&gt;Postoperative Complications&lt;/keyword&gt;&lt;keyword&gt;Recurrence&lt;/keyword&gt;&lt;keyword&gt;Retrospective Studies&lt;/keyword&gt;&lt;keyword&gt;Risk Assessment&lt;/keyword&gt;&lt;/keywords&gt;&lt;urls&gt;&lt;related-urls&gt;&lt;url&gt;http://www.ncbi.nlm.nih.gov/pubmed/12140642&lt;/url&gt;&lt;/related-urls&gt;&lt;/urls&gt;&lt;isbn&gt;1432-2218&lt;/isbn&gt;&lt;titles&gt;&lt;title&gt;Laparoscopic antireflux surgery in the lung transplant population&lt;/title&gt;&lt;secondary-title&gt;Surg Endosc&lt;/secondary-title&gt;&lt;/titles&gt;&lt;pages&gt;1674-8&lt;/pages&gt;&lt;number&gt;12&lt;/number&gt;&lt;contributors&gt;&lt;authors&gt;&lt;author&gt;Lau, C. L.&lt;/author&gt;&lt;author&gt;Palmer, S. M.&lt;/author&gt;&lt;author&gt;Howell, D. N.&lt;/author&gt;&lt;author&gt;McMahon, R.&lt;/author&gt;&lt;author&gt;Hadjiliadis, D.&lt;/author&gt;&lt;author&gt;Gaca, J.&lt;/author&gt;&lt;author&gt;Pappas, T. N.&lt;/author&gt;&lt;author&gt;Davis, R. D.&lt;/author&gt;&lt;author&gt;Eubanks, S.&lt;/author&gt;&lt;/authors&gt;&lt;/contributors&gt;&lt;language&gt;eng&lt;/language&gt;&lt;added-date format="utc"&gt;1462891151&lt;/added-date&gt;&lt;ref-type name="Journal Article"&gt;17&lt;/ref-type&gt;&lt;rec-number&gt;122&lt;/rec-number&gt;&lt;last-updated-date format="utc"&gt;1462891151&lt;/last-updated-date&gt;&lt;accession-num&gt;12140642&lt;/accession-num&gt;&lt;electronic-resource-num&gt;10.1007/s00464-001-8251-2&lt;/electronic-resource-num&gt;&lt;volume&gt;16&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18</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165544" w:rsidRPr="00B6576B">
        <w:rPr>
          <w:rFonts w:ascii="Book Antiqua" w:hAnsi="Book Antiqua" w:cs="Times New Roman"/>
        </w:rPr>
        <w:t xml:space="preserve"> </w:t>
      </w:r>
      <w:r w:rsidR="00AA0472" w:rsidRPr="00B6576B">
        <w:rPr>
          <w:rFonts w:ascii="Book Antiqua" w:hAnsi="Book Antiqua" w:cs="Times New Roman"/>
        </w:rPr>
        <w:t>reported</w:t>
      </w:r>
      <w:r w:rsidR="00165544" w:rsidRPr="00B6576B">
        <w:rPr>
          <w:rFonts w:ascii="Book Antiqua" w:hAnsi="Book Antiqua" w:cs="Times New Roman"/>
        </w:rPr>
        <w:t xml:space="preserve"> that 67% of lung transplant recipients actually had improvement in their pulmonary function following </w:t>
      </w:r>
      <w:proofErr w:type="spellStart"/>
      <w:r w:rsidR="00847B87" w:rsidRPr="00B6576B">
        <w:rPr>
          <w:rFonts w:ascii="Book Antiqua" w:hAnsi="Book Antiqua" w:cs="Times New Roman"/>
        </w:rPr>
        <w:t>antireflux</w:t>
      </w:r>
      <w:proofErr w:type="spellEnd"/>
      <w:r w:rsidR="00AA0472" w:rsidRPr="00B6576B">
        <w:rPr>
          <w:rFonts w:ascii="Book Antiqua" w:hAnsi="Book Antiqua" w:cs="Times New Roman"/>
        </w:rPr>
        <w:t xml:space="preserve"> surgery</w:t>
      </w:r>
      <w:r w:rsidR="006B1F58" w:rsidRPr="00B6576B">
        <w:rPr>
          <w:rFonts w:ascii="Book Antiqua" w:hAnsi="Book Antiqua" w:cs="Times New Roman"/>
        </w:rPr>
        <w:t>.</w:t>
      </w:r>
      <w:r w:rsidR="00263B31" w:rsidRPr="00B6576B">
        <w:rPr>
          <w:rFonts w:ascii="Book Antiqua" w:hAnsi="Book Antiqua" w:cs="Times New Roman"/>
        </w:rPr>
        <w:t xml:space="preserve"> Interestingly, </w:t>
      </w:r>
      <w:proofErr w:type="spellStart"/>
      <w:r w:rsidR="00263B31" w:rsidRPr="00B6576B">
        <w:rPr>
          <w:rFonts w:ascii="Book Antiqua" w:hAnsi="Book Antiqua" w:cs="Times New Roman"/>
        </w:rPr>
        <w:t>Fisichella</w:t>
      </w:r>
      <w:proofErr w:type="spellEnd"/>
      <w:r w:rsidR="00263B31" w:rsidRPr="00B6576B">
        <w:rPr>
          <w:rFonts w:ascii="Book Antiqua" w:hAnsi="Book Antiqua" w:cs="Times New Roman"/>
        </w:rPr>
        <w:t xml:space="preserve">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Fisichella&lt;/Author&gt;&lt;Year&gt;2011&lt;/Year&gt;&lt;IDText&gt;Laparoscopic antireflux surgery for gastroesophageal reflux disease after lung transplantation&lt;/IDText&gt;&lt;DisplayText&gt;&lt;style face="superscript"&gt;119&lt;/style&gt;&lt;/DisplayText&gt;&lt;record&gt;&lt;dates&gt;&lt;pub-dates&gt;&lt;date&gt;Oct&lt;/date&gt;&lt;/pub-dates&gt;&lt;year&gt;2011&lt;/year&gt;&lt;/dates&gt;&lt;keywords&gt;&lt;keyword&gt;Adult&lt;/keyword&gt;&lt;keyword&gt;Barrett Esophagus&lt;/keyword&gt;&lt;keyword&gt;Esophagitis&lt;/keyword&gt;&lt;keyword&gt;Esophagus&lt;/keyword&gt;&lt;keyword&gt;Female&lt;/keyword&gt;&lt;keyword&gt;Gastroesophageal Reflux&lt;/keyword&gt;&lt;keyword&gt;Hernia, Hiatal&lt;/keyword&gt;&lt;keyword&gt;Humans&lt;/keyword&gt;&lt;keyword&gt;Hydrogen-Ion Concentration&lt;/keyword&gt;&lt;keyword&gt;Laparoscopy&lt;/keyword&gt;&lt;keyword&gt;Lung Diseases&lt;/keyword&gt;&lt;keyword&gt;Lung Transplantation&lt;/keyword&gt;&lt;keyword&gt;Male&lt;/keyword&gt;&lt;keyword&gt;Manometry&lt;/keyword&gt;&lt;keyword&gt;Middle Aged&lt;/keyword&gt;&lt;keyword&gt;Morbidity&lt;/keyword&gt;&lt;keyword&gt;Postoperative Complications&lt;/keyword&gt;&lt;keyword&gt;Prevalence&lt;/keyword&gt;&lt;keyword&gt;Retrospective Studies&lt;/keyword&gt;&lt;keyword&gt;Risk Factors&lt;/keyword&gt;&lt;/keywords&gt;&lt;urls&gt;&lt;related-urls&gt;&lt;url&gt;http://www.ncbi.nlm.nih.gov/pubmed/21816422&lt;/url&gt;&lt;/related-urls&gt;&lt;/urls&gt;&lt;isbn&gt;1095-8673&lt;/isbn&gt;&lt;custom2&gt;PMC3686158&lt;/custom2&gt;&lt;titles&gt;&lt;title&gt;Laparoscopic antireflux surgery for gastroesophageal reflux disease after lung transplantation&lt;/title&gt;&lt;secondary-title&gt;J Surg Res&lt;/secondary-title&gt;&lt;/titles&gt;&lt;pages&gt;e279-86&lt;/pages&gt;&lt;number&gt;2&lt;/number&gt;&lt;contributors&gt;&lt;authors&gt;&lt;author&gt;Fisichella, P. M.&lt;/author&gt;&lt;author&gt;Davis, C. S.&lt;/author&gt;&lt;author&gt;Gagermeier, J.&lt;/author&gt;&lt;author&gt;Dilling, D.&lt;/author&gt;&lt;author&gt;Alex, C. G.&lt;/author&gt;&lt;author&gt;Dorfmeister, J. A.&lt;/author&gt;&lt;author&gt;Kovacs, E. J.&lt;/author&gt;&lt;author&gt;Love, R. B.&lt;/author&gt;&lt;author&gt;Gamelli, R. L.&lt;/author&gt;&lt;/authors&gt;&lt;/contributors&gt;&lt;language&gt;eng&lt;/language&gt;&lt;added-date format="utc"&gt;1462890955&lt;/added-date&gt;&lt;ref-type name="Journal Article"&gt;17&lt;/ref-type&gt;&lt;rec-number&gt;120&lt;/rec-number&gt;&lt;last-updated-date format="utc"&gt;1462890955&lt;/last-updated-date&gt;&lt;accession-num&gt;21816422&lt;/accession-num&gt;&lt;electronic-resource-num&gt;10.1016/j.jss.2011.05.038&lt;/electronic-resource-num&gt;&lt;volume&gt;170&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19</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263B31" w:rsidRPr="00B6576B">
        <w:rPr>
          <w:rFonts w:ascii="Book Antiqua" w:hAnsi="Book Antiqua" w:cs="Times New Roman"/>
        </w:rPr>
        <w:t xml:space="preserve"> investigated change</w:t>
      </w:r>
      <w:r w:rsidR="00AA0472" w:rsidRPr="00B6576B">
        <w:rPr>
          <w:rFonts w:ascii="Book Antiqua" w:hAnsi="Book Antiqua" w:cs="Times New Roman"/>
        </w:rPr>
        <w:t>s</w:t>
      </w:r>
      <w:r w:rsidR="00263B31" w:rsidRPr="00B6576B">
        <w:rPr>
          <w:rFonts w:ascii="Book Antiqua" w:hAnsi="Book Antiqua" w:cs="Times New Roman"/>
        </w:rPr>
        <w:t xml:space="preserve"> in BAL fluid </w:t>
      </w:r>
      <w:r w:rsidR="00AA0472" w:rsidRPr="00B6576B">
        <w:rPr>
          <w:rFonts w:ascii="Book Antiqua" w:hAnsi="Book Antiqua" w:cs="Times New Roman"/>
        </w:rPr>
        <w:t xml:space="preserve">analysis </w:t>
      </w:r>
      <w:r w:rsidR="00263B31" w:rsidRPr="00B6576B">
        <w:rPr>
          <w:rFonts w:ascii="Book Antiqua" w:hAnsi="Book Antiqua" w:cs="Times New Roman"/>
        </w:rPr>
        <w:t xml:space="preserve">four weeks </w:t>
      </w:r>
      <w:r w:rsidR="00AA0472" w:rsidRPr="00B6576B">
        <w:rPr>
          <w:rFonts w:ascii="Book Antiqua" w:hAnsi="Book Antiqua" w:cs="Times New Roman"/>
        </w:rPr>
        <w:t xml:space="preserve">after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surgery</w:t>
      </w:r>
      <w:r w:rsidR="00AA0472" w:rsidRPr="00B6576B">
        <w:rPr>
          <w:rFonts w:ascii="Book Antiqua" w:hAnsi="Book Antiqua" w:cs="Times New Roman"/>
        </w:rPr>
        <w:t xml:space="preserve">, and </w:t>
      </w:r>
      <w:r w:rsidR="00D54A6D" w:rsidRPr="00B6576B">
        <w:rPr>
          <w:rFonts w:ascii="Book Antiqua" w:hAnsi="Book Antiqua" w:cs="Times New Roman"/>
        </w:rPr>
        <w:t xml:space="preserve">showed that in 8 lung transplant </w:t>
      </w:r>
      <w:r w:rsidR="00AA0472" w:rsidRPr="00B6576B">
        <w:rPr>
          <w:rFonts w:ascii="Book Antiqua" w:hAnsi="Book Antiqua" w:cs="Times New Roman"/>
        </w:rPr>
        <w:t>recipients</w:t>
      </w:r>
      <w:r w:rsidR="00D54A6D" w:rsidRPr="00B6576B">
        <w:rPr>
          <w:rFonts w:ascii="Book Antiqua" w:hAnsi="Book Antiqua" w:cs="Times New Roman"/>
        </w:rPr>
        <w:t xml:space="preserve">, the percentages of neutrophils and lymphocytes in the BAL fluid were reduced, the concentration of </w:t>
      </w:r>
      <w:proofErr w:type="spellStart"/>
      <w:r w:rsidR="00D54A6D" w:rsidRPr="00B6576B">
        <w:rPr>
          <w:rFonts w:ascii="Book Antiqua" w:hAnsi="Book Antiqua" w:cs="Times New Roman"/>
        </w:rPr>
        <w:t>myeloperoxide</w:t>
      </w:r>
      <w:proofErr w:type="spellEnd"/>
      <w:r w:rsidR="00D54A6D" w:rsidRPr="00B6576B">
        <w:rPr>
          <w:rFonts w:ascii="Book Antiqua" w:hAnsi="Book Antiqua" w:cs="Times New Roman"/>
        </w:rPr>
        <w:t xml:space="preserve"> and IL-1b tended to </w:t>
      </w:r>
      <w:r w:rsidR="00F04207" w:rsidRPr="00B6576B">
        <w:rPr>
          <w:rFonts w:ascii="Book Antiqua" w:hAnsi="Book Antiqua" w:cs="Times New Roman"/>
        </w:rPr>
        <w:t>decrease, and</w:t>
      </w:r>
      <w:r w:rsidR="00A33400" w:rsidRPr="00B6576B">
        <w:rPr>
          <w:rFonts w:ascii="Book Antiqua" w:hAnsi="Book Antiqua" w:cs="Times New Roman"/>
        </w:rPr>
        <w:t xml:space="preserve"> </w:t>
      </w:r>
      <w:r w:rsidR="00AA0472" w:rsidRPr="00B6576B">
        <w:rPr>
          <w:rFonts w:ascii="Book Antiqua" w:hAnsi="Book Antiqua" w:cs="Times New Roman"/>
        </w:rPr>
        <w:t xml:space="preserve">the </w:t>
      </w:r>
      <w:r w:rsidR="00D54A6D" w:rsidRPr="00B6576B">
        <w:rPr>
          <w:rFonts w:ascii="Book Antiqua" w:hAnsi="Book Antiqua" w:cs="Times New Roman"/>
        </w:rPr>
        <w:t>percentage of macrophages</w:t>
      </w:r>
      <w:r w:rsidR="00AA0472" w:rsidRPr="00B6576B">
        <w:rPr>
          <w:rFonts w:ascii="Book Antiqua" w:hAnsi="Book Antiqua" w:cs="Times New Roman"/>
        </w:rPr>
        <w:t xml:space="preserve"> was increased</w:t>
      </w:r>
      <w:r w:rsidR="006B1F58" w:rsidRPr="00B6576B">
        <w:rPr>
          <w:rFonts w:ascii="Book Antiqua" w:hAnsi="Book Antiqua" w:cs="Times New Roman"/>
        </w:rPr>
        <w:t>.</w:t>
      </w:r>
      <w:r w:rsidR="00D54A6D" w:rsidRPr="00B6576B">
        <w:rPr>
          <w:rFonts w:ascii="Book Antiqua" w:hAnsi="Book Antiqua" w:cs="Times New Roman"/>
        </w:rPr>
        <w:t xml:space="preserve"> </w:t>
      </w:r>
      <w:r w:rsidR="0013244E" w:rsidRPr="00B6576B">
        <w:rPr>
          <w:rFonts w:ascii="Book Antiqua" w:hAnsi="Book Antiqua" w:cs="Times New Roman"/>
        </w:rPr>
        <w:t xml:space="preserve">While this was </w:t>
      </w:r>
      <w:r w:rsidR="003E0648" w:rsidRPr="00B6576B">
        <w:rPr>
          <w:rFonts w:ascii="Book Antiqua" w:hAnsi="Book Antiqua" w:cs="Times New Roman"/>
        </w:rPr>
        <w:t xml:space="preserve">a limited study given </w:t>
      </w:r>
      <w:r w:rsidR="006C7C53" w:rsidRPr="00B6576B">
        <w:rPr>
          <w:rFonts w:ascii="Book Antiqua" w:hAnsi="Book Antiqua" w:cs="Times New Roman"/>
        </w:rPr>
        <w:t xml:space="preserve">its </w:t>
      </w:r>
      <w:r w:rsidR="003E0648" w:rsidRPr="00B6576B">
        <w:rPr>
          <w:rFonts w:ascii="Book Antiqua" w:hAnsi="Book Antiqua" w:cs="Times New Roman"/>
        </w:rPr>
        <w:t>small sample size,</w:t>
      </w:r>
      <w:r w:rsidR="00D54A6D" w:rsidRPr="00B6576B">
        <w:rPr>
          <w:rFonts w:ascii="Book Antiqua" w:hAnsi="Book Antiqua" w:cs="Times New Roman"/>
        </w:rPr>
        <w:t xml:space="preserve"> the</w:t>
      </w:r>
      <w:r w:rsidR="00AA0472" w:rsidRPr="00B6576B">
        <w:rPr>
          <w:rFonts w:ascii="Book Antiqua" w:hAnsi="Book Antiqua" w:cs="Times New Roman"/>
        </w:rPr>
        <w:t xml:space="preserve"> findings suggest that </w:t>
      </w:r>
      <w:proofErr w:type="spellStart"/>
      <w:r w:rsidR="00847B87" w:rsidRPr="00B6576B">
        <w:rPr>
          <w:rFonts w:ascii="Book Antiqua" w:hAnsi="Book Antiqua" w:cs="Times New Roman"/>
        </w:rPr>
        <w:t>antireflux</w:t>
      </w:r>
      <w:proofErr w:type="spellEnd"/>
      <w:r w:rsidR="00D54A6D" w:rsidRPr="00B6576B">
        <w:rPr>
          <w:rFonts w:ascii="Book Antiqua" w:hAnsi="Book Antiqua" w:cs="Times New Roman"/>
        </w:rPr>
        <w:t xml:space="preserve"> surgery </w:t>
      </w:r>
      <w:r w:rsidR="00AA0472" w:rsidRPr="00B6576B">
        <w:rPr>
          <w:rFonts w:ascii="Book Antiqua" w:hAnsi="Book Antiqua" w:cs="Times New Roman"/>
        </w:rPr>
        <w:t xml:space="preserve">may </w:t>
      </w:r>
      <w:r w:rsidR="00D54A6D" w:rsidRPr="00B6576B">
        <w:rPr>
          <w:rFonts w:ascii="Book Antiqua" w:hAnsi="Book Antiqua" w:cs="Times New Roman"/>
        </w:rPr>
        <w:t>restore the physiologic balance of pulmonary leukocyte populations</w:t>
      </w:r>
      <w:r w:rsidR="00AA0472" w:rsidRPr="00B6576B">
        <w:rPr>
          <w:rFonts w:ascii="Book Antiqua" w:hAnsi="Book Antiqua" w:cs="Times New Roman"/>
        </w:rPr>
        <w:t xml:space="preserve"> with ensuing reduction in</w:t>
      </w:r>
      <w:r w:rsidR="00D54A6D" w:rsidRPr="00B6576B">
        <w:rPr>
          <w:rFonts w:ascii="Book Antiqua" w:hAnsi="Book Antiqua" w:cs="Times New Roman"/>
        </w:rPr>
        <w:t xml:space="preserve"> </w:t>
      </w:r>
      <w:r w:rsidR="00FC34CF" w:rsidRPr="00B6576B">
        <w:rPr>
          <w:rFonts w:ascii="Book Antiqua" w:hAnsi="Book Antiqua" w:cs="Times New Roman"/>
        </w:rPr>
        <w:t>pro-inflammatory mediators</w:t>
      </w:r>
      <w:r w:rsidR="006B1F58" w:rsidRPr="00B6576B">
        <w:rPr>
          <w:rFonts w:ascii="Book Antiqua" w:hAnsi="Book Antiqua" w:cs="Times New Roman"/>
          <w:vertAlign w:val="superscript"/>
        </w:rPr>
        <w:t>[</w:t>
      </w:r>
      <w:r w:rsidR="00FC34CF"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Fisichella&lt;/Author&gt;&lt;Year&gt;2011&lt;/Year&gt;&lt;IDText&gt;Laparoscopic antireflux surgery for gastroesophageal reflux disease after lung transplantation&lt;/IDText&gt;&lt;DisplayText&gt;&lt;style face="superscript"&gt;119&lt;/style&gt;&lt;/DisplayText&gt;&lt;record&gt;&lt;dates&gt;&lt;pub-dates&gt;&lt;date&gt;Oct&lt;/date&gt;&lt;/pub-dates&gt;&lt;year&gt;2011&lt;/year&gt;&lt;/dates&gt;&lt;keywords&gt;&lt;keyword&gt;Adult&lt;/keyword&gt;&lt;keyword&gt;Barrett Esophagus&lt;/keyword&gt;&lt;keyword&gt;Esophagitis&lt;/keyword&gt;&lt;keyword&gt;Esophagus&lt;/keyword&gt;&lt;keyword&gt;Female&lt;/keyword&gt;&lt;keyword&gt;Gastroesophageal Reflux&lt;/keyword&gt;&lt;keyword&gt;Hernia, Hiatal&lt;/keyword&gt;&lt;keyword&gt;Humans&lt;/keyword&gt;&lt;keyword&gt;Hydrogen-Ion Concentration&lt;/keyword&gt;&lt;keyword&gt;Laparoscopy&lt;/keyword&gt;&lt;keyword&gt;Lung Diseases&lt;/keyword&gt;&lt;keyword&gt;Lung Transplantation&lt;/keyword&gt;&lt;keyword&gt;Male&lt;/keyword&gt;&lt;keyword&gt;Manometry&lt;/keyword&gt;&lt;keyword&gt;Middle Aged&lt;/keyword&gt;&lt;keyword&gt;Morbidity&lt;/keyword&gt;&lt;keyword&gt;Postoperative Complications&lt;/keyword&gt;&lt;keyword&gt;Prevalence&lt;/keyword&gt;&lt;keyword&gt;Retrospective Studies&lt;/keyword&gt;&lt;keyword&gt;Risk Factors&lt;/keyword&gt;&lt;/keywords&gt;&lt;urls&gt;&lt;related-urls&gt;&lt;url&gt;http://www.ncbi.nlm.nih.gov/pubmed/21816422&lt;/url&gt;&lt;/related-urls&gt;&lt;/urls&gt;&lt;isbn&gt;1095-8673&lt;/isbn&gt;&lt;custom2&gt;PMC3686158&lt;/custom2&gt;&lt;titles&gt;&lt;title&gt;Laparoscopic antireflux surgery for gastroesophageal reflux disease after lung transplantation&lt;/title&gt;&lt;secondary-title&gt;J Surg Res&lt;/secondary-title&gt;&lt;/titles&gt;&lt;pages&gt;e279-86&lt;/pages&gt;&lt;number&gt;2&lt;/number&gt;&lt;contributors&gt;&lt;authors&gt;&lt;author&gt;Fisichella, P. M.&lt;/author&gt;&lt;author&gt;Davis, C. S.&lt;/author&gt;&lt;author&gt;Gagermeier, J.&lt;/author&gt;&lt;author&gt;Dilling, D.&lt;/author&gt;&lt;author&gt;Alex, C. G.&lt;/author&gt;&lt;author&gt;Dorfmeister, J. A.&lt;/author&gt;&lt;author&gt;Kovacs, E. J.&lt;/author&gt;&lt;author&gt;Love, R. B.&lt;/author&gt;&lt;author&gt;Gamelli, R. L.&lt;/author&gt;&lt;/authors&gt;&lt;/contributors&gt;&lt;language&gt;eng&lt;/language&gt;&lt;added-date format="utc"&gt;1462890955&lt;/added-date&gt;&lt;ref-type name="Journal Article"&gt;17&lt;/ref-type&gt;&lt;rec-number&gt;120&lt;/rec-number&gt;&lt;last-updated-date format="utc"&gt;1462890955&lt;/last-updated-date&gt;&lt;accession-num&gt;21816422&lt;/accession-num&gt;&lt;electronic-resource-num&gt;10.1016/j.jss.2011.05.038&lt;/electronic-resource-num&gt;&lt;volume&gt;170&lt;/volume&gt;&lt;/record&gt;&lt;/Cite&gt;&lt;/EndNote&gt;</w:instrText>
      </w:r>
      <w:r w:rsidR="00FC34CF" w:rsidRPr="00B6576B">
        <w:rPr>
          <w:rFonts w:ascii="Book Antiqua" w:hAnsi="Book Antiqua" w:cs="Times New Roman"/>
        </w:rPr>
        <w:fldChar w:fldCharType="separate"/>
      </w:r>
      <w:r w:rsidR="00773108" w:rsidRPr="00B6576B">
        <w:rPr>
          <w:rFonts w:ascii="Book Antiqua" w:hAnsi="Book Antiqua" w:cs="Times New Roman"/>
          <w:noProof/>
          <w:vertAlign w:val="superscript"/>
        </w:rPr>
        <w:t>119</w:t>
      </w:r>
      <w:r w:rsidR="00FC34CF" w:rsidRPr="00B6576B">
        <w:rPr>
          <w:rFonts w:ascii="Book Antiqua" w:hAnsi="Book Antiqua" w:cs="Times New Roman"/>
        </w:rPr>
        <w:fldChar w:fldCharType="end"/>
      </w:r>
      <w:r w:rsidR="006B1F58" w:rsidRPr="00B6576B">
        <w:rPr>
          <w:rFonts w:ascii="Book Antiqua" w:hAnsi="Book Antiqua" w:cs="Times New Roman"/>
          <w:vertAlign w:val="superscript"/>
        </w:rPr>
        <w:t>]</w:t>
      </w:r>
      <w:r w:rsidR="006B1F58" w:rsidRPr="00B6576B">
        <w:rPr>
          <w:rFonts w:ascii="Book Antiqua" w:hAnsi="Book Antiqua" w:cs="Times New Roman"/>
        </w:rPr>
        <w:t>.</w:t>
      </w:r>
      <w:r w:rsidR="00FC34CF" w:rsidRPr="00B6576B">
        <w:rPr>
          <w:rFonts w:ascii="Book Antiqua" w:hAnsi="Book Antiqua" w:cs="Times New Roman"/>
        </w:rPr>
        <w:t xml:space="preserve"> Additionally, this same group </w:t>
      </w:r>
      <w:r w:rsidR="00AA0472" w:rsidRPr="00B6576B">
        <w:rPr>
          <w:rFonts w:ascii="Book Antiqua" w:hAnsi="Book Antiqua" w:cs="Times New Roman"/>
        </w:rPr>
        <w:t xml:space="preserve">detected decreased pepsin levels in transplant recipients with reflux that underwent </w:t>
      </w:r>
      <w:proofErr w:type="spellStart"/>
      <w:r w:rsidR="00847B87" w:rsidRPr="00B6576B">
        <w:rPr>
          <w:rFonts w:ascii="Book Antiqua" w:hAnsi="Book Antiqua" w:cs="Times New Roman"/>
        </w:rPr>
        <w:t>antireflux</w:t>
      </w:r>
      <w:proofErr w:type="spellEnd"/>
      <w:r w:rsidR="00AA0472" w:rsidRPr="00B6576B">
        <w:rPr>
          <w:rFonts w:ascii="Book Antiqua" w:hAnsi="Book Antiqua" w:cs="Times New Roman"/>
        </w:rPr>
        <w:t xml:space="preserve"> surgery, compared</w:t>
      </w:r>
      <w:r w:rsidR="00545A87" w:rsidRPr="00B6576B">
        <w:rPr>
          <w:rFonts w:ascii="Book Antiqua" w:hAnsi="Book Antiqua" w:cs="Times New Roman"/>
        </w:rPr>
        <w:t xml:space="preserve"> to those that did not</w:t>
      </w:r>
      <w:r w:rsidR="00DE2E21" w:rsidRPr="00B6576B">
        <w:rPr>
          <w:rFonts w:ascii="Book Antiqua" w:hAnsi="Book Antiqua" w:cs="Times New Roman"/>
        </w:rPr>
        <w:t xml:space="preserve"> receive surgery.</w:t>
      </w:r>
      <w:r w:rsidR="00F165C1" w:rsidRPr="00B6576B">
        <w:rPr>
          <w:rFonts w:ascii="Book Antiqua" w:hAnsi="Book Antiqua" w:cs="Times New Roman"/>
        </w:rPr>
        <w:t xml:space="preserve"> </w:t>
      </w:r>
      <w:r w:rsidR="00DE2E21" w:rsidRPr="00B6576B">
        <w:rPr>
          <w:rFonts w:ascii="Book Antiqua" w:hAnsi="Book Antiqua" w:cs="Times New Roman"/>
        </w:rPr>
        <w:t>B</w:t>
      </w:r>
      <w:r w:rsidR="00D262E8" w:rsidRPr="00B6576B">
        <w:rPr>
          <w:rFonts w:ascii="Book Antiqua" w:hAnsi="Book Antiqua" w:cs="Times New Roman"/>
        </w:rPr>
        <w:t xml:space="preserve">oth groups had </w:t>
      </w:r>
      <w:r w:rsidR="00DE2E21" w:rsidRPr="00B6576B">
        <w:rPr>
          <w:rFonts w:ascii="Book Antiqua" w:hAnsi="Book Antiqua" w:cs="Times New Roman"/>
        </w:rPr>
        <w:t xml:space="preserve">higher </w:t>
      </w:r>
      <w:r w:rsidR="00D262E8" w:rsidRPr="00B6576B">
        <w:rPr>
          <w:rFonts w:ascii="Book Antiqua" w:hAnsi="Book Antiqua" w:cs="Times New Roman"/>
        </w:rPr>
        <w:t>pe</w:t>
      </w:r>
      <w:r w:rsidR="00E87CB6" w:rsidRPr="00B6576B">
        <w:rPr>
          <w:rFonts w:ascii="Book Antiqua" w:hAnsi="Book Antiqua" w:cs="Times New Roman"/>
        </w:rPr>
        <w:t xml:space="preserve">psin </w:t>
      </w:r>
      <w:r w:rsidR="00DE2E21" w:rsidRPr="00B6576B">
        <w:rPr>
          <w:rFonts w:ascii="Book Antiqua" w:hAnsi="Book Antiqua" w:cs="Times New Roman"/>
        </w:rPr>
        <w:t xml:space="preserve">levels compared against </w:t>
      </w:r>
      <w:r w:rsidR="00E87CB6" w:rsidRPr="00B6576B">
        <w:rPr>
          <w:rFonts w:ascii="Book Antiqua" w:hAnsi="Book Antiqua" w:cs="Times New Roman"/>
        </w:rPr>
        <w:t>controls</w:t>
      </w:r>
      <w:r w:rsidR="00DE2E21" w:rsidRPr="00B6576B">
        <w:rPr>
          <w:rFonts w:ascii="Book Antiqua" w:hAnsi="Book Antiqua" w:cs="Times New Roman"/>
        </w:rPr>
        <w:t>, whose levels were</w:t>
      </w:r>
      <w:r w:rsidR="00D262E8" w:rsidRPr="00B6576B">
        <w:rPr>
          <w:rFonts w:ascii="Book Antiqua" w:hAnsi="Book Antiqua" w:cs="Times New Roman"/>
        </w:rPr>
        <w:t xml:space="preserve"> undetectable</w:t>
      </w:r>
      <w:r w:rsidR="00DC5174" w:rsidRPr="00B6576B">
        <w:rPr>
          <w:rFonts w:ascii="Book Antiqua" w:hAnsi="Book Antiqua" w:cs="Times New Roman"/>
          <w:vertAlign w:val="superscript"/>
        </w:rPr>
        <w:t>[</w:t>
      </w:r>
      <w:r w:rsidR="00FC34CF"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Fisichella&lt;/Author&gt;&lt;Year&gt;2011&lt;/Year&gt;&lt;IDText&gt;The protective role of laparoscopic antireflux surgery against aspiration of pepsin after lung transplantation&lt;/IDText&gt;&lt;DisplayText&gt;&lt;style face="superscript"&gt;43&lt;/style&gt;&lt;/DisplayText&gt;&lt;record&gt;&lt;dates&gt;&lt;pub-dates&gt;&lt;date&gt;Oct&lt;/date&gt;&lt;/pub-dates&gt;&lt;year&gt;2011&lt;/year&gt;&lt;/dates&gt;&lt;keywords&gt;&lt;keyword&gt;Adult&lt;/keyword&gt;&lt;keyword&gt;Bronchiolitis Obliterans&lt;/keyword&gt;&lt;keyword&gt;Bronchoalveolar Lavage Fluid&lt;/keyword&gt;&lt;keyword&gt;Endoscopy, Gastrointestinal&lt;/keyword&gt;&lt;keyword&gt;Female&lt;/keyword&gt;&lt;keyword&gt;Gastroesophageal Reflux&lt;/keyword&gt;&lt;keyword&gt;Humans&lt;/keyword&gt;&lt;keyword&gt;Laparoscopy&lt;/keyword&gt;&lt;keyword&gt;Lung Transplantation&lt;/keyword&gt;&lt;keyword&gt;Male&lt;/keyword&gt;&lt;keyword&gt;Middle Aged&lt;/keyword&gt;&lt;keyword&gt;Pepsin A&lt;/keyword&gt;&lt;keyword&gt;Prospective Studies&lt;/keyword&gt;&lt;keyword&gt;Respiratory Aspiration&lt;/keyword&gt;&lt;keyword&gt;Time Factors&lt;/keyword&gt;&lt;/keywords&gt;&lt;urls&gt;&lt;related-urls&gt;&lt;url&gt;http://www.ncbi.nlm.nih.gov/pubmed/22000170&lt;/url&gt;&lt;/related-urls&gt;&lt;/urls&gt;&lt;isbn&gt;1532-7361&lt;/isbn&gt;&lt;custom2&gt;PMC3694415&lt;/custom2&gt;&lt;titles&gt;&lt;title&gt;The protective role of laparoscopic antireflux surgery against aspiration of pepsin after lung transplantation&lt;/title&gt;&lt;secondary-title&gt;Surgery&lt;/secondary-title&gt;&lt;/titles&gt;&lt;pages&gt;598-606&lt;/pages&gt;&lt;number&gt;4&lt;/number&gt;&lt;contributors&gt;&lt;authors&gt;&lt;author&gt;Fisichella, P. M.&lt;/author&gt;&lt;author&gt;Davis, C. S.&lt;/author&gt;&lt;author&gt;Lundberg, P. W.&lt;/author&gt;&lt;author&gt;Lowery, E.&lt;/author&gt;&lt;author&gt;Burnham, E. L.&lt;/author&gt;&lt;author&gt;Alex, C. G.&lt;/author&gt;&lt;author&gt;Ramirez, L.&lt;/author&gt;&lt;author&gt;Pelletiere, K.&lt;/author&gt;&lt;author&gt;Love, R. B.&lt;/author&gt;&lt;author&gt;Kuo, P. C.&lt;/author&gt;&lt;author&gt;Kovacs, E. J.&lt;/author&gt;&lt;/authors&gt;&lt;/contributors&gt;&lt;language&gt;eng&lt;/language&gt;&lt;added-date format="utc"&gt;1462890574&lt;/added-date&gt;&lt;ref-type name="Journal Article"&gt;17&lt;/ref-type&gt;&lt;rec-number&gt;109&lt;/rec-number&gt;&lt;last-updated-date format="utc"&gt;1462890574&lt;/last-updated-date&gt;&lt;accession-num&gt;22000170&lt;/accession-num&gt;&lt;electronic-resource-num&gt;10.1016/j.surg.2011.07.053&lt;/electronic-resource-num&gt;&lt;volume&gt;150&lt;/volume&gt;&lt;/record&gt;&lt;/Cite&gt;&lt;/EndNote&gt;</w:instrText>
      </w:r>
      <w:r w:rsidR="00FC34CF" w:rsidRPr="00B6576B">
        <w:rPr>
          <w:rFonts w:ascii="Book Antiqua" w:hAnsi="Book Antiqua" w:cs="Times New Roman"/>
        </w:rPr>
        <w:fldChar w:fldCharType="separate"/>
      </w:r>
      <w:r w:rsidR="008A3031" w:rsidRPr="00B6576B">
        <w:rPr>
          <w:rFonts w:ascii="Book Antiqua" w:hAnsi="Book Antiqua" w:cs="Times New Roman"/>
          <w:noProof/>
          <w:vertAlign w:val="superscript"/>
        </w:rPr>
        <w:t>43</w:t>
      </w:r>
      <w:r w:rsidR="00FC34CF" w:rsidRPr="00B6576B">
        <w:rPr>
          <w:rFonts w:ascii="Book Antiqua" w:hAnsi="Book Antiqua" w:cs="Times New Roman"/>
        </w:rPr>
        <w:fldChar w:fldCharType="end"/>
      </w:r>
      <w:r w:rsidR="00DC5174" w:rsidRPr="00B6576B">
        <w:rPr>
          <w:rFonts w:ascii="Book Antiqua" w:hAnsi="Book Antiqua" w:cs="Times New Roman"/>
          <w:vertAlign w:val="superscript"/>
        </w:rPr>
        <w:t>]</w:t>
      </w:r>
      <w:r w:rsidR="00DC5174" w:rsidRPr="00B6576B">
        <w:rPr>
          <w:rFonts w:ascii="Book Antiqua" w:hAnsi="Book Antiqua" w:cs="Times New Roman"/>
        </w:rPr>
        <w:t>.</w:t>
      </w:r>
      <w:r w:rsidR="00DA68FF" w:rsidRPr="00B6576B">
        <w:rPr>
          <w:rFonts w:ascii="Book Antiqua" w:hAnsi="Book Antiqua" w:cs="Times New Roman"/>
        </w:rPr>
        <w:t xml:space="preserve"> </w:t>
      </w:r>
      <w:r w:rsidR="00DE2E21" w:rsidRPr="00B6576B">
        <w:rPr>
          <w:rFonts w:ascii="Book Antiqua" w:hAnsi="Book Antiqua" w:cs="Times New Roman"/>
        </w:rPr>
        <w:t xml:space="preserve">Notably, subjects </w:t>
      </w:r>
      <w:r w:rsidR="00DA68FF" w:rsidRPr="00B6576B">
        <w:rPr>
          <w:rFonts w:ascii="Book Antiqua" w:hAnsi="Book Antiqua" w:cs="Times New Roman"/>
        </w:rPr>
        <w:t xml:space="preserve">with increased pepsin </w:t>
      </w:r>
      <w:r w:rsidR="00DE2E21" w:rsidRPr="00B6576B">
        <w:rPr>
          <w:rFonts w:ascii="Book Antiqua" w:hAnsi="Book Antiqua" w:cs="Times New Roman"/>
        </w:rPr>
        <w:t xml:space="preserve">levels </w:t>
      </w:r>
      <w:r w:rsidR="00DA68FF" w:rsidRPr="00B6576B">
        <w:rPr>
          <w:rFonts w:ascii="Book Antiqua" w:hAnsi="Book Antiqua" w:cs="Times New Roman"/>
        </w:rPr>
        <w:t xml:space="preserve">were noted to have </w:t>
      </w:r>
      <w:r w:rsidR="00DE2E21" w:rsidRPr="00B6576B">
        <w:rPr>
          <w:rFonts w:ascii="Book Antiqua" w:hAnsi="Book Antiqua" w:cs="Times New Roman"/>
        </w:rPr>
        <w:t xml:space="preserve">more acute rejection episodes and faster </w:t>
      </w:r>
      <w:r w:rsidR="00DA68FF" w:rsidRPr="00B6576B">
        <w:rPr>
          <w:rFonts w:ascii="Book Antiqua" w:hAnsi="Book Antiqua" w:cs="Times New Roman"/>
        </w:rPr>
        <w:t>progression to BOS</w:t>
      </w:r>
      <w:r w:rsidR="00DC5174" w:rsidRPr="00B6576B">
        <w:rPr>
          <w:rFonts w:ascii="Book Antiqua" w:hAnsi="Book Antiqua" w:cs="Times New Roman"/>
          <w:vertAlign w:val="superscript"/>
        </w:rPr>
        <w:t>[</w:t>
      </w:r>
      <w:r w:rsidR="00DA68FF"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Fisichella&lt;/Author&gt;&lt;Year&gt;2011&lt;/Year&gt;&lt;IDText&gt;The protective role of laparoscopic antireflux surgery against aspiration of pepsin after lung transplantation&lt;/IDText&gt;&lt;DisplayText&gt;&lt;style face="superscript"&gt;43&lt;/style&gt;&lt;/DisplayText&gt;&lt;record&gt;&lt;dates&gt;&lt;pub-dates&gt;&lt;date&gt;Oct&lt;/date&gt;&lt;/pub-dates&gt;&lt;year&gt;2011&lt;/year&gt;&lt;/dates&gt;&lt;keywords&gt;&lt;keyword&gt;Adult&lt;/keyword&gt;&lt;keyword&gt;Bronchiolitis Obliterans&lt;/keyword&gt;&lt;keyword&gt;Bronchoalveolar Lavage Fluid&lt;/keyword&gt;&lt;keyword&gt;Endoscopy, Gastrointestinal&lt;/keyword&gt;&lt;keyword&gt;Female&lt;/keyword&gt;&lt;keyword&gt;Gastroesophageal Reflux&lt;/keyword&gt;&lt;keyword&gt;Humans&lt;/keyword&gt;&lt;keyword&gt;Laparoscopy&lt;/keyword&gt;&lt;keyword&gt;Lung Transplantation&lt;/keyword&gt;&lt;keyword&gt;Male&lt;/keyword&gt;&lt;keyword&gt;Middle Aged&lt;/keyword&gt;&lt;keyword&gt;Pepsin A&lt;/keyword&gt;&lt;keyword&gt;Prospective Studies&lt;/keyword&gt;&lt;keyword&gt;Respiratory Aspiration&lt;/keyword&gt;&lt;keyword&gt;Time Factors&lt;/keyword&gt;&lt;/keywords&gt;&lt;urls&gt;&lt;related-urls&gt;&lt;url&gt;http://www.ncbi.nlm.nih.gov/pubmed/22000170&lt;/url&gt;&lt;/related-urls&gt;&lt;/urls&gt;&lt;isbn&gt;1532-7361&lt;/isbn&gt;&lt;custom2&gt;PMC3694415&lt;/custom2&gt;&lt;titles&gt;&lt;title&gt;The protective role of laparoscopic antireflux surgery against aspiration of pepsin after lung transplantation&lt;/title&gt;&lt;secondary-title&gt;Surgery&lt;/secondary-title&gt;&lt;/titles&gt;&lt;pages&gt;598-606&lt;/pages&gt;&lt;number&gt;4&lt;/number&gt;&lt;contributors&gt;&lt;authors&gt;&lt;author&gt;Fisichella, P. M.&lt;/author&gt;&lt;author&gt;Davis, C. S.&lt;/author&gt;&lt;author&gt;Lundberg, P. W.&lt;/author&gt;&lt;author&gt;Lowery, E.&lt;/author&gt;&lt;author&gt;Burnham, E. L.&lt;/author&gt;&lt;author&gt;Alex, C. G.&lt;/author&gt;&lt;author&gt;Ramirez, L.&lt;/author&gt;&lt;author&gt;Pelletiere, K.&lt;/author&gt;&lt;author&gt;Love, R. B.&lt;/author&gt;&lt;author&gt;Kuo, P. C.&lt;/author&gt;&lt;author&gt;Kovacs, E. J.&lt;/author&gt;&lt;/authors&gt;&lt;/contributors&gt;&lt;language&gt;eng&lt;/language&gt;&lt;added-date format="utc"&gt;1462890574&lt;/added-date&gt;&lt;ref-type name="Journal Article"&gt;17&lt;/ref-type&gt;&lt;rec-number&gt;109&lt;/rec-number&gt;&lt;last-updated-date format="utc"&gt;1462890574&lt;/last-updated-date&gt;&lt;accession-num&gt;22000170&lt;/accession-num&gt;&lt;electronic-resource-num&gt;10.1016/j.surg.2011.07.053&lt;/electronic-resource-num&gt;&lt;volume&gt;150&lt;/volume&gt;&lt;/record&gt;&lt;/Cite&gt;&lt;/EndNote&gt;</w:instrText>
      </w:r>
      <w:r w:rsidR="00DA68FF" w:rsidRPr="00B6576B">
        <w:rPr>
          <w:rFonts w:ascii="Book Antiqua" w:hAnsi="Book Antiqua" w:cs="Times New Roman"/>
        </w:rPr>
        <w:fldChar w:fldCharType="separate"/>
      </w:r>
      <w:r w:rsidR="008A3031" w:rsidRPr="00B6576B">
        <w:rPr>
          <w:rFonts w:ascii="Book Antiqua" w:hAnsi="Book Antiqua" w:cs="Times New Roman"/>
          <w:noProof/>
          <w:vertAlign w:val="superscript"/>
        </w:rPr>
        <w:t>43</w:t>
      </w:r>
      <w:r w:rsidR="00DA68FF" w:rsidRPr="00B6576B">
        <w:rPr>
          <w:rFonts w:ascii="Book Antiqua" w:hAnsi="Book Antiqua" w:cs="Times New Roman"/>
        </w:rPr>
        <w:fldChar w:fldCharType="end"/>
      </w:r>
      <w:r w:rsidR="00DC5174" w:rsidRPr="00B6576B">
        <w:rPr>
          <w:rFonts w:ascii="Book Antiqua" w:hAnsi="Book Antiqua" w:cs="Times New Roman"/>
          <w:vertAlign w:val="superscript"/>
        </w:rPr>
        <w:t>]</w:t>
      </w:r>
      <w:r w:rsidR="00DC5174" w:rsidRPr="00B6576B">
        <w:rPr>
          <w:rFonts w:ascii="Book Antiqua" w:hAnsi="Book Antiqua" w:cs="Times New Roman"/>
        </w:rPr>
        <w:t>,</w:t>
      </w:r>
      <w:r w:rsidR="00DA68FF" w:rsidRPr="00B6576B">
        <w:rPr>
          <w:rFonts w:ascii="Book Antiqua" w:hAnsi="Book Antiqua" w:cs="Times New Roman"/>
        </w:rPr>
        <w:t xml:space="preserve"> </w:t>
      </w:r>
      <w:r w:rsidR="00DE2E21" w:rsidRPr="00B6576B">
        <w:rPr>
          <w:rFonts w:ascii="Book Antiqua" w:hAnsi="Book Antiqua" w:cs="Times New Roman"/>
        </w:rPr>
        <w:t>further underscoring</w:t>
      </w:r>
      <w:r w:rsidR="00DA68FF" w:rsidRPr="00B6576B">
        <w:rPr>
          <w:rFonts w:ascii="Book Antiqua" w:hAnsi="Book Antiqua" w:cs="Times New Roman"/>
        </w:rPr>
        <w:t xml:space="preserve"> the relevance and necessity of </w:t>
      </w:r>
      <w:r w:rsidR="00DE2E21" w:rsidRPr="00B6576B">
        <w:rPr>
          <w:rFonts w:ascii="Book Antiqua" w:hAnsi="Book Antiqua" w:cs="Times New Roman"/>
        </w:rPr>
        <w:t>reflux and aspiration management</w:t>
      </w:r>
      <w:r w:rsidR="00DA68FF" w:rsidRPr="00B6576B">
        <w:rPr>
          <w:rFonts w:ascii="Book Antiqua" w:hAnsi="Book Antiqua" w:cs="Times New Roman"/>
        </w:rPr>
        <w:t xml:space="preserve"> in this patient population. </w:t>
      </w:r>
    </w:p>
    <w:p w14:paraId="0C6439E8" w14:textId="1E2A74E1" w:rsidR="00352EBD" w:rsidRPr="00B6576B" w:rsidRDefault="00DE2E21" w:rsidP="00D404CB">
      <w:pPr>
        <w:spacing w:after="0" w:line="360" w:lineRule="auto"/>
        <w:ind w:firstLine="720"/>
        <w:jc w:val="both"/>
        <w:rPr>
          <w:rFonts w:ascii="Book Antiqua" w:hAnsi="Book Antiqua" w:cs="Times New Roman"/>
        </w:rPr>
      </w:pPr>
      <w:r w:rsidRPr="00B6576B">
        <w:rPr>
          <w:rFonts w:ascii="Book Antiqua" w:hAnsi="Book Antiqua" w:cs="Times New Roman"/>
        </w:rPr>
        <w:t>O</w:t>
      </w:r>
      <w:r w:rsidR="00263B31" w:rsidRPr="00B6576B">
        <w:rPr>
          <w:rFonts w:ascii="Book Antiqua" w:hAnsi="Book Antiqua" w:cs="Times New Roman"/>
        </w:rPr>
        <w:t xml:space="preserve">ne </w:t>
      </w:r>
      <w:r w:rsidR="00DC64FB" w:rsidRPr="00B6576B">
        <w:rPr>
          <w:rFonts w:ascii="Book Antiqua" w:hAnsi="Book Antiqua" w:cs="Times New Roman"/>
        </w:rPr>
        <w:t xml:space="preserve">important </w:t>
      </w:r>
      <w:r w:rsidR="000713C3" w:rsidRPr="00B6576B">
        <w:rPr>
          <w:rFonts w:ascii="Book Antiqua" w:hAnsi="Book Antiqua" w:cs="Times New Roman"/>
        </w:rPr>
        <w:t>consideration</w:t>
      </w:r>
      <w:r w:rsidR="00263B31" w:rsidRPr="00B6576B">
        <w:rPr>
          <w:rFonts w:ascii="Book Antiqua" w:hAnsi="Book Antiqua" w:cs="Times New Roman"/>
        </w:rPr>
        <w:t xml:space="preserve"> surrounding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surgery in this population is the appropriate timing of the procedure, </w:t>
      </w:r>
      <w:r w:rsidR="00191F45" w:rsidRPr="00B6576B">
        <w:rPr>
          <w:rFonts w:ascii="Book Antiqua" w:hAnsi="Book Antiqua" w:cs="Times New Roman"/>
        </w:rPr>
        <w:t xml:space="preserve">not just </w:t>
      </w:r>
      <w:r w:rsidR="000713C3" w:rsidRPr="00B6576B">
        <w:rPr>
          <w:rFonts w:ascii="Book Antiqua" w:hAnsi="Book Antiqua" w:cs="Times New Roman"/>
        </w:rPr>
        <w:t>before</w:t>
      </w:r>
      <w:r w:rsidR="00263B31" w:rsidRPr="00B6576B">
        <w:rPr>
          <w:rFonts w:ascii="Book Antiqua" w:hAnsi="Book Antiqua" w:cs="Times New Roman"/>
        </w:rPr>
        <w:t xml:space="preserve"> or </w:t>
      </w:r>
      <w:r w:rsidR="000713C3" w:rsidRPr="00B6576B">
        <w:rPr>
          <w:rFonts w:ascii="Book Antiqua" w:hAnsi="Book Antiqua" w:cs="Times New Roman"/>
        </w:rPr>
        <w:t xml:space="preserve">after transplant, </w:t>
      </w:r>
      <w:r w:rsidR="00263B31" w:rsidRPr="00B6576B">
        <w:rPr>
          <w:rFonts w:ascii="Book Antiqua" w:hAnsi="Book Antiqua" w:cs="Times New Roman"/>
        </w:rPr>
        <w:t xml:space="preserve">but also how </w:t>
      </w:r>
      <w:r w:rsidR="000713C3" w:rsidRPr="00B6576B">
        <w:rPr>
          <w:rFonts w:ascii="Book Antiqua" w:hAnsi="Book Antiqua" w:cs="Times New Roman"/>
        </w:rPr>
        <w:t xml:space="preserve">soon </w:t>
      </w:r>
      <w:r w:rsidR="00263B31" w:rsidRPr="00B6576B">
        <w:rPr>
          <w:rFonts w:ascii="Book Antiqua" w:hAnsi="Book Antiqua" w:cs="Times New Roman"/>
        </w:rPr>
        <w:t xml:space="preserve">after transplant </w:t>
      </w:r>
      <w:r w:rsidR="000713C3" w:rsidRPr="00B6576B">
        <w:rPr>
          <w:rFonts w:ascii="Book Antiqua" w:hAnsi="Book Antiqua" w:cs="Times New Roman"/>
        </w:rPr>
        <w:t>would be of greatest benefit</w:t>
      </w:r>
      <w:r w:rsidR="00C505BB" w:rsidRPr="00B6576B">
        <w:rPr>
          <w:rFonts w:ascii="Book Antiqua" w:hAnsi="Book Antiqua" w:cs="Times New Roman"/>
        </w:rPr>
        <w:t xml:space="preserve">. </w:t>
      </w:r>
      <w:r w:rsidR="009C575D" w:rsidRPr="00B6576B">
        <w:rPr>
          <w:rFonts w:ascii="Book Antiqua" w:hAnsi="Book Antiqua" w:cs="Times New Roman"/>
        </w:rPr>
        <w:t xml:space="preserve">Several groups argue that </w:t>
      </w:r>
      <w:proofErr w:type="spellStart"/>
      <w:r w:rsidR="00847B87" w:rsidRPr="00B6576B">
        <w:rPr>
          <w:rFonts w:ascii="Book Antiqua" w:hAnsi="Book Antiqua" w:cs="Times New Roman"/>
        </w:rPr>
        <w:t>antireflux</w:t>
      </w:r>
      <w:proofErr w:type="spellEnd"/>
      <w:r w:rsidR="009C575D" w:rsidRPr="00B6576B">
        <w:rPr>
          <w:rFonts w:ascii="Book Antiqua" w:hAnsi="Book Antiqua" w:cs="Times New Roman"/>
        </w:rPr>
        <w:t xml:space="preserve"> </w:t>
      </w:r>
      <w:r w:rsidR="009C575D" w:rsidRPr="00B6576B">
        <w:rPr>
          <w:rFonts w:ascii="Book Antiqua" w:hAnsi="Book Antiqua" w:cs="Times New Roman"/>
        </w:rPr>
        <w:lastRenderedPageBreak/>
        <w:t xml:space="preserve">surgery should be considered in the pre-transplant </w:t>
      </w:r>
      <w:proofErr w:type="gramStart"/>
      <w:r w:rsidR="009C575D" w:rsidRPr="00B6576B">
        <w:rPr>
          <w:rFonts w:ascii="Book Antiqua" w:hAnsi="Book Antiqua" w:cs="Times New Roman"/>
        </w:rPr>
        <w:t>period</w:t>
      </w:r>
      <w:r w:rsidR="002F27C8" w:rsidRPr="00B6576B">
        <w:rPr>
          <w:rFonts w:ascii="Book Antiqua" w:hAnsi="Book Antiqua" w:cs="Times New Roman"/>
          <w:vertAlign w:val="superscript"/>
        </w:rPr>
        <w:t>[</w:t>
      </w:r>
      <w:proofErr w:type="gramEnd"/>
      <w:r w:rsidR="009C575D" w:rsidRPr="00B6576B">
        <w:rPr>
          <w:rFonts w:ascii="Book Antiqua" w:hAnsi="Book Antiqua" w:cs="Times New Roman"/>
        </w:rPr>
        <w:fldChar w:fldCharType="begin">
          <w:fldData xml:space="preserve">PEVuZE5vdGU+PENpdGU+PEF1dGhvcj5MaW5kZW48L0F1dGhvcj48WWVhcj4yMDA2PC9ZZWFyPjxJ
RFRleHQ+TGFwYXJvc2NvcGljIGZ1bmRvcGxpY2F0aW9uIGluIHBhdGllbnRzIHdpdGggZW5kLXN0
YWdlIGx1bmcgZGlzZWFzZSBhd2FpdGluZyB0cmFuc3BsYW50YXRpb248L0lEVGV4dD48RGlzcGxh
eVRleHQ+PHN0eWxlIGZhY2U9InN1cGVyc2NyaXB0Ij41MCwxMTcsMTIyPC9zdHlsZT48L0Rpc3Bs
YXlUZXh0PjxyZWNvcmQ+PGRhdGVzPjxwdWItZGF0ZXM+PGRhdGU+RmViPC9kYXRlPjwvcHViLWRh
dGVzPjx5ZWFyPjIwMDY8L3llYXI+PC9kYXRlcz48a2V5d29yZHM+PGtleXdvcmQ+QnJvbmNoaW9s
aXRpcyBPYmxpdGVyYW5zPC9rZXl3b3JkPjxrZXl3b3JkPkV4ZXJjaXNlIFRvbGVyYW5jZTwva2V5
d29yZD48a2V5d29yZD5GdW5kb3BsaWNhdGlvbjwva2V5d29yZD48a2V5d29yZD5HYXN0cm9lc29w
aGFnZWFsIFJlZmx1eDwva2V5d29yZD48a2V5d29yZD5IdW1hbnM8L2tleXdvcmQ+PGtleXdvcmQ+
TGFwYXJvc2NvcHk8L2tleXdvcmQ+PGtleXdvcmQ+THVuZyBEaXNlYXNlczwva2V5d29yZD48a2V5
d29yZD5MdW5nIFRyYW5zcGxhbnRhdGlvbjwva2V5d29yZD48a2V5d29yZD5NaWRkbGUgQWdlZDwv
a2V5d29yZD48a2V5d29yZD5Qb3N0b3BlcmF0aXZlIENvbXBsaWNhdGlvbnM8L2tleXdvcmQ+PGtl
eXdvcmQ+UHVsbW9uYXJ5IERpc2Vhc2UsIENocm9uaWMgT2JzdHJ1Y3RpdmU8L2tleXdvcmQ+PGtl
eXdvcmQ+UHVsbW9uYXJ5IEZpYnJvc2lzPC9rZXl3b3JkPjxrZXl3b3JkPlJlc3BpcmF0b3J5IEZ1
bmN0aW9uIFRlc3RzPC9rZXl3b3JkPjxrZXl3b3JkPldhaXRpbmcgTGlzdHM8L2tleXdvcmQ+PC9r
ZXl3b3Jkcz48dXJscz48cmVsYXRlZC11cmxzPjx1cmw+aHR0cDovL3d3dy5uY2JpLm5sbS5uaWgu
Z292L3B1Ym1lZC8xNjQzNDI3NjwvdXJsPjwvcmVsYXRlZC11cmxzPjwvdXJscz48aXNibj4xMDk3
LTY4NVg8L2lzYm4+PHRpdGxlcz48dGl0bGU+TGFwYXJvc2NvcGljIGZ1bmRvcGxpY2F0aW9uIGlu
IHBhdGllbnRzIHdpdGggZW5kLXN0YWdlIGx1bmcgZGlzZWFzZSBhd2FpdGluZyB0cmFuc3BsYW50
YXRpb248L3RpdGxlPjxzZWNvbmRhcnktdGl0bGU+SiBUaG9yYWMgQ2FyZGlvdmFzYyBTdXJnPC9z
ZWNvbmRhcnktdGl0bGU+PC90aXRsZXM+PHBhZ2VzPjQzOC00NjwvcGFnZXM+PG51bWJlcj4yPC9u
dW1iZXI+PGNvbnRyaWJ1dG9ycz48YXV0aG9ycz48YXV0aG9yPkxpbmRlbiwgUC4gQS48L2F1dGhv
cj48YXV0aG9yPkdpbGJlcnQsIFIuIEouPC9hdXRob3I+PGF1dGhvcj5ZZWFwLCBCLiBZLjwvYXV0
aG9yPjxhdXRob3I+Qm95bGUsIEsuPC9hdXRob3I+PGF1dGhvcj5EZXlraW4sIEEuPC9hdXRob3I+
PGF1dGhvcj5KYWtsaXRzY2gsIE0uIFQuPC9hdXRob3I+PGF1dGhvcj5TdWdhcmJha2VyLCBELiBK
LjwvYXV0aG9yPjxhdXRob3I+QnVlbm8sIFIuPC9hdXRob3I+PC9hdXRob3JzPjwvY29udHJpYnV0
b3JzPjxsYW5ndWFnZT5lbmc8L2xhbmd1YWdlPjxhZGRlZC1kYXRlIGZvcm1hdD0idXRjIj4xNDYy
ODk1MzExPC9hZGRlZC1kYXRlPjxyZWYtdHlwZSBuYW1lPSJKb3VybmFsIEFydGljbGUiPjE3PC9y
ZWYtdHlwZT48cmVjLW51bWJlcj4xNTY8L3JlYy1udW1iZXI+PGxhc3QtdXBkYXRlZC1kYXRlIGZv
cm1hdD0idXRjIj4xNDYyODk1MzExPC9sYXN0LXVwZGF0ZWQtZGF0ZT48YWNjZXNzaW9uLW51bT4x
NjQzNDI3NjwvYWNjZXNzaW9uLW51bT48ZWxlY3Ryb25pYy1yZXNvdXJjZS1udW0+MTAuMTAxNi9q
Lmp0Y3ZzLjIwMDUuMTAuMDE0PC9lbGVjdHJvbmljLXJlc291cmNlLW51bT48dm9sdW1lPjEzMTwv
dm9sdW1lPjwvcmVjb3JkPjwvQ2l0ZT48Q2l0ZT48QXV0aG9yPlN3ZWV0PC9BdXRob3I+PFllYXI+
MjAwNzwvWWVhcj48SURUZXh0Pkdhc3Ryb2Vzb3BoYWdlYWwgcmVmbHV4IGluIHBhdGllbnRzIHdp
dGggaWRpb3BhdGhpYyBwdWxtb25hcnkgZmlicm9zaXMgcmVmZXJyZWQgZm9yIGx1bmcgdHJhbnNw
bGFudGF0aW9uPC9JRFRleHQ+PHJlY29yZD48ZGF0ZXM+PHB1Yi1kYXRlcz48ZGF0ZT5BcHI8L2Rh
dGU+PC9wdWItZGF0ZXM+PHllYXI+MjAwNzwveWVhcj48L2RhdGVzPjxrZXl3b3Jkcz48a2V5d29y
ZD5Db21vcmJpZGl0eTwva2V5d29yZD48a2V5d29yZD5GZW1hbGU8L2tleXdvcmQ+PGtleXdvcmQ+
R2FzdHJvZXNvcGhhZ2VhbCBSZWZsdXg8L2tleXdvcmQ+PGtleXdvcmQ+SHVtYW5zPC9rZXl3b3Jk
PjxrZXl3b3JkPkx1bmcgVHJhbnNwbGFudGF0aW9uPC9rZXl3b3JkPjxrZXl3b3JkPk1hbGU8L2tl
eXdvcmQ+PGtleXdvcmQ+TWFub21ldHJ5PC9rZXl3b3JkPjxrZXl3b3JkPk1hc3MgU2NyZWVuaW5n
PC9rZXl3b3JkPjxrZXl3b3JkPk1pZGRsZSBBZ2VkPC9rZXl3b3JkPjxrZXl3b3JkPlByZXZhbGVu
Y2U8L2tleXdvcmQ+PGtleXdvcmQ+UHVsbW9uYXJ5IEZpYnJvc2lzPC9rZXl3b3JkPjxrZXl3b3Jk
PlJldHJvc3BlY3RpdmUgU3R1ZGllczwva2V5d29yZD48L2tleXdvcmRzPjx1cmxzPjxyZWxhdGVk
LXVybHM+PHVybD5odHRwOi8vd3d3Lm5jYmkubmxtLm5paC5nb3YvcHVibWVkLzE3MzgyNjU2PC91
cmw+PC9yZWxhdGVkLXVybHM+PC91cmxzPjxpc2JuPjEwOTctNjg1WDwvaXNibj48dGl0bGVzPjx0
aXRsZT5HYXN0cm9lc29waGFnZWFsIHJlZmx1eCBpbiBwYXRpZW50cyB3aXRoIGlkaW9wYXRoaWMg
cHVsbW9uYXJ5IGZpYnJvc2lzIHJlZmVycmVkIGZvciBsdW5nIHRyYW5zcGxhbnRhdGlvbjwvdGl0
bGU+PHNlY29uZGFyeS10aXRsZT5KIFRob3JhYyBDYXJkaW92YXNjIFN1cmc8L3NlY29uZGFyeS10
aXRsZT48L3RpdGxlcz48cGFnZXM+MTA3OC04NDwvcGFnZXM+PG51bWJlcj40PC9udW1iZXI+PGNv
bnRyaWJ1dG9ycz48YXV0aG9ycz48YXV0aG9yPlN3ZWV0LCBNLiBQLjwvYXV0aG9yPjxhdXRob3I+
UGF0dGksIE0uIEcuPC9hdXRob3I+PGF1dGhvcj5MZWFyZCwgTC4gRS48L2F1dGhvcj48YXV0aG9y
PkdvbGRlbiwgSi4gQS48L2F1dGhvcj48YXV0aG9yPkhheXMsIFMuIFIuPC9hdXRob3I+PGF1dGhv
cj5Ib29wZXMsIEMuPC9hdXRob3I+PGF1dGhvcj5UaGVvZG9yZSwgUC4gUi48L2F1dGhvcj48L2F1
dGhvcnM+PC9jb250cmlidXRvcnM+PGxhbmd1YWdlPmVuZzwvbGFuZ3VhZ2U+PGFkZGVkLWRhdGUg
Zm9ybWF0PSJ1dGMiPjE0NjI4OTQ5MDc8L2FkZGVkLWRhdGU+PHJlZi10eXBlIG5hbWU9IkpvdXJu
YWwgQXJ0aWNsZSI+MTc8L3JlZi10eXBlPjxyZWMtbnVtYmVyPjE1MDwvcmVjLW51bWJlcj48bGFz
dC11cGRhdGVkLWRhdGUgZm9ybWF0PSJ1dGMiPjE0NjI4OTQ5MDc8L2xhc3QtdXBkYXRlZC1kYXRl
PjxhY2Nlc3Npb24tbnVtPjE3MzgyNjU2PC9hY2Nlc3Npb24tbnVtPjxlbGVjdHJvbmljLXJlc291
cmNlLW51bT4xMC4xMDE2L2ouanRjdnMuMjAwNi4wOS4wODU8L2VsZWN0cm9uaWMtcmVzb3VyY2Ut
bnVtPjx2b2x1bWU+MTMzPC92b2x1bWU+PC9yZWNvcmQ+PC9DaXRlPjxDaXRlPjxBdXRob3I+R2Fz
cGVyPC9BdXRob3I+PFllYXI+MjAwODwvWWVhcj48SURUZXh0PkFudGlyZWZsdXggc3VyZ2VyeSBm
b3IgcGF0aWVudHMgd2l0aCBlbmQtc3RhZ2UgbHVuZyBkaXNlYXNlIGJlZm9yZSBhbmQgYWZ0ZXIg
bHVuZyB0cmFuc3BsYW50YXRpb248L0lEVGV4dD48cmVjb3JkPjxkYXRlcz48cHViLWRhdGVzPjxk
YXRlPkZlYjwvZGF0ZT48L3B1Yi1kYXRlcz48eWVhcj4yMDA4PC95ZWFyPjwvZGF0ZXM+PGtleXdv
cmRzPjxrZXl3b3JkPkFkb2xlc2NlbnQ8L2tleXdvcmQ+PGtleXdvcmQ+QWR1bHQ8L2tleXdvcmQ+
PGtleXdvcmQ+QWdlZDwva2V5d29yZD48a2V5d29yZD5GZW1hbGU8L2tleXdvcmQ+PGtleXdvcmQ+
RnVuZG9wbGljYXRpb248L2tleXdvcmQ+PGtleXdvcmQ+R2FzdHJvZXNvcGhhZ2VhbCBSZWZsdXg8
L2tleXdvcmQ+PGtleXdvcmQ+SHVtYW5zPC9rZXl3b3JkPjxrZXl3b3JkPkxhcGFyb3Njb3B5PC9r
ZXl3b3JkPjxrZXl3b3JkPkx1bmcgRGlzZWFzZXM8L2tleXdvcmQ+PGtleXdvcmQ+THVuZyBUcmFu
c3BsYW50YXRpb248L2tleXdvcmQ+PGtleXdvcmQ+TWFsZTwva2V5d29yZD48a2V5d29yZD5NaWRk
bGUgQWdlZDwva2V5d29yZD48a2V5d29yZD5QeWxvcnVzPC9rZXl3b3JkPjwva2V5d29yZHM+PHVy
bHM+PHJlbGF0ZWQtdXJscz48dXJsPmh0dHA6Ly93d3cubmNiaS5ubG0ubmloLmdvdi9wdWJtZWQv
MTc3MDQ4NzU8L3VybD48L3JlbGF0ZWQtdXJscz48L3VybHM+PGlzYm4+MTQzMi0yMjE4PC9pc2Ju
Pjx0aXRsZXM+PHRpdGxlPkFudGlyZWZsdXggc3VyZ2VyeSBmb3IgcGF0aWVudHMgd2l0aCBlbmQt
c3RhZ2UgbHVuZyBkaXNlYXNlIGJlZm9yZSBhbmQgYWZ0ZXIgbHVuZyB0cmFuc3BsYW50YXRpb248
L3RpdGxlPjxzZWNvbmRhcnktdGl0bGU+U3VyZyBFbmRvc2M8L3NlY29uZGFyeS10aXRsZT48L3Rp
dGxlcz48cGFnZXM+NDk1LTUwMDwvcGFnZXM+PG51bWJlcj4yPC9udW1iZXI+PGNvbnRyaWJ1dG9y
cz48YXV0aG9ycz48YXV0aG9yPkdhc3BlciwgVy4gSi48L2F1dGhvcj48YXV0aG9yPlN3ZWV0LCBN
LiBQLjwvYXV0aG9yPjxhdXRob3I+SG9vcGVzLCBDLjwvYXV0aG9yPjxhdXRob3I+TGVhcmQsIEwu
IEUuPC9hdXRob3I+PGF1dGhvcj5LbGVpbmhlbnosIE0uIEUuPC9hdXRob3I+PGF1dGhvcj5IYXlz
LCBTLiBSLjwvYXV0aG9yPjxhdXRob3I+R29sZGVuLCBKLiBBLjwvYXV0aG9yPjxhdXRob3I+UGF0
dGksIE0uIEcuPC9hdXRob3I+PC9hdXRob3JzPjwvY29udHJpYnV0b3JzPjxsYW5ndWFnZT5lbmc8
L2xhbmd1YWdlPjxhZGRlZC1kYXRlIGZvcm1hdD0idXRjIj4xNDYzMTY4Njg5PC9hZGRlZC1kYXRl
PjxyZWYtdHlwZSBuYW1lPSJKb3VybmFsIEFydGljbGUiPjE3PC9yZWYtdHlwZT48cmVjLW51bWJl
cj4yMDU8L3JlYy1udW1iZXI+PGxhc3QtdXBkYXRlZC1kYXRlIGZvcm1hdD0idXRjIj4xNDYzMTY4
Njg5PC9sYXN0LXVwZGF0ZWQtZGF0ZT48YWNjZXNzaW9uLW51bT4xNzcwNDg3NTwvYWNjZXNzaW9u
LW51bT48ZWxlY3Ryb25pYy1yZXNvdXJjZS1udW0+MTAuMTAwNy9zMDA0NjQtMDA3LTk0OTQtMzwv
ZWxlY3Ryb25pYy1yZXNvdXJjZS1udW0+PHZvbHVtZT4yMjwvdm9sdW1lPjwvcmVjb3JkPjwvQ2l0
ZT48L0VuZE5vdGU+AG==
</w:fldData>
        </w:fldChar>
      </w:r>
      <w:r w:rsidR="00773108" w:rsidRPr="00B6576B">
        <w:rPr>
          <w:rFonts w:ascii="Book Antiqua" w:hAnsi="Book Antiqua" w:cs="Times New Roman"/>
        </w:rPr>
        <w:instrText xml:space="preserve"> ADDIN EN.CITE </w:instrText>
      </w:r>
      <w:r w:rsidR="00773108" w:rsidRPr="00B6576B">
        <w:rPr>
          <w:rFonts w:ascii="Book Antiqua" w:hAnsi="Book Antiqua" w:cs="Times New Roman"/>
        </w:rPr>
        <w:fldChar w:fldCharType="begin">
          <w:fldData xml:space="preserve">PEVuZE5vdGU+PENpdGU+PEF1dGhvcj5MaW5kZW48L0F1dGhvcj48WWVhcj4yMDA2PC9ZZWFyPjxJ
RFRleHQ+TGFwYXJvc2NvcGljIGZ1bmRvcGxpY2F0aW9uIGluIHBhdGllbnRzIHdpdGggZW5kLXN0
YWdlIGx1bmcgZGlzZWFzZSBhd2FpdGluZyB0cmFuc3BsYW50YXRpb248L0lEVGV4dD48RGlzcGxh
eVRleHQ+PHN0eWxlIGZhY2U9InN1cGVyc2NyaXB0Ij41MCwxMTcsMTIyPC9zdHlsZT48L0Rpc3Bs
YXlUZXh0PjxyZWNvcmQ+PGRhdGVzPjxwdWItZGF0ZXM+PGRhdGU+RmViPC9kYXRlPjwvcHViLWRh
dGVzPjx5ZWFyPjIwMDY8L3llYXI+PC9kYXRlcz48a2V5d29yZHM+PGtleXdvcmQ+QnJvbmNoaW9s
aXRpcyBPYmxpdGVyYW5zPC9rZXl3b3JkPjxrZXl3b3JkPkV4ZXJjaXNlIFRvbGVyYW5jZTwva2V5
d29yZD48a2V5d29yZD5GdW5kb3BsaWNhdGlvbjwva2V5d29yZD48a2V5d29yZD5HYXN0cm9lc29w
aGFnZWFsIFJlZmx1eDwva2V5d29yZD48a2V5d29yZD5IdW1hbnM8L2tleXdvcmQ+PGtleXdvcmQ+
TGFwYXJvc2NvcHk8L2tleXdvcmQ+PGtleXdvcmQ+THVuZyBEaXNlYXNlczwva2V5d29yZD48a2V5
d29yZD5MdW5nIFRyYW5zcGxhbnRhdGlvbjwva2V5d29yZD48a2V5d29yZD5NaWRkbGUgQWdlZDwv
a2V5d29yZD48a2V5d29yZD5Qb3N0b3BlcmF0aXZlIENvbXBsaWNhdGlvbnM8L2tleXdvcmQ+PGtl
eXdvcmQ+UHVsbW9uYXJ5IERpc2Vhc2UsIENocm9uaWMgT2JzdHJ1Y3RpdmU8L2tleXdvcmQ+PGtl
eXdvcmQ+UHVsbW9uYXJ5IEZpYnJvc2lzPC9rZXl3b3JkPjxrZXl3b3JkPlJlc3BpcmF0b3J5IEZ1
bmN0aW9uIFRlc3RzPC9rZXl3b3JkPjxrZXl3b3JkPldhaXRpbmcgTGlzdHM8L2tleXdvcmQ+PC9r
ZXl3b3Jkcz48dXJscz48cmVsYXRlZC11cmxzPjx1cmw+aHR0cDovL3d3dy5uY2JpLm5sbS5uaWgu
Z292L3B1Ym1lZC8xNjQzNDI3NjwvdXJsPjwvcmVsYXRlZC11cmxzPjwvdXJscz48aXNibj4xMDk3
LTY4NVg8L2lzYm4+PHRpdGxlcz48dGl0bGU+TGFwYXJvc2NvcGljIGZ1bmRvcGxpY2F0aW9uIGlu
IHBhdGllbnRzIHdpdGggZW5kLXN0YWdlIGx1bmcgZGlzZWFzZSBhd2FpdGluZyB0cmFuc3BsYW50
YXRpb248L3RpdGxlPjxzZWNvbmRhcnktdGl0bGU+SiBUaG9yYWMgQ2FyZGlvdmFzYyBTdXJnPC9z
ZWNvbmRhcnktdGl0bGU+PC90aXRsZXM+PHBhZ2VzPjQzOC00NjwvcGFnZXM+PG51bWJlcj4yPC9u
dW1iZXI+PGNvbnRyaWJ1dG9ycz48YXV0aG9ycz48YXV0aG9yPkxpbmRlbiwgUC4gQS48L2F1dGhv
cj48YXV0aG9yPkdpbGJlcnQsIFIuIEouPC9hdXRob3I+PGF1dGhvcj5ZZWFwLCBCLiBZLjwvYXV0
aG9yPjxhdXRob3I+Qm95bGUsIEsuPC9hdXRob3I+PGF1dGhvcj5EZXlraW4sIEEuPC9hdXRob3I+
PGF1dGhvcj5KYWtsaXRzY2gsIE0uIFQuPC9hdXRob3I+PGF1dGhvcj5TdWdhcmJha2VyLCBELiBK
LjwvYXV0aG9yPjxhdXRob3I+QnVlbm8sIFIuPC9hdXRob3I+PC9hdXRob3JzPjwvY29udHJpYnV0
b3JzPjxsYW5ndWFnZT5lbmc8L2xhbmd1YWdlPjxhZGRlZC1kYXRlIGZvcm1hdD0idXRjIj4xNDYy
ODk1MzExPC9hZGRlZC1kYXRlPjxyZWYtdHlwZSBuYW1lPSJKb3VybmFsIEFydGljbGUiPjE3PC9y
ZWYtdHlwZT48cmVjLW51bWJlcj4xNTY8L3JlYy1udW1iZXI+PGxhc3QtdXBkYXRlZC1kYXRlIGZv
cm1hdD0idXRjIj4xNDYyODk1MzExPC9sYXN0LXVwZGF0ZWQtZGF0ZT48YWNjZXNzaW9uLW51bT4x
NjQzNDI3NjwvYWNjZXNzaW9uLW51bT48ZWxlY3Ryb25pYy1yZXNvdXJjZS1udW0+MTAuMTAxNi9q
Lmp0Y3ZzLjIwMDUuMTAuMDE0PC9lbGVjdHJvbmljLXJlc291cmNlLW51bT48dm9sdW1lPjEzMTwv
dm9sdW1lPjwvcmVjb3JkPjwvQ2l0ZT48Q2l0ZT48QXV0aG9yPlN3ZWV0PC9BdXRob3I+PFllYXI+
MjAwNzwvWWVhcj48SURUZXh0Pkdhc3Ryb2Vzb3BoYWdlYWwgcmVmbHV4IGluIHBhdGllbnRzIHdp
dGggaWRpb3BhdGhpYyBwdWxtb25hcnkgZmlicm9zaXMgcmVmZXJyZWQgZm9yIGx1bmcgdHJhbnNw
bGFudGF0aW9uPC9JRFRleHQ+PHJlY29yZD48ZGF0ZXM+PHB1Yi1kYXRlcz48ZGF0ZT5BcHI8L2Rh
dGU+PC9wdWItZGF0ZXM+PHllYXI+MjAwNzwveWVhcj48L2RhdGVzPjxrZXl3b3Jkcz48a2V5d29y
ZD5Db21vcmJpZGl0eTwva2V5d29yZD48a2V5d29yZD5GZW1hbGU8L2tleXdvcmQ+PGtleXdvcmQ+
R2FzdHJvZXNvcGhhZ2VhbCBSZWZsdXg8L2tleXdvcmQ+PGtleXdvcmQ+SHVtYW5zPC9rZXl3b3Jk
PjxrZXl3b3JkPkx1bmcgVHJhbnNwbGFudGF0aW9uPC9rZXl3b3JkPjxrZXl3b3JkPk1hbGU8L2tl
eXdvcmQ+PGtleXdvcmQ+TWFub21ldHJ5PC9rZXl3b3JkPjxrZXl3b3JkPk1hc3MgU2NyZWVuaW5n
PC9rZXl3b3JkPjxrZXl3b3JkPk1pZGRsZSBBZ2VkPC9rZXl3b3JkPjxrZXl3b3JkPlByZXZhbGVu
Y2U8L2tleXdvcmQ+PGtleXdvcmQ+UHVsbW9uYXJ5IEZpYnJvc2lzPC9rZXl3b3JkPjxrZXl3b3Jk
PlJldHJvc3BlY3RpdmUgU3R1ZGllczwva2V5d29yZD48L2tleXdvcmRzPjx1cmxzPjxyZWxhdGVk
LXVybHM+PHVybD5odHRwOi8vd3d3Lm5jYmkubmxtLm5paC5nb3YvcHVibWVkLzE3MzgyNjU2PC91
cmw+PC9yZWxhdGVkLXVybHM+PC91cmxzPjxpc2JuPjEwOTctNjg1WDwvaXNibj48dGl0bGVzPjx0
aXRsZT5HYXN0cm9lc29waGFnZWFsIHJlZmx1eCBpbiBwYXRpZW50cyB3aXRoIGlkaW9wYXRoaWMg
cHVsbW9uYXJ5IGZpYnJvc2lzIHJlZmVycmVkIGZvciBsdW5nIHRyYW5zcGxhbnRhdGlvbjwvdGl0
bGU+PHNlY29uZGFyeS10aXRsZT5KIFRob3JhYyBDYXJkaW92YXNjIFN1cmc8L3NlY29uZGFyeS10
aXRsZT48L3RpdGxlcz48cGFnZXM+MTA3OC04NDwvcGFnZXM+PG51bWJlcj40PC9udW1iZXI+PGNv
bnRyaWJ1dG9ycz48YXV0aG9ycz48YXV0aG9yPlN3ZWV0LCBNLiBQLjwvYXV0aG9yPjxhdXRob3I+
UGF0dGksIE0uIEcuPC9hdXRob3I+PGF1dGhvcj5MZWFyZCwgTC4gRS48L2F1dGhvcj48YXV0aG9y
PkdvbGRlbiwgSi4gQS48L2F1dGhvcj48YXV0aG9yPkhheXMsIFMuIFIuPC9hdXRob3I+PGF1dGhv
cj5Ib29wZXMsIEMuPC9hdXRob3I+PGF1dGhvcj5UaGVvZG9yZSwgUC4gUi48L2F1dGhvcj48L2F1
dGhvcnM+PC9jb250cmlidXRvcnM+PGxhbmd1YWdlPmVuZzwvbGFuZ3VhZ2U+PGFkZGVkLWRhdGUg
Zm9ybWF0PSJ1dGMiPjE0NjI4OTQ5MDc8L2FkZGVkLWRhdGU+PHJlZi10eXBlIG5hbWU9IkpvdXJu
YWwgQXJ0aWNsZSI+MTc8L3JlZi10eXBlPjxyZWMtbnVtYmVyPjE1MDwvcmVjLW51bWJlcj48bGFz
dC11cGRhdGVkLWRhdGUgZm9ybWF0PSJ1dGMiPjE0NjI4OTQ5MDc8L2xhc3QtdXBkYXRlZC1kYXRl
PjxhY2Nlc3Npb24tbnVtPjE3MzgyNjU2PC9hY2Nlc3Npb24tbnVtPjxlbGVjdHJvbmljLXJlc291
cmNlLW51bT4xMC4xMDE2L2ouanRjdnMuMjAwNi4wOS4wODU8L2VsZWN0cm9uaWMtcmVzb3VyY2Ut
bnVtPjx2b2x1bWU+MTMzPC92b2x1bWU+PC9yZWNvcmQ+PC9DaXRlPjxDaXRlPjxBdXRob3I+R2Fz
cGVyPC9BdXRob3I+PFllYXI+MjAwODwvWWVhcj48SURUZXh0PkFudGlyZWZsdXggc3VyZ2VyeSBm
b3IgcGF0aWVudHMgd2l0aCBlbmQtc3RhZ2UgbHVuZyBkaXNlYXNlIGJlZm9yZSBhbmQgYWZ0ZXIg
bHVuZyB0cmFuc3BsYW50YXRpb248L0lEVGV4dD48cmVjb3JkPjxkYXRlcz48cHViLWRhdGVzPjxk
YXRlPkZlYjwvZGF0ZT48L3B1Yi1kYXRlcz48eWVhcj4yMDA4PC95ZWFyPjwvZGF0ZXM+PGtleXdv
cmRzPjxrZXl3b3JkPkFkb2xlc2NlbnQ8L2tleXdvcmQ+PGtleXdvcmQ+QWR1bHQ8L2tleXdvcmQ+
PGtleXdvcmQ+QWdlZDwva2V5d29yZD48a2V5d29yZD5GZW1hbGU8L2tleXdvcmQ+PGtleXdvcmQ+
RnVuZG9wbGljYXRpb248L2tleXdvcmQ+PGtleXdvcmQ+R2FzdHJvZXNvcGhhZ2VhbCBSZWZsdXg8
L2tleXdvcmQ+PGtleXdvcmQ+SHVtYW5zPC9rZXl3b3JkPjxrZXl3b3JkPkxhcGFyb3Njb3B5PC9r
ZXl3b3JkPjxrZXl3b3JkPkx1bmcgRGlzZWFzZXM8L2tleXdvcmQ+PGtleXdvcmQ+THVuZyBUcmFu
c3BsYW50YXRpb248L2tleXdvcmQ+PGtleXdvcmQ+TWFsZTwva2V5d29yZD48a2V5d29yZD5NaWRk
bGUgQWdlZDwva2V5d29yZD48a2V5d29yZD5QeWxvcnVzPC9rZXl3b3JkPjwva2V5d29yZHM+PHVy
bHM+PHJlbGF0ZWQtdXJscz48dXJsPmh0dHA6Ly93d3cubmNiaS5ubG0ubmloLmdvdi9wdWJtZWQv
MTc3MDQ4NzU8L3VybD48L3JlbGF0ZWQtdXJscz48L3VybHM+PGlzYm4+MTQzMi0yMjE4PC9pc2Ju
Pjx0aXRsZXM+PHRpdGxlPkFudGlyZWZsdXggc3VyZ2VyeSBmb3IgcGF0aWVudHMgd2l0aCBlbmQt
c3RhZ2UgbHVuZyBkaXNlYXNlIGJlZm9yZSBhbmQgYWZ0ZXIgbHVuZyB0cmFuc3BsYW50YXRpb248
L3RpdGxlPjxzZWNvbmRhcnktdGl0bGU+U3VyZyBFbmRvc2M8L3NlY29uZGFyeS10aXRsZT48L3Rp
dGxlcz48cGFnZXM+NDk1LTUwMDwvcGFnZXM+PG51bWJlcj4yPC9udW1iZXI+PGNvbnRyaWJ1dG9y
cz48YXV0aG9ycz48YXV0aG9yPkdhc3BlciwgVy4gSi48L2F1dGhvcj48YXV0aG9yPlN3ZWV0LCBN
LiBQLjwvYXV0aG9yPjxhdXRob3I+SG9vcGVzLCBDLjwvYXV0aG9yPjxhdXRob3I+TGVhcmQsIEwu
IEUuPC9hdXRob3I+PGF1dGhvcj5LbGVpbmhlbnosIE0uIEUuPC9hdXRob3I+PGF1dGhvcj5IYXlz
LCBTLiBSLjwvYXV0aG9yPjxhdXRob3I+R29sZGVuLCBKLiBBLjwvYXV0aG9yPjxhdXRob3I+UGF0
dGksIE0uIEcuPC9hdXRob3I+PC9hdXRob3JzPjwvY29udHJpYnV0b3JzPjxsYW5ndWFnZT5lbmc8
L2xhbmd1YWdlPjxhZGRlZC1kYXRlIGZvcm1hdD0idXRjIj4xNDYzMTY4Njg5PC9hZGRlZC1kYXRl
PjxyZWYtdHlwZSBuYW1lPSJKb3VybmFsIEFydGljbGUiPjE3PC9yZWYtdHlwZT48cmVjLW51bWJl
cj4yMDU8L3JlYy1udW1iZXI+PGxhc3QtdXBkYXRlZC1kYXRlIGZvcm1hdD0idXRjIj4xNDYzMTY4
Njg5PC9sYXN0LXVwZGF0ZWQtZGF0ZT48YWNjZXNzaW9uLW51bT4xNzcwNDg3NTwvYWNjZXNzaW9u
LW51bT48ZWxlY3Ryb25pYy1yZXNvdXJjZS1udW0+MTAuMTAwNy9zMDA0NjQtMDA3LTk0OTQtMzwv
ZWxlY3Ryb25pYy1yZXNvdXJjZS1udW0+PHZvbHVtZT4yMjwvdm9sdW1lPjwvcmVjb3JkPjwvQ2l0
ZT48L0VuZE5vdGU+AG==
</w:fldData>
        </w:fldChar>
      </w:r>
      <w:r w:rsidR="00773108" w:rsidRPr="00B6576B">
        <w:rPr>
          <w:rFonts w:ascii="Book Antiqua" w:hAnsi="Book Antiqua" w:cs="Times New Roman"/>
        </w:rPr>
        <w:instrText xml:space="preserve"> ADDIN EN.CITE.DATA </w:instrText>
      </w:r>
      <w:r w:rsidR="00773108" w:rsidRPr="00B6576B">
        <w:rPr>
          <w:rFonts w:ascii="Book Antiqua" w:hAnsi="Book Antiqua" w:cs="Times New Roman"/>
        </w:rPr>
      </w:r>
      <w:r w:rsidR="00773108" w:rsidRPr="00B6576B">
        <w:rPr>
          <w:rFonts w:ascii="Book Antiqua" w:hAnsi="Book Antiqua" w:cs="Times New Roman"/>
        </w:rPr>
        <w:fldChar w:fldCharType="end"/>
      </w:r>
      <w:r w:rsidR="009C575D" w:rsidRPr="00B6576B">
        <w:rPr>
          <w:rFonts w:ascii="Book Antiqua" w:hAnsi="Book Antiqua" w:cs="Times New Roman"/>
        </w:rPr>
      </w:r>
      <w:r w:rsidR="009C575D" w:rsidRPr="00B6576B">
        <w:rPr>
          <w:rFonts w:ascii="Book Antiqua" w:hAnsi="Book Antiqua" w:cs="Times New Roman"/>
        </w:rPr>
        <w:fldChar w:fldCharType="separate"/>
      </w:r>
      <w:r w:rsidR="00773108" w:rsidRPr="00B6576B">
        <w:rPr>
          <w:rFonts w:ascii="Book Antiqua" w:hAnsi="Book Antiqua" w:cs="Times New Roman"/>
          <w:noProof/>
          <w:vertAlign w:val="superscript"/>
        </w:rPr>
        <w:t>50,117,122</w:t>
      </w:r>
      <w:r w:rsidR="009C575D" w:rsidRPr="00B6576B">
        <w:rPr>
          <w:rFonts w:ascii="Book Antiqua" w:hAnsi="Book Antiqua" w:cs="Times New Roman"/>
        </w:rPr>
        <w:fldChar w:fldCharType="end"/>
      </w:r>
      <w:r w:rsidR="002F27C8" w:rsidRPr="00B6576B">
        <w:rPr>
          <w:rFonts w:ascii="Book Antiqua" w:hAnsi="Book Antiqua" w:cs="Times New Roman"/>
          <w:vertAlign w:val="superscript"/>
        </w:rPr>
        <w:t>]</w:t>
      </w:r>
      <w:r w:rsidR="002F27C8" w:rsidRPr="00B6576B">
        <w:rPr>
          <w:rFonts w:ascii="Book Antiqua" w:hAnsi="Book Antiqua" w:cs="Times New Roman"/>
        </w:rPr>
        <w:t>.</w:t>
      </w:r>
      <w:r w:rsidR="009C575D" w:rsidRPr="00B6576B">
        <w:rPr>
          <w:rFonts w:ascii="Book Antiqua" w:hAnsi="Book Antiqua" w:cs="Times New Roman"/>
        </w:rPr>
        <w:t xml:space="preserve"> Linden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r>
      <w:r w:rsidR="00A40F00" w:rsidRPr="00B6576B">
        <w:rPr>
          <w:rFonts w:ascii="Book Antiqua" w:hAnsi="Book Antiqua" w:cs="Times New Roman"/>
        </w:rPr>
        <w:instrText xml:space="preserve"> ADDIN EN.CITE &lt;EndNote&gt;&lt;Cite&gt;&lt;Author&gt;Linden&lt;/Author&gt;&lt;Year&gt;2006&lt;/Year&gt;&lt;IDText&gt;Laparoscopic fundoplication in patients with end-stage lung disease awaiting transplantation&lt;/IDText&gt;&lt;DisplayText&gt;&lt;style face="superscript"&gt;117&lt;/style&gt;&lt;/DisplayText&gt;&lt;record&gt;&lt;dates&gt;&lt;pub-dates&gt;&lt;date&gt;Feb&lt;/date&gt;&lt;/pub-dates&gt;&lt;year&gt;2006&lt;/year&gt;&lt;/dates&gt;&lt;keywords&gt;&lt;keyword&gt;Bronchiolitis Obliterans&lt;/keyword&gt;&lt;keyword&gt;Exercise Tolerance&lt;/keyword&gt;&lt;keyword&gt;Fundoplication&lt;/keyword&gt;&lt;keyword&gt;Gastroesophageal Reflux&lt;/keyword&gt;&lt;keyword&gt;Humans&lt;/keyword&gt;&lt;keyword&gt;Laparoscopy&lt;/keyword&gt;&lt;keyword&gt;Lung Diseases&lt;/keyword&gt;&lt;keyword&gt;Lung Transplantation&lt;/keyword&gt;&lt;keyword&gt;Middle Aged&lt;/keyword&gt;&lt;keyword&gt;Postoperative Complications&lt;/keyword&gt;&lt;keyword&gt;Pulmonary Disease, Chronic Obstructive&lt;/keyword&gt;&lt;keyword&gt;Pulmonary Fibrosis&lt;/keyword&gt;&lt;keyword&gt;Respiratory Function Tests&lt;/keyword&gt;&lt;keyword&gt;Waiting Lists&lt;/keyword&gt;&lt;/keywords&gt;&lt;urls&gt;&lt;related-urls&gt;&lt;url&gt;http://www.ncbi.nlm.nih.gov/pubmed/16434276&lt;/url&gt;&lt;/related-urls&gt;&lt;/urls&gt;&lt;isbn&gt;1097-685X&lt;/isbn&gt;&lt;titles&gt;&lt;title&gt;Laparoscopic fundoplication in patients with end-stage lung disease awaiting transplantation&lt;/title&gt;&lt;secondary-title&gt;J Thorac Cardiovasc Surg&lt;/secondary-title&gt;&lt;/titles&gt;&lt;pages&gt;438-46&lt;/pages&gt;&lt;number&gt;2&lt;/number&gt;&lt;contributors&gt;&lt;authors&gt;&lt;author&gt;Linden, P. A.&lt;/author&gt;&lt;author&gt;Gilbert, R. J.&lt;/author&gt;&lt;author&gt;Yeap, B. Y.&lt;/author&gt;&lt;author&gt;Boyle, K.&lt;/author&gt;&lt;author&gt;Deykin, A.&lt;/author&gt;&lt;author&gt;Jaklitsch, M. T.&lt;/author&gt;&lt;author&gt;Sugarbaker, D. J.&lt;/author&gt;&lt;author&gt;Bueno, R.&lt;/author&gt;&lt;/authors&gt;&lt;/contributors&gt;&lt;language&gt;eng&lt;/language&gt;&lt;added-date format="utc"&gt;1462895311&lt;/added-date&gt;&lt;ref-type name="Journal Article"&gt;17&lt;/ref-type&gt;&lt;rec-number&gt;156&lt;/rec-number&gt;&lt;last-updated-date format="utc"&gt;1462895311&lt;/last-updated-date&gt;&lt;accession-num&gt;16434276&lt;/accession-num&gt;&lt;electronic-resource-num&gt;10.1016/j.jtcvs.2005.10.014&lt;/electronic-resource-num&gt;&lt;volume&gt;131&lt;/volume&gt;&lt;/record&gt;&lt;/Cite&gt;&lt;/EndNote&gt;</w:instrText>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117</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009C575D" w:rsidRPr="00B6576B">
        <w:rPr>
          <w:rFonts w:ascii="Book Antiqua" w:hAnsi="Book Antiqua" w:cs="Times New Roman"/>
        </w:rPr>
        <w:t xml:space="preserve"> focused specifically on </w:t>
      </w:r>
      <w:r w:rsidR="000713C3" w:rsidRPr="00B6576B">
        <w:rPr>
          <w:rFonts w:ascii="Book Antiqua" w:hAnsi="Book Antiqua" w:cs="Times New Roman"/>
        </w:rPr>
        <w:t xml:space="preserve">IPF </w:t>
      </w:r>
      <w:r w:rsidR="009C575D" w:rsidRPr="00B6576B">
        <w:rPr>
          <w:rFonts w:ascii="Book Antiqua" w:hAnsi="Book Antiqua" w:cs="Times New Roman"/>
        </w:rPr>
        <w:t>patients</w:t>
      </w:r>
      <w:r w:rsidR="000713C3" w:rsidRPr="00B6576B">
        <w:rPr>
          <w:rFonts w:ascii="Book Antiqua" w:hAnsi="Book Antiqua" w:cs="Times New Roman"/>
        </w:rPr>
        <w:t xml:space="preserve">, and demonstrated </w:t>
      </w:r>
      <w:r w:rsidR="009C575D" w:rsidRPr="00B6576B">
        <w:rPr>
          <w:rFonts w:ascii="Book Antiqua" w:hAnsi="Book Antiqua" w:cs="Times New Roman"/>
        </w:rPr>
        <w:t xml:space="preserve">no perioperative complications </w:t>
      </w:r>
      <w:r w:rsidR="000713C3" w:rsidRPr="00B6576B">
        <w:rPr>
          <w:rFonts w:ascii="Book Antiqua" w:hAnsi="Book Antiqua" w:cs="Times New Roman"/>
        </w:rPr>
        <w:t>or</w:t>
      </w:r>
      <w:r w:rsidR="009C575D" w:rsidRPr="00B6576B">
        <w:rPr>
          <w:rFonts w:ascii="Book Antiqua" w:hAnsi="Book Antiqua" w:cs="Times New Roman"/>
        </w:rPr>
        <w:t xml:space="preserve"> decrease in lung function over the 15-month average follow-up</w:t>
      </w:r>
      <w:r w:rsidR="00C4607F" w:rsidRPr="00B6576B">
        <w:rPr>
          <w:rFonts w:ascii="Book Antiqua" w:hAnsi="Book Antiqua" w:cs="Times New Roman"/>
        </w:rPr>
        <w:t>.</w:t>
      </w:r>
      <w:r w:rsidR="00263B31" w:rsidRPr="00B6576B">
        <w:rPr>
          <w:rFonts w:ascii="Book Antiqua" w:hAnsi="Book Antiqua" w:cs="Times New Roman"/>
        </w:rPr>
        <w:t xml:space="preserve"> Importantly, patients treated with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surgery had stable oxygen requirements, while control patients with IPF on the waiting list had a statistically significant deterioration</w:t>
      </w:r>
      <w:r w:rsidR="00C4607F" w:rsidRPr="00B6576B">
        <w:rPr>
          <w:rFonts w:ascii="Book Antiqua" w:hAnsi="Book Antiqua" w:cs="Times New Roman"/>
          <w:vertAlign w:val="superscript"/>
        </w:rPr>
        <w:t>[</w:t>
      </w:r>
      <w:r w:rsidR="009C575D"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Linden&lt;/Author&gt;&lt;Year&gt;2006&lt;/Year&gt;&lt;IDText&gt;Laparoscopic fundoplication in patients with end-stage lung disease awaiting transplantation&lt;/IDText&gt;&lt;DisplayText&gt;&lt;style face="superscript"&gt;117&lt;/style&gt;&lt;/DisplayText&gt;&lt;record&gt;&lt;dates&gt;&lt;pub-dates&gt;&lt;date&gt;Feb&lt;/date&gt;&lt;/pub-dates&gt;&lt;year&gt;2006&lt;/year&gt;&lt;/dates&gt;&lt;keywords&gt;&lt;keyword&gt;Bronchiolitis Obliterans&lt;/keyword&gt;&lt;keyword&gt;Exercise Tolerance&lt;/keyword&gt;&lt;keyword&gt;Fundoplication&lt;/keyword&gt;&lt;keyword&gt;Gastroesophageal Reflux&lt;/keyword&gt;&lt;keyword&gt;Humans&lt;/keyword&gt;&lt;keyword&gt;Laparoscopy&lt;/keyword&gt;&lt;keyword&gt;Lung Diseases&lt;/keyword&gt;&lt;keyword&gt;Lung Transplantation&lt;/keyword&gt;&lt;keyword&gt;Middle Aged&lt;/keyword&gt;&lt;keyword&gt;Postoperative Complications&lt;/keyword&gt;&lt;keyword&gt;Pulmonary Disease, Chronic Obstructive&lt;/keyword&gt;&lt;keyword&gt;Pulmonary Fibrosis&lt;/keyword&gt;&lt;keyword&gt;Respiratory Function Tests&lt;/keyword&gt;&lt;keyword&gt;Waiting Lists&lt;/keyword&gt;&lt;/keywords&gt;&lt;urls&gt;&lt;related-urls&gt;&lt;url&gt;http://www.ncbi.nlm.nih.gov/pubmed/16434276&lt;/url&gt;&lt;/related-urls&gt;&lt;/urls&gt;&lt;isbn&gt;1097-685X&lt;/isbn&gt;&lt;titles&gt;&lt;title&gt;Laparoscopic fundoplication in patients with end-stage lung disease awaiting transplantation&lt;/title&gt;&lt;secondary-title&gt;J Thorac Cardiovasc Surg&lt;/secondary-title&gt;&lt;/titles&gt;&lt;pages&gt;438-46&lt;/pages&gt;&lt;number&gt;2&lt;/number&gt;&lt;contributors&gt;&lt;authors&gt;&lt;author&gt;Linden, P. A.&lt;/author&gt;&lt;author&gt;Gilbert, R. J.&lt;/author&gt;&lt;author&gt;Yeap, B. Y.&lt;/author&gt;&lt;author&gt;Boyle, K.&lt;/author&gt;&lt;author&gt;Deykin, A.&lt;/author&gt;&lt;author&gt;Jaklitsch, M. T.&lt;/author&gt;&lt;author&gt;Sugarbaker, D. J.&lt;/author&gt;&lt;author&gt;Bueno, R.&lt;/author&gt;&lt;/authors&gt;&lt;/contributors&gt;&lt;language&gt;eng&lt;/language&gt;&lt;added-date format="utc"&gt;1462895311&lt;/added-date&gt;&lt;ref-type name="Journal Article"&gt;17&lt;/ref-type&gt;&lt;rec-number&gt;156&lt;/rec-number&gt;&lt;last-updated-date format="utc"&gt;1462895311&lt;/last-updated-date&gt;&lt;accession-num&gt;16434276&lt;/accession-num&gt;&lt;electronic-resource-num&gt;10.1016/j.jtcvs.2005.10.014&lt;/electronic-resource-num&gt;&lt;volume&gt;131&lt;/volume&gt;&lt;/record&gt;&lt;/Cite&gt;&lt;/EndNote&gt;</w:instrText>
      </w:r>
      <w:r w:rsidR="009C575D" w:rsidRPr="00B6576B">
        <w:rPr>
          <w:rFonts w:ascii="Book Antiqua" w:hAnsi="Book Antiqua" w:cs="Times New Roman"/>
        </w:rPr>
        <w:fldChar w:fldCharType="separate"/>
      </w:r>
      <w:r w:rsidR="00773108" w:rsidRPr="00B6576B">
        <w:rPr>
          <w:rFonts w:ascii="Book Antiqua" w:hAnsi="Book Antiqua" w:cs="Times New Roman"/>
          <w:noProof/>
          <w:vertAlign w:val="superscript"/>
        </w:rPr>
        <w:t>117</w:t>
      </w:r>
      <w:r w:rsidR="009C575D" w:rsidRPr="00B6576B">
        <w:rPr>
          <w:rFonts w:ascii="Book Antiqua" w:hAnsi="Book Antiqua" w:cs="Times New Roman"/>
        </w:rPr>
        <w:fldChar w:fldCharType="end"/>
      </w:r>
      <w:r w:rsidR="00C4607F" w:rsidRPr="00B6576B">
        <w:rPr>
          <w:rFonts w:ascii="Book Antiqua" w:hAnsi="Book Antiqua" w:cs="Times New Roman"/>
          <w:vertAlign w:val="superscript"/>
        </w:rPr>
        <w:t>]</w:t>
      </w:r>
      <w:r w:rsidR="00C4607F" w:rsidRPr="00B6576B">
        <w:rPr>
          <w:rFonts w:ascii="Book Antiqua" w:hAnsi="Book Antiqua" w:cs="Times New Roman"/>
        </w:rPr>
        <w:t>.</w:t>
      </w:r>
      <w:r w:rsidR="009C575D" w:rsidRPr="00B6576B">
        <w:rPr>
          <w:rFonts w:ascii="Book Antiqua" w:hAnsi="Book Antiqua" w:cs="Times New Roman"/>
        </w:rPr>
        <w:t xml:space="preserve"> Thus, </w:t>
      </w:r>
      <w:r w:rsidR="00C0187A" w:rsidRPr="00B6576B">
        <w:rPr>
          <w:rFonts w:ascii="Book Antiqua" w:hAnsi="Book Antiqua" w:cs="Times New Roman"/>
        </w:rPr>
        <w:t>in spite of theoretical risk</w:t>
      </w:r>
      <w:r w:rsidR="009D43A9" w:rsidRPr="00B6576B">
        <w:rPr>
          <w:rFonts w:ascii="Book Antiqua" w:hAnsi="Book Antiqua" w:cs="Times New Roman"/>
        </w:rPr>
        <w:t>s</w:t>
      </w:r>
      <w:r w:rsidR="00C0187A" w:rsidRPr="00B6576B">
        <w:rPr>
          <w:rFonts w:ascii="Book Antiqua" w:hAnsi="Book Antiqua" w:cs="Times New Roman"/>
        </w:rPr>
        <w:t xml:space="preserve"> in the setting of pre-transplant pulmonary compromise</w:t>
      </w:r>
      <w:r w:rsidR="009C575D" w:rsidRPr="00B6576B">
        <w:rPr>
          <w:rFonts w:ascii="Book Antiqua" w:hAnsi="Book Antiqua" w:cs="Times New Roman"/>
        </w:rPr>
        <w:t xml:space="preserve">, </w:t>
      </w:r>
      <w:r w:rsidR="00C0187A" w:rsidRPr="00B6576B">
        <w:rPr>
          <w:rFonts w:ascii="Book Antiqua" w:hAnsi="Book Antiqua" w:cs="Times New Roman"/>
        </w:rPr>
        <w:t xml:space="preserve">the absence of </w:t>
      </w:r>
      <w:r w:rsidR="009C575D" w:rsidRPr="00B6576B">
        <w:rPr>
          <w:rFonts w:ascii="Book Antiqua" w:hAnsi="Book Antiqua" w:cs="Times New Roman"/>
        </w:rPr>
        <w:t xml:space="preserve">serious complications </w:t>
      </w:r>
      <w:r w:rsidR="009D43A9" w:rsidRPr="00B6576B">
        <w:rPr>
          <w:rFonts w:ascii="Book Antiqua" w:hAnsi="Book Antiqua" w:cs="Times New Roman"/>
        </w:rPr>
        <w:t xml:space="preserve">in clinical practice </w:t>
      </w:r>
      <w:r w:rsidR="00C0187A" w:rsidRPr="00B6576B">
        <w:rPr>
          <w:rFonts w:ascii="Book Antiqua" w:hAnsi="Book Antiqua" w:cs="Times New Roman"/>
        </w:rPr>
        <w:t>led to the conclusion</w:t>
      </w:r>
      <w:r w:rsidR="00AF7853" w:rsidRPr="00B6576B">
        <w:rPr>
          <w:rFonts w:ascii="Book Antiqua" w:hAnsi="Book Antiqua" w:cs="Times New Roman"/>
        </w:rPr>
        <w:t>s</w:t>
      </w:r>
      <w:r w:rsidR="00C0187A" w:rsidRPr="00B6576B">
        <w:rPr>
          <w:rFonts w:ascii="Book Antiqua" w:hAnsi="Book Antiqua" w:cs="Times New Roman"/>
        </w:rPr>
        <w:t xml:space="preserve"> that pre-transplant </w:t>
      </w:r>
      <w:proofErr w:type="spellStart"/>
      <w:r w:rsidR="00847B87" w:rsidRPr="00B6576B">
        <w:rPr>
          <w:rFonts w:ascii="Book Antiqua" w:hAnsi="Book Antiqua" w:cs="Times New Roman"/>
        </w:rPr>
        <w:t>antireflux</w:t>
      </w:r>
      <w:proofErr w:type="spellEnd"/>
      <w:r w:rsidR="00C0187A" w:rsidRPr="00B6576B">
        <w:rPr>
          <w:rFonts w:ascii="Book Antiqua" w:hAnsi="Book Antiqua" w:cs="Times New Roman"/>
        </w:rPr>
        <w:t xml:space="preserve"> surgery </w:t>
      </w:r>
      <w:r w:rsidR="009D43A9" w:rsidRPr="00B6576B">
        <w:rPr>
          <w:rFonts w:ascii="Book Antiqua" w:hAnsi="Book Antiqua" w:cs="Times New Roman"/>
        </w:rPr>
        <w:t xml:space="preserve">is safe, </w:t>
      </w:r>
      <w:r w:rsidR="00C0187A" w:rsidRPr="00B6576B">
        <w:rPr>
          <w:rFonts w:ascii="Book Antiqua" w:hAnsi="Book Antiqua" w:cs="Times New Roman"/>
        </w:rPr>
        <w:t>may ameliorate the progression of underlying disease while aw</w:t>
      </w:r>
      <w:r w:rsidR="009D43A9" w:rsidRPr="00B6576B">
        <w:rPr>
          <w:rFonts w:ascii="Book Antiqua" w:hAnsi="Book Antiqua" w:cs="Times New Roman"/>
        </w:rPr>
        <w:t>aiting transplant, and provide</w:t>
      </w:r>
      <w:r w:rsidR="00C0187A" w:rsidRPr="00B6576B">
        <w:rPr>
          <w:rFonts w:ascii="Book Antiqua" w:hAnsi="Book Antiqua" w:cs="Times New Roman"/>
        </w:rPr>
        <w:t xml:space="preserve"> early </w:t>
      </w:r>
      <w:r w:rsidR="009C575D" w:rsidRPr="00B6576B">
        <w:rPr>
          <w:rFonts w:ascii="Book Antiqua" w:hAnsi="Book Antiqua" w:cs="Times New Roman"/>
        </w:rPr>
        <w:t>protection from</w:t>
      </w:r>
      <w:r w:rsidR="00F165C1" w:rsidRPr="00B6576B">
        <w:rPr>
          <w:rFonts w:ascii="Book Antiqua" w:hAnsi="Book Antiqua" w:cs="Times New Roman"/>
        </w:rPr>
        <w:t xml:space="preserve"> </w:t>
      </w:r>
      <w:r w:rsidR="009C575D" w:rsidRPr="00B6576B">
        <w:rPr>
          <w:rFonts w:ascii="Book Antiqua" w:hAnsi="Book Antiqua" w:cs="Times New Roman"/>
        </w:rPr>
        <w:t xml:space="preserve">reflux </w:t>
      </w:r>
      <w:r w:rsidR="009D43A9" w:rsidRPr="00B6576B">
        <w:rPr>
          <w:rFonts w:ascii="Book Antiqua" w:hAnsi="Book Antiqua" w:cs="Times New Roman"/>
        </w:rPr>
        <w:t xml:space="preserve">and aspiration </w:t>
      </w:r>
      <w:r w:rsidR="00C0187A" w:rsidRPr="00B6576B">
        <w:rPr>
          <w:rFonts w:ascii="Book Antiqua" w:hAnsi="Book Antiqua" w:cs="Times New Roman"/>
        </w:rPr>
        <w:t>upon transplantation</w:t>
      </w:r>
      <w:r w:rsidR="00C4607F" w:rsidRPr="00B6576B">
        <w:rPr>
          <w:rFonts w:ascii="Book Antiqua" w:hAnsi="Book Antiqua" w:cs="Times New Roman"/>
          <w:vertAlign w:val="superscript"/>
        </w:rPr>
        <w:t>[</w:t>
      </w:r>
      <w:r w:rsidR="009C575D"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Linden&lt;/Author&gt;&lt;Year&gt;2006&lt;/Year&gt;&lt;IDText&gt;Laparoscopic fundoplication in patients with end-stage lung disease awaiting transplantation&lt;/IDText&gt;&lt;DisplayText&gt;&lt;style face="superscript"&gt;117&lt;/style&gt;&lt;/DisplayText&gt;&lt;record&gt;&lt;dates&gt;&lt;pub-dates&gt;&lt;date&gt;Feb&lt;/date&gt;&lt;/pub-dates&gt;&lt;year&gt;2006&lt;/year&gt;&lt;/dates&gt;&lt;keywords&gt;&lt;keyword&gt;Bronchiolitis Obliterans&lt;/keyword&gt;&lt;keyword&gt;Exercise Tolerance&lt;/keyword&gt;&lt;keyword&gt;Fundoplication&lt;/keyword&gt;&lt;keyword&gt;Gastroesophageal Reflux&lt;/keyword&gt;&lt;keyword&gt;Humans&lt;/keyword&gt;&lt;keyword&gt;Laparoscopy&lt;/keyword&gt;&lt;keyword&gt;Lung Diseases&lt;/keyword&gt;&lt;keyword&gt;Lung Transplantation&lt;/keyword&gt;&lt;keyword&gt;Middle Aged&lt;/keyword&gt;&lt;keyword&gt;Postoperative Complications&lt;/keyword&gt;&lt;keyword&gt;Pulmonary Disease, Chronic Obstructive&lt;/keyword&gt;&lt;keyword&gt;Pulmonary Fibrosis&lt;/keyword&gt;&lt;keyword&gt;Respiratory Function Tests&lt;/keyword&gt;&lt;keyword&gt;Waiting Lists&lt;/keyword&gt;&lt;/keywords&gt;&lt;urls&gt;&lt;related-urls&gt;&lt;url&gt;http://www.ncbi.nlm.nih.gov/pubmed/16434276&lt;/url&gt;&lt;/related-urls&gt;&lt;/urls&gt;&lt;isbn&gt;1097-685X&lt;/isbn&gt;&lt;titles&gt;&lt;title&gt;Laparoscopic fundoplication in patients with end-stage lung disease awaiting transplantation&lt;/title&gt;&lt;secondary-title&gt;J Thorac Cardiovasc Surg&lt;/secondary-title&gt;&lt;/titles&gt;&lt;pages&gt;438-46&lt;/pages&gt;&lt;number&gt;2&lt;/number&gt;&lt;contributors&gt;&lt;authors&gt;&lt;author&gt;Linden, P. A.&lt;/author&gt;&lt;author&gt;Gilbert, R. J.&lt;/author&gt;&lt;author&gt;Yeap, B. Y.&lt;/author&gt;&lt;author&gt;Boyle, K.&lt;/author&gt;&lt;author&gt;Deykin, A.&lt;/author&gt;&lt;author&gt;Jaklitsch, M. T.&lt;/author&gt;&lt;author&gt;Sugarbaker, D. J.&lt;/author&gt;&lt;author&gt;Bueno, R.&lt;/author&gt;&lt;/authors&gt;&lt;/contributors&gt;&lt;language&gt;eng&lt;/language&gt;&lt;added-date format="utc"&gt;1462895311&lt;/added-date&gt;&lt;ref-type name="Journal Article"&gt;17&lt;/ref-type&gt;&lt;rec-number&gt;156&lt;/rec-number&gt;&lt;last-updated-date format="utc"&gt;1462895311&lt;/last-updated-date&gt;&lt;accession-num&gt;16434276&lt;/accession-num&gt;&lt;electronic-resource-num&gt;10.1016/j.jtcvs.2005.10.014&lt;/electronic-resource-num&gt;&lt;volume&gt;131&lt;/volume&gt;&lt;/record&gt;&lt;/Cite&gt;&lt;/EndNote&gt;</w:instrText>
      </w:r>
      <w:r w:rsidR="009C575D" w:rsidRPr="00B6576B">
        <w:rPr>
          <w:rFonts w:ascii="Book Antiqua" w:hAnsi="Book Antiqua" w:cs="Times New Roman"/>
        </w:rPr>
        <w:fldChar w:fldCharType="separate"/>
      </w:r>
      <w:r w:rsidR="00773108" w:rsidRPr="00B6576B">
        <w:rPr>
          <w:rFonts w:ascii="Book Antiqua" w:hAnsi="Book Antiqua" w:cs="Times New Roman"/>
          <w:noProof/>
          <w:vertAlign w:val="superscript"/>
        </w:rPr>
        <w:t>117</w:t>
      </w:r>
      <w:r w:rsidR="009C575D" w:rsidRPr="00B6576B">
        <w:rPr>
          <w:rFonts w:ascii="Book Antiqua" w:hAnsi="Book Antiqua" w:cs="Times New Roman"/>
        </w:rPr>
        <w:fldChar w:fldCharType="end"/>
      </w:r>
      <w:r w:rsidR="00C4607F" w:rsidRPr="00B6576B">
        <w:rPr>
          <w:rFonts w:ascii="Book Antiqua" w:hAnsi="Book Antiqua" w:cs="Times New Roman"/>
          <w:vertAlign w:val="superscript"/>
        </w:rPr>
        <w:t>]</w:t>
      </w:r>
      <w:r w:rsidR="00C4607F" w:rsidRPr="00B6576B">
        <w:rPr>
          <w:rFonts w:ascii="Book Antiqua" w:hAnsi="Book Antiqua" w:cs="Times New Roman"/>
        </w:rPr>
        <w:t>.</w:t>
      </w:r>
      <w:r w:rsidR="00352EBD" w:rsidRPr="00B6576B">
        <w:rPr>
          <w:rFonts w:ascii="Book Antiqua" w:hAnsi="Book Antiqua" w:cs="Times New Roman"/>
        </w:rPr>
        <w:t xml:space="preserve"> Other groups similarly note that pre-transplant </w:t>
      </w:r>
      <w:r w:rsidR="009D43A9" w:rsidRPr="00B6576B">
        <w:rPr>
          <w:rFonts w:ascii="Book Antiqua" w:hAnsi="Book Antiqua" w:cs="Times New Roman"/>
        </w:rPr>
        <w:t>surgery may</w:t>
      </w:r>
      <w:r w:rsidR="00352EBD" w:rsidRPr="00B6576B">
        <w:rPr>
          <w:rFonts w:ascii="Book Antiqua" w:hAnsi="Book Antiqua" w:cs="Times New Roman"/>
        </w:rPr>
        <w:t xml:space="preserve"> be performed safely, but acknowledge th</w:t>
      </w:r>
      <w:r w:rsidR="00867FAD" w:rsidRPr="00B6576B">
        <w:rPr>
          <w:rFonts w:ascii="Book Antiqua" w:hAnsi="Book Antiqua" w:cs="Times New Roman"/>
        </w:rPr>
        <w:t>e high-risk nature of</w:t>
      </w:r>
      <w:r w:rsidR="00352EBD" w:rsidRPr="00B6576B">
        <w:rPr>
          <w:rFonts w:ascii="Book Antiqua" w:hAnsi="Book Antiqua" w:cs="Times New Roman"/>
        </w:rPr>
        <w:t xml:space="preserve"> these patients given their </w:t>
      </w:r>
      <w:r w:rsidR="00702FC6" w:rsidRPr="00B6576B">
        <w:rPr>
          <w:rFonts w:ascii="Book Antiqua" w:hAnsi="Book Antiqua" w:cs="Times New Roman"/>
        </w:rPr>
        <w:t>limited</w:t>
      </w:r>
      <w:r w:rsidR="00352EBD" w:rsidRPr="00B6576B">
        <w:rPr>
          <w:rFonts w:ascii="Book Antiqua" w:hAnsi="Book Antiqua" w:cs="Times New Roman"/>
        </w:rPr>
        <w:t xml:space="preserve"> pulmonary reserve</w:t>
      </w:r>
      <w:r w:rsidR="00867FAD" w:rsidRPr="00B6576B">
        <w:rPr>
          <w:rFonts w:ascii="Book Antiqua" w:hAnsi="Book Antiqua" w:cs="Times New Roman"/>
        </w:rPr>
        <w:t>.</w:t>
      </w:r>
      <w:r w:rsidR="00F165C1" w:rsidRPr="00B6576B">
        <w:rPr>
          <w:rFonts w:ascii="Book Antiqua" w:hAnsi="Book Antiqua" w:cs="Times New Roman"/>
        </w:rPr>
        <w:t xml:space="preserve"> </w:t>
      </w:r>
      <w:r w:rsidR="00867FAD" w:rsidRPr="00B6576B">
        <w:rPr>
          <w:rFonts w:ascii="Book Antiqua" w:hAnsi="Book Antiqua" w:cs="Times New Roman"/>
        </w:rPr>
        <w:t>To accommodate these risks,</w:t>
      </w:r>
      <w:r w:rsidR="009D43A9" w:rsidRPr="00B6576B">
        <w:rPr>
          <w:rFonts w:ascii="Book Antiqua" w:hAnsi="Book Antiqua" w:cs="Times New Roman"/>
        </w:rPr>
        <w:t xml:space="preserve"> </w:t>
      </w:r>
      <w:r w:rsidR="00867FAD" w:rsidRPr="00B6576B">
        <w:rPr>
          <w:rFonts w:ascii="Book Antiqua" w:hAnsi="Book Antiqua" w:cs="Times New Roman"/>
        </w:rPr>
        <w:t xml:space="preserve">the decision to operate should be made individually, </w:t>
      </w:r>
      <w:r w:rsidR="00352EBD" w:rsidRPr="00B6576B">
        <w:rPr>
          <w:rFonts w:ascii="Book Antiqua" w:hAnsi="Book Antiqua" w:cs="Times New Roman"/>
        </w:rPr>
        <w:t xml:space="preserve">based on </w:t>
      </w:r>
      <w:r w:rsidR="009D43A9" w:rsidRPr="00B6576B">
        <w:rPr>
          <w:rFonts w:ascii="Book Antiqua" w:hAnsi="Book Antiqua" w:cs="Times New Roman"/>
        </w:rPr>
        <w:t xml:space="preserve">objective measures of </w:t>
      </w:r>
      <w:r w:rsidR="00352EBD" w:rsidRPr="00B6576B">
        <w:rPr>
          <w:rFonts w:ascii="Book Antiqua" w:hAnsi="Book Antiqua" w:cs="Times New Roman"/>
        </w:rPr>
        <w:t>pulmonary function</w:t>
      </w:r>
      <w:r w:rsidR="00C4607F" w:rsidRPr="00B6576B">
        <w:rPr>
          <w:rFonts w:ascii="Book Antiqua" w:hAnsi="Book Antiqua" w:cs="Times New Roman"/>
          <w:vertAlign w:val="superscript"/>
        </w:rPr>
        <w:t>[</w:t>
      </w:r>
      <w:r w:rsidR="00352EBD"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 </w:instrText>
      </w:r>
      <w:r w:rsidR="001D0E82"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jwvc3R5bGU+PC9EaXNwbGF5
VGV4dD48cmVjb3JkPjxkYXRlcz48cHViLWRhdGVzPjxkYXRlPlNlcDwvZGF0ZT48L3B1Yi1kYXRl
cz48eWVhcj4yMDExPC95ZWFyPjwvZGF0ZXM+PGtleXdvcmRzPjxrZXl3b3JkPkFkdWx0PC9rZXl3
b3JkPjxrZXl3b3JkPkFnZWQ8L2tleXdvcmQ+PGtleXdvcmQ+QnJvbmNoaW9saXRpcyBPYmxpdGVy
YW5zPC9rZXl3b3JkPjxrZXl3b3JkPkNvbW9yYmlkaXR5PC9rZXl3b3JkPjxrZXl3b3JkPkN5c3Rp
YyBGaWJyb3Npczwva2V5d29yZD48a2V5d29yZD5GZW1hbGU8L2tleXdvcmQ+PGtleXdvcmQ+Rm9y
Y2VkIEV4cGlyYXRvcnkgVm9sdW1lPC9rZXl3b3JkPjxrZXl3b3JkPkdhc3Ryb2Vzb3BoYWdlYWwg
UmVmbHV4PC9rZXl3b3JkPjxrZXl3b3JkPkh1bWFuczwva2V5d29yZD48a2V5d29yZD5MdW5nIERp
c2Vhc2VzPC9rZXl3b3JkPjxrZXl3b3JkPkx1bmcgVHJhbnNwbGFudGF0aW9uPC9rZXl3b3JkPjxr
ZXl3b3JkPk1pZGRsZSBBZ2VkPC9rZXl3b3JkPjxrZXl3b3JkPlB1bG1vbmFyeSBEaXNlYXNlLCBD
aHJvbmljIE9ic3RydWN0aXZlPC9rZXl3b3JkPjxrZXl3b3JkPlB1bG1vbmFyeSBGaWJyb3Npczwv
a2V5d29yZD48a2V5d29yZD5SZXNwaXJhdG9yeSBGdW5jdGlvbiBUZXN0czwva2V5d29yZD48a2V5
d29yZD5SZXRyb3NwZWN0aXZlIFN0dWRpZXM8L2tleXdvcmQ+PGtleXdvcmQ+U2NsZXJvZGVybWEs
IFN5c3RlbWljPC9rZXl3b3JkPjwva2V5d29yZHM+PHVybHM+PHJlbGF0ZWQtdXJscz48dXJsPmh0
dHA6Ly93d3cubmNiaS5ubG0ubmloLmdvdi9wdWJtZWQvMjE5MzEwMDE8L3VybD48L3JlbGF0ZWQt
dXJscz48L3VybHM+PGlzYm4+MTUzOC0zNjQ0PC9pc2JuPjx0aXRsZXM+PHRpdGxlPkFudGlyZWZs
dXggc3VyZ2VyeSBwcmVzZXJ2ZXMgbHVuZyBmdW5jdGlvbiBpbiBwYXRpZW50cyB3aXRoIGdhc3Ry
b2Vzb3BoYWdlYWwgcmVmbHV4IGRpc2Vhc2UgYW5kIGVuZC1zdGFnZSBsdW5nIGRpc2Vhc2UgYmVm
b3JlIGFuZCBhZnRlciBsdW5nIHRyYW5zcGxhbnRhdGlvbjwvdGl0bGU+PHNlY29uZGFyeS10aXRs
ZT5BcmNoIFN1cmc8L3NlY29uZGFyeS10aXRsZT48L3RpdGxlcz48cGFnZXM+MTA0MS03PC9wYWdl
cz48bnVtYmVyPjk8L251bWJlcj48Y29udHJpYnV0b3JzPjxhdXRob3JzPjxhdXRob3I+SG9wcG8s
IFQuPC9hdXRob3I+PGF1dGhvcj5KYXJpZG8sIFYuPC9hdXRob3I+PGF1dGhvcj5QZW5uYXRodXIs
IEEuPC9hdXRob3I+PGF1dGhvcj5Nb3JyZWxsLCBNLjwvYXV0aG9yPjxhdXRob3I+Q3Jlc3BvLCBN
LjwvYXV0aG9yPjxhdXRob3I+U2hpZ2VtdXJhLCBOLjwvYXV0aG9yPjxhdXRob3I+QmVybXVkZXos
IEMuPC9hdXRob3I+PGF1dGhvcj5IdW50ZXIsIEouIEcuPC9hdXRob3I+PGF1dGhvcj5Ub3lvZGEs
IFkuPC9hdXRob3I+PGF1dGhvcj5QaWxld3NraSwgSi48L2F1dGhvcj48YXV0aG9yPkx1a2V0aWNo
LCBKLiBELjwvYXV0aG9yPjxhdXRob3I+Sm9iZSwgQi4gQS48L2F1dGhvcj48L2F1dGhvcnM+PC9j
b250cmlidXRvcnM+PGxhbmd1YWdlPmVuZzwvbGFuZ3VhZ2U+PGFkZGVkLWRhdGUgZm9ybWF0PSJ1
dGMiPjE0NjI4OTA0NTc8L2FkZGVkLWRhdGU+PHJlZi10eXBlIG5hbWU9IkpvdXJuYWwgQXJ0aWNs
ZSI+MTc8L3JlZi10eXBlPjxyZWMtbnVtYmVyPjEwNjwvcmVjLW51bWJlcj48bGFzdC11cGRhdGVk
LWRhdGUgZm9ybWF0PSJ1dGMiPjE0NjI4OTA0NTc8L2xhc3QtdXBkYXRlZC1kYXRlPjxhY2Nlc3Np
b24tbnVtPjIxOTMxMDAxPC9hY2Nlc3Npb24tbnVtPjxlbGVjdHJvbmljLXJlc291cmNlLW51bT4x
MC4xMDAxL2FyY2hzdXJnLjIwMTEuMjE2PC9lbGVjdHJvbmljLXJlc291cmNlLW51bT48dm9sdW1l
PjE0Njwvdm9sdW1lPjwvcmVjb3JkPjwvQ2l0ZT48L0VuZE5vdGU+
</w:fldData>
        </w:fldChar>
      </w:r>
      <w:r w:rsidR="001D0E82" w:rsidRPr="00B6576B">
        <w:rPr>
          <w:rFonts w:ascii="Book Antiqua" w:hAnsi="Book Antiqua" w:cs="Times New Roman"/>
        </w:rPr>
        <w:instrText xml:space="preserve"> ADDIN EN.CITE.DATA </w:instrText>
      </w:r>
      <w:r w:rsidR="001D0E82" w:rsidRPr="00B6576B">
        <w:rPr>
          <w:rFonts w:ascii="Book Antiqua" w:hAnsi="Book Antiqua" w:cs="Times New Roman"/>
        </w:rPr>
      </w:r>
      <w:r w:rsidR="001D0E82" w:rsidRPr="00B6576B">
        <w:rPr>
          <w:rFonts w:ascii="Book Antiqua" w:hAnsi="Book Antiqua" w:cs="Times New Roman"/>
        </w:rPr>
        <w:fldChar w:fldCharType="end"/>
      </w:r>
      <w:r w:rsidR="00352EBD" w:rsidRPr="00B6576B">
        <w:rPr>
          <w:rFonts w:ascii="Book Antiqua" w:hAnsi="Book Antiqua" w:cs="Times New Roman"/>
        </w:rPr>
      </w:r>
      <w:r w:rsidR="00352EBD" w:rsidRPr="00B6576B">
        <w:rPr>
          <w:rFonts w:ascii="Book Antiqua" w:hAnsi="Book Antiqua" w:cs="Times New Roman"/>
        </w:rPr>
        <w:fldChar w:fldCharType="separate"/>
      </w:r>
      <w:r w:rsidR="001D0E82" w:rsidRPr="00B6576B">
        <w:rPr>
          <w:rFonts w:ascii="Book Antiqua" w:hAnsi="Book Antiqua" w:cs="Times New Roman"/>
          <w:noProof/>
          <w:vertAlign w:val="superscript"/>
        </w:rPr>
        <w:t>16</w:t>
      </w:r>
      <w:r w:rsidR="00352EBD" w:rsidRPr="00B6576B">
        <w:rPr>
          <w:rFonts w:ascii="Book Antiqua" w:hAnsi="Book Antiqua" w:cs="Times New Roman"/>
        </w:rPr>
        <w:fldChar w:fldCharType="end"/>
      </w:r>
      <w:r w:rsidR="00C4607F" w:rsidRPr="00B6576B">
        <w:rPr>
          <w:rFonts w:ascii="Book Antiqua" w:hAnsi="Book Antiqua" w:cs="Times New Roman"/>
          <w:vertAlign w:val="superscript"/>
        </w:rPr>
        <w:t>]</w:t>
      </w:r>
      <w:r w:rsidR="00C4607F" w:rsidRPr="00B6576B">
        <w:rPr>
          <w:rFonts w:ascii="Book Antiqua" w:hAnsi="Book Antiqua" w:cs="Times New Roman"/>
        </w:rPr>
        <w:t>,</w:t>
      </w:r>
      <w:r w:rsidR="00352EBD" w:rsidRPr="00B6576B">
        <w:rPr>
          <w:rFonts w:ascii="Book Antiqua" w:hAnsi="Book Antiqua" w:cs="Times New Roman"/>
        </w:rPr>
        <w:t xml:space="preserve"> and </w:t>
      </w:r>
      <w:r w:rsidR="009D43A9" w:rsidRPr="00B6576B">
        <w:rPr>
          <w:rFonts w:ascii="Book Antiqua" w:hAnsi="Book Antiqua" w:cs="Times New Roman"/>
        </w:rPr>
        <w:t xml:space="preserve">under the guidance of </w:t>
      </w:r>
      <w:r w:rsidR="00352EBD" w:rsidRPr="00B6576B">
        <w:rPr>
          <w:rFonts w:ascii="Book Antiqua" w:hAnsi="Book Antiqua" w:cs="Times New Roman"/>
        </w:rPr>
        <w:t xml:space="preserve">an experienced </w:t>
      </w:r>
      <w:r w:rsidR="009D43A9" w:rsidRPr="00B6576B">
        <w:rPr>
          <w:rFonts w:ascii="Book Antiqua" w:hAnsi="Book Antiqua" w:cs="Times New Roman"/>
        </w:rPr>
        <w:t xml:space="preserve">surgical </w:t>
      </w:r>
      <w:r w:rsidR="00352EBD" w:rsidRPr="00B6576B">
        <w:rPr>
          <w:rFonts w:ascii="Book Antiqua" w:hAnsi="Book Antiqua" w:cs="Times New Roman"/>
        </w:rPr>
        <w:t>team</w:t>
      </w:r>
      <w:r w:rsidR="00C4607F" w:rsidRPr="00B6576B">
        <w:rPr>
          <w:rFonts w:ascii="Book Antiqua" w:hAnsi="Book Antiqua" w:cs="Times New Roman"/>
          <w:vertAlign w:val="superscript"/>
        </w:rPr>
        <w:t>[</w:t>
      </w:r>
      <w:r w:rsidR="00352EBD"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Gasper&lt;/Author&gt;&lt;Year&gt;2008&lt;/Year&gt;&lt;IDText&gt;Antireflux surgery for patients with end-stage lung disease before and after lung transplantation&lt;/IDText&gt;&lt;DisplayText&gt;&lt;style face="superscript"&gt;122&lt;/style&gt;&lt;/DisplayText&gt;&lt;record&gt;&lt;dates&gt;&lt;pub-dates&gt;&lt;date&gt;Feb&lt;/date&gt;&lt;/pub-dates&gt;&lt;year&gt;2008&lt;/year&gt;&lt;/dates&gt;&lt;keywords&gt;&lt;keyword&gt;Adolescent&lt;/keyword&gt;&lt;keyword&gt;Adult&lt;/keyword&gt;&lt;keyword&gt;Aged&lt;/keyword&gt;&lt;keyword&gt;Female&lt;/keyword&gt;&lt;keyword&gt;Fundoplication&lt;/keyword&gt;&lt;keyword&gt;Gastroesophageal Reflux&lt;/keyword&gt;&lt;keyword&gt;Humans&lt;/keyword&gt;&lt;keyword&gt;Laparoscopy&lt;/keyword&gt;&lt;keyword&gt;Lung Diseases&lt;/keyword&gt;&lt;keyword&gt;Lung Transplantation&lt;/keyword&gt;&lt;keyword&gt;Male&lt;/keyword&gt;&lt;keyword&gt;Middle Aged&lt;/keyword&gt;&lt;keyword&gt;Pylorus&lt;/keyword&gt;&lt;/keywords&gt;&lt;urls&gt;&lt;related-urls&gt;&lt;url&gt;http://www.ncbi.nlm.nih.gov/pubmed/17704875&lt;/url&gt;&lt;/related-urls&gt;&lt;/urls&gt;&lt;isbn&gt;1432-2218&lt;/isbn&gt;&lt;titles&gt;&lt;title&gt;Antireflux surgery for patients with end-stage lung disease before and after lung transplantation&lt;/title&gt;&lt;secondary-title&gt;Surg Endosc&lt;/secondary-title&gt;&lt;/titles&gt;&lt;pages&gt;495-500&lt;/pages&gt;&lt;number&gt;2&lt;/number&gt;&lt;contributors&gt;&lt;authors&gt;&lt;author&gt;Gasper, W. J.&lt;/author&gt;&lt;author&gt;Sweet, M. P.&lt;/author&gt;&lt;author&gt;Hoopes, C.&lt;/author&gt;&lt;author&gt;Leard, L. E.&lt;/author&gt;&lt;author&gt;Kleinhenz, M. E.&lt;/author&gt;&lt;author&gt;Hays, S. R.&lt;/author&gt;&lt;author&gt;Golden, J. A.&lt;/author&gt;&lt;author&gt;Patti, M. G.&lt;/author&gt;&lt;/authors&gt;&lt;/contributors&gt;&lt;language&gt;eng&lt;/language&gt;&lt;added-date format="utc"&gt;1463168689&lt;/added-date&gt;&lt;ref-type name="Journal Article"&gt;17&lt;/ref-type&gt;&lt;rec-number&gt;205&lt;/rec-number&gt;&lt;last-updated-date format="utc"&gt;1463168689&lt;/last-updated-date&gt;&lt;accession-num&gt;17704875&lt;/accession-num&gt;&lt;electronic-resource-num&gt;10.1007/s00464-007-9494-3&lt;/electronic-resource-num&gt;&lt;volume&gt;22&lt;/volume&gt;&lt;/record&gt;&lt;/Cite&gt;&lt;/EndNote&gt;</w:instrText>
      </w:r>
      <w:r w:rsidR="00352EBD" w:rsidRPr="00B6576B">
        <w:rPr>
          <w:rFonts w:ascii="Book Antiqua" w:hAnsi="Book Antiqua" w:cs="Times New Roman"/>
        </w:rPr>
        <w:fldChar w:fldCharType="separate"/>
      </w:r>
      <w:r w:rsidR="00773108" w:rsidRPr="00B6576B">
        <w:rPr>
          <w:rFonts w:ascii="Book Antiqua" w:hAnsi="Book Antiqua" w:cs="Times New Roman"/>
          <w:noProof/>
          <w:vertAlign w:val="superscript"/>
        </w:rPr>
        <w:t>122</w:t>
      </w:r>
      <w:r w:rsidR="00352EBD" w:rsidRPr="00B6576B">
        <w:rPr>
          <w:rFonts w:ascii="Book Antiqua" w:hAnsi="Book Antiqua" w:cs="Times New Roman"/>
        </w:rPr>
        <w:fldChar w:fldCharType="end"/>
      </w:r>
      <w:r w:rsidR="00C4607F" w:rsidRPr="00B6576B">
        <w:rPr>
          <w:rFonts w:ascii="Book Antiqua" w:hAnsi="Book Antiqua" w:cs="Times New Roman"/>
          <w:vertAlign w:val="superscript"/>
        </w:rPr>
        <w:t>]</w:t>
      </w:r>
      <w:r w:rsidR="00C4607F" w:rsidRPr="00B6576B">
        <w:rPr>
          <w:rFonts w:ascii="Book Antiqua" w:hAnsi="Book Antiqua" w:cs="Times New Roman"/>
        </w:rPr>
        <w:t>.</w:t>
      </w:r>
    </w:p>
    <w:p w14:paraId="0C03868B" w14:textId="7A316741" w:rsidR="00364D05" w:rsidRPr="00B6576B" w:rsidRDefault="00742219" w:rsidP="00D404CB">
      <w:pPr>
        <w:spacing w:after="0" w:line="360" w:lineRule="auto"/>
        <w:ind w:firstLine="720"/>
        <w:jc w:val="both"/>
        <w:rPr>
          <w:rFonts w:ascii="Book Antiqua" w:hAnsi="Book Antiqua" w:cs="Times New Roman"/>
        </w:rPr>
      </w:pPr>
      <w:r w:rsidRPr="00B6576B">
        <w:rPr>
          <w:rFonts w:ascii="Book Antiqua" w:hAnsi="Book Antiqua" w:cs="Times New Roman"/>
        </w:rPr>
        <w:t xml:space="preserve">In patients that are </w:t>
      </w:r>
      <w:r w:rsidR="00576B84" w:rsidRPr="00B6576B">
        <w:rPr>
          <w:rFonts w:ascii="Book Antiqua" w:hAnsi="Book Antiqua" w:cs="Times New Roman"/>
        </w:rPr>
        <w:t>unable to tolerate</w:t>
      </w:r>
      <w:r w:rsidRPr="00B6576B">
        <w:rPr>
          <w:rFonts w:ascii="Book Antiqua" w:hAnsi="Book Antiqua" w:cs="Times New Roman"/>
        </w:rPr>
        <w:t xml:space="preserve"> </w:t>
      </w:r>
      <w:r w:rsidR="00E16078" w:rsidRPr="00B6576B">
        <w:rPr>
          <w:rFonts w:ascii="Book Antiqua" w:hAnsi="Book Antiqua" w:cs="Times New Roman"/>
        </w:rPr>
        <w:t xml:space="preserve">pre-transplant </w:t>
      </w:r>
      <w:proofErr w:type="spellStart"/>
      <w:r w:rsidR="00847B87" w:rsidRPr="00B6576B">
        <w:rPr>
          <w:rFonts w:ascii="Book Antiqua" w:hAnsi="Book Antiqua" w:cs="Times New Roman"/>
        </w:rPr>
        <w:t>antireflux</w:t>
      </w:r>
      <w:proofErr w:type="spellEnd"/>
      <w:r w:rsidRPr="00B6576B">
        <w:rPr>
          <w:rFonts w:ascii="Book Antiqua" w:hAnsi="Book Antiqua" w:cs="Times New Roman"/>
        </w:rPr>
        <w:t xml:space="preserve"> surgery, </w:t>
      </w:r>
      <w:r w:rsidR="00CF080C" w:rsidRPr="00B6576B">
        <w:rPr>
          <w:rFonts w:ascii="Book Antiqua" w:hAnsi="Book Antiqua" w:cs="Times New Roman"/>
        </w:rPr>
        <w:t>the timing</w:t>
      </w:r>
      <w:r w:rsidRPr="00B6576B">
        <w:rPr>
          <w:rFonts w:ascii="Book Antiqua" w:hAnsi="Book Antiqua" w:cs="Times New Roman"/>
        </w:rPr>
        <w:t xml:space="preserve"> of surgery</w:t>
      </w:r>
      <w:r w:rsidR="00CF080C" w:rsidRPr="00B6576B">
        <w:rPr>
          <w:rFonts w:ascii="Book Antiqua" w:hAnsi="Book Antiqua" w:cs="Times New Roman"/>
        </w:rPr>
        <w:t xml:space="preserve"> post-transplant</w:t>
      </w:r>
      <w:r w:rsidRPr="00B6576B">
        <w:rPr>
          <w:rFonts w:ascii="Book Antiqua" w:hAnsi="Book Antiqua" w:cs="Times New Roman"/>
        </w:rPr>
        <w:t xml:space="preserve"> </w:t>
      </w:r>
      <w:r w:rsidR="00E16078" w:rsidRPr="00B6576B">
        <w:rPr>
          <w:rFonts w:ascii="Book Antiqua" w:hAnsi="Book Antiqua" w:cs="Times New Roman"/>
        </w:rPr>
        <w:t>may be</w:t>
      </w:r>
      <w:r w:rsidRPr="00B6576B">
        <w:rPr>
          <w:rFonts w:ascii="Book Antiqua" w:hAnsi="Book Antiqua" w:cs="Times New Roman"/>
        </w:rPr>
        <w:t xml:space="preserve"> of great importance. Cantu </w:t>
      </w:r>
      <w:r w:rsidR="007B2E50" w:rsidRPr="007B2E50">
        <w:rPr>
          <w:rFonts w:ascii="Book Antiqua" w:hAnsi="Book Antiqua" w:cs="Times New Roman"/>
          <w:i/>
        </w:rPr>
        <w:t>et al</w:t>
      </w:r>
      <w:r w:rsidR="00A40F00" w:rsidRPr="00B6576B">
        <w:rPr>
          <w:rFonts w:ascii="Book Antiqua" w:hAnsi="Book Antiqua" w:cs="Times New Roman"/>
          <w:vertAlign w:val="superscript"/>
        </w:rPr>
        <w:t>[</w:t>
      </w:r>
      <w:r w:rsidR="00A40F00" w:rsidRPr="00B6576B">
        <w:rPr>
          <w:rFonts w:ascii="Book Antiqua" w:hAnsi="Book Antiqua" w:cs="Times New Roman"/>
        </w:rPr>
        <w:fldChar w:fldCharType="begin">
          <w:fldData xml:space="preserve">PEVuZE5vdGU+PENpdGU+PEF1dGhvcj5DYW50dTwvQXV0aG9yPjxZZWFyPjIwMDQ8L1llYXI+PElE
VGV4dD5KLiBNYXh3ZWxsIENoYW1iZXJsYWluIE1lbW9yaWFsIFBhcGVyLiBFYXJseSBmdW5kb3Bs
aWNhdGlvbiBwcmV2ZW50cyBjaHJvbmljIGFsbG9ncmFmdCBkeXNmdW5jdGlvbiBpbiBwYXRpZW50
cyB3aXRoIGdhc3Ryb2Vzb3BoYWdlYWwgcmVmbHV4IGRpc2Vhc2U8L0lEVGV4dD48RGlzcGxheVRl
eHQ+PHN0eWxlIGZhY2U9InN1cGVyc2NyaXB0Ij40MDwvc3R5bGU+PC9EaXNwbGF5VGV4dD48cmVj
b3JkPjxkYXRlcz48cHViLWRhdGVzPjxkYXRlPk9jdDwvZGF0ZT48L3B1Yi1kYXRlcz48eWVhcj4y
MDA0PC95ZWFyPjwvZGF0ZXM+PGtleXdvcmRzPjxrZXl3b3JkPkFkdWx0PC9rZXl3b3JkPjxrZXl3
b3JkPkJyb25jaGlvbGl0aXMgT2JsaXRlcmFuczwva2V5d29yZD48a2V5d29yZD5EaXNlYXNlLUZy
ZWUgU3Vydml2YWw8L2tleXdvcmQ+PGtleXdvcmQ+RmVtYWxlPC9rZXl3b3JkPjxrZXl3b3JkPkZ1
bmRvcGxpY2F0aW9uPC9rZXl3b3JkPjxrZXl3b3JkPkdhc3RyaWMgQWNpZGl0eSBEZXRlcm1pbmF0
aW9uPC9rZXl3b3JkPjxrZXl3b3JkPkdhc3Ryb2Vzb3BoYWdlYWwgUmVmbHV4PC9rZXl3b3JkPjxr
ZXl3b3JkPkdyYWZ0IFJlamVjdGlvbjwva2V5d29yZD48a2V5d29yZD5IdW1hbnM8L2tleXdvcmQ+
PGtleXdvcmQ+SHlkcm9nZW4tSW9uIENvbmNlbnRyYXRpb248L2tleXdvcmQ+PGtleXdvcmQ+SW1t
dW5vc3VwcHJlc3NpdmUgQWdlbnRzPC9rZXl3b3JkPjxrZXl3b3JkPkluY2lkZW5jZTwva2V5d29y
ZD48a2V5d29yZD5MaWZlIFRhYmxlczwva2V5d29yZD48a2V5d29yZD5MdW5nIFRyYW5zcGxhbnRh
dGlvbjwva2V5d29yZD48a2V5d29yZD5NYWxlPC9rZXl3b3JkPjxrZXl3b3JkPk1pZGRsZSBBZ2Vk
PC9rZXl3b3JkPjxrZXl3b3JkPlBvc3RvcGVyYXRpdmUgQ29tcGxpY2F0aW9uczwva2V5d29yZD48
a2V5d29yZD5SZXRyb3NwZWN0aXZlIFN0dWRpZXM8L2tleXdvcmQ+PGtleXdvcmQ+VGltZSBGYWN0
b3JzPC9rZXl3b3JkPjxrZXl3b3JkPlRyYW5zcGxhbnRhdGlvbiwgSG9tb2xvZ291czwva2V5d29y
ZD48L2tleXdvcmRzPjx1cmxzPjxyZWxhdGVkLXVybHM+PHVybD5odHRwOi8vd3d3Lm5jYmkubmxt
Lm5paC5nb3YvcHVibWVkLzE1NDY0NDYyPC91cmw+PC9yZWxhdGVkLXVybHM+PC91cmxzPjxpc2Ju
PjE1NTItNjI1OTwvaXNibj48dGl0bGVzPjx0aXRsZT5KLiBNYXh3ZWxsIENoYW1iZXJsYWluIE1l
bW9yaWFsIFBhcGVyLiBFYXJseSBmdW5kb3BsaWNhdGlvbiBwcmV2ZW50cyBjaHJvbmljIGFsbG9n
cmFmdCBkeXNmdW5jdGlvbiBpbiBwYXRpZW50cyB3aXRoIGdhc3Ryb2Vzb3BoYWdlYWwgcmVmbHV4
IGRpc2Vhc2U8L3RpdGxlPjxzZWNvbmRhcnktdGl0bGU+QW5uIFRob3JhYyBTdXJnPC9zZWNvbmRh
cnktdGl0bGU+PC90aXRsZXM+PHBhZ2VzPjExNDItNTE7IGRpc2N1c3Npb24gMTE0Mi01MTwvcGFn
ZXM+PG51bWJlcj40PC9udW1iZXI+PGNvbnRyaWJ1dG9ycz48YXV0aG9ycz48YXV0aG9yPkNhbnR1
LCBFLjwvYXV0aG9yPjxhdXRob3I+QXBwZWwsIEouIFouPC9hdXRob3I+PGF1dGhvcj5IYXJ0d2ln
LCBNLiBHLjwvYXV0aG9yPjxhdXRob3I+V29yZXRhLCBILjwvYXV0aG9yPjxhdXRob3I+R3JlZW4s
IEMuPC9hdXRob3I+PGF1dGhvcj5NZXNzaWVyLCBSLjwvYXV0aG9yPjxhdXRob3I+UGFsbWVyLCBT
LiBNLjwvYXV0aG9yPjxhdXRob3I+RGF2aXMsIFIuIEQuPC9hdXRob3I+PC9hdXRob3JzPjwvY29u
dHJpYnV0b3JzPjxsYW5ndWFnZT5lbmc8L2xhbmd1YWdlPjxhZGRlZC1kYXRlIGZvcm1hdD0idXRj
Ij4xNDYyODkwMjk4PC9hZGRlZC1kYXRlPjxyZWYtdHlwZSBuYW1lPSJKb3VybmFsIEFydGljbGUi
PjE3PC9yZWYtdHlwZT48cmVjLW51bWJlcj4xMDU8L3JlYy1udW1iZXI+PGxhc3QtdXBkYXRlZC1k
YXRlIGZvcm1hdD0idXRjIj4xNDYyODkwMjk4PC9sYXN0LXVwZGF0ZWQtZGF0ZT48YWNjZXNzaW9u
LW51bT4xNTQ2NDQ2MjwvYWNjZXNzaW9uLW51bT48ZWxlY3Ryb25pYy1yZXNvdXJjZS1udW0+MTAu
MTAxNi9qLmF0aG9yYWNzdXIuMjAwNC4wNC4wNDQ8L2VsZWN0cm9uaWMtcmVzb3VyY2UtbnVtPjx2
b2x1bWU+Nzg8L3ZvbHVtZT48L3JlY29yZD48L0NpdGU+PC9FbmROb3RlPn==
</w:fldData>
        </w:fldChar>
      </w:r>
      <w:r w:rsidR="00A40F00" w:rsidRPr="00B6576B">
        <w:rPr>
          <w:rFonts w:ascii="Book Antiqua" w:hAnsi="Book Antiqua" w:cs="Times New Roman"/>
        </w:rPr>
        <w:instrText xml:space="preserve"> ADDIN EN.CITE </w:instrText>
      </w:r>
      <w:r w:rsidR="00A40F00" w:rsidRPr="00B6576B">
        <w:rPr>
          <w:rFonts w:ascii="Book Antiqua" w:hAnsi="Book Antiqua" w:cs="Times New Roman"/>
        </w:rPr>
        <w:fldChar w:fldCharType="begin">
          <w:fldData xml:space="preserve">PEVuZE5vdGU+PENpdGU+PEF1dGhvcj5DYW50dTwvQXV0aG9yPjxZZWFyPjIwMDQ8L1llYXI+PElE
VGV4dD5KLiBNYXh3ZWxsIENoYW1iZXJsYWluIE1lbW9yaWFsIFBhcGVyLiBFYXJseSBmdW5kb3Bs
aWNhdGlvbiBwcmV2ZW50cyBjaHJvbmljIGFsbG9ncmFmdCBkeXNmdW5jdGlvbiBpbiBwYXRpZW50
cyB3aXRoIGdhc3Ryb2Vzb3BoYWdlYWwgcmVmbHV4IGRpc2Vhc2U8L0lEVGV4dD48RGlzcGxheVRl
eHQ+PHN0eWxlIGZhY2U9InN1cGVyc2NyaXB0Ij40MDwvc3R5bGU+PC9EaXNwbGF5VGV4dD48cmVj
b3JkPjxkYXRlcz48cHViLWRhdGVzPjxkYXRlPk9jdDwvZGF0ZT48L3B1Yi1kYXRlcz48eWVhcj4y
MDA0PC95ZWFyPjwvZGF0ZXM+PGtleXdvcmRzPjxrZXl3b3JkPkFkdWx0PC9rZXl3b3JkPjxrZXl3
b3JkPkJyb25jaGlvbGl0aXMgT2JsaXRlcmFuczwva2V5d29yZD48a2V5d29yZD5EaXNlYXNlLUZy
ZWUgU3Vydml2YWw8L2tleXdvcmQ+PGtleXdvcmQ+RmVtYWxlPC9rZXl3b3JkPjxrZXl3b3JkPkZ1
bmRvcGxpY2F0aW9uPC9rZXl3b3JkPjxrZXl3b3JkPkdhc3RyaWMgQWNpZGl0eSBEZXRlcm1pbmF0
aW9uPC9rZXl3b3JkPjxrZXl3b3JkPkdhc3Ryb2Vzb3BoYWdlYWwgUmVmbHV4PC9rZXl3b3JkPjxr
ZXl3b3JkPkdyYWZ0IFJlamVjdGlvbjwva2V5d29yZD48a2V5d29yZD5IdW1hbnM8L2tleXdvcmQ+
PGtleXdvcmQ+SHlkcm9nZW4tSW9uIENvbmNlbnRyYXRpb248L2tleXdvcmQ+PGtleXdvcmQ+SW1t
dW5vc3VwcHJlc3NpdmUgQWdlbnRzPC9rZXl3b3JkPjxrZXl3b3JkPkluY2lkZW5jZTwva2V5d29y
ZD48a2V5d29yZD5MaWZlIFRhYmxlczwva2V5d29yZD48a2V5d29yZD5MdW5nIFRyYW5zcGxhbnRh
dGlvbjwva2V5d29yZD48a2V5d29yZD5NYWxlPC9rZXl3b3JkPjxrZXl3b3JkPk1pZGRsZSBBZ2Vk
PC9rZXl3b3JkPjxrZXl3b3JkPlBvc3RvcGVyYXRpdmUgQ29tcGxpY2F0aW9uczwva2V5d29yZD48
a2V5d29yZD5SZXRyb3NwZWN0aXZlIFN0dWRpZXM8L2tleXdvcmQ+PGtleXdvcmQ+VGltZSBGYWN0
b3JzPC9rZXl3b3JkPjxrZXl3b3JkPlRyYW5zcGxhbnRhdGlvbiwgSG9tb2xvZ291czwva2V5d29y
ZD48L2tleXdvcmRzPjx1cmxzPjxyZWxhdGVkLXVybHM+PHVybD5odHRwOi8vd3d3Lm5jYmkubmxt
Lm5paC5nb3YvcHVibWVkLzE1NDY0NDYyPC91cmw+PC9yZWxhdGVkLXVybHM+PC91cmxzPjxpc2Ju
PjE1NTItNjI1OTwvaXNibj48dGl0bGVzPjx0aXRsZT5KLiBNYXh3ZWxsIENoYW1iZXJsYWluIE1l
bW9yaWFsIFBhcGVyLiBFYXJseSBmdW5kb3BsaWNhdGlvbiBwcmV2ZW50cyBjaHJvbmljIGFsbG9n
cmFmdCBkeXNmdW5jdGlvbiBpbiBwYXRpZW50cyB3aXRoIGdhc3Ryb2Vzb3BoYWdlYWwgcmVmbHV4
IGRpc2Vhc2U8L3RpdGxlPjxzZWNvbmRhcnktdGl0bGU+QW5uIFRob3JhYyBTdXJnPC9zZWNvbmRh
cnktdGl0bGU+PC90aXRsZXM+PHBhZ2VzPjExNDItNTE7IGRpc2N1c3Npb24gMTE0Mi01MTwvcGFn
ZXM+PG51bWJlcj40PC9udW1iZXI+PGNvbnRyaWJ1dG9ycz48YXV0aG9ycz48YXV0aG9yPkNhbnR1
LCBFLjwvYXV0aG9yPjxhdXRob3I+QXBwZWwsIEouIFouPC9hdXRob3I+PGF1dGhvcj5IYXJ0d2ln
LCBNLiBHLjwvYXV0aG9yPjxhdXRob3I+V29yZXRhLCBILjwvYXV0aG9yPjxhdXRob3I+R3JlZW4s
IEMuPC9hdXRob3I+PGF1dGhvcj5NZXNzaWVyLCBSLjwvYXV0aG9yPjxhdXRob3I+UGFsbWVyLCBT
LiBNLjwvYXV0aG9yPjxhdXRob3I+RGF2aXMsIFIuIEQuPC9hdXRob3I+PC9hdXRob3JzPjwvY29u
dHJpYnV0b3JzPjxsYW5ndWFnZT5lbmc8L2xhbmd1YWdlPjxhZGRlZC1kYXRlIGZvcm1hdD0idXRj
Ij4xNDYyODkwMjk4PC9hZGRlZC1kYXRlPjxyZWYtdHlwZSBuYW1lPSJKb3VybmFsIEFydGljbGUi
PjE3PC9yZWYtdHlwZT48cmVjLW51bWJlcj4xMDU8L3JlYy1udW1iZXI+PGxhc3QtdXBkYXRlZC1k
YXRlIGZvcm1hdD0idXRjIj4xNDYyODkwMjk4PC9sYXN0LXVwZGF0ZWQtZGF0ZT48YWNjZXNzaW9u
LW51bT4xNTQ2NDQ2MjwvYWNjZXNzaW9uLW51bT48ZWxlY3Ryb25pYy1yZXNvdXJjZS1udW0+MTAu
MTAxNi9qLmF0aG9yYWNzdXIuMjAwNC4wNC4wNDQ8L2VsZWN0cm9uaWMtcmVzb3VyY2UtbnVtPjx2
b2x1bWU+Nzg8L3ZvbHVtZT48L3JlY29yZD48L0NpdGU+PC9FbmROb3RlPn==
</w:fldData>
        </w:fldChar>
      </w:r>
      <w:r w:rsidR="00A40F00" w:rsidRPr="00B6576B">
        <w:rPr>
          <w:rFonts w:ascii="Book Antiqua" w:hAnsi="Book Antiqua" w:cs="Times New Roman"/>
        </w:rPr>
        <w:instrText xml:space="preserve"> ADDIN EN.CITE.DATA </w:instrText>
      </w:r>
      <w:r w:rsidR="00A40F00" w:rsidRPr="00B6576B">
        <w:rPr>
          <w:rFonts w:ascii="Book Antiqua" w:hAnsi="Book Antiqua" w:cs="Times New Roman"/>
        </w:rPr>
      </w:r>
      <w:r w:rsidR="00A40F00" w:rsidRPr="00B6576B">
        <w:rPr>
          <w:rFonts w:ascii="Book Antiqua" w:hAnsi="Book Antiqua" w:cs="Times New Roman"/>
        </w:rPr>
        <w:fldChar w:fldCharType="end"/>
      </w:r>
      <w:r w:rsidR="00A40F00" w:rsidRPr="00B6576B">
        <w:rPr>
          <w:rFonts w:ascii="Book Antiqua" w:hAnsi="Book Antiqua" w:cs="Times New Roman"/>
        </w:rPr>
      </w:r>
      <w:r w:rsidR="00A40F00" w:rsidRPr="00B6576B">
        <w:rPr>
          <w:rFonts w:ascii="Book Antiqua" w:hAnsi="Book Antiqua" w:cs="Times New Roman"/>
        </w:rPr>
        <w:fldChar w:fldCharType="separate"/>
      </w:r>
      <w:r w:rsidR="00A40F00" w:rsidRPr="00B6576B">
        <w:rPr>
          <w:rFonts w:ascii="Book Antiqua" w:hAnsi="Book Antiqua" w:cs="Times New Roman"/>
          <w:noProof/>
          <w:vertAlign w:val="superscript"/>
        </w:rPr>
        <w:t>40</w:t>
      </w:r>
      <w:r w:rsidR="00A40F00" w:rsidRPr="00B6576B">
        <w:rPr>
          <w:rFonts w:ascii="Book Antiqua" w:hAnsi="Book Antiqua" w:cs="Times New Roman"/>
        </w:rPr>
        <w:fldChar w:fldCharType="end"/>
      </w:r>
      <w:r w:rsidR="00A40F00" w:rsidRPr="00B6576B">
        <w:rPr>
          <w:rFonts w:ascii="Book Antiqua" w:hAnsi="Book Antiqua" w:cs="Times New Roman"/>
          <w:vertAlign w:val="superscript"/>
        </w:rPr>
        <w:t>]</w:t>
      </w:r>
      <w:r w:rsidRPr="00B6576B">
        <w:rPr>
          <w:rFonts w:ascii="Book Antiqua" w:hAnsi="Book Antiqua" w:cs="Times New Roman"/>
        </w:rPr>
        <w:t xml:space="preserve"> demonstrated that early fundoplication </w:t>
      </w:r>
      <w:r w:rsidR="004A4CDB" w:rsidRPr="00B6576B">
        <w:rPr>
          <w:rFonts w:ascii="Book Antiqua" w:hAnsi="Book Antiqua" w:cs="Times New Roman"/>
        </w:rPr>
        <w:t>within 90 days of</w:t>
      </w:r>
      <w:r w:rsidRPr="00B6576B">
        <w:rPr>
          <w:rFonts w:ascii="Book Antiqua" w:hAnsi="Book Antiqua" w:cs="Times New Roman"/>
        </w:rPr>
        <w:t xml:space="preserve"> transplantation resulted in </w:t>
      </w:r>
      <w:r w:rsidR="00E16078" w:rsidRPr="00B6576B">
        <w:rPr>
          <w:rFonts w:ascii="Book Antiqua" w:hAnsi="Book Antiqua" w:cs="Times New Roman"/>
        </w:rPr>
        <w:t xml:space="preserve">greater </w:t>
      </w:r>
      <w:r w:rsidRPr="00B6576B">
        <w:rPr>
          <w:rFonts w:ascii="Book Antiqua" w:hAnsi="Book Antiqua" w:cs="Times New Roman"/>
        </w:rPr>
        <w:t xml:space="preserve">freedom from BOS and </w:t>
      </w:r>
      <w:r w:rsidR="00576B84" w:rsidRPr="00B6576B">
        <w:rPr>
          <w:rFonts w:ascii="Book Antiqua" w:hAnsi="Book Antiqua" w:cs="Times New Roman"/>
        </w:rPr>
        <w:t xml:space="preserve">improved </w:t>
      </w:r>
      <w:r w:rsidRPr="00B6576B">
        <w:rPr>
          <w:rFonts w:ascii="Book Antiqua" w:hAnsi="Book Antiqua" w:cs="Times New Roman"/>
        </w:rPr>
        <w:t xml:space="preserve">survival compared </w:t>
      </w:r>
      <w:r w:rsidR="00576B84" w:rsidRPr="00B6576B">
        <w:rPr>
          <w:rFonts w:ascii="Book Antiqua" w:hAnsi="Book Antiqua" w:cs="Times New Roman"/>
        </w:rPr>
        <w:t xml:space="preserve">to </w:t>
      </w:r>
      <w:r w:rsidRPr="00B6576B">
        <w:rPr>
          <w:rFonts w:ascii="Book Antiqua" w:hAnsi="Book Antiqua" w:cs="Times New Roman"/>
        </w:rPr>
        <w:t>late</w:t>
      </w:r>
      <w:r w:rsidR="00262B28" w:rsidRPr="00B6576B">
        <w:rPr>
          <w:rFonts w:ascii="Book Antiqua" w:hAnsi="Book Antiqua" w:cs="Times New Roman"/>
        </w:rPr>
        <w:t>r</w:t>
      </w:r>
      <w:r w:rsidRPr="00B6576B">
        <w:rPr>
          <w:rFonts w:ascii="Book Antiqua" w:hAnsi="Book Antiqua" w:cs="Times New Roman"/>
        </w:rPr>
        <w:t xml:space="preserve"> fundoplication</w:t>
      </w:r>
      <w:r w:rsidR="00576B84" w:rsidRPr="00B6576B">
        <w:rPr>
          <w:rFonts w:ascii="Book Antiqua" w:hAnsi="Book Antiqua" w:cs="Times New Roman"/>
        </w:rPr>
        <w:t>,</w:t>
      </w:r>
      <w:r w:rsidRPr="00B6576B">
        <w:rPr>
          <w:rFonts w:ascii="Book Antiqua" w:hAnsi="Book Antiqua" w:cs="Times New Roman"/>
        </w:rPr>
        <w:t xml:space="preserve"> </w:t>
      </w:r>
      <w:r w:rsidR="00576B84" w:rsidRPr="00B6576B">
        <w:rPr>
          <w:rFonts w:ascii="Book Antiqua" w:hAnsi="Book Antiqua" w:cs="Times New Roman"/>
        </w:rPr>
        <w:t>with</w:t>
      </w:r>
      <w:r w:rsidRPr="00B6576B">
        <w:rPr>
          <w:rFonts w:ascii="Book Antiqua" w:hAnsi="Book Antiqua" w:cs="Times New Roman"/>
        </w:rPr>
        <w:t xml:space="preserve"> post-transplant reflux </w:t>
      </w:r>
      <w:r w:rsidR="004A4CDB" w:rsidRPr="00B6576B">
        <w:rPr>
          <w:rFonts w:ascii="Book Antiqua" w:hAnsi="Book Antiqua" w:cs="Times New Roman"/>
        </w:rPr>
        <w:t xml:space="preserve">incidence </w:t>
      </w:r>
      <w:r w:rsidR="00576B84" w:rsidRPr="00B6576B">
        <w:rPr>
          <w:rFonts w:ascii="Book Antiqua" w:hAnsi="Book Antiqua" w:cs="Times New Roman"/>
        </w:rPr>
        <w:t>of</w:t>
      </w:r>
      <w:r w:rsidRPr="00B6576B">
        <w:rPr>
          <w:rFonts w:ascii="Book Antiqua" w:hAnsi="Book Antiqua" w:cs="Times New Roman"/>
        </w:rPr>
        <w:t xml:space="preserve"> 76%</w:t>
      </w:r>
      <w:r w:rsidR="00763941" w:rsidRPr="00B6576B">
        <w:rPr>
          <w:rFonts w:ascii="Book Antiqua" w:hAnsi="Book Antiqua" w:cs="Times New Roman"/>
        </w:rPr>
        <w:t>.</w:t>
      </w:r>
      <w:r w:rsidR="00F165C1" w:rsidRPr="00B6576B">
        <w:rPr>
          <w:rFonts w:ascii="Book Antiqua" w:hAnsi="Book Antiqua" w:cs="Times New Roman"/>
        </w:rPr>
        <w:t xml:space="preserve"> </w:t>
      </w:r>
      <w:r w:rsidR="004A4CDB" w:rsidRPr="00B6576B">
        <w:rPr>
          <w:rFonts w:ascii="Book Antiqua" w:hAnsi="Book Antiqua" w:cs="Times New Roman"/>
        </w:rPr>
        <w:t xml:space="preserve">Importantly, both BOS and survival were improved in the early post-transplant </w:t>
      </w:r>
      <w:proofErr w:type="spellStart"/>
      <w:r w:rsidR="00847B87" w:rsidRPr="00B6576B">
        <w:rPr>
          <w:rFonts w:ascii="Book Antiqua" w:hAnsi="Book Antiqua" w:cs="Times New Roman"/>
        </w:rPr>
        <w:t>antireflux</w:t>
      </w:r>
      <w:proofErr w:type="spellEnd"/>
      <w:r w:rsidR="004A4CDB" w:rsidRPr="00B6576B">
        <w:rPr>
          <w:rFonts w:ascii="Book Antiqua" w:hAnsi="Book Antiqua" w:cs="Times New Roman"/>
        </w:rPr>
        <w:t xml:space="preserve"> surgery group, compared to those with later surgery</w:t>
      </w:r>
      <w:r w:rsidR="00CE43CC" w:rsidRPr="00B6576B">
        <w:rPr>
          <w:rFonts w:ascii="Book Antiqua" w:hAnsi="Book Antiqua" w:cs="Times New Roman"/>
        </w:rPr>
        <w:t xml:space="preserve"> as well as</w:t>
      </w:r>
      <w:r w:rsidR="00262B28" w:rsidRPr="00B6576B">
        <w:rPr>
          <w:rFonts w:ascii="Book Antiqua" w:hAnsi="Book Antiqua" w:cs="Times New Roman"/>
        </w:rPr>
        <w:t xml:space="preserve"> those with reflux but without surgical intervention</w:t>
      </w:r>
      <w:r w:rsidR="004A4CDB" w:rsidRPr="00B6576B">
        <w:rPr>
          <w:rFonts w:ascii="Book Antiqua" w:hAnsi="Book Antiqua" w:cs="Times New Roman"/>
        </w:rPr>
        <w:t>.</w:t>
      </w:r>
      <w:r w:rsidR="00F165C1" w:rsidRPr="00B6576B">
        <w:rPr>
          <w:rFonts w:ascii="Book Antiqua" w:hAnsi="Book Antiqua" w:cs="Times New Roman"/>
        </w:rPr>
        <w:t xml:space="preserve"> </w:t>
      </w:r>
      <w:r w:rsidR="00F27313" w:rsidRPr="00B6576B">
        <w:rPr>
          <w:rFonts w:ascii="Book Antiqua" w:hAnsi="Book Antiqua" w:cs="Times New Roman"/>
        </w:rPr>
        <w:t xml:space="preserve">Our group has similarly demonstrated the importance of early intervention. </w:t>
      </w:r>
      <w:r w:rsidR="00263B31" w:rsidRPr="00B6576B">
        <w:rPr>
          <w:rFonts w:ascii="Book Antiqua" w:hAnsi="Book Antiqua" w:cs="Times New Roman"/>
        </w:rPr>
        <w:t xml:space="preserve">In a retrospective cohort study </w:t>
      </w:r>
      <w:r w:rsidR="00E0558B" w:rsidRPr="00B6576B">
        <w:rPr>
          <w:rFonts w:ascii="Book Antiqua" w:hAnsi="Book Antiqua" w:cs="Times New Roman"/>
        </w:rPr>
        <w:t>of</w:t>
      </w:r>
      <w:r w:rsidR="00263B31" w:rsidRPr="00B6576B">
        <w:rPr>
          <w:rFonts w:ascii="Book Antiqua" w:hAnsi="Book Antiqua" w:cs="Times New Roman"/>
        </w:rPr>
        <w:t xml:space="preserve"> 48 patients, we </w:t>
      </w:r>
      <w:r w:rsidR="00CE43CC" w:rsidRPr="00B6576B">
        <w:rPr>
          <w:rFonts w:ascii="Book Antiqua" w:hAnsi="Book Antiqua" w:cs="Times New Roman"/>
        </w:rPr>
        <w:t xml:space="preserve">detected </w:t>
      </w:r>
      <w:r w:rsidR="00262B28" w:rsidRPr="00B6576B">
        <w:rPr>
          <w:rFonts w:ascii="Book Antiqua" w:hAnsi="Book Antiqua" w:cs="Times New Roman"/>
        </w:rPr>
        <w:t>a</w:t>
      </w:r>
      <w:r w:rsidR="00263B31" w:rsidRPr="00B6576B">
        <w:rPr>
          <w:rFonts w:ascii="Book Antiqua" w:hAnsi="Book Antiqua" w:cs="Times New Roman"/>
        </w:rPr>
        <w:t xml:space="preserve"> significant increase</w:t>
      </w:r>
      <w:r w:rsidR="00262B28" w:rsidRPr="00B6576B">
        <w:rPr>
          <w:rFonts w:ascii="Book Antiqua" w:hAnsi="Book Antiqua" w:cs="Times New Roman"/>
        </w:rPr>
        <w:t xml:space="preserve"> in</w:t>
      </w:r>
      <w:r w:rsidR="00263B31" w:rsidRPr="00B6576B">
        <w:rPr>
          <w:rFonts w:ascii="Book Antiqua" w:hAnsi="Book Antiqua" w:cs="Times New Roman"/>
        </w:rPr>
        <w:t xml:space="preserve"> early allograft injury in late post-transplant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surgery patients (mean time from transplant 1.8 years) </w:t>
      </w:r>
      <w:r w:rsidR="00262B28" w:rsidRPr="00B6576B">
        <w:rPr>
          <w:rFonts w:ascii="Book Antiqua" w:hAnsi="Book Antiqua" w:cs="Times New Roman"/>
        </w:rPr>
        <w:t>compared</w:t>
      </w:r>
      <w:r w:rsidR="00263B31" w:rsidRPr="00B6576B">
        <w:rPr>
          <w:rFonts w:ascii="Book Antiqua" w:hAnsi="Book Antiqua" w:cs="Times New Roman"/>
        </w:rPr>
        <w:t xml:space="preserve"> to pre-transplant (mean time 3.5 years prior to transplant) and early post-transplant (mean time </w:t>
      </w:r>
      <w:r w:rsidR="00262B28" w:rsidRPr="00B6576B">
        <w:rPr>
          <w:rFonts w:ascii="Book Antiqua" w:hAnsi="Book Antiqua" w:cs="Times New Roman"/>
        </w:rPr>
        <w:t xml:space="preserve">from transplant </w:t>
      </w:r>
      <w:r w:rsidR="00263B31" w:rsidRPr="00B6576B">
        <w:rPr>
          <w:rFonts w:ascii="Book Antiqua" w:hAnsi="Book Antiqua" w:cs="Times New Roman"/>
        </w:rPr>
        <w:t xml:space="preserve">118 days) </w:t>
      </w:r>
      <w:proofErr w:type="spellStart"/>
      <w:r w:rsidR="00847B87" w:rsidRPr="00B6576B">
        <w:rPr>
          <w:rFonts w:ascii="Book Antiqua" w:hAnsi="Book Antiqua" w:cs="Times New Roman"/>
        </w:rPr>
        <w:t>antireflux</w:t>
      </w:r>
      <w:proofErr w:type="spellEnd"/>
      <w:r w:rsidR="00262B28" w:rsidRPr="00B6576B">
        <w:rPr>
          <w:rFonts w:ascii="Book Antiqua" w:hAnsi="Book Antiqua" w:cs="Times New Roman"/>
        </w:rPr>
        <w:t xml:space="preserve"> surgical </w:t>
      </w:r>
      <w:r w:rsidR="00263B31" w:rsidRPr="00B6576B">
        <w:rPr>
          <w:rFonts w:ascii="Book Antiqua" w:hAnsi="Book Antiqua" w:cs="Times New Roman"/>
        </w:rPr>
        <w:t>groups</w:t>
      </w:r>
      <w:r w:rsidR="00763941" w:rsidRPr="00B6576B">
        <w:rPr>
          <w:rFonts w:ascii="Book Antiqua" w:hAnsi="Book Antiqua" w:cs="Times New Roman"/>
          <w:vertAlign w:val="superscript"/>
        </w:rPr>
        <w:t>[</w:t>
      </w:r>
      <w:r w:rsidR="00263B31"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Lo&lt;/Author&gt;&lt;Year&gt;2016&lt;/Year&gt;&lt;IDText&gt;Both Pre-Transplant and Early Post-Transplant Antireflux Surgery Prevent Development of Early Allograft Injury After Lung Transplantation&lt;/IDText&gt;&lt;DisplayText&gt;&lt;style face="superscript"&gt;103&lt;/style&gt;&lt;/DisplayText&gt;&lt;record&gt;&lt;dates&gt;&lt;pub-dates&gt;&lt;date&gt;Jan&lt;/date&gt;&lt;/pub-dates&gt;&lt;year&gt;2016&lt;/year&gt;&lt;/dates&gt;&lt;urls&gt;&lt;related-urls&gt;&lt;url&gt;http://www.ncbi.nlm.nih.gov/pubmed/26493975&lt;/url&gt;&lt;/related-urls&gt;&lt;/urls&gt;&lt;isbn&gt;1873-4626&lt;/isbn&gt;&lt;titles&gt;&lt;title&gt;Both Pre-Transplant and Early Post-Transplant Antireflux Surgery Prevent Development of Early Allograft Injury After Lung Transplantation&lt;/title&gt;&lt;secondary-title&gt;J Gastrointest Surg&lt;/secondary-title&gt;&lt;/titles&gt;&lt;pages&gt;111-8; discussion 118&lt;/pages&gt;&lt;number&gt;1&lt;/number&gt;&lt;contributors&gt;&lt;authors&gt;&lt;author&gt;Lo, W. K.&lt;/author&gt;&lt;author&gt;Goldberg, H. J.&lt;/author&gt;&lt;author&gt;Wee, J.&lt;/author&gt;&lt;author&gt;Fisichella, P. M.&lt;/author&gt;&lt;author&gt;Chan, W. W.&lt;/author&gt;&lt;/authors&gt;&lt;/contributors&gt;&lt;language&gt;eng&lt;/language&gt;&lt;added-date format="utc"&gt;1463276455&lt;/added-date&gt;&lt;ref-type name="Journal Article"&gt;17&lt;/ref-type&gt;&lt;rec-number&gt;262&lt;/rec-number&gt;&lt;last-updated-date format="utc"&gt;1463276455&lt;/last-updated-date&gt;&lt;accession-num&gt;26493975&lt;/accession-num&gt;&lt;electronic-resource-num&gt;10.1007/s11605-015-2983-0&lt;/electronic-resource-num&gt;&lt;volume&gt;20&lt;/volume&gt;&lt;/record&gt;&lt;/Cite&gt;&lt;/EndNote&gt;</w:instrText>
      </w:r>
      <w:r w:rsidR="00263B31" w:rsidRPr="00B6576B">
        <w:rPr>
          <w:rFonts w:ascii="Book Antiqua" w:hAnsi="Book Antiqua" w:cs="Times New Roman"/>
        </w:rPr>
        <w:fldChar w:fldCharType="separate"/>
      </w:r>
      <w:r w:rsidR="00773108" w:rsidRPr="00B6576B">
        <w:rPr>
          <w:rFonts w:ascii="Book Antiqua" w:hAnsi="Book Antiqua" w:cs="Times New Roman"/>
          <w:noProof/>
          <w:vertAlign w:val="superscript"/>
        </w:rPr>
        <w:t>103</w:t>
      </w:r>
      <w:r w:rsidR="00263B31" w:rsidRPr="00B6576B">
        <w:rPr>
          <w:rFonts w:ascii="Book Antiqua" w:hAnsi="Book Antiqua" w:cs="Times New Roman"/>
        </w:rPr>
        <w:fldChar w:fldCharType="end"/>
      </w:r>
      <w:r w:rsidR="00763941" w:rsidRPr="00B6576B">
        <w:rPr>
          <w:rFonts w:ascii="Book Antiqua" w:hAnsi="Book Antiqua" w:cs="Times New Roman"/>
          <w:vertAlign w:val="superscript"/>
        </w:rPr>
        <w:t>]</w:t>
      </w:r>
      <w:r w:rsidR="00763941" w:rsidRPr="00B6576B">
        <w:rPr>
          <w:rFonts w:ascii="Book Antiqua" w:hAnsi="Book Antiqua" w:cs="Times New Roman"/>
        </w:rPr>
        <w:t>.</w:t>
      </w:r>
      <w:r w:rsidR="00263B31" w:rsidRPr="00B6576B">
        <w:rPr>
          <w:rFonts w:ascii="Book Antiqua" w:hAnsi="Book Antiqua" w:cs="Times New Roman"/>
        </w:rPr>
        <w:t xml:space="preserve"> </w:t>
      </w:r>
      <w:r w:rsidR="00364D05" w:rsidRPr="00B6576B">
        <w:rPr>
          <w:rFonts w:ascii="Book Antiqua" w:hAnsi="Book Antiqua" w:cs="Times New Roman"/>
        </w:rPr>
        <w:t>The surgeries were well tolerated in the pre- and early post-transplant groups</w:t>
      </w:r>
      <w:r w:rsidR="00CE43CC" w:rsidRPr="00B6576B">
        <w:rPr>
          <w:rFonts w:ascii="Book Antiqua" w:hAnsi="Book Antiqua" w:cs="Times New Roman"/>
        </w:rPr>
        <w:t>.</w:t>
      </w:r>
      <w:r w:rsidR="00F165C1" w:rsidRPr="00B6576B">
        <w:rPr>
          <w:rFonts w:ascii="Book Antiqua" w:hAnsi="Book Antiqua" w:cs="Times New Roman"/>
        </w:rPr>
        <w:t xml:space="preserve"> </w:t>
      </w:r>
      <w:r w:rsidR="00CE43CC" w:rsidRPr="00B6576B">
        <w:rPr>
          <w:rFonts w:ascii="Book Antiqua" w:hAnsi="Book Antiqua" w:cs="Times New Roman"/>
        </w:rPr>
        <w:t>O</w:t>
      </w:r>
      <w:r w:rsidR="00364D05" w:rsidRPr="00B6576B">
        <w:rPr>
          <w:rFonts w:ascii="Book Antiqua" w:hAnsi="Book Antiqua" w:cs="Times New Roman"/>
        </w:rPr>
        <w:t xml:space="preserve">ne death was reported in the </w:t>
      </w:r>
      <w:r w:rsidR="00CE43CC" w:rsidRPr="00B6576B">
        <w:rPr>
          <w:rFonts w:ascii="Book Antiqua" w:hAnsi="Book Antiqua" w:cs="Times New Roman"/>
        </w:rPr>
        <w:t xml:space="preserve">late </w:t>
      </w:r>
      <w:r w:rsidR="00364D05" w:rsidRPr="00B6576B">
        <w:rPr>
          <w:rFonts w:ascii="Book Antiqua" w:hAnsi="Book Antiqua" w:cs="Times New Roman"/>
        </w:rPr>
        <w:t>post-transplant group in a patient that had already developed BOS.</w:t>
      </w:r>
      <w:r w:rsidR="00F165C1" w:rsidRPr="00B6576B">
        <w:rPr>
          <w:rFonts w:ascii="Book Antiqua" w:hAnsi="Book Antiqua" w:cs="Times New Roman"/>
        </w:rPr>
        <w:t xml:space="preserve"> </w:t>
      </w:r>
      <w:r w:rsidR="00263B31" w:rsidRPr="00B6576B">
        <w:rPr>
          <w:rFonts w:ascii="Book Antiqua" w:hAnsi="Book Antiqua" w:cs="Times New Roman"/>
        </w:rPr>
        <w:t xml:space="preserve">The trend in this study supports the pathophysiologic model in which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surgery reduces </w:t>
      </w:r>
      <w:proofErr w:type="spellStart"/>
      <w:r w:rsidR="00263B31" w:rsidRPr="00B6576B">
        <w:rPr>
          <w:rFonts w:ascii="Book Antiqua" w:hAnsi="Book Antiqua" w:cs="Times New Roman"/>
        </w:rPr>
        <w:t>microaspiration</w:t>
      </w:r>
      <w:proofErr w:type="spellEnd"/>
      <w:r w:rsidR="00263B31" w:rsidRPr="00B6576B">
        <w:rPr>
          <w:rFonts w:ascii="Book Antiqua" w:hAnsi="Book Antiqua" w:cs="Times New Roman"/>
        </w:rPr>
        <w:t xml:space="preserve"> events, as suggested by prior studies</w:t>
      </w:r>
      <w:r w:rsidR="00763941" w:rsidRPr="00B6576B">
        <w:rPr>
          <w:rFonts w:ascii="Book Antiqua" w:hAnsi="Book Antiqua" w:cs="Times New Roman"/>
          <w:vertAlign w:val="superscript"/>
        </w:rPr>
        <w:t>[</w:t>
      </w:r>
      <w:r w:rsidR="00263B31"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iwzNCw3NDwvc3R5bGU+PC9E
aXNwbGF5VGV4dD48cmVjb3JkPjxkYXRlcz48cHViLWRhdGVzPjxkYXRlPlNlcDwvZGF0ZT48L3B1
Yi1kYXRlcz48eWVhcj4yMDExPC95ZWFyPjwvZGF0ZXM+PGtleXdvcmRzPjxrZXl3b3JkPkFkdWx0
PC9rZXl3b3JkPjxrZXl3b3JkPkFnZWQ8L2tleXdvcmQ+PGtleXdvcmQ+QnJvbmNoaW9saXRpcyBP
YmxpdGVyYW5zPC9rZXl3b3JkPjxrZXl3b3JkPkNvbW9yYmlkaXR5PC9rZXl3b3JkPjxrZXl3b3Jk
PkN5c3RpYyBGaWJyb3Npczwva2V5d29yZD48a2V5d29yZD5GZW1hbGU8L2tleXdvcmQ+PGtleXdv
cmQ+Rm9yY2VkIEV4cGlyYXRvcnkgVm9sdW1lPC9rZXl3b3JkPjxrZXl3b3JkPkdhc3Ryb2Vzb3Bo
YWdlYWwgUmVmbHV4PC9rZXl3b3JkPjxrZXl3b3JkPkh1bWFuczwva2V5d29yZD48a2V5d29yZD5M
dW5nIERpc2Vhc2VzPC9rZXl3b3JkPjxrZXl3b3JkPkx1bmcgVHJhbnNwbGFudGF0aW9uPC9rZXl3
b3JkPjxrZXl3b3JkPk1pZGRsZSBBZ2VkPC9rZXl3b3JkPjxrZXl3b3JkPlB1bG1vbmFyeSBEaXNl
YXNlLCBDaHJvbmljIE9ic3RydWN0aXZlPC9rZXl3b3JkPjxrZXl3b3JkPlB1bG1vbmFyeSBGaWJy
b3Npczwva2V5d29yZD48a2V5d29yZD5SZXNwaXJhdG9yeSBGdW5jdGlvbiBUZXN0czwva2V5d29y
ZD48a2V5d29yZD5SZXRyb3NwZWN0aXZlIFN0dWRpZXM8L2tleXdvcmQ+PGtleXdvcmQ+U2NsZXJv
ZGVybWEsIFN5c3RlbWljPC9rZXl3b3JkPjwva2V5d29yZHM+PHVybHM+PHJlbGF0ZWQtdXJscz48
dXJsPmh0dHA6Ly93d3cubmNiaS5ubG0ubmloLmdvdi9wdWJtZWQvMjE5MzEwMDE8L3VybD48L3Jl
bGF0ZWQtdXJscz48L3VybHM+PGlzYm4+MTUzOC0zNjQ0PC9pc2JuPjx0aXRsZXM+PHRpdGxlPkFu
dGlyZWZsdXggc3VyZ2VyeSBwcmVzZXJ2ZXMgbHVuZyBmdW5jdGlvbiBpbiBwYXRpZW50cyB3aXRo
IGdhc3Ryb2Vzb3BoYWdlYWwgcmVmbHV4IGRpc2Vhc2UgYW5kIGVuZC1zdGFnZSBsdW5nIGRpc2Vh
c2UgYmVmb3JlIGFuZCBhZnRlciBsdW5nIHRyYW5zcGxhbnRhdGlvbjwvdGl0bGU+PHNlY29uZGFy
eS10aXRsZT5BcmNoIFN1cmc8L3NlY29uZGFyeS10aXRsZT48L3RpdGxlcz48cGFnZXM+MTA0MS03
PC9wYWdlcz48bnVtYmVyPjk8L251bWJlcj48Y29udHJpYnV0b3JzPjxhdXRob3JzPjxhdXRob3I+
SG9wcG8sIFQuPC9hdXRob3I+PGF1dGhvcj5KYXJpZG8sIFYuPC9hdXRob3I+PGF1dGhvcj5QZW5u
YXRodXIsIEEuPC9hdXRob3I+PGF1dGhvcj5Nb3JyZWxsLCBNLjwvYXV0aG9yPjxhdXRob3I+Q3Jl
c3BvLCBNLjwvYXV0aG9yPjxhdXRob3I+U2hpZ2VtdXJhLCBOLjwvYXV0aG9yPjxhdXRob3I+QmVy
bXVkZXosIEMuPC9hdXRob3I+PGF1dGhvcj5IdW50ZXIsIEouIEcuPC9hdXRob3I+PGF1dGhvcj5U
b3lvZGEsIFkuPC9hdXRob3I+PGF1dGhvcj5QaWxld3NraSwgSi48L2F1dGhvcj48YXV0aG9yPkx1
a2V0aWNoLCBKLiBELjwvYXV0aG9yPjxhdXRob3I+Sm9iZSwgQi4gQS48L2F1dGhvcj48L2F1dGhv
cnM+PC9jb250cmlidXRvcnM+PGxhbmd1YWdlPmVuZzwvbGFuZ3VhZ2U+PGFkZGVkLWRhdGUgZm9y
bWF0PSJ1dGMiPjE0NjI4OTA0NTc8L2FkZGVkLWRhdGU+PHJlZi10eXBlIG5hbWU9IkpvdXJuYWwg
QXJ0aWNsZSI+MTc8L3JlZi10eXBlPjxyZWMtbnVtYmVyPjEwNjwvcmVjLW51bWJlcj48bGFzdC11
cGRhdGVkLWRhdGUgZm9ybWF0PSJ1dGMiPjE0NjI4OTA0NTc8L2xhc3QtdXBkYXRlZC1kYXRlPjxh
Y2Nlc3Npb24tbnVtPjIxOTMxMDAxPC9hY2Nlc3Npb24tbnVtPjxlbGVjdHJvbmljLXJlc291cmNl
LW51bT4xMC4xMDAxL2FyY2hzdXJnLjIwMTEuMjE2PC9lbGVjdHJvbmljLXJlc291cmNlLW51bT48
dm9sdW1lPjE0Njwvdm9sdW1lPjwvcmVjb3JkPjwvQ2l0ZT48Q2l0ZT48QXV0aG9yPkRhdmlzPC9B
dXRob3I+PFllYXI+MjAwMzwvWWVhcj48SURUZXh0PkltcHJvdmVkIGx1bmcgYWxsb2dyYWZ0IGZ1
bmN0aW9uIGFmdGVyIGZ1bmRvcGxpY2F0aW9uIGluIHBhdGllbnRzIHdpdGggZ2FzdHJvZXNvcGhh
Z2VhbCByZWZsdXggZGlzZWFzZSB1bmRlcmdvaW5nIGx1bmcgdHJhbnNwbGFudGF0aW9uPC9JRFRl
eHQ+PHJlY29yZD48ZGF0ZXM+PHB1Yi1kYXRlcz48ZGF0ZT5NYXI8L2RhdGU+PC9wdWItZGF0ZXM+
PHllYXI+MjAwMzwveWVhcj48L2RhdGVzPjxrZXl3b3Jkcz48a2V5d29yZD5BY3R1YXJpYWwgQW5h
bHlzaXM8L2tleXdvcmQ+PGtleXdvcmQ+QWRvbGVzY2VudDwva2V5d29yZD48a2V5d29yZD5BZHVs
dDwva2V5d29yZD48a2V5d29yZD5BZ2VkPC9rZXl3b3JkPjxrZXl3b3JkPkJyb25jaGlvbGl0aXMg
T2JsaXRlcmFuczwva2V5d29yZD48a2V5d29yZD5GZW1hbGU8L2tleXdvcmQ+PGtleXdvcmQ+Rm9y
Y2VkIEV4cGlyYXRvcnkgVm9sdW1lPC9rZXl3b3JkPjxrZXl3b3JkPkZ1bmRvcGxpY2F0aW9uPC9r
ZXl3b3JkPjxrZXl3b3JkPkdhc3RyaWMgQWNpZGl0eSBEZXRlcm1pbmF0aW9uPC9rZXl3b3JkPjxr
ZXl3b3JkPkdhc3Ryb2Vzb3BoYWdlYWwgUmVmbHV4PC9rZXl3b3JkPjxrZXl3b3JkPkh1bWFuczwv
a2V5d29yZD48a2V5d29yZD5IeWRyb2dlbi1Jb24gQ29uY2VudHJhdGlvbjwva2V5d29yZD48a2V5
d29yZD5MdW5nIFRyYW5zcGxhbnRhdGlvbjwva2V5d29yZD48a2V5d29yZD5NYWxlPC9rZXl3b3Jk
PjxrZXl3b3JkPk1heGltYWwgRXhwaXJhdG9yeSBGbG93IFJhdGU8L2tleXdvcmQ+PGtleXdvcmQ+
TWlkZGxlIEFnZWQ8L2tleXdvcmQ+PGtleXdvcmQ+UHJvcG9ydGlvbmFsIEhhemFyZHMgTW9kZWxz
PC9rZXl3b3JkPjxrZXl3b3JkPlJldHJvc3BlY3RpdmUgU3R1ZGllczwva2V5d29yZD48a2V5d29y
ZD5TZXZlcml0eSBvZiBJbGxuZXNzIEluZGV4PC9rZXl3b3JkPjxrZXl3b3JkPlN1cnZpdmFsIEFu
YWx5c2lzPC9rZXl3b3JkPjxrZXl3b3JkPlRyYW5zcGxhbnRhdGlvbiwgSG9tb2xvZ291czwva2V5
d29yZD48a2V5d29yZD5UcmVhdG1lbnQgT3V0Y29tZTwva2V5d29yZD48L2tleXdvcmRzPjx1cmxz
PjxyZWxhdGVkLXVybHM+PHVybD5odHRwOi8vd3d3Lm5jYmkubmxtLm5paC5nb3YvcHVibWVkLzEy
NjU4MTk1PC91cmw+PC9yZWxhdGVkLXVybHM+PC91cmxzPjxpc2JuPjAwMjItNTIyMzwvaXNibj48
dGl0bGVzPjx0aXRsZT5JbXByb3ZlZCBsdW5nIGFsbG9ncmFmdCBmdW5jdGlvbiBhZnRlciBmdW5k
b3BsaWNhdGlvbiBpbiBwYXRpZW50cyB3aXRoIGdhc3Ryb2Vzb3BoYWdlYWwgcmVmbHV4IGRpc2Vh
c2UgdW5kZXJnb2luZyBsdW5nIHRyYW5zcGxhbnRhdGlvbjwvdGl0bGU+PHNlY29uZGFyeS10aXRs
ZT5KIFRob3JhYyBDYXJkaW92YXNjIFN1cmc8L3NlY29uZGFyeS10aXRsZT48L3RpdGxlcz48cGFn
ZXM+NTMzLTQyPC9wYWdlcz48bnVtYmVyPjM8L251bWJlcj48Y29udHJpYnV0b3JzPjxhdXRob3Jz
PjxhdXRob3I+RGF2aXMsIFIuIEQuPC9hdXRob3I+PGF1dGhvcj5MYXUsIEMuIEwuPC9hdXRob3I+
PGF1dGhvcj5FdWJhbmtzLCBTLjwvYXV0aG9yPjxhdXRob3I+TWVzc2llciwgUi4gSC48L2F1dGhv
cj48YXV0aG9yPkhhZGppbGlhZGlzLCBELjwvYXV0aG9yPjxhdXRob3I+U3RlZWxlLCBNLiBQLjwv
YXV0aG9yPjxhdXRob3I+UGFsbWVyLCBTLiBNLjwvYXV0aG9yPjwvYXV0aG9ycz48L2NvbnRyaWJ1
dG9ycz48bGFuZ3VhZ2U+ZW5nPC9sYW5ndWFnZT48YWRkZWQtZGF0ZSBmb3JtYXQ9InV0YyI+MTQ2
Mjg5MDQ4MzwvYWRkZWQtZGF0ZT48cmVmLXR5cGUgbmFtZT0iSm91cm5hbCBBcnRpY2xlIj4xNzwv
cmVmLXR5cGU+PHJlYy1udW1iZXI+MTA3PC9yZWMtbnVtYmVyPjxsYXN0LXVwZGF0ZWQtZGF0ZSBm
b3JtYXQ9InV0YyI+MTQ2Mjg5MDQ4MzwvbGFzdC11cGRhdGVkLWRhdGU+PGFjY2Vzc2lvbi1udW0+
MTI2NTgxOTU8L2FjY2Vzc2lvbi1udW0+PGVsZWN0cm9uaWMtcmVzb3VyY2UtbnVtPjEwLjEwNjcv
bXRjLjIwMDMuMTY2PC9lbGVjdHJvbmljLXJlc291cmNlLW51bT48dm9sdW1lPjEyNTwvdm9sdW1l
PjwvcmVjb3JkPjwvQ2l0ZT48Q2l0ZT48QXV0aG9yPkZpc2ljaGVsbGE8L0F1dGhvcj48WWVhcj4y
MDEyPC9ZZWFyPjxJRFRleHQ+UHVsbW9uYXJ5IGltbXVuZSBjaGFuZ2VzIGVhcmx5IGFmdGVyIGxh
cGFyb3Njb3BpYyBhbnRpcmVmbHV4IHN1cmdlcnkgaW4gbHVuZyB0cmFuc3BsYW50IHBhdGllbnRz
IHdpdGggZ2FzdHJvZXNvcGhhZ2VhbCByZWZsdXggZGlzZWFzZTwvSURUZXh0PjxyZWNvcmQ+PGRh
dGVzPjxwdWItZGF0ZXM+PGRhdGU+T2N0PC9kYXRlPjwvcHViLWRhdGVzPjx5ZWFyPjIwMTI8L3ll
YXI+PC9kYXRlcz48a2V5d29yZHM+PGtleXdvcmQ+QWR1bHQ8L2tleXdvcmQ+PGtleXdvcmQ+QnJv
bmNoaW9saXRpcyBPYmxpdGVyYW5zPC9rZXl3b3JkPjxrZXl3b3JkPkJyb25jaG9hbHZlb2xhciBM
YXZhZ2UgRmx1aWQ8L2tleXdvcmQ+PGtleXdvcmQ+RmVtYWxlPC9rZXl3b3JkPjxrZXl3b3JkPkZ1
bmRvcGxpY2F0aW9uPC9rZXl3b3JkPjxrZXl3b3JkPkdhc3Ryb2Vzb3BoYWdlYWwgUmVmbHV4PC9r
ZXl3b3JkPjxrZXl3b3JkPkdyYWZ0IFJlamVjdGlvbjwva2V5d29yZD48a2V5d29yZD5IdW1hbnM8
L2tleXdvcmQ+PGtleXdvcmQ+TGFwYXJvc2NvcHk8L2tleXdvcmQ+PGtleXdvcmQ+THVuZyBUcmFu
c3BsYW50YXRpb248L2tleXdvcmQ+PGtleXdvcmQ+TWFsZTwva2V5d29yZD48a2V5d29yZD5NaWRk
bGUgQWdlZDwva2V5d29yZD48a2V5d29yZD5Qb3N0b3BlcmF0aXZlIENvbXBsaWNhdGlvbnM8L2tl
eXdvcmQ+PC9rZXl3b3Jkcz48dXJscz48cmVsYXRlZC11cmxzPjx1cmw+aHR0cDovL3d3dy5uY2Jp
Lm5sbS5uaWguZ292L3B1Ym1lZC8yMjUzNzg0MTwvdXJsPjwvcmVsYXRlZC11cmxzPjwvdXJscz48
aXNibj4xMDk1LTg2NzM8L2lzYm4+PGN1c3RvbTI+UE1DMzY5NDM5NjwvY3VzdG9tMj48dGl0bGVz
Pjx0aXRsZT5QdWxtb25hcnkgaW1tdW5lIGNoYW5nZXMgZWFybHkgYWZ0ZXIgbGFwYXJvc2NvcGlj
IGFudGlyZWZsdXggc3VyZ2VyeSBpbiBsdW5nIHRyYW5zcGxhbnQgcGF0aWVudHMgd2l0aCBnYXN0
cm9lc29waGFnZWFsIHJlZmx1eCBkaXNlYXNlPC90aXRsZT48c2Vjb25kYXJ5LXRpdGxlPkogU3Vy
ZyBSZXM8L3NlY29uZGFyeS10aXRsZT48L3RpdGxlcz48cGFnZXM+ZTY1LTczPC9wYWdlcz48bnVt
YmVyPjI8L251bWJlcj48Y29udHJpYnV0b3JzPjxhdXRob3JzPjxhdXRob3I+RmlzaWNoZWxsYSwg
UC4gTS48L2F1dGhvcj48YXV0aG9yPkRhdmlzLCBDLiBTLjwvYXV0aG9yPjxhdXRob3I+TG93ZXJ5
LCBFLjwvYXV0aG9yPjxhdXRob3I+UGl0dG1hbiwgTS48L2F1dGhvcj48YXV0aG9yPkdhZ2VybWVp
ZXIsIEouPC9hdXRob3I+PGF1dGhvcj5Mb3ZlLCBSLiBCLjwvYXV0aG9yPjxhdXRob3I+S292YWNz
LCBFLiBKLjwvYXV0aG9yPjwvYXV0aG9ycz48L2NvbnRyaWJ1dG9ycz48bGFuZ3VhZ2U+ZW5nPC9s
YW5ndWFnZT48YWRkZWQtZGF0ZSBmb3JtYXQ9InV0YyI+MTQ2Mjg5MDUxMjwvYWRkZWQtZGF0ZT48
cmVmLXR5cGUgbmFtZT0iSm91cm5hbCBBcnRpY2xlIj4xNzwvcmVmLXR5cGU+PHJlYy1udW1iZXI+
MTA4PC9yZWMtbnVtYmVyPjxsYXN0LXVwZGF0ZWQtZGF0ZSBmb3JtYXQ9InV0YyI+MTQ2Mjg5MDUx
MjwvbGFzdC11cGRhdGVkLWRhdGU+PGFjY2Vzc2lvbi1udW0+MjI1Mzc4NDE8L2FjY2Vzc2lvbi1u
dW0+PGVsZWN0cm9uaWMtcmVzb3VyY2UtbnVtPjEwLjEwMTYvai5qc3MuMjAxMi4wMy4wNjY8L2Vs
ZWN0cm9uaWMtcmVzb3VyY2UtbnVtPjx2b2x1bWU+MTc3PC92b2x1bWU+PC9yZWNvcmQ+PC9DaXRl
PjwvRW5kTm90ZT5=
</w:fldData>
        </w:fldChar>
      </w:r>
      <w:r w:rsidR="008A3031" w:rsidRPr="00B6576B">
        <w:rPr>
          <w:rFonts w:ascii="Book Antiqua" w:hAnsi="Book Antiqua" w:cs="Times New Roman"/>
        </w:rPr>
        <w:instrText xml:space="preserve"> ADDIN EN.CITE </w:instrText>
      </w:r>
      <w:r w:rsidR="008A3031" w:rsidRPr="00B6576B">
        <w:rPr>
          <w:rFonts w:ascii="Book Antiqua" w:hAnsi="Book Antiqua" w:cs="Times New Roman"/>
        </w:rPr>
        <w:fldChar w:fldCharType="begin">
          <w:fldData xml:space="preserve">PEVuZE5vdGU+PENpdGU+PEF1dGhvcj5Ib3BwbzwvQXV0aG9yPjxZZWFyPjIwMTE8L1llYXI+PElE
VGV4dD5BbnRpcmVmbHV4IHN1cmdlcnkgcHJlc2VydmVzIGx1bmcgZnVuY3Rpb24gaW4gcGF0aWVu
dHMgd2l0aCBnYXN0cm9lc29waGFnZWFsIHJlZmx1eCBkaXNlYXNlIGFuZCBlbmQtc3RhZ2UgbHVu
ZyBkaXNlYXNlIGJlZm9yZSBhbmQgYWZ0ZXIgbHVuZyB0cmFuc3BsYW50YXRpb248L0lEVGV4dD48
RGlzcGxheVRleHQ+PHN0eWxlIGZhY2U9InN1cGVyc2NyaXB0Ij4xNiwzNCw3NDwvc3R5bGU+PC9E
aXNwbGF5VGV4dD48cmVjb3JkPjxkYXRlcz48cHViLWRhdGVzPjxkYXRlPlNlcDwvZGF0ZT48L3B1
Yi1kYXRlcz48eWVhcj4yMDExPC95ZWFyPjwvZGF0ZXM+PGtleXdvcmRzPjxrZXl3b3JkPkFkdWx0
PC9rZXl3b3JkPjxrZXl3b3JkPkFnZWQ8L2tleXdvcmQ+PGtleXdvcmQ+QnJvbmNoaW9saXRpcyBP
YmxpdGVyYW5zPC9rZXl3b3JkPjxrZXl3b3JkPkNvbW9yYmlkaXR5PC9rZXl3b3JkPjxrZXl3b3Jk
PkN5c3RpYyBGaWJyb3Npczwva2V5d29yZD48a2V5d29yZD5GZW1hbGU8L2tleXdvcmQ+PGtleXdv
cmQ+Rm9yY2VkIEV4cGlyYXRvcnkgVm9sdW1lPC9rZXl3b3JkPjxrZXl3b3JkPkdhc3Ryb2Vzb3Bo
YWdlYWwgUmVmbHV4PC9rZXl3b3JkPjxrZXl3b3JkPkh1bWFuczwva2V5d29yZD48a2V5d29yZD5M
dW5nIERpc2Vhc2VzPC9rZXl3b3JkPjxrZXl3b3JkPkx1bmcgVHJhbnNwbGFudGF0aW9uPC9rZXl3
b3JkPjxrZXl3b3JkPk1pZGRsZSBBZ2VkPC9rZXl3b3JkPjxrZXl3b3JkPlB1bG1vbmFyeSBEaXNl
YXNlLCBDaHJvbmljIE9ic3RydWN0aXZlPC9rZXl3b3JkPjxrZXl3b3JkPlB1bG1vbmFyeSBGaWJy
b3Npczwva2V5d29yZD48a2V5d29yZD5SZXNwaXJhdG9yeSBGdW5jdGlvbiBUZXN0czwva2V5d29y
ZD48a2V5d29yZD5SZXRyb3NwZWN0aXZlIFN0dWRpZXM8L2tleXdvcmQ+PGtleXdvcmQ+U2NsZXJv
ZGVybWEsIFN5c3RlbWljPC9rZXl3b3JkPjwva2V5d29yZHM+PHVybHM+PHJlbGF0ZWQtdXJscz48
dXJsPmh0dHA6Ly93d3cubmNiaS5ubG0ubmloLmdvdi9wdWJtZWQvMjE5MzEwMDE8L3VybD48L3Jl
bGF0ZWQtdXJscz48L3VybHM+PGlzYm4+MTUzOC0zNjQ0PC9pc2JuPjx0aXRsZXM+PHRpdGxlPkFu
dGlyZWZsdXggc3VyZ2VyeSBwcmVzZXJ2ZXMgbHVuZyBmdW5jdGlvbiBpbiBwYXRpZW50cyB3aXRo
IGdhc3Ryb2Vzb3BoYWdlYWwgcmVmbHV4IGRpc2Vhc2UgYW5kIGVuZC1zdGFnZSBsdW5nIGRpc2Vh
c2UgYmVmb3JlIGFuZCBhZnRlciBsdW5nIHRyYW5zcGxhbnRhdGlvbjwvdGl0bGU+PHNlY29uZGFy
eS10aXRsZT5BcmNoIFN1cmc8L3NlY29uZGFyeS10aXRsZT48L3RpdGxlcz48cGFnZXM+MTA0MS03
PC9wYWdlcz48bnVtYmVyPjk8L251bWJlcj48Y29udHJpYnV0b3JzPjxhdXRob3JzPjxhdXRob3I+
SG9wcG8sIFQuPC9hdXRob3I+PGF1dGhvcj5KYXJpZG8sIFYuPC9hdXRob3I+PGF1dGhvcj5QZW5u
YXRodXIsIEEuPC9hdXRob3I+PGF1dGhvcj5Nb3JyZWxsLCBNLjwvYXV0aG9yPjxhdXRob3I+Q3Jl
c3BvLCBNLjwvYXV0aG9yPjxhdXRob3I+U2hpZ2VtdXJhLCBOLjwvYXV0aG9yPjxhdXRob3I+QmVy
bXVkZXosIEMuPC9hdXRob3I+PGF1dGhvcj5IdW50ZXIsIEouIEcuPC9hdXRob3I+PGF1dGhvcj5U
b3lvZGEsIFkuPC9hdXRob3I+PGF1dGhvcj5QaWxld3NraSwgSi48L2F1dGhvcj48YXV0aG9yPkx1
a2V0aWNoLCBKLiBELjwvYXV0aG9yPjxhdXRob3I+Sm9iZSwgQi4gQS48L2F1dGhvcj48L2F1dGhv
cnM+PC9jb250cmlidXRvcnM+PGxhbmd1YWdlPmVuZzwvbGFuZ3VhZ2U+PGFkZGVkLWRhdGUgZm9y
bWF0PSJ1dGMiPjE0NjI4OTA0NTc8L2FkZGVkLWRhdGU+PHJlZi10eXBlIG5hbWU9IkpvdXJuYWwg
QXJ0aWNsZSI+MTc8L3JlZi10eXBlPjxyZWMtbnVtYmVyPjEwNjwvcmVjLW51bWJlcj48bGFzdC11
cGRhdGVkLWRhdGUgZm9ybWF0PSJ1dGMiPjE0NjI4OTA0NTc8L2xhc3QtdXBkYXRlZC1kYXRlPjxh
Y2Nlc3Npb24tbnVtPjIxOTMxMDAxPC9hY2Nlc3Npb24tbnVtPjxlbGVjdHJvbmljLXJlc291cmNl
LW51bT4xMC4xMDAxL2FyY2hzdXJnLjIwMTEuMjE2PC9lbGVjdHJvbmljLXJlc291cmNlLW51bT48
dm9sdW1lPjE0Njwvdm9sdW1lPjwvcmVjb3JkPjwvQ2l0ZT48Q2l0ZT48QXV0aG9yPkRhdmlzPC9B
dXRob3I+PFllYXI+MjAwMzwvWWVhcj48SURUZXh0PkltcHJvdmVkIGx1bmcgYWxsb2dyYWZ0IGZ1
bmN0aW9uIGFmdGVyIGZ1bmRvcGxpY2F0aW9uIGluIHBhdGllbnRzIHdpdGggZ2FzdHJvZXNvcGhh
Z2VhbCByZWZsdXggZGlzZWFzZSB1bmRlcmdvaW5nIGx1bmcgdHJhbnNwbGFudGF0aW9uPC9JRFRl
eHQ+PHJlY29yZD48ZGF0ZXM+PHB1Yi1kYXRlcz48ZGF0ZT5NYXI8L2RhdGU+PC9wdWItZGF0ZXM+
PHllYXI+MjAwMzwveWVhcj48L2RhdGVzPjxrZXl3b3Jkcz48a2V5d29yZD5BY3R1YXJpYWwgQW5h
bHlzaXM8L2tleXdvcmQ+PGtleXdvcmQ+QWRvbGVzY2VudDwva2V5d29yZD48a2V5d29yZD5BZHVs
dDwva2V5d29yZD48a2V5d29yZD5BZ2VkPC9rZXl3b3JkPjxrZXl3b3JkPkJyb25jaGlvbGl0aXMg
T2JsaXRlcmFuczwva2V5d29yZD48a2V5d29yZD5GZW1hbGU8L2tleXdvcmQ+PGtleXdvcmQ+Rm9y
Y2VkIEV4cGlyYXRvcnkgVm9sdW1lPC9rZXl3b3JkPjxrZXl3b3JkPkZ1bmRvcGxpY2F0aW9uPC9r
ZXl3b3JkPjxrZXl3b3JkPkdhc3RyaWMgQWNpZGl0eSBEZXRlcm1pbmF0aW9uPC9rZXl3b3JkPjxr
ZXl3b3JkPkdhc3Ryb2Vzb3BoYWdlYWwgUmVmbHV4PC9rZXl3b3JkPjxrZXl3b3JkPkh1bWFuczwv
a2V5d29yZD48a2V5d29yZD5IeWRyb2dlbi1Jb24gQ29uY2VudHJhdGlvbjwva2V5d29yZD48a2V5
d29yZD5MdW5nIFRyYW5zcGxhbnRhdGlvbjwva2V5d29yZD48a2V5d29yZD5NYWxlPC9rZXl3b3Jk
PjxrZXl3b3JkPk1heGltYWwgRXhwaXJhdG9yeSBGbG93IFJhdGU8L2tleXdvcmQ+PGtleXdvcmQ+
TWlkZGxlIEFnZWQ8L2tleXdvcmQ+PGtleXdvcmQ+UHJvcG9ydGlvbmFsIEhhemFyZHMgTW9kZWxz
PC9rZXl3b3JkPjxrZXl3b3JkPlJldHJvc3BlY3RpdmUgU3R1ZGllczwva2V5d29yZD48a2V5d29y
ZD5TZXZlcml0eSBvZiBJbGxuZXNzIEluZGV4PC9rZXl3b3JkPjxrZXl3b3JkPlN1cnZpdmFsIEFu
YWx5c2lzPC9rZXl3b3JkPjxrZXl3b3JkPlRyYW5zcGxhbnRhdGlvbiwgSG9tb2xvZ291czwva2V5
d29yZD48a2V5d29yZD5UcmVhdG1lbnQgT3V0Y29tZTwva2V5d29yZD48L2tleXdvcmRzPjx1cmxz
PjxyZWxhdGVkLXVybHM+PHVybD5odHRwOi8vd3d3Lm5jYmkubmxtLm5paC5nb3YvcHVibWVkLzEy
NjU4MTk1PC91cmw+PC9yZWxhdGVkLXVybHM+PC91cmxzPjxpc2JuPjAwMjItNTIyMzwvaXNibj48
dGl0bGVzPjx0aXRsZT5JbXByb3ZlZCBsdW5nIGFsbG9ncmFmdCBmdW5jdGlvbiBhZnRlciBmdW5k
b3BsaWNhdGlvbiBpbiBwYXRpZW50cyB3aXRoIGdhc3Ryb2Vzb3BoYWdlYWwgcmVmbHV4IGRpc2Vh
c2UgdW5kZXJnb2luZyBsdW5nIHRyYW5zcGxhbnRhdGlvbjwvdGl0bGU+PHNlY29uZGFyeS10aXRs
ZT5KIFRob3JhYyBDYXJkaW92YXNjIFN1cmc8L3NlY29uZGFyeS10aXRsZT48L3RpdGxlcz48cGFn
ZXM+NTMzLTQyPC9wYWdlcz48bnVtYmVyPjM8L251bWJlcj48Y29udHJpYnV0b3JzPjxhdXRob3Jz
PjxhdXRob3I+RGF2aXMsIFIuIEQuPC9hdXRob3I+PGF1dGhvcj5MYXUsIEMuIEwuPC9hdXRob3I+
PGF1dGhvcj5FdWJhbmtzLCBTLjwvYXV0aG9yPjxhdXRob3I+TWVzc2llciwgUi4gSC48L2F1dGhv
cj48YXV0aG9yPkhhZGppbGlhZGlzLCBELjwvYXV0aG9yPjxhdXRob3I+U3RlZWxlLCBNLiBQLjwv
YXV0aG9yPjxhdXRob3I+UGFsbWVyLCBTLiBNLjwvYXV0aG9yPjwvYXV0aG9ycz48L2NvbnRyaWJ1
dG9ycz48bGFuZ3VhZ2U+ZW5nPC9sYW5ndWFnZT48YWRkZWQtZGF0ZSBmb3JtYXQ9InV0YyI+MTQ2
Mjg5MDQ4MzwvYWRkZWQtZGF0ZT48cmVmLXR5cGUgbmFtZT0iSm91cm5hbCBBcnRpY2xlIj4xNzwv
cmVmLXR5cGU+PHJlYy1udW1iZXI+MTA3PC9yZWMtbnVtYmVyPjxsYXN0LXVwZGF0ZWQtZGF0ZSBm
b3JtYXQ9InV0YyI+MTQ2Mjg5MDQ4MzwvbGFzdC11cGRhdGVkLWRhdGU+PGFjY2Vzc2lvbi1udW0+
MTI2NTgxOTU8L2FjY2Vzc2lvbi1udW0+PGVsZWN0cm9uaWMtcmVzb3VyY2UtbnVtPjEwLjEwNjcv
bXRjLjIwMDMuMTY2PC9lbGVjdHJvbmljLXJlc291cmNlLW51bT48dm9sdW1lPjEyNTwvdm9sdW1l
PjwvcmVjb3JkPjwvQ2l0ZT48Q2l0ZT48QXV0aG9yPkZpc2ljaGVsbGE8L0F1dGhvcj48WWVhcj4y
MDEyPC9ZZWFyPjxJRFRleHQ+UHVsbW9uYXJ5IGltbXVuZSBjaGFuZ2VzIGVhcmx5IGFmdGVyIGxh
cGFyb3Njb3BpYyBhbnRpcmVmbHV4IHN1cmdlcnkgaW4gbHVuZyB0cmFuc3BsYW50IHBhdGllbnRz
IHdpdGggZ2FzdHJvZXNvcGhhZ2VhbCByZWZsdXggZGlzZWFzZTwvSURUZXh0PjxyZWNvcmQ+PGRh
dGVzPjxwdWItZGF0ZXM+PGRhdGU+T2N0PC9kYXRlPjwvcHViLWRhdGVzPjx5ZWFyPjIwMTI8L3ll
YXI+PC9kYXRlcz48a2V5d29yZHM+PGtleXdvcmQ+QWR1bHQ8L2tleXdvcmQ+PGtleXdvcmQ+QnJv
bmNoaW9saXRpcyBPYmxpdGVyYW5zPC9rZXl3b3JkPjxrZXl3b3JkPkJyb25jaG9hbHZlb2xhciBM
YXZhZ2UgRmx1aWQ8L2tleXdvcmQ+PGtleXdvcmQ+RmVtYWxlPC9rZXl3b3JkPjxrZXl3b3JkPkZ1
bmRvcGxpY2F0aW9uPC9rZXl3b3JkPjxrZXl3b3JkPkdhc3Ryb2Vzb3BoYWdlYWwgUmVmbHV4PC9r
ZXl3b3JkPjxrZXl3b3JkPkdyYWZ0IFJlamVjdGlvbjwva2V5d29yZD48a2V5d29yZD5IdW1hbnM8
L2tleXdvcmQ+PGtleXdvcmQ+TGFwYXJvc2NvcHk8L2tleXdvcmQ+PGtleXdvcmQ+THVuZyBUcmFu
c3BsYW50YXRpb248L2tleXdvcmQ+PGtleXdvcmQ+TWFsZTwva2V5d29yZD48a2V5d29yZD5NaWRk
bGUgQWdlZDwva2V5d29yZD48a2V5d29yZD5Qb3N0b3BlcmF0aXZlIENvbXBsaWNhdGlvbnM8L2tl
eXdvcmQ+PC9rZXl3b3Jkcz48dXJscz48cmVsYXRlZC11cmxzPjx1cmw+aHR0cDovL3d3dy5uY2Jp
Lm5sbS5uaWguZ292L3B1Ym1lZC8yMjUzNzg0MTwvdXJsPjwvcmVsYXRlZC11cmxzPjwvdXJscz48
aXNibj4xMDk1LTg2NzM8L2lzYm4+PGN1c3RvbTI+UE1DMzY5NDM5NjwvY3VzdG9tMj48dGl0bGVz
Pjx0aXRsZT5QdWxtb25hcnkgaW1tdW5lIGNoYW5nZXMgZWFybHkgYWZ0ZXIgbGFwYXJvc2NvcGlj
IGFudGlyZWZsdXggc3VyZ2VyeSBpbiBsdW5nIHRyYW5zcGxhbnQgcGF0aWVudHMgd2l0aCBnYXN0
cm9lc29waGFnZWFsIHJlZmx1eCBkaXNlYXNlPC90aXRsZT48c2Vjb25kYXJ5LXRpdGxlPkogU3Vy
ZyBSZXM8L3NlY29uZGFyeS10aXRsZT48L3RpdGxlcz48cGFnZXM+ZTY1LTczPC9wYWdlcz48bnVt
YmVyPjI8L251bWJlcj48Y29udHJpYnV0b3JzPjxhdXRob3JzPjxhdXRob3I+RmlzaWNoZWxsYSwg
UC4gTS48L2F1dGhvcj48YXV0aG9yPkRhdmlzLCBDLiBTLjwvYXV0aG9yPjxhdXRob3I+TG93ZXJ5
LCBFLjwvYXV0aG9yPjxhdXRob3I+UGl0dG1hbiwgTS48L2F1dGhvcj48YXV0aG9yPkdhZ2VybWVp
ZXIsIEouPC9hdXRob3I+PGF1dGhvcj5Mb3ZlLCBSLiBCLjwvYXV0aG9yPjxhdXRob3I+S292YWNz
LCBFLiBKLjwvYXV0aG9yPjwvYXV0aG9ycz48L2NvbnRyaWJ1dG9ycz48bGFuZ3VhZ2U+ZW5nPC9s
YW5ndWFnZT48YWRkZWQtZGF0ZSBmb3JtYXQ9InV0YyI+MTQ2Mjg5MDUxMjwvYWRkZWQtZGF0ZT48
cmVmLXR5cGUgbmFtZT0iSm91cm5hbCBBcnRpY2xlIj4xNzwvcmVmLXR5cGU+PHJlYy1udW1iZXI+
MTA4PC9yZWMtbnVtYmVyPjxsYXN0LXVwZGF0ZWQtZGF0ZSBmb3JtYXQ9InV0YyI+MTQ2Mjg5MDUx
MjwvbGFzdC11cGRhdGVkLWRhdGU+PGFjY2Vzc2lvbi1udW0+MjI1Mzc4NDE8L2FjY2Vzc2lvbi1u
dW0+PGVsZWN0cm9uaWMtcmVzb3VyY2UtbnVtPjEwLjEwMTYvai5qc3MuMjAxMi4wMy4wNjY8L2Vs
ZWN0cm9uaWMtcmVzb3VyY2UtbnVtPjx2b2x1bWU+MTc3PC92b2x1bWU+PC9yZWNvcmQ+PC9DaXRl
PjwvRW5kTm90ZT5=
</w:fldData>
        </w:fldChar>
      </w:r>
      <w:r w:rsidR="008A3031" w:rsidRPr="00B6576B">
        <w:rPr>
          <w:rFonts w:ascii="Book Antiqua" w:hAnsi="Book Antiqua" w:cs="Times New Roman"/>
        </w:rPr>
        <w:instrText xml:space="preserve"> ADDIN EN.CITE.DATA </w:instrText>
      </w:r>
      <w:r w:rsidR="008A3031" w:rsidRPr="00B6576B">
        <w:rPr>
          <w:rFonts w:ascii="Book Antiqua" w:hAnsi="Book Antiqua" w:cs="Times New Roman"/>
        </w:rPr>
      </w:r>
      <w:r w:rsidR="008A3031" w:rsidRPr="00B6576B">
        <w:rPr>
          <w:rFonts w:ascii="Book Antiqua" w:hAnsi="Book Antiqua" w:cs="Times New Roman"/>
        </w:rPr>
        <w:fldChar w:fldCharType="end"/>
      </w:r>
      <w:r w:rsidR="00263B31" w:rsidRPr="00B6576B">
        <w:rPr>
          <w:rFonts w:ascii="Book Antiqua" w:hAnsi="Book Antiqua" w:cs="Times New Roman"/>
        </w:rPr>
      </w:r>
      <w:r w:rsidR="00263B31" w:rsidRPr="00B6576B">
        <w:rPr>
          <w:rFonts w:ascii="Book Antiqua" w:hAnsi="Book Antiqua" w:cs="Times New Roman"/>
        </w:rPr>
        <w:fldChar w:fldCharType="separate"/>
      </w:r>
      <w:r w:rsidR="008A3031" w:rsidRPr="00B6576B">
        <w:rPr>
          <w:rFonts w:ascii="Book Antiqua" w:hAnsi="Book Antiqua" w:cs="Times New Roman"/>
          <w:noProof/>
          <w:vertAlign w:val="superscript"/>
        </w:rPr>
        <w:t>16,34,74</w:t>
      </w:r>
      <w:r w:rsidR="00263B31" w:rsidRPr="00B6576B">
        <w:rPr>
          <w:rFonts w:ascii="Book Antiqua" w:hAnsi="Book Antiqua" w:cs="Times New Roman"/>
        </w:rPr>
        <w:fldChar w:fldCharType="end"/>
      </w:r>
      <w:r w:rsidR="00763941" w:rsidRPr="00B6576B">
        <w:rPr>
          <w:rFonts w:ascii="Book Antiqua" w:hAnsi="Book Antiqua" w:cs="Times New Roman"/>
          <w:vertAlign w:val="superscript"/>
        </w:rPr>
        <w:t>]</w:t>
      </w:r>
      <w:r w:rsidR="00763941" w:rsidRPr="00B6576B">
        <w:rPr>
          <w:rFonts w:ascii="Book Antiqua" w:hAnsi="Book Antiqua" w:cs="Times New Roman"/>
        </w:rPr>
        <w:t>,</w:t>
      </w:r>
      <w:r w:rsidR="00263B31" w:rsidRPr="00B6576B">
        <w:rPr>
          <w:rFonts w:ascii="Book Antiqua" w:hAnsi="Book Antiqua" w:cs="Times New Roman"/>
        </w:rPr>
        <w:t xml:space="preserve"> and it is </w:t>
      </w:r>
      <w:r w:rsidR="00263B31" w:rsidRPr="00B6576B">
        <w:rPr>
          <w:rFonts w:ascii="Book Antiqua" w:hAnsi="Book Antiqua" w:cs="Times New Roman"/>
        </w:rPr>
        <w:lastRenderedPageBreak/>
        <w:t xml:space="preserve">our speculation that the earlier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surgery is performed, the </w:t>
      </w:r>
      <w:r w:rsidR="00364D05" w:rsidRPr="00B6576B">
        <w:rPr>
          <w:rFonts w:ascii="Book Antiqua" w:hAnsi="Book Antiqua" w:cs="Times New Roman"/>
        </w:rPr>
        <w:t xml:space="preserve">greater the protection against reflux and aspiration events, which lowers the risk of </w:t>
      </w:r>
      <w:r w:rsidR="00263B31" w:rsidRPr="00B6576B">
        <w:rPr>
          <w:rFonts w:ascii="Book Antiqua" w:hAnsi="Book Antiqua" w:cs="Times New Roman"/>
        </w:rPr>
        <w:t>pulmonary decline</w:t>
      </w:r>
      <w:r w:rsidR="00763941" w:rsidRPr="00B6576B">
        <w:rPr>
          <w:rFonts w:ascii="Book Antiqua" w:hAnsi="Book Antiqua" w:cs="Times New Roman"/>
          <w:vertAlign w:val="superscript"/>
        </w:rPr>
        <w:t>[</w:t>
      </w:r>
      <w:r w:rsidR="00263B31" w:rsidRPr="00B6576B">
        <w:rPr>
          <w:rFonts w:ascii="Book Antiqua" w:hAnsi="Book Antiqua" w:cs="Times New Roman"/>
        </w:rPr>
        <w:fldChar w:fldCharType="begin"/>
      </w:r>
      <w:r w:rsidR="00773108" w:rsidRPr="00B6576B">
        <w:rPr>
          <w:rFonts w:ascii="Book Antiqua" w:hAnsi="Book Antiqua" w:cs="Times New Roman"/>
        </w:rPr>
        <w:instrText xml:space="preserve"> ADDIN EN.CITE &lt;EndNote&gt;&lt;Cite&gt;&lt;Author&gt;Lo&lt;/Author&gt;&lt;Year&gt;2016&lt;/Year&gt;&lt;IDText&gt;Both Pre-Transplant and Early Post-Transplant Antireflux Surgery Prevent Development of Early Allograft Injury After Lung Transplantation&lt;/IDText&gt;&lt;DisplayText&gt;&lt;style face="superscript"&gt;103&lt;/style&gt;&lt;/DisplayText&gt;&lt;record&gt;&lt;dates&gt;&lt;pub-dates&gt;&lt;date&gt;Jan&lt;/date&gt;&lt;/pub-dates&gt;&lt;year&gt;2016&lt;/year&gt;&lt;/dates&gt;&lt;urls&gt;&lt;related-urls&gt;&lt;url&gt;http://www.ncbi.nlm.nih.gov/pubmed/26493975&lt;/url&gt;&lt;/related-urls&gt;&lt;/urls&gt;&lt;isbn&gt;1873-4626&lt;/isbn&gt;&lt;titles&gt;&lt;title&gt;Both Pre-Transplant and Early Post-Transplant Antireflux Surgery Prevent Development of Early Allograft Injury After Lung Transplantation&lt;/title&gt;&lt;secondary-title&gt;J Gastrointest Surg&lt;/secondary-title&gt;&lt;/titles&gt;&lt;pages&gt;111-8; discussion 118&lt;/pages&gt;&lt;number&gt;1&lt;/number&gt;&lt;contributors&gt;&lt;authors&gt;&lt;author&gt;Lo, W. K.&lt;/author&gt;&lt;author&gt;Goldberg, H. J.&lt;/author&gt;&lt;author&gt;Wee, J.&lt;/author&gt;&lt;author&gt;Fisichella, P. M.&lt;/author&gt;&lt;author&gt;Chan, W. W.&lt;/author&gt;&lt;/authors&gt;&lt;/contributors&gt;&lt;language&gt;eng&lt;/language&gt;&lt;added-date format="utc"&gt;1463276455&lt;/added-date&gt;&lt;ref-type name="Journal Article"&gt;17&lt;/ref-type&gt;&lt;rec-number&gt;262&lt;/rec-number&gt;&lt;last-updated-date format="utc"&gt;1463276455&lt;/last-updated-date&gt;&lt;accession-num&gt;26493975&lt;/accession-num&gt;&lt;electronic-resource-num&gt;10.1007/s11605-015-2983-0&lt;/electronic-resource-num&gt;&lt;volume&gt;20&lt;/volume&gt;&lt;/record&gt;&lt;/Cite&gt;&lt;/EndNote&gt;</w:instrText>
      </w:r>
      <w:r w:rsidR="00263B31" w:rsidRPr="00B6576B">
        <w:rPr>
          <w:rFonts w:ascii="Book Antiqua" w:hAnsi="Book Antiqua" w:cs="Times New Roman"/>
        </w:rPr>
        <w:fldChar w:fldCharType="separate"/>
      </w:r>
      <w:r w:rsidR="00773108" w:rsidRPr="00B6576B">
        <w:rPr>
          <w:rFonts w:ascii="Book Antiqua" w:hAnsi="Book Antiqua" w:cs="Times New Roman"/>
          <w:noProof/>
          <w:vertAlign w:val="superscript"/>
        </w:rPr>
        <w:t>103</w:t>
      </w:r>
      <w:r w:rsidR="00263B31" w:rsidRPr="00B6576B">
        <w:rPr>
          <w:rFonts w:ascii="Book Antiqua" w:hAnsi="Book Antiqua" w:cs="Times New Roman"/>
        </w:rPr>
        <w:fldChar w:fldCharType="end"/>
      </w:r>
      <w:r w:rsidR="00763941" w:rsidRPr="00B6576B">
        <w:rPr>
          <w:rFonts w:ascii="Book Antiqua" w:hAnsi="Book Antiqua" w:cs="Times New Roman"/>
          <w:vertAlign w:val="superscript"/>
        </w:rPr>
        <w:t>]</w:t>
      </w:r>
      <w:r w:rsidR="00763941" w:rsidRPr="00B6576B">
        <w:rPr>
          <w:rFonts w:ascii="Book Antiqua" w:hAnsi="Book Antiqua" w:cs="Times New Roman"/>
        </w:rPr>
        <w:t>.</w:t>
      </w:r>
      <w:r w:rsidR="00263B31" w:rsidRPr="00B6576B">
        <w:rPr>
          <w:rFonts w:ascii="Book Antiqua" w:hAnsi="Book Antiqua" w:cs="Times New Roman"/>
        </w:rPr>
        <w:t xml:space="preserve"> Interestingly, our study also highlights the </w:t>
      </w:r>
      <w:r w:rsidR="00364D05" w:rsidRPr="00B6576B">
        <w:rPr>
          <w:rFonts w:ascii="Book Antiqua" w:hAnsi="Book Antiqua" w:cs="Times New Roman"/>
        </w:rPr>
        <w:t>lack of</w:t>
      </w:r>
      <w:r w:rsidR="00263B31" w:rsidRPr="00B6576B">
        <w:rPr>
          <w:rFonts w:ascii="Book Antiqua" w:hAnsi="Book Antiqua" w:cs="Times New Roman"/>
        </w:rPr>
        <w:t xml:space="preserve"> additional benefit to providing </w:t>
      </w:r>
      <w:proofErr w:type="spellStart"/>
      <w:r w:rsidR="00847B87" w:rsidRPr="00B6576B">
        <w:rPr>
          <w:rFonts w:ascii="Book Antiqua" w:hAnsi="Book Antiqua" w:cs="Times New Roman"/>
        </w:rPr>
        <w:t>antireflux</w:t>
      </w:r>
      <w:proofErr w:type="spellEnd"/>
      <w:r w:rsidR="00364D05" w:rsidRPr="00B6576B">
        <w:rPr>
          <w:rFonts w:ascii="Book Antiqua" w:hAnsi="Book Antiqua" w:cs="Times New Roman"/>
        </w:rPr>
        <w:t xml:space="preserve"> </w:t>
      </w:r>
      <w:r w:rsidR="00263B31" w:rsidRPr="00B6576B">
        <w:rPr>
          <w:rFonts w:ascii="Book Antiqua" w:hAnsi="Book Antiqua" w:cs="Times New Roman"/>
        </w:rPr>
        <w:t xml:space="preserve">surgery pre-transplant compared to </w:t>
      </w:r>
      <w:r w:rsidR="00364D05" w:rsidRPr="00B6576B">
        <w:rPr>
          <w:rFonts w:ascii="Book Antiqua" w:hAnsi="Book Antiqua" w:cs="Times New Roman"/>
        </w:rPr>
        <w:t>within 6 months post-transplantation</w:t>
      </w:r>
      <w:r w:rsidR="00263B31" w:rsidRPr="00B6576B">
        <w:rPr>
          <w:rFonts w:ascii="Book Antiqua" w:hAnsi="Book Antiqua" w:cs="Times New Roman"/>
        </w:rPr>
        <w:t xml:space="preserve">. </w:t>
      </w:r>
      <w:r w:rsidR="003C139B" w:rsidRPr="00B6576B">
        <w:rPr>
          <w:rFonts w:ascii="Book Antiqua" w:hAnsi="Book Antiqua" w:cs="Times New Roman"/>
        </w:rPr>
        <w:t xml:space="preserve">Given the </w:t>
      </w:r>
      <w:r w:rsidR="00364D05" w:rsidRPr="00B6576B">
        <w:rPr>
          <w:rFonts w:ascii="Book Antiqua" w:hAnsi="Book Antiqua" w:cs="Times New Roman"/>
        </w:rPr>
        <w:t>potentially</w:t>
      </w:r>
      <w:r w:rsidR="003C139B" w:rsidRPr="00B6576B">
        <w:rPr>
          <w:rFonts w:ascii="Book Antiqua" w:hAnsi="Book Antiqua" w:cs="Times New Roman"/>
        </w:rPr>
        <w:t xml:space="preserve"> </w:t>
      </w:r>
      <w:r w:rsidR="00364D05" w:rsidRPr="00B6576B">
        <w:rPr>
          <w:rFonts w:ascii="Book Antiqua" w:hAnsi="Book Antiqua" w:cs="Times New Roman"/>
        </w:rPr>
        <w:t xml:space="preserve">elevated </w:t>
      </w:r>
      <w:r w:rsidR="00745D05" w:rsidRPr="00B6576B">
        <w:rPr>
          <w:rFonts w:ascii="Book Antiqua" w:hAnsi="Book Antiqua" w:cs="Times New Roman"/>
        </w:rPr>
        <w:t>risk</w:t>
      </w:r>
      <w:r w:rsidR="00364D05" w:rsidRPr="00B6576B">
        <w:rPr>
          <w:rFonts w:ascii="Book Antiqua" w:hAnsi="Book Antiqua" w:cs="Times New Roman"/>
        </w:rPr>
        <w:t>s</w:t>
      </w:r>
      <w:r w:rsidR="00745D05" w:rsidRPr="00B6576B">
        <w:rPr>
          <w:rFonts w:ascii="Book Antiqua" w:hAnsi="Book Antiqua" w:cs="Times New Roman"/>
        </w:rPr>
        <w:t xml:space="preserve"> </w:t>
      </w:r>
      <w:r w:rsidR="00364D05" w:rsidRPr="00B6576B">
        <w:rPr>
          <w:rFonts w:ascii="Book Antiqua" w:hAnsi="Book Antiqua" w:cs="Times New Roman"/>
        </w:rPr>
        <w:t>of</w:t>
      </w:r>
      <w:r w:rsidR="00745D05" w:rsidRPr="00B6576B">
        <w:rPr>
          <w:rFonts w:ascii="Book Antiqua" w:hAnsi="Book Antiqua" w:cs="Times New Roman"/>
        </w:rPr>
        <w:t xml:space="preserve"> pre-transplant</w:t>
      </w:r>
      <w:r w:rsidR="00364D05" w:rsidRPr="00B6576B">
        <w:rPr>
          <w:rFonts w:ascii="Book Antiqua" w:hAnsi="Book Antiqua" w:cs="Times New Roman"/>
        </w:rPr>
        <w:t xml:space="preserve"> surgery in this population</w:t>
      </w:r>
      <w:r w:rsidR="00745D05" w:rsidRPr="00B6576B">
        <w:rPr>
          <w:rFonts w:ascii="Book Antiqua" w:hAnsi="Book Antiqua" w:cs="Times New Roman"/>
        </w:rPr>
        <w:t xml:space="preserve">, it </w:t>
      </w:r>
      <w:r w:rsidR="00364D05" w:rsidRPr="00B6576B">
        <w:rPr>
          <w:rFonts w:ascii="Book Antiqua" w:hAnsi="Book Antiqua" w:cs="Times New Roman"/>
        </w:rPr>
        <w:t xml:space="preserve">may be reasonable to wait for the early post-transplant period to reduce </w:t>
      </w:r>
      <w:proofErr w:type="spellStart"/>
      <w:r w:rsidR="00364D05" w:rsidRPr="00B6576B">
        <w:rPr>
          <w:rFonts w:ascii="Book Antiqua" w:hAnsi="Book Antiqua" w:cs="Times New Roman"/>
        </w:rPr>
        <w:t>peri</w:t>
      </w:r>
      <w:proofErr w:type="spellEnd"/>
      <w:r w:rsidR="00364D05" w:rsidRPr="00B6576B">
        <w:rPr>
          <w:rFonts w:ascii="Book Antiqua" w:hAnsi="Book Antiqua" w:cs="Times New Roman"/>
        </w:rPr>
        <w:t>-operative risks.</w:t>
      </w:r>
      <w:r w:rsidR="00F165C1" w:rsidRPr="00B6576B">
        <w:rPr>
          <w:rFonts w:ascii="Book Antiqua" w:hAnsi="Book Antiqua" w:cs="Times New Roman"/>
        </w:rPr>
        <w:t xml:space="preserve"> </w:t>
      </w:r>
      <w:r w:rsidR="00364D05" w:rsidRPr="00B6576B">
        <w:rPr>
          <w:rFonts w:ascii="Book Antiqua" w:hAnsi="Book Antiqua" w:cs="Times New Roman"/>
        </w:rPr>
        <w:t xml:space="preserve">Finally, although </w:t>
      </w:r>
      <w:proofErr w:type="spellStart"/>
      <w:r w:rsidR="00847B87" w:rsidRPr="00B6576B">
        <w:rPr>
          <w:rFonts w:ascii="Book Antiqua" w:hAnsi="Book Antiqua" w:cs="Times New Roman"/>
        </w:rPr>
        <w:t>antireflux</w:t>
      </w:r>
      <w:proofErr w:type="spellEnd"/>
      <w:r w:rsidR="00364D05" w:rsidRPr="00B6576B">
        <w:rPr>
          <w:rFonts w:ascii="Book Antiqua" w:hAnsi="Book Antiqua" w:cs="Times New Roman"/>
        </w:rPr>
        <w:t xml:space="preserve"> surgery performed concurrently with lung transplantation has been reported anecdotally, it has not been extensively studied and is not available at our institution.</w:t>
      </w:r>
      <w:r w:rsidR="00F165C1" w:rsidRPr="00B6576B">
        <w:rPr>
          <w:rFonts w:ascii="Book Antiqua" w:hAnsi="Book Antiqua" w:cs="Times New Roman"/>
        </w:rPr>
        <w:t xml:space="preserve"> </w:t>
      </w:r>
      <w:r w:rsidR="00364D05" w:rsidRPr="00B6576B">
        <w:rPr>
          <w:rFonts w:ascii="Book Antiqua" w:hAnsi="Book Antiqua" w:cs="Times New Roman"/>
        </w:rPr>
        <w:t xml:space="preserve">Over time, with the development of new and less invasive </w:t>
      </w:r>
      <w:proofErr w:type="spellStart"/>
      <w:r w:rsidR="00847B87" w:rsidRPr="00B6576B">
        <w:rPr>
          <w:rFonts w:ascii="Book Antiqua" w:hAnsi="Book Antiqua" w:cs="Times New Roman"/>
        </w:rPr>
        <w:t>antireflux</w:t>
      </w:r>
      <w:proofErr w:type="spellEnd"/>
      <w:r w:rsidR="00364D05" w:rsidRPr="00B6576B">
        <w:rPr>
          <w:rFonts w:ascii="Book Antiqua" w:hAnsi="Book Antiqua" w:cs="Times New Roman"/>
        </w:rPr>
        <w:t xml:space="preserve"> technologies such as </w:t>
      </w:r>
      <w:r w:rsidR="00CE43CC" w:rsidRPr="00B6576B">
        <w:rPr>
          <w:rFonts w:ascii="Book Antiqua" w:hAnsi="Book Antiqua" w:cs="Times New Roman"/>
        </w:rPr>
        <w:t>the LYNX magnetic reflux management system (</w:t>
      </w:r>
      <w:proofErr w:type="spellStart"/>
      <w:r w:rsidR="00CE43CC" w:rsidRPr="00B6576B">
        <w:rPr>
          <w:rFonts w:ascii="Book Antiqua" w:hAnsi="Book Antiqua" w:cs="Times New Roman"/>
        </w:rPr>
        <w:t>Torax</w:t>
      </w:r>
      <w:proofErr w:type="spellEnd"/>
      <w:r w:rsidR="00CE43CC" w:rsidRPr="00B6576B">
        <w:rPr>
          <w:rFonts w:ascii="Book Antiqua" w:hAnsi="Book Antiqua" w:cs="Times New Roman"/>
        </w:rPr>
        <w:t>, Shoreview, MN, USA)</w:t>
      </w:r>
      <w:r w:rsidR="00364D05" w:rsidRPr="00B6576B">
        <w:rPr>
          <w:rFonts w:ascii="Book Antiqua" w:hAnsi="Book Antiqua" w:cs="Times New Roman"/>
        </w:rPr>
        <w:t xml:space="preserve">, </w:t>
      </w:r>
      <w:r w:rsidR="00CE43CC" w:rsidRPr="00B6576B">
        <w:rPr>
          <w:rFonts w:ascii="Book Antiqua" w:hAnsi="Book Antiqua" w:cs="Times New Roman"/>
        </w:rPr>
        <w:t xml:space="preserve">concurrent surgical </w:t>
      </w:r>
      <w:proofErr w:type="spellStart"/>
      <w:r w:rsidR="00847B87" w:rsidRPr="00B6576B">
        <w:rPr>
          <w:rFonts w:ascii="Book Antiqua" w:hAnsi="Book Antiqua" w:cs="Times New Roman"/>
        </w:rPr>
        <w:t>antireflux</w:t>
      </w:r>
      <w:proofErr w:type="spellEnd"/>
      <w:r w:rsidR="00CE43CC" w:rsidRPr="00B6576B">
        <w:rPr>
          <w:rFonts w:ascii="Book Antiqua" w:hAnsi="Book Antiqua" w:cs="Times New Roman"/>
        </w:rPr>
        <w:t xml:space="preserve"> management alongside transplantation </w:t>
      </w:r>
      <w:r w:rsidR="00364D05" w:rsidRPr="00B6576B">
        <w:rPr>
          <w:rFonts w:ascii="Book Antiqua" w:hAnsi="Book Antiqua" w:cs="Times New Roman"/>
        </w:rPr>
        <w:t xml:space="preserve">may come under greater consideration. </w:t>
      </w:r>
    </w:p>
    <w:p w14:paraId="4CA78A02" w14:textId="77777777" w:rsidR="000B4E40" w:rsidRPr="00B6576B" w:rsidRDefault="000B4E40" w:rsidP="00D404CB">
      <w:pPr>
        <w:spacing w:after="0" w:line="360" w:lineRule="auto"/>
        <w:jc w:val="both"/>
        <w:outlineLvl w:val="0"/>
        <w:rPr>
          <w:rFonts w:ascii="Book Antiqua" w:hAnsi="Book Antiqua" w:cs="Times New Roman"/>
          <w:b/>
          <w:u w:val="single"/>
        </w:rPr>
      </w:pPr>
    </w:p>
    <w:p w14:paraId="6A94106C" w14:textId="78B70FAC" w:rsidR="009B16CA" w:rsidRPr="00B6576B" w:rsidRDefault="0057630C" w:rsidP="00D404CB">
      <w:pPr>
        <w:spacing w:after="0" w:line="360" w:lineRule="auto"/>
        <w:jc w:val="both"/>
        <w:outlineLvl w:val="0"/>
        <w:rPr>
          <w:rFonts w:ascii="Book Antiqua" w:hAnsi="Book Antiqua" w:cs="Times New Roman"/>
        </w:rPr>
      </w:pPr>
      <w:r w:rsidRPr="00B6576B">
        <w:rPr>
          <w:rFonts w:ascii="Book Antiqua" w:hAnsi="Book Antiqua" w:cs="Times New Roman"/>
          <w:b/>
        </w:rPr>
        <w:t>CONCLUSION</w:t>
      </w:r>
    </w:p>
    <w:p w14:paraId="3823F8F7" w14:textId="226704C1" w:rsidR="009B16CA" w:rsidRPr="00B6576B" w:rsidRDefault="0056195B" w:rsidP="00D404CB">
      <w:pPr>
        <w:spacing w:after="0" w:line="360" w:lineRule="auto"/>
        <w:jc w:val="both"/>
        <w:rPr>
          <w:rFonts w:ascii="Book Antiqua" w:hAnsi="Book Antiqua" w:cs="Times New Roman"/>
        </w:rPr>
      </w:pPr>
      <w:r w:rsidRPr="00B6576B">
        <w:rPr>
          <w:rFonts w:ascii="Book Antiqua" w:hAnsi="Book Antiqua" w:cs="Times New Roman"/>
        </w:rPr>
        <w:t>T</w:t>
      </w:r>
      <w:r w:rsidR="00092F01" w:rsidRPr="00B6576B">
        <w:rPr>
          <w:rFonts w:ascii="Book Antiqua" w:hAnsi="Book Antiqua" w:cs="Times New Roman"/>
        </w:rPr>
        <w:t>his review has highlighted an abundance of resear</w:t>
      </w:r>
      <w:r w:rsidR="00CC3B51" w:rsidRPr="00B6576B">
        <w:rPr>
          <w:rFonts w:ascii="Book Antiqua" w:hAnsi="Book Antiqua" w:cs="Times New Roman"/>
        </w:rPr>
        <w:t>ch regarding the role of reflux</w:t>
      </w:r>
      <w:r w:rsidRPr="00B6576B">
        <w:rPr>
          <w:rFonts w:ascii="Book Antiqua" w:hAnsi="Book Antiqua" w:cs="Times New Roman"/>
        </w:rPr>
        <w:t xml:space="preserve"> in the pathophysiology of allograft injury following lung transplantation, </w:t>
      </w:r>
      <w:r w:rsidR="00A83F24" w:rsidRPr="00B6576B">
        <w:rPr>
          <w:rFonts w:ascii="Book Antiqua" w:hAnsi="Book Antiqua" w:cs="Times New Roman"/>
        </w:rPr>
        <w:t xml:space="preserve">along with options for diagnosis and </w:t>
      </w:r>
      <w:r w:rsidR="00B3549C" w:rsidRPr="00B6576B">
        <w:rPr>
          <w:rFonts w:ascii="Book Antiqua" w:hAnsi="Book Antiqua" w:cs="Times New Roman"/>
        </w:rPr>
        <w:t>management</w:t>
      </w:r>
      <w:r w:rsidR="00A83F24" w:rsidRPr="00B6576B">
        <w:rPr>
          <w:rFonts w:ascii="Book Antiqua" w:hAnsi="Book Antiqua" w:cs="Times New Roman"/>
        </w:rPr>
        <w:t>.</w:t>
      </w:r>
      <w:r w:rsidR="00F165C1" w:rsidRPr="00B6576B">
        <w:rPr>
          <w:rFonts w:ascii="Book Antiqua" w:hAnsi="Book Antiqua" w:cs="Times New Roman"/>
        </w:rPr>
        <w:t xml:space="preserve"> </w:t>
      </w:r>
      <w:r w:rsidR="00A83F24" w:rsidRPr="00B6576B">
        <w:rPr>
          <w:rFonts w:ascii="Book Antiqua" w:hAnsi="Book Antiqua" w:cs="Times New Roman"/>
        </w:rPr>
        <w:t xml:space="preserve">Nevertheless, </w:t>
      </w:r>
      <w:r w:rsidR="00092F01" w:rsidRPr="00B6576B">
        <w:rPr>
          <w:rFonts w:ascii="Book Antiqua" w:hAnsi="Book Antiqua" w:cs="Times New Roman"/>
        </w:rPr>
        <w:t xml:space="preserve">unanswered questions </w:t>
      </w:r>
      <w:r w:rsidR="00B3549C" w:rsidRPr="00B6576B">
        <w:rPr>
          <w:rFonts w:ascii="Book Antiqua" w:hAnsi="Book Antiqua" w:cs="Times New Roman"/>
        </w:rPr>
        <w:t xml:space="preserve">remain, </w:t>
      </w:r>
      <w:r w:rsidR="00092F01" w:rsidRPr="00B6576B">
        <w:rPr>
          <w:rFonts w:ascii="Book Antiqua" w:hAnsi="Book Antiqua" w:cs="Times New Roman"/>
        </w:rPr>
        <w:t xml:space="preserve">and </w:t>
      </w:r>
      <w:r w:rsidR="00B3549C" w:rsidRPr="00B6576B">
        <w:rPr>
          <w:rFonts w:ascii="Book Antiqua" w:hAnsi="Book Antiqua" w:cs="Times New Roman"/>
        </w:rPr>
        <w:t xml:space="preserve">additional </w:t>
      </w:r>
      <w:r w:rsidR="00552E1F" w:rsidRPr="00B6576B">
        <w:rPr>
          <w:rFonts w:ascii="Book Antiqua" w:hAnsi="Book Antiqua" w:cs="Times New Roman"/>
        </w:rPr>
        <w:t xml:space="preserve">studies </w:t>
      </w:r>
      <w:r w:rsidR="00B3549C" w:rsidRPr="00B6576B">
        <w:rPr>
          <w:rFonts w:ascii="Book Antiqua" w:hAnsi="Book Antiqua" w:cs="Times New Roman"/>
        </w:rPr>
        <w:t xml:space="preserve">are </w:t>
      </w:r>
      <w:r w:rsidR="00552E1F" w:rsidRPr="00B6576B">
        <w:rPr>
          <w:rFonts w:ascii="Book Antiqua" w:hAnsi="Book Antiqua" w:cs="Times New Roman"/>
        </w:rPr>
        <w:t xml:space="preserve">needed to clarify </w:t>
      </w:r>
      <w:r w:rsidR="00B3549C" w:rsidRPr="00B6576B">
        <w:rPr>
          <w:rFonts w:ascii="Book Antiqua" w:hAnsi="Book Antiqua" w:cs="Times New Roman"/>
        </w:rPr>
        <w:t xml:space="preserve">the optimal modality and timing for reflux </w:t>
      </w:r>
      <w:r w:rsidR="005244BB" w:rsidRPr="00B6576B">
        <w:rPr>
          <w:rFonts w:ascii="Book Antiqua" w:hAnsi="Book Antiqua" w:cs="Times New Roman"/>
        </w:rPr>
        <w:t>evaluation and management in these patie</w:t>
      </w:r>
      <w:r w:rsidR="00A67D53" w:rsidRPr="00B6576B">
        <w:rPr>
          <w:rFonts w:ascii="Book Antiqua" w:hAnsi="Book Antiqua" w:cs="Times New Roman"/>
        </w:rPr>
        <w:t xml:space="preserve">nts. </w:t>
      </w:r>
      <w:r w:rsidR="00263B31" w:rsidRPr="00B6576B">
        <w:rPr>
          <w:rFonts w:ascii="Book Antiqua" w:hAnsi="Book Antiqua" w:cs="Times New Roman"/>
        </w:rPr>
        <w:t xml:space="preserve">As King </w:t>
      </w:r>
      <w:r w:rsidR="007B2E50" w:rsidRPr="007B2E50">
        <w:rPr>
          <w:rFonts w:ascii="Book Antiqua" w:hAnsi="Book Antiqua" w:cs="Times New Roman"/>
          <w:i/>
        </w:rPr>
        <w:t xml:space="preserve">et </w:t>
      </w:r>
      <w:proofErr w:type="gramStart"/>
      <w:r w:rsidR="007B2E50" w:rsidRPr="007B2E50">
        <w:rPr>
          <w:rFonts w:ascii="Book Antiqua" w:hAnsi="Book Antiqua" w:cs="Times New Roman"/>
          <w:i/>
        </w:rPr>
        <w:t>al</w:t>
      </w:r>
      <w:r w:rsidR="00A40F00" w:rsidRPr="00B6576B">
        <w:rPr>
          <w:rFonts w:ascii="Book Antiqua" w:hAnsi="Book Antiqua" w:cs="Times New Roman"/>
          <w:vertAlign w:val="superscript"/>
        </w:rPr>
        <w:t>[</w:t>
      </w:r>
      <w:proofErr w:type="gramEnd"/>
      <w:r w:rsidR="00A40F00" w:rsidRPr="00B6576B">
        <w:rPr>
          <w:rFonts w:ascii="Book Antiqua" w:hAnsi="Book Antiqua" w:cs="Times New Roman"/>
          <w:vertAlign w:val="superscript"/>
        </w:rPr>
        <w:t>29]</w:t>
      </w:r>
      <w:r w:rsidR="00263B31" w:rsidRPr="00B6576B">
        <w:rPr>
          <w:rFonts w:ascii="Book Antiqua" w:hAnsi="Book Antiqua" w:cs="Times New Roman"/>
        </w:rPr>
        <w:t xml:space="preserve"> have previously discussed, there remains </w:t>
      </w:r>
      <w:r w:rsidR="00B3549C" w:rsidRPr="00B6576B">
        <w:rPr>
          <w:rFonts w:ascii="Book Antiqua" w:hAnsi="Book Antiqua" w:cs="Times New Roman"/>
        </w:rPr>
        <w:t xml:space="preserve">frustratingly </w:t>
      </w:r>
      <w:r w:rsidR="00263B31" w:rsidRPr="00B6576B">
        <w:rPr>
          <w:rFonts w:ascii="Book Antiqua" w:hAnsi="Book Antiqua" w:cs="Times New Roman"/>
        </w:rPr>
        <w:t xml:space="preserve">no clear causal </w:t>
      </w:r>
      <w:r w:rsidR="00B3549C" w:rsidRPr="00B6576B">
        <w:rPr>
          <w:rFonts w:ascii="Book Antiqua" w:hAnsi="Book Antiqua" w:cs="Times New Roman"/>
        </w:rPr>
        <w:t xml:space="preserve">relationship </w:t>
      </w:r>
      <w:r w:rsidR="00263B31" w:rsidRPr="00B6576B">
        <w:rPr>
          <w:rFonts w:ascii="Book Antiqua" w:hAnsi="Book Antiqua" w:cs="Times New Roman"/>
        </w:rPr>
        <w:t>between re</w:t>
      </w:r>
      <w:r w:rsidR="000722EF" w:rsidRPr="00B6576B">
        <w:rPr>
          <w:rFonts w:ascii="Book Antiqua" w:hAnsi="Book Antiqua" w:cs="Times New Roman"/>
        </w:rPr>
        <w:t>flux and the development of BOS</w:t>
      </w:r>
      <w:r w:rsidR="00763941" w:rsidRPr="00B6576B">
        <w:rPr>
          <w:rFonts w:ascii="Book Antiqua" w:hAnsi="Book Antiqua" w:cs="Times New Roman"/>
        </w:rPr>
        <w:t>.</w:t>
      </w:r>
      <w:r w:rsidR="000722EF" w:rsidRPr="00B6576B">
        <w:rPr>
          <w:rFonts w:ascii="Book Antiqua" w:hAnsi="Book Antiqua" w:cs="Times New Roman"/>
        </w:rPr>
        <w:t xml:space="preserve"> Additionally, </w:t>
      </w:r>
      <w:r w:rsidR="00B3549C" w:rsidRPr="00B6576B">
        <w:rPr>
          <w:rFonts w:ascii="Book Antiqua" w:hAnsi="Book Antiqua" w:cs="Times New Roman"/>
        </w:rPr>
        <w:t xml:space="preserve">the absence of a gold standard to diagnose </w:t>
      </w:r>
      <w:r w:rsidR="003E7460" w:rsidRPr="00B6576B">
        <w:rPr>
          <w:rFonts w:ascii="Book Antiqua" w:hAnsi="Book Antiqua" w:cs="Times New Roman"/>
        </w:rPr>
        <w:t>GERD, and the difficulties</w:t>
      </w:r>
      <w:r w:rsidR="00B3549C" w:rsidRPr="00B6576B">
        <w:rPr>
          <w:rFonts w:ascii="Book Antiqua" w:hAnsi="Book Antiqua" w:cs="Times New Roman"/>
        </w:rPr>
        <w:t xml:space="preserve"> </w:t>
      </w:r>
      <w:r w:rsidR="003E7460" w:rsidRPr="00B6576B">
        <w:rPr>
          <w:rFonts w:ascii="Book Antiqua" w:hAnsi="Book Antiqua" w:cs="Times New Roman"/>
        </w:rPr>
        <w:t>of</w:t>
      </w:r>
      <w:r w:rsidR="00B3549C" w:rsidRPr="00B6576B">
        <w:rPr>
          <w:rFonts w:ascii="Book Antiqua" w:hAnsi="Book Antiqua" w:cs="Times New Roman"/>
        </w:rPr>
        <w:t xml:space="preserve"> defining </w:t>
      </w:r>
      <w:r w:rsidR="003E7460" w:rsidRPr="00B6576B">
        <w:rPr>
          <w:rFonts w:ascii="Book Antiqua" w:hAnsi="Book Antiqua" w:cs="Times New Roman"/>
        </w:rPr>
        <w:t xml:space="preserve">and describing </w:t>
      </w:r>
      <w:r w:rsidR="00B3549C" w:rsidRPr="00B6576B">
        <w:rPr>
          <w:rFonts w:ascii="Book Antiqua" w:hAnsi="Book Antiqua" w:cs="Times New Roman"/>
        </w:rPr>
        <w:t>reflux severity</w:t>
      </w:r>
      <w:r w:rsidR="003E7460" w:rsidRPr="00B6576B">
        <w:rPr>
          <w:rFonts w:ascii="Book Antiqua" w:hAnsi="Book Antiqua" w:cs="Times New Roman"/>
        </w:rPr>
        <w:t xml:space="preserve"> continue to limit accuracy in patient stratification, given potential contributions from acid reflux, non-acid or bolus reflux, and aspiration</w:t>
      </w:r>
      <w:r w:rsidR="00E05347" w:rsidRPr="00B6576B">
        <w:rPr>
          <w:rFonts w:ascii="Book Antiqua" w:hAnsi="Book Antiqua" w:cs="Times New Roman"/>
          <w:vertAlign w:val="superscript"/>
        </w:rPr>
        <w:t>[</w:t>
      </w:r>
      <w:r w:rsidR="00263B31" w:rsidRPr="00B6576B">
        <w:rPr>
          <w:rFonts w:ascii="Book Antiqua" w:hAnsi="Book Antiqua" w:cs="Times New Roman"/>
        </w:rPr>
        <w:fldChar w:fldCharType="begin"/>
      </w:r>
      <w:r w:rsidR="008A3031" w:rsidRPr="00B6576B">
        <w:rPr>
          <w:rFonts w:ascii="Book Antiqua" w:hAnsi="Book Antiqua" w:cs="Times New Roman"/>
        </w:rPr>
        <w:instrText xml:space="preserve"> ADDIN EN.CITE &lt;EndNote&gt;&lt;Cite&gt;&lt;Author&gt;King&lt;/Author&gt;&lt;Year&gt;2009&lt;/Year&gt;&lt;IDText&gt;Gastroesophageal reflux in bronchiolitis obliterans syndrome: a new perspective&lt;/IDText&gt;&lt;DisplayText&gt;&lt;style face="superscript"&gt;29&lt;/style&gt;&lt;/DisplayText&gt;&lt;record&gt;&lt;dates&gt;&lt;pub-dates&gt;&lt;date&gt;Sep&lt;/date&gt;&lt;/pub-dates&gt;&lt;year&gt;2009&lt;/year&gt;&lt;/dates&gt;&lt;keywords&gt;&lt;keyword&gt;Adolescent&lt;/keyword&gt;&lt;keyword&gt;Adult&lt;/keyword&gt;&lt;keyword&gt;Aged&lt;/keyword&gt;&lt;keyword&gt;Bronchiolitis Obliterans&lt;/keyword&gt;&lt;keyword&gt;Child&lt;/keyword&gt;&lt;keyword&gt;Cough&lt;/keyword&gt;&lt;keyword&gt;Dyspepsia&lt;/keyword&gt;&lt;keyword&gt;Follow-Up Studies&lt;/keyword&gt;&lt;keyword&gt;Gastroesophageal Reflux&lt;/keyword&gt;&lt;keyword&gt;Humans&lt;/keyword&gt;&lt;keyword&gt;Lung Transplantation&lt;/keyword&gt;&lt;keyword&gt;Middle Aged&lt;/keyword&gt;&lt;keyword&gt;Proportional Hazards Models&lt;/keyword&gt;&lt;keyword&gt;Pulmonary Disease, Chronic Obstructive&lt;/keyword&gt;&lt;keyword&gt;Risk Factors&lt;/keyword&gt;&lt;keyword&gt;Survival Analysis&lt;/keyword&gt;&lt;keyword&gt;Time Factors&lt;/keyword&gt;&lt;keyword&gt;Tissue Donors&lt;/keyword&gt;&lt;keyword&gt;Young Adult&lt;/keyword&gt;&lt;/keywords&gt;&lt;urls&gt;&lt;related-urls&gt;&lt;url&gt;http://www.ncbi.nlm.nih.gov/pubmed/19716037&lt;/url&gt;&lt;/related-urls&gt;&lt;/urls&gt;&lt;isbn&gt;1557-3117&lt;/isbn&gt;&lt;titles&gt;&lt;title&gt;Gastroesophageal reflux in bronchiolitis obliterans syndrome: a new perspective&lt;/title&gt;&lt;secondary-title&gt;J Heart Lung Transplant&lt;/secondary-title&gt;&lt;/titles&gt;&lt;pages&gt;870-5&lt;/pages&gt;&lt;number&gt;9&lt;/number&gt;&lt;contributors&gt;&lt;authors&gt;&lt;author&gt;King, B. J.&lt;/author&gt;&lt;author&gt;Iyer, H.&lt;/author&gt;&lt;author&gt;Leidi, A. A.&lt;/author&gt;&lt;author&gt;Carby, M. R.&lt;/author&gt;&lt;/authors&gt;&lt;/contributors&gt;&lt;language&gt;eng&lt;/language&gt;&lt;added-date format="utc"&gt;1462891771&lt;/added-date&gt;&lt;ref-type name="Journal Article"&gt;17&lt;/ref-type&gt;&lt;rec-number&gt;125&lt;/rec-number&gt;&lt;last-updated-date format="utc"&gt;1462891771&lt;/last-updated-date&gt;&lt;accession-num&gt;19716037&lt;/accession-num&gt;&lt;electronic-resource-num&gt;10.1016/j.healun.2009.05.040&lt;/electronic-resource-num&gt;&lt;volume&gt;28&lt;/volume&gt;&lt;/record&gt;&lt;/Cite&gt;&lt;/EndNote&gt;</w:instrText>
      </w:r>
      <w:r w:rsidR="00263B31" w:rsidRPr="00B6576B">
        <w:rPr>
          <w:rFonts w:ascii="Book Antiqua" w:hAnsi="Book Antiqua" w:cs="Times New Roman"/>
        </w:rPr>
        <w:fldChar w:fldCharType="separate"/>
      </w:r>
      <w:r w:rsidR="008A3031" w:rsidRPr="00B6576B">
        <w:rPr>
          <w:rFonts w:ascii="Book Antiqua" w:hAnsi="Book Antiqua" w:cs="Times New Roman"/>
          <w:noProof/>
          <w:vertAlign w:val="superscript"/>
        </w:rPr>
        <w:t>29</w:t>
      </w:r>
      <w:r w:rsidR="00263B31" w:rsidRPr="00B6576B">
        <w:rPr>
          <w:rFonts w:ascii="Book Antiqua" w:hAnsi="Book Antiqua" w:cs="Times New Roman"/>
        </w:rPr>
        <w:fldChar w:fldCharType="end"/>
      </w:r>
      <w:r w:rsidR="00E05347" w:rsidRPr="00B6576B">
        <w:rPr>
          <w:rFonts w:ascii="Book Antiqua" w:hAnsi="Book Antiqua" w:cs="Times New Roman"/>
          <w:vertAlign w:val="superscript"/>
        </w:rPr>
        <w:t>]</w:t>
      </w:r>
      <w:r w:rsidR="00E05347" w:rsidRPr="00B6576B">
        <w:rPr>
          <w:rFonts w:ascii="Book Antiqua" w:hAnsi="Book Antiqua" w:cs="Times New Roman"/>
        </w:rPr>
        <w:t>.</w:t>
      </w:r>
      <w:r w:rsidR="00263B31" w:rsidRPr="00B6576B">
        <w:rPr>
          <w:rFonts w:ascii="Book Antiqua" w:hAnsi="Book Antiqua" w:cs="Times New Roman"/>
        </w:rPr>
        <w:t xml:space="preserve"> </w:t>
      </w:r>
      <w:r w:rsidR="00B3549C" w:rsidRPr="00B6576B">
        <w:rPr>
          <w:rFonts w:ascii="Book Antiqua" w:hAnsi="Book Antiqua" w:cs="Times New Roman"/>
        </w:rPr>
        <w:t>F</w:t>
      </w:r>
      <w:r w:rsidR="00263B31" w:rsidRPr="00B6576B">
        <w:rPr>
          <w:rFonts w:ascii="Book Antiqua" w:hAnsi="Book Antiqua" w:cs="Times New Roman"/>
        </w:rPr>
        <w:t xml:space="preserve">uture studies should explore different objective measurements of reflux and aspiration parameters, </w:t>
      </w:r>
      <w:r w:rsidR="00B3549C" w:rsidRPr="00B6576B">
        <w:rPr>
          <w:rFonts w:ascii="Book Antiqua" w:hAnsi="Book Antiqua" w:cs="Times New Roman"/>
        </w:rPr>
        <w:t xml:space="preserve">better compare medical and surgical </w:t>
      </w:r>
      <w:proofErr w:type="spellStart"/>
      <w:r w:rsidR="00847B87" w:rsidRPr="00B6576B">
        <w:rPr>
          <w:rFonts w:ascii="Book Antiqua" w:hAnsi="Book Antiqua" w:cs="Times New Roman"/>
        </w:rPr>
        <w:t>antireflux</w:t>
      </w:r>
      <w:proofErr w:type="spellEnd"/>
      <w:r w:rsidR="00B3549C" w:rsidRPr="00B6576B">
        <w:rPr>
          <w:rFonts w:ascii="Book Antiqua" w:hAnsi="Book Antiqua" w:cs="Times New Roman"/>
        </w:rPr>
        <w:t xml:space="preserve"> treatment options, </w:t>
      </w:r>
      <w:r w:rsidR="00263B31" w:rsidRPr="00B6576B">
        <w:rPr>
          <w:rFonts w:ascii="Book Antiqua" w:hAnsi="Book Antiqua" w:cs="Times New Roman"/>
        </w:rPr>
        <w:t>extend follow-up time</w:t>
      </w:r>
      <w:r w:rsidR="00B3549C" w:rsidRPr="00B6576B">
        <w:rPr>
          <w:rFonts w:ascii="Book Antiqua" w:hAnsi="Book Antiqua" w:cs="Times New Roman"/>
        </w:rPr>
        <w:t>s</w:t>
      </w:r>
      <w:r w:rsidR="00263B31" w:rsidRPr="00B6576B">
        <w:rPr>
          <w:rFonts w:ascii="Book Antiqua" w:hAnsi="Book Antiqua" w:cs="Times New Roman"/>
        </w:rPr>
        <w:t xml:space="preserve"> to capture longer-term clinical outcomes</w:t>
      </w:r>
      <w:r w:rsidR="00B3549C" w:rsidRPr="00B6576B">
        <w:rPr>
          <w:rFonts w:ascii="Book Antiqua" w:hAnsi="Book Antiqua" w:cs="Times New Roman"/>
        </w:rPr>
        <w:t xml:space="preserve"> such as RAS or CLAD</w:t>
      </w:r>
      <w:r w:rsidR="00263B31" w:rsidRPr="00B6576B">
        <w:rPr>
          <w:rFonts w:ascii="Book Antiqua" w:hAnsi="Book Antiqua" w:cs="Times New Roman"/>
        </w:rPr>
        <w:t xml:space="preserve">, and investigate </w:t>
      </w:r>
      <w:r w:rsidR="00B3549C" w:rsidRPr="00B6576B">
        <w:rPr>
          <w:rFonts w:ascii="Book Antiqua" w:hAnsi="Book Antiqua" w:cs="Times New Roman"/>
        </w:rPr>
        <w:t xml:space="preserve">newer </w:t>
      </w:r>
      <w:proofErr w:type="spellStart"/>
      <w:r w:rsidR="00847B87" w:rsidRPr="00B6576B">
        <w:rPr>
          <w:rFonts w:ascii="Book Antiqua" w:hAnsi="Book Antiqua" w:cs="Times New Roman"/>
        </w:rPr>
        <w:t>antireflux</w:t>
      </w:r>
      <w:proofErr w:type="spellEnd"/>
      <w:r w:rsidR="00263B31" w:rsidRPr="00B6576B">
        <w:rPr>
          <w:rFonts w:ascii="Book Antiqua" w:hAnsi="Book Antiqua" w:cs="Times New Roman"/>
        </w:rPr>
        <w:t xml:space="preserve"> interventions</w:t>
      </w:r>
      <w:r w:rsidR="00B3549C" w:rsidRPr="00B6576B">
        <w:rPr>
          <w:rFonts w:ascii="Book Antiqua" w:hAnsi="Book Antiqua" w:cs="Times New Roman"/>
        </w:rPr>
        <w:t xml:space="preserve"> including minimally invasive surgery</w:t>
      </w:r>
      <w:r w:rsidR="00263B31" w:rsidRPr="00B6576B">
        <w:rPr>
          <w:rFonts w:ascii="Book Antiqua" w:hAnsi="Book Antiqua" w:cs="Times New Roman"/>
        </w:rPr>
        <w:t xml:space="preserve"> and advanced endoscopic techniques. </w:t>
      </w:r>
      <w:r w:rsidR="00A67D53" w:rsidRPr="00B6576B">
        <w:rPr>
          <w:rFonts w:ascii="Book Antiqua" w:hAnsi="Book Antiqua" w:cs="Times New Roman"/>
        </w:rPr>
        <w:t xml:space="preserve">However, it is clear that a definite association </w:t>
      </w:r>
      <w:r w:rsidR="00CA0ED8" w:rsidRPr="00B6576B">
        <w:rPr>
          <w:rFonts w:ascii="Book Antiqua" w:hAnsi="Book Antiqua" w:cs="Times New Roman"/>
        </w:rPr>
        <w:t xml:space="preserve">exists </w:t>
      </w:r>
      <w:r w:rsidR="00A67D53" w:rsidRPr="00B6576B">
        <w:rPr>
          <w:rFonts w:ascii="Book Antiqua" w:hAnsi="Book Antiqua" w:cs="Times New Roman"/>
        </w:rPr>
        <w:t xml:space="preserve">between reflux and lung disease, </w:t>
      </w:r>
      <w:r w:rsidR="00B3549C" w:rsidRPr="00B6576B">
        <w:rPr>
          <w:rFonts w:ascii="Book Antiqua" w:hAnsi="Book Antiqua" w:cs="Times New Roman"/>
        </w:rPr>
        <w:t xml:space="preserve">which </w:t>
      </w:r>
      <w:r w:rsidR="00B3549C" w:rsidRPr="00B6576B">
        <w:rPr>
          <w:rFonts w:ascii="Book Antiqua" w:hAnsi="Book Antiqua" w:cs="Times New Roman"/>
        </w:rPr>
        <w:lastRenderedPageBreak/>
        <w:t>represent</w:t>
      </w:r>
      <w:r w:rsidR="0094319F" w:rsidRPr="00B6576B">
        <w:rPr>
          <w:rFonts w:ascii="Book Antiqua" w:hAnsi="Book Antiqua" w:cs="Times New Roman"/>
        </w:rPr>
        <w:t>s</w:t>
      </w:r>
      <w:r w:rsidR="00B3549C" w:rsidRPr="00B6576B">
        <w:rPr>
          <w:rFonts w:ascii="Book Antiqua" w:hAnsi="Book Antiqua" w:cs="Times New Roman"/>
        </w:rPr>
        <w:t xml:space="preserve"> a tangible and significant target to improve outcomes in the lung transplant population</w:t>
      </w:r>
      <w:r w:rsidR="00A67D53" w:rsidRPr="00B6576B">
        <w:rPr>
          <w:rFonts w:ascii="Book Antiqua" w:hAnsi="Book Antiqua" w:cs="Times New Roman"/>
        </w:rPr>
        <w:t xml:space="preserve">. </w:t>
      </w:r>
    </w:p>
    <w:p w14:paraId="1DE2FAE8" w14:textId="77777777" w:rsidR="0053498D" w:rsidRPr="00B6576B" w:rsidRDefault="0053498D" w:rsidP="00D404CB">
      <w:pPr>
        <w:spacing w:after="0" w:line="360" w:lineRule="auto"/>
        <w:jc w:val="both"/>
        <w:rPr>
          <w:rFonts w:ascii="Book Antiqua" w:hAnsi="Book Antiqua" w:cs="Times New Roman"/>
        </w:rPr>
      </w:pPr>
    </w:p>
    <w:p w14:paraId="27C056DF" w14:textId="77777777" w:rsidR="0053498D" w:rsidRPr="00B6576B" w:rsidRDefault="0053498D" w:rsidP="00D404CB">
      <w:pPr>
        <w:spacing w:after="0" w:line="360" w:lineRule="auto"/>
        <w:jc w:val="both"/>
        <w:rPr>
          <w:rFonts w:ascii="Book Antiqua" w:hAnsi="Book Antiqua" w:cs="Times New Roman"/>
        </w:rPr>
      </w:pPr>
    </w:p>
    <w:p w14:paraId="18D17285" w14:textId="77777777" w:rsidR="0053498D" w:rsidRPr="00B6576B" w:rsidRDefault="0053498D" w:rsidP="00D404CB">
      <w:pPr>
        <w:spacing w:after="0" w:line="360" w:lineRule="auto"/>
        <w:jc w:val="both"/>
        <w:rPr>
          <w:rFonts w:ascii="Book Antiqua" w:hAnsi="Book Antiqua" w:cs="Times New Roman"/>
        </w:rPr>
      </w:pPr>
    </w:p>
    <w:p w14:paraId="0D53C4A6" w14:textId="77777777" w:rsidR="009427AD" w:rsidRPr="00B6576B" w:rsidRDefault="009427AD" w:rsidP="00D404CB">
      <w:pPr>
        <w:spacing w:after="0" w:line="360" w:lineRule="auto"/>
        <w:jc w:val="both"/>
        <w:rPr>
          <w:rFonts w:ascii="Book Antiqua" w:hAnsi="Book Antiqua" w:cs="Times New Roman"/>
        </w:rPr>
      </w:pPr>
      <w:r w:rsidRPr="00B6576B">
        <w:rPr>
          <w:rFonts w:ascii="Book Antiqua" w:hAnsi="Book Antiqua" w:cs="Times New Roman"/>
        </w:rPr>
        <w:br w:type="page"/>
      </w:r>
    </w:p>
    <w:p w14:paraId="715C2D7A" w14:textId="49BAB901" w:rsidR="00CF5993" w:rsidRDefault="0057630C" w:rsidP="00D404CB">
      <w:pPr>
        <w:spacing w:after="0" w:line="360" w:lineRule="auto"/>
        <w:jc w:val="both"/>
        <w:rPr>
          <w:rFonts w:ascii="Book Antiqua" w:hAnsi="Book Antiqua" w:cs="Times New Roman"/>
          <w:b/>
          <w:lang w:eastAsia="zh-CN"/>
        </w:rPr>
      </w:pPr>
      <w:r w:rsidRPr="00B6576B">
        <w:rPr>
          <w:rFonts w:ascii="Book Antiqua" w:hAnsi="Book Antiqua" w:cs="Times New Roman"/>
          <w:b/>
        </w:rPr>
        <w:lastRenderedPageBreak/>
        <w:t>REFERENCES</w:t>
      </w:r>
    </w:p>
    <w:p w14:paraId="2B6A1D1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Trulock EP</w:t>
      </w:r>
      <w:r w:rsidRPr="00DE7EA6">
        <w:rPr>
          <w:rFonts w:ascii="Book Antiqua" w:eastAsia="Times New Roman" w:hAnsi="Book Antiqua" w:cs="Times New Roman"/>
          <w:color w:val="000000"/>
        </w:rPr>
        <w:t xml:space="preserve">, Christie JD, Edwards LB, </w:t>
      </w:r>
      <w:proofErr w:type="spellStart"/>
      <w:r w:rsidRPr="00DE7EA6">
        <w:rPr>
          <w:rFonts w:ascii="Book Antiqua" w:eastAsia="Times New Roman" w:hAnsi="Book Antiqua" w:cs="Times New Roman"/>
          <w:color w:val="000000"/>
        </w:rPr>
        <w:t>Boucek</w:t>
      </w:r>
      <w:proofErr w:type="spellEnd"/>
      <w:r w:rsidRPr="00DE7EA6">
        <w:rPr>
          <w:rFonts w:ascii="Book Antiqua" w:eastAsia="Times New Roman" w:hAnsi="Book Antiqua" w:cs="Times New Roman"/>
          <w:color w:val="000000"/>
        </w:rPr>
        <w:t xml:space="preserve"> MM, Aurora P, Taylor DO, </w:t>
      </w:r>
      <w:proofErr w:type="spellStart"/>
      <w:r w:rsidRPr="00DE7EA6">
        <w:rPr>
          <w:rFonts w:ascii="Book Antiqua" w:eastAsia="Times New Roman" w:hAnsi="Book Antiqua" w:cs="Times New Roman"/>
          <w:color w:val="000000"/>
        </w:rPr>
        <w:t>Dobbels</w:t>
      </w:r>
      <w:proofErr w:type="spellEnd"/>
      <w:r w:rsidRPr="00DE7EA6">
        <w:rPr>
          <w:rFonts w:ascii="Book Antiqua" w:eastAsia="Times New Roman" w:hAnsi="Book Antiqua" w:cs="Times New Roman"/>
          <w:color w:val="000000"/>
        </w:rPr>
        <w:t xml:space="preserve"> F, </w:t>
      </w:r>
      <w:proofErr w:type="spellStart"/>
      <w:r w:rsidRPr="00DE7EA6">
        <w:rPr>
          <w:rFonts w:ascii="Book Antiqua" w:eastAsia="Times New Roman" w:hAnsi="Book Antiqua" w:cs="Times New Roman"/>
          <w:color w:val="000000"/>
        </w:rPr>
        <w:t>Rahmel</w:t>
      </w:r>
      <w:proofErr w:type="spellEnd"/>
      <w:r w:rsidRPr="00DE7EA6">
        <w:rPr>
          <w:rFonts w:ascii="Book Antiqua" w:eastAsia="Times New Roman" w:hAnsi="Book Antiqua" w:cs="Times New Roman"/>
          <w:color w:val="000000"/>
        </w:rPr>
        <w:t xml:space="preserve"> AO, Keck BM, Hertz MI. Registry of the International Society for Heart and Lung Transplantation: twenty-fourth official adult lung and heart-lung transplantation report-2007.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7; </w:t>
      </w:r>
      <w:r w:rsidRPr="00DE7EA6">
        <w:rPr>
          <w:rFonts w:ascii="Book Antiqua" w:eastAsia="Times New Roman" w:hAnsi="Book Antiqua" w:cs="Times New Roman"/>
          <w:b/>
          <w:bCs/>
          <w:color w:val="000000"/>
        </w:rPr>
        <w:t>26</w:t>
      </w:r>
      <w:r w:rsidRPr="00DE7EA6">
        <w:rPr>
          <w:rFonts w:ascii="Book Antiqua" w:eastAsia="Times New Roman" w:hAnsi="Book Antiqua" w:cs="Times New Roman"/>
          <w:color w:val="000000"/>
        </w:rPr>
        <w:t>: 782-795 [PMID: 17692782 DOI: 10.1016/j.healun.2007.06.003]</w:t>
      </w:r>
    </w:p>
    <w:p w14:paraId="20E9CC2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Blumenstock</w:t>
      </w:r>
      <w:proofErr w:type="spellEnd"/>
      <w:r w:rsidRPr="00DE7EA6">
        <w:rPr>
          <w:rFonts w:ascii="Book Antiqua" w:eastAsia="Times New Roman" w:hAnsi="Book Antiqua" w:cs="Times New Roman"/>
          <w:b/>
          <w:bCs/>
          <w:color w:val="000000"/>
        </w:rPr>
        <w:t xml:space="preserve"> DA</w:t>
      </w:r>
      <w:r w:rsidRPr="00DE7EA6">
        <w:rPr>
          <w:rFonts w:ascii="Book Antiqua" w:eastAsia="Times New Roman" w:hAnsi="Book Antiqua" w:cs="Times New Roman"/>
          <w:color w:val="000000"/>
        </w:rPr>
        <w:t>, Lewis C. The first transplantation of the lung in a human revisited.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1993; </w:t>
      </w:r>
      <w:r w:rsidRPr="00DE7EA6">
        <w:rPr>
          <w:rFonts w:ascii="Book Antiqua" w:eastAsia="Times New Roman" w:hAnsi="Book Antiqua" w:cs="Times New Roman"/>
          <w:b/>
          <w:bCs/>
          <w:color w:val="000000"/>
        </w:rPr>
        <w:t>56</w:t>
      </w:r>
      <w:r w:rsidRPr="00DE7EA6">
        <w:rPr>
          <w:rFonts w:ascii="Book Antiqua" w:eastAsia="Times New Roman" w:hAnsi="Book Antiqua" w:cs="Times New Roman"/>
          <w:color w:val="000000"/>
        </w:rPr>
        <w:t>: 1423-144; discussion 1423-144; [PMID: 8267457]</w:t>
      </w:r>
    </w:p>
    <w:p w14:paraId="444A9A43"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Christie JD</w:t>
      </w:r>
      <w:r w:rsidRPr="00DE7EA6">
        <w:rPr>
          <w:rFonts w:ascii="Book Antiqua" w:eastAsia="Times New Roman" w:hAnsi="Book Antiqua" w:cs="Times New Roman"/>
          <w:color w:val="000000"/>
        </w:rPr>
        <w:t xml:space="preserve">, Edwards LB, </w:t>
      </w:r>
      <w:proofErr w:type="spellStart"/>
      <w:r w:rsidRPr="00DE7EA6">
        <w:rPr>
          <w:rFonts w:ascii="Book Antiqua" w:eastAsia="Times New Roman" w:hAnsi="Book Antiqua" w:cs="Times New Roman"/>
          <w:color w:val="000000"/>
        </w:rPr>
        <w:t>Kucheryavaya</w:t>
      </w:r>
      <w:proofErr w:type="spellEnd"/>
      <w:r w:rsidRPr="00DE7EA6">
        <w:rPr>
          <w:rFonts w:ascii="Book Antiqua" w:eastAsia="Times New Roman" w:hAnsi="Book Antiqua" w:cs="Times New Roman"/>
          <w:color w:val="000000"/>
        </w:rPr>
        <w:t xml:space="preserve"> AY, </w:t>
      </w:r>
      <w:proofErr w:type="spellStart"/>
      <w:r w:rsidRPr="00DE7EA6">
        <w:rPr>
          <w:rFonts w:ascii="Book Antiqua" w:eastAsia="Times New Roman" w:hAnsi="Book Antiqua" w:cs="Times New Roman"/>
          <w:color w:val="000000"/>
        </w:rPr>
        <w:t>Benden</w:t>
      </w:r>
      <w:proofErr w:type="spellEnd"/>
      <w:r w:rsidRPr="00DE7EA6">
        <w:rPr>
          <w:rFonts w:ascii="Book Antiqua" w:eastAsia="Times New Roman" w:hAnsi="Book Antiqua" w:cs="Times New Roman"/>
          <w:color w:val="000000"/>
        </w:rPr>
        <w:t xml:space="preserve"> C, </w:t>
      </w:r>
      <w:proofErr w:type="spellStart"/>
      <w:r w:rsidRPr="00DE7EA6">
        <w:rPr>
          <w:rFonts w:ascii="Book Antiqua" w:eastAsia="Times New Roman" w:hAnsi="Book Antiqua" w:cs="Times New Roman"/>
          <w:color w:val="000000"/>
        </w:rPr>
        <w:t>Dipchand</w:t>
      </w:r>
      <w:proofErr w:type="spellEnd"/>
      <w:r w:rsidRPr="00DE7EA6">
        <w:rPr>
          <w:rFonts w:ascii="Book Antiqua" w:eastAsia="Times New Roman" w:hAnsi="Book Antiqua" w:cs="Times New Roman"/>
          <w:color w:val="000000"/>
        </w:rPr>
        <w:t xml:space="preserve"> AI, </w:t>
      </w:r>
      <w:proofErr w:type="spellStart"/>
      <w:r w:rsidRPr="00DE7EA6">
        <w:rPr>
          <w:rFonts w:ascii="Book Antiqua" w:eastAsia="Times New Roman" w:hAnsi="Book Antiqua" w:cs="Times New Roman"/>
          <w:color w:val="000000"/>
        </w:rPr>
        <w:t>Dobbels</w:t>
      </w:r>
      <w:proofErr w:type="spellEnd"/>
      <w:r w:rsidRPr="00DE7EA6">
        <w:rPr>
          <w:rFonts w:ascii="Book Antiqua" w:eastAsia="Times New Roman" w:hAnsi="Book Antiqua" w:cs="Times New Roman"/>
          <w:color w:val="000000"/>
        </w:rPr>
        <w:t xml:space="preserve"> F, Kirk R, </w:t>
      </w:r>
      <w:proofErr w:type="spellStart"/>
      <w:r w:rsidRPr="00DE7EA6">
        <w:rPr>
          <w:rFonts w:ascii="Book Antiqua" w:eastAsia="Times New Roman" w:hAnsi="Book Antiqua" w:cs="Times New Roman"/>
          <w:color w:val="000000"/>
        </w:rPr>
        <w:t>Rahmel</w:t>
      </w:r>
      <w:proofErr w:type="spellEnd"/>
      <w:r w:rsidRPr="00DE7EA6">
        <w:rPr>
          <w:rFonts w:ascii="Book Antiqua" w:eastAsia="Times New Roman" w:hAnsi="Book Antiqua" w:cs="Times New Roman"/>
          <w:color w:val="000000"/>
        </w:rPr>
        <w:t xml:space="preserve"> AO, Stehlik J, Hertz MI. The Registry of the International Society for Heart and Lung Transplantation: 29th adult lung and heart-lung transplant report-2012.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12; </w:t>
      </w:r>
      <w:r w:rsidRPr="00DE7EA6">
        <w:rPr>
          <w:rFonts w:ascii="Book Antiqua" w:eastAsia="Times New Roman" w:hAnsi="Book Antiqua" w:cs="Times New Roman"/>
          <w:b/>
          <w:bCs/>
          <w:color w:val="000000"/>
        </w:rPr>
        <w:t>31</w:t>
      </w:r>
      <w:r w:rsidRPr="00DE7EA6">
        <w:rPr>
          <w:rFonts w:ascii="Book Antiqua" w:eastAsia="Times New Roman" w:hAnsi="Book Antiqua" w:cs="Times New Roman"/>
          <w:color w:val="000000"/>
        </w:rPr>
        <w:t>: 1073-1086 [PMID: 22975097 DOI: 10.1016/j.healun.2012.08.004]</w:t>
      </w:r>
    </w:p>
    <w:p w14:paraId="7D0CD3D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Keck BM</w:t>
      </w:r>
      <w:r w:rsidRPr="00DE7EA6">
        <w:rPr>
          <w:rFonts w:ascii="Book Antiqua" w:eastAsia="Times New Roman" w:hAnsi="Book Antiqua" w:cs="Times New Roman"/>
          <w:color w:val="000000"/>
        </w:rPr>
        <w:t xml:space="preserve">, Bennett LE, </w:t>
      </w:r>
      <w:proofErr w:type="spellStart"/>
      <w:r w:rsidRPr="00DE7EA6">
        <w:rPr>
          <w:rFonts w:ascii="Book Antiqua" w:eastAsia="Times New Roman" w:hAnsi="Book Antiqua" w:cs="Times New Roman"/>
          <w:color w:val="000000"/>
        </w:rPr>
        <w:t>Fiol</w:t>
      </w:r>
      <w:proofErr w:type="spellEnd"/>
      <w:r w:rsidRPr="00DE7EA6">
        <w:rPr>
          <w:rFonts w:ascii="Book Antiqua" w:eastAsia="Times New Roman" w:hAnsi="Book Antiqua" w:cs="Times New Roman"/>
          <w:color w:val="000000"/>
        </w:rPr>
        <w:t xml:space="preserve"> BS, Dally OP, </w:t>
      </w:r>
      <w:proofErr w:type="spellStart"/>
      <w:r w:rsidRPr="00DE7EA6">
        <w:rPr>
          <w:rFonts w:ascii="Book Antiqua" w:eastAsia="Times New Roman" w:hAnsi="Book Antiqua" w:cs="Times New Roman"/>
          <w:color w:val="000000"/>
        </w:rPr>
        <w:t>Novick</w:t>
      </w:r>
      <w:proofErr w:type="spellEnd"/>
      <w:r w:rsidRPr="00DE7EA6">
        <w:rPr>
          <w:rFonts w:ascii="Book Antiqua" w:eastAsia="Times New Roman" w:hAnsi="Book Antiqua" w:cs="Times New Roman"/>
          <w:color w:val="000000"/>
        </w:rPr>
        <w:t xml:space="preserve"> RJ, </w:t>
      </w:r>
      <w:proofErr w:type="spellStart"/>
      <w:r w:rsidRPr="00DE7EA6">
        <w:rPr>
          <w:rFonts w:ascii="Book Antiqua" w:eastAsia="Times New Roman" w:hAnsi="Book Antiqua" w:cs="Times New Roman"/>
          <w:color w:val="000000"/>
        </w:rPr>
        <w:t>Hosenpud</w:t>
      </w:r>
      <w:proofErr w:type="spellEnd"/>
      <w:r w:rsidRPr="00DE7EA6">
        <w:rPr>
          <w:rFonts w:ascii="Book Antiqua" w:eastAsia="Times New Roman" w:hAnsi="Book Antiqua" w:cs="Times New Roman"/>
          <w:color w:val="000000"/>
        </w:rPr>
        <w:t xml:space="preserve"> JD. Worldwide thoracic organ transplantation: a report from the UNOS/ISHLT International Registry for Thoracic Organ Transplantation.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Transpl</w:t>
      </w:r>
      <w:proofErr w:type="spellEnd"/>
      <w:r>
        <w:rPr>
          <w:rFonts w:ascii="Book Antiqua" w:eastAsia="Times New Roman" w:hAnsi="Book Antiqua" w:cs="Times New Roman"/>
          <w:color w:val="000000"/>
        </w:rPr>
        <w:t> 1996</w:t>
      </w:r>
      <w:r w:rsidRPr="00DE7EA6">
        <w:rPr>
          <w:rFonts w:ascii="Book Antiqua" w:eastAsia="Times New Roman" w:hAnsi="Book Antiqua" w:cs="Times New Roman"/>
          <w:color w:val="000000"/>
        </w:rPr>
        <w:t>: 31-45 [PMID: 9286557]</w:t>
      </w:r>
    </w:p>
    <w:p w14:paraId="7028586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Goh A</w:t>
      </w:r>
      <w:r w:rsidRPr="00DE7EA6">
        <w:rPr>
          <w:rFonts w:ascii="Book Antiqua" w:eastAsia="Times New Roman" w:hAnsi="Book Antiqua" w:cs="Times New Roman"/>
          <w:color w:val="000000"/>
        </w:rPr>
        <w:t>. An analysis of liver transplant survival rates from the UNOS registry.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Transpl</w:t>
      </w:r>
      <w:proofErr w:type="spellEnd"/>
      <w:r>
        <w:rPr>
          <w:rFonts w:ascii="Book Antiqua" w:eastAsia="Times New Roman" w:hAnsi="Book Antiqua" w:cs="Times New Roman"/>
          <w:color w:val="000000"/>
        </w:rPr>
        <w:t> 2008</w:t>
      </w:r>
      <w:r w:rsidRPr="00DE7EA6">
        <w:rPr>
          <w:rFonts w:ascii="Book Antiqua" w:eastAsia="Times New Roman" w:hAnsi="Book Antiqua" w:cs="Times New Roman"/>
          <w:color w:val="000000"/>
        </w:rPr>
        <w:t>: 19-34 [PMID: 19711511]</w:t>
      </w:r>
    </w:p>
    <w:p w14:paraId="56D3DA7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Meyer KC</w:t>
      </w:r>
      <w:r w:rsidRPr="00DE7EA6">
        <w:rPr>
          <w:rFonts w:ascii="Book Antiqua" w:eastAsia="Times New Roman" w:hAnsi="Book Antiqua" w:cs="Times New Roman"/>
          <w:color w:val="000000"/>
        </w:rPr>
        <w:t xml:space="preserve">, Raghu G, </w:t>
      </w:r>
      <w:proofErr w:type="spellStart"/>
      <w:r w:rsidRPr="00DE7EA6">
        <w:rPr>
          <w:rFonts w:ascii="Book Antiqua" w:eastAsia="Times New Roman" w:hAnsi="Book Antiqua" w:cs="Times New Roman"/>
          <w:color w:val="000000"/>
        </w:rPr>
        <w:t>Verleden</w:t>
      </w:r>
      <w:proofErr w:type="spellEnd"/>
      <w:r w:rsidRPr="00DE7EA6">
        <w:rPr>
          <w:rFonts w:ascii="Book Antiqua" w:eastAsia="Times New Roman" w:hAnsi="Book Antiqua" w:cs="Times New Roman"/>
          <w:color w:val="000000"/>
        </w:rPr>
        <w:t xml:space="preserve"> GM,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Aurora P, Wilson KC, </w:t>
      </w:r>
      <w:proofErr w:type="spellStart"/>
      <w:r w:rsidRPr="00DE7EA6">
        <w:rPr>
          <w:rFonts w:ascii="Book Antiqua" w:eastAsia="Times New Roman" w:hAnsi="Book Antiqua" w:cs="Times New Roman"/>
          <w:color w:val="000000"/>
        </w:rPr>
        <w:t>Brozek</w:t>
      </w:r>
      <w:proofErr w:type="spellEnd"/>
      <w:r w:rsidRPr="00DE7EA6">
        <w:rPr>
          <w:rFonts w:ascii="Book Antiqua" w:eastAsia="Times New Roman" w:hAnsi="Book Antiqua" w:cs="Times New Roman"/>
          <w:color w:val="000000"/>
        </w:rPr>
        <w:t xml:space="preserve"> J, Glanville AR. An international ISHLT/ATS/ERS clinical practice guideline: diagnosis and management of bronchiolitis obliterans syndrome.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14; </w:t>
      </w:r>
      <w:r w:rsidRPr="00DE7EA6">
        <w:rPr>
          <w:rFonts w:ascii="Book Antiqua" w:eastAsia="Times New Roman" w:hAnsi="Book Antiqua" w:cs="Times New Roman"/>
          <w:b/>
          <w:bCs/>
          <w:color w:val="000000"/>
        </w:rPr>
        <w:t>44</w:t>
      </w:r>
      <w:r w:rsidRPr="00DE7EA6">
        <w:rPr>
          <w:rFonts w:ascii="Book Antiqua" w:eastAsia="Times New Roman" w:hAnsi="Book Antiqua" w:cs="Times New Roman"/>
          <w:color w:val="000000"/>
        </w:rPr>
        <w:t>: 1479-1503 [PMID: 25359357 DOI: 10.1183/09031936.00107514]</w:t>
      </w:r>
    </w:p>
    <w:p w14:paraId="1870842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Martinu</w:t>
      </w:r>
      <w:proofErr w:type="spellEnd"/>
      <w:r w:rsidRPr="00DE7EA6">
        <w:rPr>
          <w:rFonts w:ascii="Book Antiqua" w:eastAsia="Times New Roman" w:hAnsi="Book Antiqua" w:cs="Times New Roman"/>
          <w:b/>
          <w:bCs/>
          <w:color w:val="000000"/>
        </w:rPr>
        <w:t xml:space="preserve"> T</w:t>
      </w:r>
      <w:r w:rsidRPr="00DE7EA6">
        <w:rPr>
          <w:rFonts w:ascii="Book Antiqua" w:eastAsia="Times New Roman" w:hAnsi="Book Antiqua" w:cs="Times New Roman"/>
          <w:color w:val="000000"/>
        </w:rPr>
        <w:t>, Chen DF, Palmer SM. Acute rejection and humoral sensitization in lung transplant recipients. </w:t>
      </w:r>
      <w:r w:rsidRPr="00DE7EA6">
        <w:rPr>
          <w:rFonts w:ascii="Book Antiqua" w:eastAsia="Times New Roman" w:hAnsi="Book Antiqua" w:cs="Times New Roman"/>
          <w:i/>
          <w:iCs/>
          <w:color w:val="000000"/>
        </w:rPr>
        <w:t xml:space="preserve">Proc Am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oc</w:t>
      </w:r>
      <w:proofErr w:type="spellEnd"/>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6</w:t>
      </w:r>
      <w:r w:rsidRPr="00DE7EA6">
        <w:rPr>
          <w:rFonts w:ascii="Book Antiqua" w:eastAsia="Times New Roman" w:hAnsi="Book Antiqua" w:cs="Times New Roman"/>
          <w:color w:val="000000"/>
        </w:rPr>
        <w:t>: 54-65 [PMID: 19131531 DOI: 10.1513/pats.200808-080GO]</w:t>
      </w:r>
    </w:p>
    <w:p w14:paraId="2F8AE19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Girgis</w:t>
      </w:r>
      <w:proofErr w:type="spellEnd"/>
      <w:r w:rsidRPr="00DE7EA6">
        <w:rPr>
          <w:rFonts w:ascii="Book Antiqua" w:eastAsia="Times New Roman" w:hAnsi="Book Antiqua" w:cs="Times New Roman"/>
          <w:b/>
          <w:bCs/>
          <w:color w:val="000000"/>
        </w:rPr>
        <w:t xml:space="preserve"> RE</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Tu</w:t>
      </w:r>
      <w:proofErr w:type="spellEnd"/>
      <w:r w:rsidRPr="00DE7EA6">
        <w:rPr>
          <w:rFonts w:ascii="Book Antiqua" w:eastAsia="Times New Roman" w:hAnsi="Book Antiqua" w:cs="Times New Roman"/>
          <w:color w:val="000000"/>
        </w:rPr>
        <w:t xml:space="preserve"> I, Berry GJ, </w:t>
      </w:r>
      <w:proofErr w:type="spellStart"/>
      <w:r w:rsidRPr="00DE7EA6">
        <w:rPr>
          <w:rFonts w:ascii="Book Antiqua" w:eastAsia="Times New Roman" w:hAnsi="Book Antiqua" w:cs="Times New Roman"/>
          <w:color w:val="000000"/>
        </w:rPr>
        <w:t>Reichenspurner</w:t>
      </w:r>
      <w:proofErr w:type="spellEnd"/>
      <w:r w:rsidRPr="00DE7EA6">
        <w:rPr>
          <w:rFonts w:ascii="Book Antiqua" w:eastAsia="Times New Roman" w:hAnsi="Book Antiqua" w:cs="Times New Roman"/>
          <w:color w:val="000000"/>
        </w:rPr>
        <w:t xml:space="preserve"> H, Valentine VG, Conte JV, Ting A, Johnstone I, Miller J, Robbins RC, Reitz BA, Theodore J. Risk factors for the development of </w:t>
      </w:r>
      <w:proofErr w:type="spellStart"/>
      <w:r w:rsidRPr="00DE7EA6">
        <w:rPr>
          <w:rFonts w:ascii="Book Antiqua" w:eastAsia="Times New Roman" w:hAnsi="Book Antiqua" w:cs="Times New Roman"/>
          <w:color w:val="000000"/>
        </w:rPr>
        <w:t>obliterative</w:t>
      </w:r>
      <w:proofErr w:type="spellEnd"/>
      <w:r w:rsidRPr="00DE7EA6">
        <w:rPr>
          <w:rFonts w:ascii="Book Antiqua" w:eastAsia="Times New Roman" w:hAnsi="Book Antiqua" w:cs="Times New Roman"/>
          <w:color w:val="000000"/>
        </w:rPr>
        <w:t xml:space="preserve"> bronchiolitis after lung transplantation.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1996; </w:t>
      </w:r>
      <w:r w:rsidRPr="00DE7EA6">
        <w:rPr>
          <w:rFonts w:ascii="Book Antiqua" w:eastAsia="Times New Roman" w:hAnsi="Book Antiqua" w:cs="Times New Roman"/>
          <w:b/>
          <w:bCs/>
          <w:color w:val="000000"/>
        </w:rPr>
        <w:t>15</w:t>
      </w:r>
      <w:r w:rsidRPr="00DE7EA6">
        <w:rPr>
          <w:rFonts w:ascii="Book Antiqua" w:eastAsia="Times New Roman" w:hAnsi="Book Antiqua" w:cs="Times New Roman"/>
          <w:color w:val="000000"/>
        </w:rPr>
        <w:t>: 1200-1208 [PMID: 8981205]</w:t>
      </w:r>
    </w:p>
    <w:p w14:paraId="7DFCA59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lastRenderedPageBreak/>
        <w:t>Glanville AR</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Aboyoun</w:t>
      </w:r>
      <w:proofErr w:type="spellEnd"/>
      <w:r w:rsidRPr="00DE7EA6">
        <w:rPr>
          <w:rFonts w:ascii="Book Antiqua" w:eastAsia="Times New Roman" w:hAnsi="Book Antiqua" w:cs="Times New Roman"/>
          <w:color w:val="000000"/>
        </w:rPr>
        <w:t xml:space="preserve"> CL, </w:t>
      </w:r>
      <w:proofErr w:type="spellStart"/>
      <w:r w:rsidRPr="00DE7EA6">
        <w:rPr>
          <w:rFonts w:ascii="Book Antiqua" w:eastAsia="Times New Roman" w:hAnsi="Book Antiqua" w:cs="Times New Roman"/>
          <w:color w:val="000000"/>
        </w:rPr>
        <w:t>Havryk</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Plit</w:t>
      </w:r>
      <w:proofErr w:type="spellEnd"/>
      <w:r w:rsidRPr="00DE7EA6">
        <w:rPr>
          <w:rFonts w:ascii="Book Antiqua" w:eastAsia="Times New Roman" w:hAnsi="Book Antiqua" w:cs="Times New Roman"/>
          <w:color w:val="000000"/>
        </w:rPr>
        <w:t xml:space="preserve"> M, Rainer S, Malouf MA. Severity of lymphocytic bronchiolitis predicts long-term outcome after lung transplantation.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177</w:t>
      </w:r>
      <w:r w:rsidRPr="00DE7EA6">
        <w:rPr>
          <w:rFonts w:ascii="Book Antiqua" w:eastAsia="Times New Roman" w:hAnsi="Book Antiqua" w:cs="Times New Roman"/>
          <w:color w:val="000000"/>
        </w:rPr>
        <w:t>: 1033-1040 [PMID: 18263803 DOI: 10.1164/rccm.200706-951OC]</w:t>
      </w:r>
    </w:p>
    <w:p w14:paraId="6069358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Yousem</w:t>
      </w:r>
      <w:proofErr w:type="spellEnd"/>
      <w:r w:rsidRPr="00DE7EA6">
        <w:rPr>
          <w:rFonts w:ascii="Book Antiqua" w:eastAsia="Times New Roman" w:hAnsi="Book Antiqua" w:cs="Times New Roman"/>
          <w:b/>
          <w:bCs/>
          <w:color w:val="000000"/>
        </w:rPr>
        <w:t xml:space="preserve"> SA</w:t>
      </w:r>
      <w:r w:rsidRPr="00DE7EA6">
        <w:rPr>
          <w:rFonts w:ascii="Book Antiqua" w:eastAsia="Times New Roman" w:hAnsi="Book Antiqua" w:cs="Times New Roman"/>
          <w:color w:val="000000"/>
        </w:rPr>
        <w:t xml:space="preserve">, Berry GJ, Cagle PT, Chamberlain D, Husain AN, </w:t>
      </w:r>
      <w:proofErr w:type="spellStart"/>
      <w:r w:rsidRPr="00DE7EA6">
        <w:rPr>
          <w:rFonts w:ascii="Book Antiqua" w:eastAsia="Times New Roman" w:hAnsi="Book Antiqua" w:cs="Times New Roman"/>
          <w:color w:val="000000"/>
        </w:rPr>
        <w:t>Hruban</w:t>
      </w:r>
      <w:proofErr w:type="spellEnd"/>
      <w:r w:rsidRPr="00DE7EA6">
        <w:rPr>
          <w:rFonts w:ascii="Book Antiqua" w:eastAsia="Times New Roman" w:hAnsi="Book Antiqua" w:cs="Times New Roman"/>
          <w:color w:val="000000"/>
        </w:rPr>
        <w:t xml:space="preserve"> RH, </w:t>
      </w:r>
      <w:proofErr w:type="spellStart"/>
      <w:r w:rsidRPr="00DE7EA6">
        <w:rPr>
          <w:rFonts w:ascii="Book Antiqua" w:eastAsia="Times New Roman" w:hAnsi="Book Antiqua" w:cs="Times New Roman"/>
          <w:color w:val="000000"/>
        </w:rPr>
        <w:t>Marchevsky</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Ohori</w:t>
      </w:r>
      <w:proofErr w:type="spellEnd"/>
      <w:r w:rsidRPr="00DE7EA6">
        <w:rPr>
          <w:rFonts w:ascii="Book Antiqua" w:eastAsia="Times New Roman" w:hAnsi="Book Antiqua" w:cs="Times New Roman"/>
          <w:color w:val="000000"/>
        </w:rPr>
        <w:t xml:space="preserve"> NP, Ritter J, Stewart S, </w:t>
      </w:r>
      <w:proofErr w:type="spellStart"/>
      <w:r w:rsidRPr="00DE7EA6">
        <w:rPr>
          <w:rFonts w:ascii="Book Antiqua" w:eastAsia="Times New Roman" w:hAnsi="Book Antiqua" w:cs="Times New Roman"/>
          <w:color w:val="000000"/>
        </w:rPr>
        <w:t>Tazelaar</w:t>
      </w:r>
      <w:proofErr w:type="spellEnd"/>
      <w:r w:rsidRPr="00DE7EA6">
        <w:rPr>
          <w:rFonts w:ascii="Book Antiqua" w:eastAsia="Times New Roman" w:hAnsi="Book Antiqua" w:cs="Times New Roman"/>
          <w:color w:val="000000"/>
        </w:rPr>
        <w:t xml:space="preserve"> HD. Revision of the 1990 working formulation for the classification of pulmonary allograft rejection: Lung Rejection Study Group.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1996; </w:t>
      </w:r>
      <w:r w:rsidRPr="00DE7EA6">
        <w:rPr>
          <w:rFonts w:ascii="Book Antiqua" w:eastAsia="Times New Roman" w:hAnsi="Book Antiqua" w:cs="Times New Roman"/>
          <w:b/>
          <w:bCs/>
          <w:color w:val="000000"/>
        </w:rPr>
        <w:t>15</w:t>
      </w:r>
      <w:r w:rsidRPr="00DE7EA6">
        <w:rPr>
          <w:rFonts w:ascii="Book Antiqua" w:eastAsia="Times New Roman" w:hAnsi="Book Antiqua" w:cs="Times New Roman"/>
          <w:color w:val="000000"/>
        </w:rPr>
        <w:t>: 1-15 [PMID: 8820078]</w:t>
      </w:r>
    </w:p>
    <w:p w14:paraId="3F371AD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Grossman EJ</w:t>
      </w:r>
      <w:r w:rsidRPr="00DE7EA6">
        <w:rPr>
          <w:rFonts w:ascii="Book Antiqua" w:eastAsia="Times New Roman" w:hAnsi="Book Antiqua" w:cs="Times New Roman"/>
          <w:color w:val="000000"/>
        </w:rPr>
        <w:t>, Shilling RA. Bronchiolitis obliterans in lung transplantation: the good, the bad, and the future. </w:t>
      </w:r>
      <w:proofErr w:type="spellStart"/>
      <w:r w:rsidRPr="00DE7EA6">
        <w:rPr>
          <w:rFonts w:ascii="Book Antiqua" w:eastAsia="Times New Roman" w:hAnsi="Book Antiqua" w:cs="Times New Roman"/>
          <w:i/>
          <w:iCs/>
          <w:color w:val="000000"/>
        </w:rPr>
        <w:t>Transl</w:t>
      </w:r>
      <w:proofErr w:type="spellEnd"/>
      <w:r w:rsidRPr="00DE7EA6">
        <w:rPr>
          <w:rFonts w:ascii="Book Antiqua" w:eastAsia="Times New Roman" w:hAnsi="Book Antiqua" w:cs="Times New Roman"/>
          <w:i/>
          <w:iCs/>
          <w:color w:val="000000"/>
        </w:rPr>
        <w:t xml:space="preserve"> Res</w:t>
      </w:r>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153</w:t>
      </w:r>
      <w:r w:rsidRPr="00DE7EA6">
        <w:rPr>
          <w:rFonts w:ascii="Book Antiqua" w:eastAsia="Times New Roman" w:hAnsi="Book Antiqua" w:cs="Times New Roman"/>
          <w:color w:val="000000"/>
        </w:rPr>
        <w:t>: 153-165 [PMID: 19304274 DOI: 10.1016/j.trsl.2009.01.005]</w:t>
      </w:r>
    </w:p>
    <w:p w14:paraId="400D76A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Stewart S</w:t>
      </w:r>
      <w:r w:rsidRPr="00DE7EA6">
        <w:rPr>
          <w:rFonts w:ascii="Book Antiqua" w:eastAsia="Times New Roman" w:hAnsi="Book Antiqua" w:cs="Times New Roman"/>
          <w:color w:val="000000"/>
        </w:rPr>
        <w:t>. Pathology of lung transplantation. </w:t>
      </w:r>
      <w:proofErr w:type="spellStart"/>
      <w:r w:rsidRPr="00DE7EA6">
        <w:rPr>
          <w:rFonts w:ascii="Book Antiqua" w:eastAsia="Times New Roman" w:hAnsi="Book Antiqua" w:cs="Times New Roman"/>
          <w:i/>
          <w:iCs/>
          <w:color w:val="000000"/>
        </w:rPr>
        <w:t>Semin</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Diagn</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Pathol</w:t>
      </w:r>
      <w:proofErr w:type="spellEnd"/>
      <w:r w:rsidRPr="00DE7EA6">
        <w:rPr>
          <w:rFonts w:ascii="Book Antiqua" w:eastAsia="Times New Roman" w:hAnsi="Book Antiqua" w:cs="Times New Roman"/>
          <w:color w:val="000000"/>
        </w:rPr>
        <w:t> 1992; </w:t>
      </w:r>
      <w:r w:rsidRPr="00DE7EA6">
        <w:rPr>
          <w:rFonts w:ascii="Book Antiqua" w:eastAsia="Times New Roman" w:hAnsi="Book Antiqua" w:cs="Times New Roman"/>
          <w:b/>
          <w:bCs/>
          <w:color w:val="000000"/>
        </w:rPr>
        <w:t>9</w:t>
      </w:r>
      <w:r w:rsidRPr="00DE7EA6">
        <w:rPr>
          <w:rFonts w:ascii="Book Antiqua" w:eastAsia="Times New Roman" w:hAnsi="Book Antiqua" w:cs="Times New Roman"/>
          <w:color w:val="000000"/>
        </w:rPr>
        <w:t>: 210-219 [PMID: 1523359]</w:t>
      </w:r>
    </w:p>
    <w:p w14:paraId="5F8EE37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Castor JM</w:t>
      </w:r>
      <w:r w:rsidRPr="00DE7EA6">
        <w:rPr>
          <w:rFonts w:ascii="Book Antiqua" w:eastAsia="Times New Roman" w:hAnsi="Book Antiqua" w:cs="Times New Roman"/>
          <w:color w:val="000000"/>
        </w:rPr>
        <w:t xml:space="preserve">, Wood RK, Muir AJ, Palmer SM, </w:t>
      </w:r>
      <w:proofErr w:type="spellStart"/>
      <w:r w:rsidRPr="00DE7EA6">
        <w:rPr>
          <w:rFonts w:ascii="Book Antiqua" w:eastAsia="Times New Roman" w:hAnsi="Book Antiqua" w:cs="Times New Roman"/>
          <w:color w:val="000000"/>
        </w:rPr>
        <w:t>Shimpi</w:t>
      </w:r>
      <w:proofErr w:type="spellEnd"/>
      <w:r w:rsidRPr="00DE7EA6">
        <w:rPr>
          <w:rFonts w:ascii="Book Antiqua" w:eastAsia="Times New Roman" w:hAnsi="Book Antiqua" w:cs="Times New Roman"/>
          <w:color w:val="000000"/>
        </w:rPr>
        <w:t xml:space="preserve"> RA. Gastroesophageal reflux and altered motility in lung transplant rejection. </w:t>
      </w:r>
      <w:proofErr w:type="spellStart"/>
      <w:r w:rsidRPr="00DE7EA6">
        <w:rPr>
          <w:rFonts w:ascii="Book Antiqua" w:eastAsia="Times New Roman" w:hAnsi="Book Antiqua" w:cs="Times New Roman"/>
          <w:i/>
          <w:iCs/>
          <w:color w:val="000000"/>
        </w:rPr>
        <w:t>Neurogastroenterol</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Motil</w:t>
      </w:r>
      <w:proofErr w:type="spellEnd"/>
      <w:r w:rsidRPr="00DE7EA6">
        <w:rPr>
          <w:rFonts w:ascii="Book Antiqua" w:eastAsia="Times New Roman" w:hAnsi="Book Antiqua" w:cs="Times New Roman"/>
          <w:color w:val="000000"/>
        </w:rPr>
        <w:t> 2010; </w:t>
      </w:r>
      <w:r w:rsidRPr="00DE7EA6">
        <w:rPr>
          <w:rFonts w:ascii="Book Antiqua" w:eastAsia="Times New Roman" w:hAnsi="Book Antiqua" w:cs="Times New Roman"/>
          <w:b/>
          <w:bCs/>
          <w:color w:val="000000"/>
        </w:rPr>
        <w:t>22</w:t>
      </w:r>
      <w:r w:rsidRPr="00DE7EA6">
        <w:rPr>
          <w:rFonts w:ascii="Book Antiqua" w:eastAsia="Times New Roman" w:hAnsi="Book Antiqua" w:cs="Times New Roman"/>
          <w:color w:val="000000"/>
        </w:rPr>
        <w:t>: 841-850 [PMID: 20507544 DOI: 10.1111/j.1365-2982.2010.01522.x]</w:t>
      </w:r>
    </w:p>
    <w:p w14:paraId="07B9993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Sharples</w:t>
      </w:r>
      <w:proofErr w:type="spellEnd"/>
      <w:r w:rsidRPr="00DE7EA6">
        <w:rPr>
          <w:rFonts w:ascii="Book Antiqua" w:eastAsia="Times New Roman" w:hAnsi="Book Antiqua" w:cs="Times New Roman"/>
          <w:b/>
          <w:bCs/>
          <w:color w:val="000000"/>
        </w:rPr>
        <w:t xml:space="preserve"> LD</w:t>
      </w:r>
      <w:r w:rsidRPr="00DE7EA6">
        <w:rPr>
          <w:rFonts w:ascii="Book Antiqua" w:eastAsia="Times New Roman" w:hAnsi="Book Antiqua" w:cs="Times New Roman"/>
          <w:color w:val="000000"/>
        </w:rPr>
        <w:t xml:space="preserve">, McNeil K, Stewart S, </w:t>
      </w:r>
      <w:proofErr w:type="spellStart"/>
      <w:r w:rsidRPr="00DE7EA6">
        <w:rPr>
          <w:rFonts w:ascii="Book Antiqua" w:eastAsia="Times New Roman" w:hAnsi="Book Antiqua" w:cs="Times New Roman"/>
          <w:color w:val="000000"/>
        </w:rPr>
        <w:t>Wallwork</w:t>
      </w:r>
      <w:proofErr w:type="spellEnd"/>
      <w:r w:rsidRPr="00DE7EA6">
        <w:rPr>
          <w:rFonts w:ascii="Book Antiqua" w:eastAsia="Times New Roman" w:hAnsi="Book Antiqua" w:cs="Times New Roman"/>
          <w:color w:val="000000"/>
        </w:rPr>
        <w:t xml:space="preserve"> J. Risk factors for bronchiolitis obliterans: a systematic review of recent publications.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21</w:t>
      </w:r>
      <w:r w:rsidRPr="00DE7EA6">
        <w:rPr>
          <w:rFonts w:ascii="Book Antiqua" w:eastAsia="Times New Roman" w:hAnsi="Book Antiqua" w:cs="Times New Roman"/>
          <w:color w:val="000000"/>
        </w:rPr>
        <w:t>: 271-281 [PMID: 11834356]</w:t>
      </w:r>
    </w:p>
    <w:p w14:paraId="76386B6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Estenne</w:t>
      </w:r>
      <w:proofErr w:type="spellEnd"/>
      <w:r w:rsidRPr="00DE7EA6">
        <w:rPr>
          <w:rFonts w:ascii="Book Antiqua" w:eastAsia="Times New Roman" w:hAnsi="Book Antiqua" w:cs="Times New Roman"/>
          <w:b/>
          <w:bCs/>
          <w:color w:val="000000"/>
        </w:rPr>
        <w:t xml:space="preserve"> M</w:t>
      </w:r>
      <w:r w:rsidRPr="00DE7EA6">
        <w:rPr>
          <w:rFonts w:ascii="Book Antiqua" w:eastAsia="Times New Roman" w:hAnsi="Book Antiqua" w:cs="Times New Roman"/>
          <w:color w:val="000000"/>
        </w:rPr>
        <w:t xml:space="preserve">, Maurer JR, </w:t>
      </w:r>
      <w:proofErr w:type="spellStart"/>
      <w:r w:rsidRPr="00DE7EA6">
        <w:rPr>
          <w:rFonts w:ascii="Book Antiqua" w:eastAsia="Times New Roman" w:hAnsi="Book Antiqua" w:cs="Times New Roman"/>
          <w:color w:val="000000"/>
        </w:rPr>
        <w:t>Boehler</w:t>
      </w:r>
      <w:proofErr w:type="spellEnd"/>
      <w:r w:rsidRPr="00DE7EA6">
        <w:rPr>
          <w:rFonts w:ascii="Book Antiqua" w:eastAsia="Times New Roman" w:hAnsi="Book Antiqua" w:cs="Times New Roman"/>
          <w:color w:val="000000"/>
        </w:rPr>
        <w:t xml:space="preserve"> A, Egan JJ, Frost A, Hertz M, Mallory GB, Snell GI, </w:t>
      </w:r>
      <w:proofErr w:type="spellStart"/>
      <w:r w:rsidRPr="00DE7EA6">
        <w:rPr>
          <w:rFonts w:ascii="Book Antiqua" w:eastAsia="Times New Roman" w:hAnsi="Book Antiqua" w:cs="Times New Roman"/>
          <w:color w:val="000000"/>
        </w:rPr>
        <w:t>Yousem</w:t>
      </w:r>
      <w:proofErr w:type="spellEnd"/>
      <w:r w:rsidRPr="00DE7EA6">
        <w:rPr>
          <w:rFonts w:ascii="Book Antiqua" w:eastAsia="Times New Roman" w:hAnsi="Book Antiqua" w:cs="Times New Roman"/>
          <w:color w:val="000000"/>
        </w:rPr>
        <w:t xml:space="preserve"> S. Bronchiolitis obliterans syndrome 2001: an update of the diagnostic criteria.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21</w:t>
      </w:r>
      <w:r w:rsidRPr="00DE7EA6">
        <w:rPr>
          <w:rFonts w:ascii="Book Antiqua" w:eastAsia="Times New Roman" w:hAnsi="Book Antiqua" w:cs="Times New Roman"/>
          <w:color w:val="000000"/>
        </w:rPr>
        <w:t>: 297-310 [PMID: 11897517]</w:t>
      </w:r>
    </w:p>
    <w:p w14:paraId="6D7E7CF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oppo</w:t>
      </w:r>
      <w:proofErr w:type="spellEnd"/>
      <w:r w:rsidRPr="00DE7EA6">
        <w:rPr>
          <w:rFonts w:ascii="Book Antiqua" w:eastAsia="Times New Roman" w:hAnsi="Book Antiqua" w:cs="Times New Roman"/>
          <w:b/>
          <w:bCs/>
          <w:color w:val="000000"/>
        </w:rPr>
        <w:t xml:space="preserve"> T</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Jarido</w:t>
      </w:r>
      <w:proofErr w:type="spellEnd"/>
      <w:r w:rsidRPr="00DE7EA6">
        <w:rPr>
          <w:rFonts w:ascii="Book Antiqua" w:eastAsia="Times New Roman" w:hAnsi="Book Antiqua" w:cs="Times New Roman"/>
          <w:color w:val="000000"/>
        </w:rPr>
        <w:t xml:space="preserve"> V, </w:t>
      </w:r>
      <w:proofErr w:type="spellStart"/>
      <w:r w:rsidRPr="00DE7EA6">
        <w:rPr>
          <w:rFonts w:ascii="Book Antiqua" w:eastAsia="Times New Roman" w:hAnsi="Book Antiqua" w:cs="Times New Roman"/>
          <w:color w:val="000000"/>
        </w:rPr>
        <w:t>Pennathur</w:t>
      </w:r>
      <w:proofErr w:type="spellEnd"/>
      <w:r w:rsidRPr="00DE7EA6">
        <w:rPr>
          <w:rFonts w:ascii="Book Antiqua" w:eastAsia="Times New Roman" w:hAnsi="Book Antiqua" w:cs="Times New Roman"/>
          <w:color w:val="000000"/>
        </w:rPr>
        <w:t xml:space="preserve"> A, Morrell M, Crespo M, </w:t>
      </w:r>
      <w:proofErr w:type="spellStart"/>
      <w:r w:rsidRPr="00DE7EA6">
        <w:rPr>
          <w:rFonts w:ascii="Book Antiqua" w:eastAsia="Times New Roman" w:hAnsi="Book Antiqua" w:cs="Times New Roman"/>
          <w:color w:val="000000"/>
        </w:rPr>
        <w:t>Shigemura</w:t>
      </w:r>
      <w:proofErr w:type="spellEnd"/>
      <w:r w:rsidRPr="00DE7EA6">
        <w:rPr>
          <w:rFonts w:ascii="Book Antiqua" w:eastAsia="Times New Roman" w:hAnsi="Book Antiqua" w:cs="Times New Roman"/>
          <w:color w:val="000000"/>
        </w:rPr>
        <w:t xml:space="preserve"> N, Bermudez C, Hunter JG, Toyoda Y, </w:t>
      </w:r>
      <w:proofErr w:type="spellStart"/>
      <w:r w:rsidRPr="00DE7EA6">
        <w:rPr>
          <w:rFonts w:ascii="Book Antiqua" w:eastAsia="Times New Roman" w:hAnsi="Book Antiqua" w:cs="Times New Roman"/>
          <w:color w:val="000000"/>
        </w:rPr>
        <w:t>Pilewski</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Luketich</w:t>
      </w:r>
      <w:proofErr w:type="spellEnd"/>
      <w:r w:rsidRPr="00DE7EA6">
        <w:rPr>
          <w:rFonts w:ascii="Book Antiqua" w:eastAsia="Times New Roman" w:hAnsi="Book Antiqua" w:cs="Times New Roman"/>
          <w:color w:val="000000"/>
        </w:rPr>
        <w:t xml:space="preserve"> JD, </w:t>
      </w:r>
      <w:proofErr w:type="spellStart"/>
      <w:r w:rsidRPr="00DE7EA6">
        <w:rPr>
          <w:rFonts w:ascii="Book Antiqua" w:eastAsia="Times New Roman" w:hAnsi="Book Antiqua" w:cs="Times New Roman"/>
          <w:color w:val="000000"/>
        </w:rPr>
        <w:t>Jobe</w:t>
      </w:r>
      <w:proofErr w:type="spellEnd"/>
      <w:r w:rsidRPr="00DE7EA6">
        <w:rPr>
          <w:rFonts w:ascii="Book Antiqua" w:eastAsia="Times New Roman" w:hAnsi="Book Antiqua" w:cs="Times New Roman"/>
          <w:color w:val="000000"/>
        </w:rPr>
        <w:t xml:space="preserve"> BA.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preserves lung function in patients with gastroesophageal reflux disease and end-stage lung disease before and after lung transplantation. </w:t>
      </w:r>
      <w:r w:rsidRPr="00DE7EA6">
        <w:rPr>
          <w:rFonts w:ascii="Book Antiqua" w:eastAsia="Times New Roman" w:hAnsi="Book Antiqua" w:cs="Times New Roman"/>
          <w:i/>
          <w:iCs/>
          <w:color w:val="000000"/>
        </w:rPr>
        <w:t xml:space="preserve">Arch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1; </w:t>
      </w:r>
      <w:r w:rsidRPr="00DE7EA6">
        <w:rPr>
          <w:rFonts w:ascii="Book Antiqua" w:eastAsia="Times New Roman" w:hAnsi="Book Antiqua" w:cs="Times New Roman"/>
          <w:b/>
          <w:bCs/>
          <w:color w:val="000000"/>
        </w:rPr>
        <w:t>146</w:t>
      </w:r>
      <w:r w:rsidRPr="00DE7EA6">
        <w:rPr>
          <w:rFonts w:ascii="Book Antiqua" w:eastAsia="Times New Roman" w:hAnsi="Book Antiqua" w:cs="Times New Roman"/>
          <w:color w:val="000000"/>
        </w:rPr>
        <w:t>: 1041-1047 [PMID: 21931001 DOI: 10.1001/archsurg.2011.216]</w:t>
      </w:r>
    </w:p>
    <w:p w14:paraId="288C919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Kilic</w:t>
      </w:r>
      <w:proofErr w:type="spellEnd"/>
      <w:r w:rsidRPr="00DE7EA6">
        <w:rPr>
          <w:rFonts w:ascii="Book Antiqua" w:eastAsia="Times New Roman" w:hAnsi="Book Antiqua" w:cs="Times New Roman"/>
          <w:b/>
          <w:bCs/>
          <w:color w:val="000000"/>
        </w:rPr>
        <w:t xml:space="preserve"> A</w:t>
      </w:r>
      <w:r w:rsidRPr="00DE7EA6">
        <w:rPr>
          <w:rFonts w:ascii="Book Antiqua" w:eastAsia="Times New Roman" w:hAnsi="Book Antiqua" w:cs="Times New Roman"/>
          <w:color w:val="000000"/>
        </w:rPr>
        <w:t xml:space="preserve">, Shah AS, Merlo CA, </w:t>
      </w:r>
      <w:proofErr w:type="spellStart"/>
      <w:r w:rsidRPr="00DE7EA6">
        <w:rPr>
          <w:rFonts w:ascii="Book Antiqua" w:eastAsia="Times New Roman" w:hAnsi="Book Antiqua" w:cs="Times New Roman"/>
          <w:color w:val="000000"/>
        </w:rPr>
        <w:t>Gourin</w:t>
      </w:r>
      <w:proofErr w:type="spellEnd"/>
      <w:r w:rsidRPr="00DE7EA6">
        <w:rPr>
          <w:rFonts w:ascii="Book Antiqua" w:eastAsia="Times New Roman" w:hAnsi="Book Antiqua" w:cs="Times New Roman"/>
          <w:color w:val="000000"/>
        </w:rPr>
        <w:t xml:space="preserve"> CG, </w:t>
      </w:r>
      <w:proofErr w:type="spellStart"/>
      <w:r w:rsidRPr="00DE7EA6">
        <w:rPr>
          <w:rFonts w:ascii="Book Antiqua" w:eastAsia="Times New Roman" w:hAnsi="Book Antiqua" w:cs="Times New Roman"/>
          <w:color w:val="000000"/>
        </w:rPr>
        <w:t>Lidor</w:t>
      </w:r>
      <w:proofErr w:type="spellEnd"/>
      <w:r w:rsidRPr="00DE7EA6">
        <w:rPr>
          <w:rFonts w:ascii="Book Antiqua" w:eastAsia="Times New Roman" w:hAnsi="Book Antiqua" w:cs="Times New Roman"/>
          <w:color w:val="000000"/>
        </w:rPr>
        <w:t xml:space="preserve"> AO. Early outcomes of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for United States lung transplant recipients.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Endosc</w:t>
      </w:r>
      <w:proofErr w:type="spellEnd"/>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27</w:t>
      </w:r>
      <w:r w:rsidRPr="00DE7EA6">
        <w:rPr>
          <w:rFonts w:ascii="Book Antiqua" w:eastAsia="Times New Roman" w:hAnsi="Book Antiqua" w:cs="Times New Roman"/>
          <w:color w:val="000000"/>
        </w:rPr>
        <w:t>: 1754-1760 [PMID: 23271270 DOI: 10.1007/s00464-012-2674-9]</w:t>
      </w:r>
    </w:p>
    <w:p w14:paraId="33BAAF9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lastRenderedPageBreak/>
        <w:t>Heng</w:t>
      </w:r>
      <w:proofErr w:type="spellEnd"/>
      <w:r w:rsidRPr="00DE7EA6">
        <w:rPr>
          <w:rFonts w:ascii="Book Antiqua" w:eastAsia="Times New Roman" w:hAnsi="Book Antiqua" w:cs="Times New Roman"/>
          <w:b/>
          <w:bCs/>
          <w:color w:val="000000"/>
        </w:rPr>
        <w:t xml:space="preserve"> D</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Sharples</w:t>
      </w:r>
      <w:proofErr w:type="spellEnd"/>
      <w:r w:rsidRPr="00DE7EA6">
        <w:rPr>
          <w:rFonts w:ascii="Book Antiqua" w:eastAsia="Times New Roman" w:hAnsi="Book Antiqua" w:cs="Times New Roman"/>
          <w:color w:val="000000"/>
        </w:rPr>
        <w:t xml:space="preserve"> LD, McNeil K, Stewart S, </w:t>
      </w:r>
      <w:proofErr w:type="spellStart"/>
      <w:r w:rsidRPr="00DE7EA6">
        <w:rPr>
          <w:rFonts w:ascii="Book Antiqua" w:eastAsia="Times New Roman" w:hAnsi="Book Antiqua" w:cs="Times New Roman"/>
          <w:color w:val="000000"/>
        </w:rPr>
        <w:t>Wreghitt</w:t>
      </w:r>
      <w:proofErr w:type="spellEnd"/>
      <w:r w:rsidRPr="00DE7EA6">
        <w:rPr>
          <w:rFonts w:ascii="Book Antiqua" w:eastAsia="Times New Roman" w:hAnsi="Book Antiqua" w:cs="Times New Roman"/>
          <w:color w:val="000000"/>
        </w:rPr>
        <w:t xml:space="preserve"> T, </w:t>
      </w:r>
      <w:proofErr w:type="spellStart"/>
      <w:r w:rsidRPr="00DE7EA6">
        <w:rPr>
          <w:rFonts w:ascii="Book Antiqua" w:eastAsia="Times New Roman" w:hAnsi="Book Antiqua" w:cs="Times New Roman"/>
          <w:color w:val="000000"/>
        </w:rPr>
        <w:t>Wallwork</w:t>
      </w:r>
      <w:proofErr w:type="spellEnd"/>
      <w:r w:rsidRPr="00DE7EA6">
        <w:rPr>
          <w:rFonts w:ascii="Book Antiqua" w:eastAsia="Times New Roman" w:hAnsi="Book Antiqua" w:cs="Times New Roman"/>
          <w:color w:val="000000"/>
        </w:rPr>
        <w:t xml:space="preserve"> J. Bronchiolitis obliterans syndrome: incidence, natural history, prognosis, and risk factors.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1998; </w:t>
      </w:r>
      <w:r w:rsidRPr="00DE7EA6">
        <w:rPr>
          <w:rFonts w:ascii="Book Antiqua" w:eastAsia="Times New Roman" w:hAnsi="Book Antiqua" w:cs="Times New Roman"/>
          <w:b/>
          <w:bCs/>
          <w:color w:val="000000"/>
        </w:rPr>
        <w:t>17</w:t>
      </w:r>
      <w:r w:rsidRPr="00DE7EA6">
        <w:rPr>
          <w:rFonts w:ascii="Book Antiqua" w:eastAsia="Times New Roman" w:hAnsi="Book Antiqua" w:cs="Times New Roman"/>
          <w:color w:val="000000"/>
        </w:rPr>
        <w:t>: 1255-1263 [PMID: 9883768]</w:t>
      </w:r>
    </w:p>
    <w:p w14:paraId="1BEFFEB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Valentine VG</w:t>
      </w:r>
      <w:r w:rsidRPr="00DE7EA6">
        <w:rPr>
          <w:rFonts w:ascii="Book Antiqua" w:eastAsia="Times New Roman" w:hAnsi="Book Antiqua" w:cs="Times New Roman"/>
          <w:color w:val="000000"/>
        </w:rPr>
        <w:t xml:space="preserve">, Robbins RC, Berry GJ, Patel HR, </w:t>
      </w:r>
      <w:proofErr w:type="spellStart"/>
      <w:r w:rsidRPr="00DE7EA6">
        <w:rPr>
          <w:rFonts w:ascii="Book Antiqua" w:eastAsia="Times New Roman" w:hAnsi="Book Antiqua" w:cs="Times New Roman"/>
          <w:color w:val="000000"/>
        </w:rPr>
        <w:t>Reichenspurner</w:t>
      </w:r>
      <w:proofErr w:type="spellEnd"/>
      <w:r w:rsidRPr="00DE7EA6">
        <w:rPr>
          <w:rFonts w:ascii="Book Antiqua" w:eastAsia="Times New Roman" w:hAnsi="Book Antiqua" w:cs="Times New Roman"/>
          <w:color w:val="000000"/>
        </w:rPr>
        <w:t xml:space="preserve"> H, Reitz BA, Theodore J. Actuarial survival of heart-lung and bilateral sequential lung transplant recipients with </w:t>
      </w:r>
      <w:proofErr w:type="spellStart"/>
      <w:r w:rsidRPr="00DE7EA6">
        <w:rPr>
          <w:rFonts w:ascii="Book Antiqua" w:eastAsia="Times New Roman" w:hAnsi="Book Antiqua" w:cs="Times New Roman"/>
          <w:color w:val="000000"/>
        </w:rPr>
        <w:t>obliterative</w:t>
      </w:r>
      <w:proofErr w:type="spellEnd"/>
      <w:r w:rsidRPr="00DE7EA6">
        <w:rPr>
          <w:rFonts w:ascii="Book Antiqua" w:eastAsia="Times New Roman" w:hAnsi="Book Antiqua" w:cs="Times New Roman"/>
          <w:color w:val="000000"/>
        </w:rPr>
        <w:t xml:space="preserve"> bronchiolitis.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1996; </w:t>
      </w:r>
      <w:r w:rsidRPr="00DE7EA6">
        <w:rPr>
          <w:rFonts w:ascii="Book Antiqua" w:eastAsia="Times New Roman" w:hAnsi="Book Antiqua" w:cs="Times New Roman"/>
          <w:b/>
          <w:bCs/>
          <w:color w:val="000000"/>
        </w:rPr>
        <w:t>15</w:t>
      </w:r>
      <w:r w:rsidRPr="00DE7EA6">
        <w:rPr>
          <w:rFonts w:ascii="Book Antiqua" w:eastAsia="Times New Roman" w:hAnsi="Book Antiqua" w:cs="Times New Roman"/>
          <w:color w:val="000000"/>
        </w:rPr>
        <w:t>: 371-383 [PMID: 8732596]</w:t>
      </w:r>
    </w:p>
    <w:p w14:paraId="610C774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Husain AN</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Garrity</w:t>
      </w:r>
      <w:proofErr w:type="spellEnd"/>
      <w:r w:rsidRPr="00DE7EA6">
        <w:rPr>
          <w:rFonts w:ascii="Book Antiqua" w:eastAsia="Times New Roman" w:hAnsi="Book Antiqua" w:cs="Times New Roman"/>
          <w:color w:val="000000"/>
        </w:rPr>
        <w:t xml:space="preserve"> ER. Lung Transplantation: The State of the Airways. </w:t>
      </w:r>
      <w:r w:rsidRPr="00DE7EA6">
        <w:rPr>
          <w:rFonts w:ascii="Book Antiqua" w:eastAsia="Times New Roman" w:hAnsi="Book Antiqua" w:cs="Times New Roman"/>
          <w:i/>
          <w:iCs/>
          <w:color w:val="000000"/>
        </w:rPr>
        <w:t xml:space="preserve">Arch </w:t>
      </w:r>
      <w:proofErr w:type="spellStart"/>
      <w:r w:rsidRPr="00DE7EA6">
        <w:rPr>
          <w:rFonts w:ascii="Book Antiqua" w:eastAsia="Times New Roman" w:hAnsi="Book Antiqua" w:cs="Times New Roman"/>
          <w:i/>
          <w:iCs/>
          <w:color w:val="000000"/>
        </w:rPr>
        <w:t>Pathol</w:t>
      </w:r>
      <w:proofErr w:type="spellEnd"/>
      <w:r w:rsidRPr="00DE7EA6">
        <w:rPr>
          <w:rFonts w:ascii="Book Antiqua" w:eastAsia="Times New Roman" w:hAnsi="Book Antiqua" w:cs="Times New Roman"/>
          <w:i/>
          <w:iCs/>
          <w:color w:val="000000"/>
        </w:rPr>
        <w:t xml:space="preserve"> Lab Med</w:t>
      </w:r>
      <w:r w:rsidRPr="00DE7EA6">
        <w:rPr>
          <w:rFonts w:ascii="Book Antiqua" w:eastAsia="Times New Roman" w:hAnsi="Book Antiqua" w:cs="Times New Roman"/>
          <w:color w:val="000000"/>
        </w:rPr>
        <w:t> 2016; </w:t>
      </w:r>
      <w:r w:rsidRPr="00DE7EA6">
        <w:rPr>
          <w:rFonts w:ascii="Book Antiqua" w:eastAsia="Times New Roman" w:hAnsi="Book Antiqua" w:cs="Times New Roman"/>
          <w:b/>
          <w:bCs/>
          <w:color w:val="000000"/>
        </w:rPr>
        <w:t>140</w:t>
      </w:r>
      <w:r w:rsidRPr="00DE7EA6">
        <w:rPr>
          <w:rFonts w:ascii="Book Antiqua" w:eastAsia="Times New Roman" w:hAnsi="Book Antiqua" w:cs="Times New Roman"/>
          <w:color w:val="000000"/>
        </w:rPr>
        <w:t>: 241-244 [PMID: 26927718 DOI: 10.5858/arpa.2015-0295-SA]</w:t>
      </w:r>
    </w:p>
    <w:p w14:paraId="364961E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Sato M</w:t>
      </w:r>
      <w:r w:rsidRPr="00DE7EA6">
        <w:rPr>
          <w:rFonts w:ascii="Book Antiqua" w:eastAsia="Times New Roman" w:hAnsi="Book Antiqua" w:cs="Times New Roman"/>
          <w:color w:val="000000"/>
        </w:rPr>
        <w:t xml:space="preserve">, Waddell TK, </w:t>
      </w:r>
      <w:proofErr w:type="spellStart"/>
      <w:r w:rsidRPr="00DE7EA6">
        <w:rPr>
          <w:rFonts w:ascii="Book Antiqua" w:eastAsia="Times New Roman" w:hAnsi="Book Antiqua" w:cs="Times New Roman"/>
          <w:color w:val="000000"/>
        </w:rPr>
        <w:t>Wagnetz</w:t>
      </w:r>
      <w:proofErr w:type="spellEnd"/>
      <w:r w:rsidRPr="00DE7EA6">
        <w:rPr>
          <w:rFonts w:ascii="Book Antiqua" w:eastAsia="Times New Roman" w:hAnsi="Book Antiqua" w:cs="Times New Roman"/>
          <w:color w:val="000000"/>
        </w:rPr>
        <w:t xml:space="preserve"> U, Roberts HC, Hwang DM, Haroon A, </w:t>
      </w:r>
      <w:proofErr w:type="spellStart"/>
      <w:r w:rsidRPr="00DE7EA6">
        <w:rPr>
          <w:rFonts w:ascii="Book Antiqua" w:eastAsia="Times New Roman" w:hAnsi="Book Antiqua" w:cs="Times New Roman"/>
          <w:color w:val="000000"/>
        </w:rPr>
        <w:t>Wagnetz</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Chaparro</w:t>
      </w:r>
      <w:proofErr w:type="spellEnd"/>
      <w:r w:rsidRPr="00DE7EA6">
        <w:rPr>
          <w:rFonts w:ascii="Book Antiqua" w:eastAsia="Times New Roman" w:hAnsi="Book Antiqua" w:cs="Times New Roman"/>
          <w:color w:val="000000"/>
        </w:rPr>
        <w:t xml:space="preserve"> C, Singer LG, Hutcheon MA, </w:t>
      </w:r>
      <w:proofErr w:type="spellStart"/>
      <w:r w:rsidRPr="00DE7EA6">
        <w:rPr>
          <w:rFonts w:ascii="Book Antiqua" w:eastAsia="Times New Roman" w:hAnsi="Book Antiqua" w:cs="Times New Roman"/>
          <w:color w:val="000000"/>
        </w:rPr>
        <w:t>Keshavjee</w:t>
      </w:r>
      <w:proofErr w:type="spellEnd"/>
      <w:r w:rsidRPr="00DE7EA6">
        <w:rPr>
          <w:rFonts w:ascii="Book Antiqua" w:eastAsia="Times New Roman" w:hAnsi="Book Antiqua" w:cs="Times New Roman"/>
          <w:color w:val="000000"/>
        </w:rPr>
        <w:t xml:space="preserve"> S. Restrictive allograft syndrome (RAS): a novel form of chronic lung allograft dysfunction.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11; </w:t>
      </w:r>
      <w:r w:rsidRPr="00DE7EA6">
        <w:rPr>
          <w:rFonts w:ascii="Book Antiqua" w:eastAsia="Times New Roman" w:hAnsi="Book Antiqua" w:cs="Times New Roman"/>
          <w:b/>
          <w:bCs/>
          <w:color w:val="000000"/>
        </w:rPr>
        <w:t>30</w:t>
      </w:r>
      <w:r w:rsidRPr="00DE7EA6">
        <w:rPr>
          <w:rFonts w:ascii="Book Antiqua" w:eastAsia="Times New Roman" w:hAnsi="Book Antiqua" w:cs="Times New Roman"/>
          <w:color w:val="000000"/>
        </w:rPr>
        <w:t>: 735-742 [PMID: 21419659 DOI: 10.1016/j.healun.2011.01.712]</w:t>
      </w:r>
    </w:p>
    <w:p w14:paraId="383D6C6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Traxler</w:t>
      </w:r>
      <w:proofErr w:type="spellEnd"/>
      <w:r w:rsidRPr="00DE7EA6">
        <w:rPr>
          <w:rFonts w:ascii="Book Antiqua" w:eastAsia="Times New Roman" w:hAnsi="Book Antiqua" w:cs="Times New Roman"/>
          <w:b/>
          <w:bCs/>
          <w:color w:val="000000"/>
        </w:rPr>
        <w:t xml:space="preserve"> D</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Schweiger</w:t>
      </w:r>
      <w:proofErr w:type="spellEnd"/>
      <w:r w:rsidRPr="00DE7EA6">
        <w:rPr>
          <w:rFonts w:ascii="Book Antiqua" w:eastAsia="Times New Roman" w:hAnsi="Book Antiqua" w:cs="Times New Roman"/>
          <w:color w:val="000000"/>
        </w:rPr>
        <w:t xml:space="preserve"> T, Schwarz S, Schuster MM, </w:t>
      </w:r>
      <w:proofErr w:type="spellStart"/>
      <w:r w:rsidRPr="00DE7EA6">
        <w:rPr>
          <w:rFonts w:ascii="Book Antiqua" w:eastAsia="Times New Roman" w:hAnsi="Book Antiqua" w:cs="Times New Roman"/>
          <w:color w:val="000000"/>
        </w:rPr>
        <w:t>Jaksch</w:t>
      </w:r>
      <w:proofErr w:type="spellEnd"/>
      <w:r w:rsidRPr="00DE7EA6">
        <w:rPr>
          <w:rFonts w:ascii="Book Antiqua" w:eastAsia="Times New Roman" w:hAnsi="Book Antiqua" w:cs="Times New Roman"/>
          <w:color w:val="000000"/>
        </w:rPr>
        <w:t xml:space="preserve"> P, Lang G, </w:t>
      </w:r>
      <w:proofErr w:type="spellStart"/>
      <w:r w:rsidRPr="00DE7EA6">
        <w:rPr>
          <w:rFonts w:ascii="Book Antiqua" w:eastAsia="Times New Roman" w:hAnsi="Book Antiqua" w:cs="Times New Roman"/>
          <w:color w:val="000000"/>
        </w:rPr>
        <w:t>Birner</w:t>
      </w:r>
      <w:proofErr w:type="spellEnd"/>
      <w:r w:rsidRPr="00DE7EA6">
        <w:rPr>
          <w:rFonts w:ascii="Book Antiqua" w:eastAsia="Times New Roman" w:hAnsi="Book Antiqua" w:cs="Times New Roman"/>
          <w:color w:val="000000"/>
        </w:rPr>
        <w:t xml:space="preserve"> P, </w:t>
      </w:r>
      <w:proofErr w:type="spellStart"/>
      <w:r w:rsidRPr="00DE7EA6">
        <w:rPr>
          <w:rFonts w:ascii="Book Antiqua" w:eastAsia="Times New Roman" w:hAnsi="Book Antiqua" w:cs="Times New Roman"/>
          <w:color w:val="000000"/>
        </w:rPr>
        <w:t>Klepetko</w:t>
      </w:r>
      <w:proofErr w:type="spellEnd"/>
      <w:r w:rsidRPr="00DE7EA6">
        <w:rPr>
          <w:rFonts w:ascii="Book Antiqua" w:eastAsia="Times New Roman" w:hAnsi="Book Antiqua" w:cs="Times New Roman"/>
          <w:color w:val="000000"/>
        </w:rPr>
        <w:t xml:space="preserve"> W, </w:t>
      </w:r>
      <w:proofErr w:type="spellStart"/>
      <w:r w:rsidRPr="00DE7EA6">
        <w:rPr>
          <w:rFonts w:ascii="Book Antiqua" w:eastAsia="Times New Roman" w:hAnsi="Book Antiqua" w:cs="Times New Roman"/>
          <w:color w:val="000000"/>
        </w:rPr>
        <w:t>Ankersmit</w:t>
      </w:r>
      <w:proofErr w:type="spellEnd"/>
      <w:r w:rsidRPr="00DE7EA6">
        <w:rPr>
          <w:rFonts w:ascii="Book Antiqua" w:eastAsia="Times New Roman" w:hAnsi="Book Antiqua" w:cs="Times New Roman"/>
          <w:color w:val="000000"/>
        </w:rPr>
        <w:t xml:space="preserve"> HJ, </w:t>
      </w:r>
      <w:proofErr w:type="spellStart"/>
      <w:r w:rsidRPr="00DE7EA6">
        <w:rPr>
          <w:rFonts w:ascii="Book Antiqua" w:eastAsia="Times New Roman" w:hAnsi="Book Antiqua" w:cs="Times New Roman"/>
          <w:color w:val="000000"/>
        </w:rPr>
        <w:t>Hoetzenecker</w:t>
      </w:r>
      <w:proofErr w:type="spellEnd"/>
      <w:r w:rsidRPr="00DE7EA6">
        <w:rPr>
          <w:rFonts w:ascii="Book Antiqua" w:eastAsia="Times New Roman" w:hAnsi="Book Antiqua" w:cs="Times New Roman"/>
          <w:color w:val="000000"/>
        </w:rPr>
        <w:t xml:space="preserve"> K. The Lymphatic Phenotype of Lung Allografts in Patients With Bronchiolitis Obliterans Syndrome and Restrictive Allograft Syndrome. </w:t>
      </w:r>
      <w:r w:rsidRPr="00DE7EA6">
        <w:rPr>
          <w:rFonts w:ascii="Book Antiqua" w:eastAsia="Times New Roman" w:hAnsi="Book Antiqua" w:cs="Times New Roman"/>
          <w:i/>
          <w:iCs/>
          <w:color w:val="000000"/>
        </w:rPr>
        <w:t>Transplantation</w:t>
      </w:r>
      <w:r w:rsidRPr="00DE7EA6">
        <w:rPr>
          <w:rFonts w:ascii="Book Antiqua" w:eastAsia="Times New Roman" w:hAnsi="Book Antiqua" w:cs="Times New Roman"/>
          <w:color w:val="000000"/>
        </w:rPr>
        <w:t> </w:t>
      </w:r>
      <w:r w:rsidRPr="0046691F">
        <w:rPr>
          <w:rFonts w:ascii="Book Antiqua" w:eastAsia="Times New Roman" w:hAnsi="Book Antiqua" w:cs="Times New Roman"/>
          <w:color w:val="000000"/>
        </w:rPr>
        <w:t>2016</w:t>
      </w:r>
      <w:r>
        <w:rPr>
          <w:rFonts w:ascii="Book Antiqua" w:hAnsi="Book Antiqua" w:cs="Times New Roman" w:hint="eastAsia"/>
          <w:color w:val="000000"/>
        </w:rPr>
        <w:t>;</w:t>
      </w:r>
      <w:r>
        <w:rPr>
          <w:rFonts w:ascii="Book Antiqua" w:eastAsia="Times New Roman" w:hAnsi="Book Antiqua" w:cs="Times New Roman"/>
          <w:color w:val="000000"/>
        </w:rPr>
        <w:t xml:space="preserve"> </w:t>
      </w:r>
      <w:proofErr w:type="spellStart"/>
      <w:r>
        <w:rPr>
          <w:rFonts w:ascii="Book Antiqua" w:eastAsia="Times New Roman" w:hAnsi="Book Antiqua" w:cs="Times New Roman"/>
          <w:color w:val="000000"/>
        </w:rPr>
        <w:t>Epub</w:t>
      </w:r>
      <w:proofErr w:type="spellEnd"/>
      <w:r>
        <w:rPr>
          <w:rFonts w:ascii="Book Antiqua" w:eastAsia="Times New Roman" w:hAnsi="Book Antiqua" w:cs="Times New Roman"/>
          <w:color w:val="000000"/>
        </w:rPr>
        <w:t xml:space="preserve"> ahead of print</w:t>
      </w:r>
      <w:r w:rsidRPr="0046691F">
        <w:rPr>
          <w:rFonts w:ascii="Book Antiqua" w:eastAsia="Times New Roman" w:hAnsi="Book Antiqua" w:cs="Times New Roman"/>
          <w:color w:val="000000"/>
        </w:rPr>
        <w:t xml:space="preserve"> </w:t>
      </w:r>
      <w:r w:rsidRPr="00DE7EA6">
        <w:rPr>
          <w:rFonts w:ascii="Book Antiqua" w:eastAsia="Times New Roman" w:hAnsi="Book Antiqua" w:cs="Times New Roman"/>
          <w:color w:val="000000"/>
        </w:rPr>
        <w:t>[PMID: 27163544 DOI: 10.1097/TP.0000000000001263]</w:t>
      </w:r>
    </w:p>
    <w:p w14:paraId="2773851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Verleden</w:t>
      </w:r>
      <w:proofErr w:type="spellEnd"/>
      <w:r w:rsidRPr="00DE7EA6">
        <w:rPr>
          <w:rFonts w:ascii="Book Antiqua" w:eastAsia="Times New Roman" w:hAnsi="Book Antiqua" w:cs="Times New Roman"/>
          <w:b/>
          <w:bCs/>
          <w:color w:val="000000"/>
        </w:rPr>
        <w:t xml:space="preserve"> SE</w:t>
      </w:r>
      <w:r w:rsidRPr="00DE7EA6">
        <w:rPr>
          <w:rFonts w:ascii="Book Antiqua" w:eastAsia="Times New Roman" w:hAnsi="Book Antiqua" w:cs="Times New Roman"/>
          <w:color w:val="000000"/>
        </w:rPr>
        <w:t xml:space="preserve">, Ruttens D, </w:t>
      </w:r>
      <w:proofErr w:type="spellStart"/>
      <w:r w:rsidRPr="00DE7EA6">
        <w:rPr>
          <w:rFonts w:ascii="Book Antiqua" w:eastAsia="Times New Roman" w:hAnsi="Book Antiqua" w:cs="Times New Roman"/>
          <w:color w:val="000000"/>
        </w:rPr>
        <w:t>Vandermeulen</w:t>
      </w:r>
      <w:proofErr w:type="spellEnd"/>
      <w:r w:rsidRPr="00DE7EA6">
        <w:rPr>
          <w:rFonts w:ascii="Book Antiqua" w:eastAsia="Times New Roman" w:hAnsi="Book Antiqua" w:cs="Times New Roman"/>
          <w:color w:val="000000"/>
        </w:rPr>
        <w:t xml:space="preserve"> E, </w:t>
      </w:r>
      <w:proofErr w:type="spellStart"/>
      <w:r w:rsidRPr="00DE7EA6">
        <w:rPr>
          <w:rFonts w:ascii="Book Antiqua" w:eastAsia="Times New Roman" w:hAnsi="Book Antiqua" w:cs="Times New Roman"/>
          <w:color w:val="000000"/>
        </w:rPr>
        <w:t>Bellon</w:t>
      </w:r>
      <w:proofErr w:type="spellEnd"/>
      <w:r w:rsidRPr="00DE7EA6">
        <w:rPr>
          <w:rFonts w:ascii="Book Antiqua" w:eastAsia="Times New Roman" w:hAnsi="Book Antiqua" w:cs="Times New Roman"/>
          <w:color w:val="000000"/>
        </w:rPr>
        <w:t xml:space="preserve"> H, Van </w:t>
      </w:r>
      <w:proofErr w:type="spellStart"/>
      <w:r w:rsidRPr="00DE7EA6">
        <w:rPr>
          <w:rFonts w:ascii="Book Antiqua" w:eastAsia="Times New Roman" w:hAnsi="Book Antiqua" w:cs="Times New Roman"/>
          <w:color w:val="000000"/>
        </w:rPr>
        <w:t>Raemdonck</w:t>
      </w:r>
      <w:proofErr w:type="spellEnd"/>
      <w:r w:rsidRPr="00DE7EA6">
        <w:rPr>
          <w:rFonts w:ascii="Book Antiqua" w:eastAsia="Times New Roman" w:hAnsi="Book Antiqua" w:cs="Times New Roman"/>
          <w:color w:val="000000"/>
        </w:rPr>
        <w:t xml:space="preserve"> DE,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w:t>
      </w:r>
      <w:proofErr w:type="spellStart"/>
      <w:r w:rsidRPr="00DE7EA6">
        <w:rPr>
          <w:rFonts w:ascii="Book Antiqua" w:eastAsia="Times New Roman" w:hAnsi="Book Antiqua" w:cs="Times New Roman"/>
          <w:color w:val="000000"/>
        </w:rPr>
        <w:t>Vanaudenaerde</w:t>
      </w:r>
      <w:proofErr w:type="spellEnd"/>
      <w:r w:rsidRPr="00DE7EA6">
        <w:rPr>
          <w:rFonts w:ascii="Book Antiqua" w:eastAsia="Times New Roman" w:hAnsi="Book Antiqua" w:cs="Times New Roman"/>
          <w:color w:val="000000"/>
        </w:rPr>
        <w:t xml:space="preserve"> BM, </w:t>
      </w:r>
      <w:proofErr w:type="spellStart"/>
      <w:r w:rsidRPr="00DE7EA6">
        <w:rPr>
          <w:rFonts w:ascii="Book Antiqua" w:eastAsia="Times New Roman" w:hAnsi="Book Antiqua" w:cs="Times New Roman"/>
          <w:color w:val="000000"/>
        </w:rPr>
        <w:t>Verleden</w:t>
      </w:r>
      <w:proofErr w:type="spellEnd"/>
      <w:r w:rsidRPr="00DE7EA6">
        <w:rPr>
          <w:rFonts w:ascii="Book Antiqua" w:eastAsia="Times New Roman" w:hAnsi="Book Antiqua" w:cs="Times New Roman"/>
          <w:color w:val="000000"/>
        </w:rPr>
        <w:t xml:space="preserve"> G, </w:t>
      </w:r>
      <w:proofErr w:type="spellStart"/>
      <w:r w:rsidRPr="00DE7EA6">
        <w:rPr>
          <w:rFonts w:ascii="Book Antiqua" w:eastAsia="Times New Roman" w:hAnsi="Book Antiqua" w:cs="Times New Roman"/>
          <w:color w:val="000000"/>
        </w:rPr>
        <w:t>Vos</w:t>
      </w:r>
      <w:proofErr w:type="spellEnd"/>
      <w:r w:rsidRPr="00DE7EA6">
        <w:rPr>
          <w:rFonts w:ascii="Book Antiqua" w:eastAsia="Times New Roman" w:hAnsi="Book Antiqua" w:cs="Times New Roman"/>
          <w:color w:val="000000"/>
        </w:rPr>
        <w:t xml:space="preserve"> R. Restrictive chronic lung allograft dysfunction: Where are we now?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15; </w:t>
      </w:r>
      <w:r w:rsidRPr="00DE7EA6">
        <w:rPr>
          <w:rFonts w:ascii="Book Antiqua" w:eastAsia="Times New Roman" w:hAnsi="Book Antiqua" w:cs="Times New Roman"/>
          <w:b/>
          <w:bCs/>
          <w:color w:val="000000"/>
        </w:rPr>
        <w:t>34</w:t>
      </w:r>
      <w:r w:rsidRPr="00DE7EA6">
        <w:rPr>
          <w:rFonts w:ascii="Book Antiqua" w:eastAsia="Times New Roman" w:hAnsi="Book Antiqua" w:cs="Times New Roman"/>
          <w:color w:val="000000"/>
        </w:rPr>
        <w:t>: 625-630 [PMID: 25577564 DOI: 10.1016/j.healun.2014.11.007]</w:t>
      </w:r>
    </w:p>
    <w:p w14:paraId="15C520D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Sato M</w:t>
      </w:r>
      <w:r w:rsidRPr="00DE7EA6">
        <w:rPr>
          <w:rFonts w:ascii="Book Antiqua" w:eastAsia="Times New Roman" w:hAnsi="Book Antiqua" w:cs="Times New Roman"/>
          <w:color w:val="000000"/>
        </w:rPr>
        <w:t>. Chronic lung allograft dysfunction after lung transplantation: the moving target. </w:t>
      </w:r>
      <w:r w:rsidRPr="00DE7EA6">
        <w:rPr>
          <w:rFonts w:ascii="Book Antiqua" w:eastAsia="Times New Roman" w:hAnsi="Book Antiqua" w:cs="Times New Roman"/>
          <w:i/>
          <w:iCs/>
          <w:color w:val="000000"/>
        </w:rPr>
        <w:t xml:space="preserve">Gen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61</w:t>
      </w:r>
      <w:r w:rsidRPr="00DE7EA6">
        <w:rPr>
          <w:rFonts w:ascii="Book Antiqua" w:eastAsia="Times New Roman" w:hAnsi="Book Antiqua" w:cs="Times New Roman"/>
          <w:color w:val="000000"/>
        </w:rPr>
        <w:t>: 67-78 [PMID: 23138970 DOI: 10.1007/s11748-012-0167-3]</w:t>
      </w:r>
    </w:p>
    <w:p w14:paraId="4688AF8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Verleden</w:t>
      </w:r>
      <w:proofErr w:type="spellEnd"/>
      <w:r w:rsidRPr="00DE7EA6">
        <w:rPr>
          <w:rFonts w:ascii="Book Antiqua" w:eastAsia="Times New Roman" w:hAnsi="Book Antiqua" w:cs="Times New Roman"/>
          <w:b/>
          <w:bCs/>
          <w:color w:val="000000"/>
        </w:rPr>
        <w:t xml:space="preserve"> GM</w:t>
      </w:r>
      <w:r w:rsidRPr="00DE7EA6">
        <w:rPr>
          <w:rFonts w:ascii="Book Antiqua" w:eastAsia="Times New Roman" w:hAnsi="Book Antiqua" w:cs="Times New Roman"/>
          <w:color w:val="000000"/>
        </w:rPr>
        <w:t xml:space="preserve">, Raghu G, Meyer KC, Glanville AR,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 A new classification system for chronic lung allograft dysfunction.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14; </w:t>
      </w:r>
      <w:r w:rsidRPr="00DE7EA6">
        <w:rPr>
          <w:rFonts w:ascii="Book Antiqua" w:eastAsia="Times New Roman" w:hAnsi="Book Antiqua" w:cs="Times New Roman"/>
          <w:b/>
          <w:bCs/>
          <w:color w:val="000000"/>
        </w:rPr>
        <w:t>33</w:t>
      </w:r>
      <w:r w:rsidRPr="00DE7EA6">
        <w:rPr>
          <w:rFonts w:ascii="Book Antiqua" w:eastAsia="Times New Roman" w:hAnsi="Book Antiqua" w:cs="Times New Roman"/>
          <w:color w:val="000000"/>
        </w:rPr>
        <w:t>: 127-133 [PMID: 24374027 DOI: 10.1016/j.healun.2013.10.022]</w:t>
      </w:r>
    </w:p>
    <w:p w14:paraId="04C240A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lastRenderedPageBreak/>
        <w:t>Nicod</w:t>
      </w:r>
      <w:proofErr w:type="spellEnd"/>
      <w:r w:rsidRPr="00DE7EA6">
        <w:rPr>
          <w:rFonts w:ascii="Book Antiqua" w:eastAsia="Times New Roman" w:hAnsi="Book Antiqua" w:cs="Times New Roman"/>
          <w:b/>
          <w:bCs/>
          <w:color w:val="000000"/>
        </w:rPr>
        <w:t xml:space="preserve"> LP</w:t>
      </w:r>
      <w:r w:rsidRPr="00DE7EA6">
        <w:rPr>
          <w:rFonts w:ascii="Book Antiqua" w:eastAsia="Times New Roman" w:hAnsi="Book Antiqua" w:cs="Times New Roman"/>
          <w:color w:val="000000"/>
        </w:rPr>
        <w:t>. Mechanisms of airway obliteration after lung transplantation. </w:t>
      </w:r>
      <w:r w:rsidRPr="00DE7EA6">
        <w:rPr>
          <w:rFonts w:ascii="Book Antiqua" w:eastAsia="Times New Roman" w:hAnsi="Book Antiqua" w:cs="Times New Roman"/>
          <w:i/>
          <w:iCs/>
          <w:color w:val="000000"/>
        </w:rPr>
        <w:t xml:space="preserve">Proc Am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oc</w:t>
      </w:r>
      <w:proofErr w:type="spellEnd"/>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3</w:t>
      </w:r>
      <w:r w:rsidRPr="00DE7EA6">
        <w:rPr>
          <w:rFonts w:ascii="Book Antiqua" w:eastAsia="Times New Roman" w:hAnsi="Book Antiqua" w:cs="Times New Roman"/>
          <w:color w:val="000000"/>
        </w:rPr>
        <w:t>: 444-449 [PMID: 16799090 DOI: 10.1513/pats.200601-007AW]</w:t>
      </w:r>
    </w:p>
    <w:p w14:paraId="2B364CF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Burton CM</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Iversen</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Carlsen</w:t>
      </w:r>
      <w:proofErr w:type="spellEnd"/>
      <w:r w:rsidRPr="00DE7EA6">
        <w:rPr>
          <w:rFonts w:ascii="Book Antiqua" w:eastAsia="Times New Roman" w:hAnsi="Book Antiqua" w:cs="Times New Roman"/>
          <w:color w:val="000000"/>
        </w:rPr>
        <w:t xml:space="preserve"> J, Mortensen J, Andersen CB, </w:t>
      </w:r>
      <w:proofErr w:type="spellStart"/>
      <w:r w:rsidRPr="00DE7EA6">
        <w:rPr>
          <w:rFonts w:ascii="Book Antiqua" w:eastAsia="Times New Roman" w:hAnsi="Book Antiqua" w:cs="Times New Roman"/>
          <w:color w:val="000000"/>
        </w:rPr>
        <w:t>Steinbrüchel</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Scheike</w:t>
      </w:r>
      <w:proofErr w:type="spellEnd"/>
      <w:r w:rsidRPr="00DE7EA6">
        <w:rPr>
          <w:rFonts w:ascii="Book Antiqua" w:eastAsia="Times New Roman" w:hAnsi="Book Antiqua" w:cs="Times New Roman"/>
          <w:color w:val="000000"/>
        </w:rPr>
        <w:t xml:space="preserve"> T. Acute cellular rejection is a risk factor for bronchiolitis obliterans syndrome independent of post-transplant baseline FEV1.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28</w:t>
      </w:r>
      <w:r w:rsidRPr="00DE7EA6">
        <w:rPr>
          <w:rFonts w:ascii="Book Antiqua" w:eastAsia="Times New Roman" w:hAnsi="Book Antiqua" w:cs="Times New Roman"/>
          <w:color w:val="000000"/>
        </w:rPr>
        <w:t>: 888-893 [PMID: 19716040 DOI: 10.1016/j.healun.2009.04.022]</w:t>
      </w:r>
    </w:p>
    <w:p w14:paraId="5D3439F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achem</w:t>
      </w:r>
      <w:proofErr w:type="spellEnd"/>
      <w:r w:rsidRPr="00DE7EA6">
        <w:rPr>
          <w:rFonts w:ascii="Book Antiqua" w:eastAsia="Times New Roman" w:hAnsi="Book Antiqua" w:cs="Times New Roman"/>
          <w:b/>
          <w:bCs/>
          <w:color w:val="000000"/>
        </w:rPr>
        <w:t xml:space="preserve"> RR</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Khalifah</w:t>
      </w:r>
      <w:proofErr w:type="spellEnd"/>
      <w:r w:rsidRPr="00DE7EA6">
        <w:rPr>
          <w:rFonts w:ascii="Book Antiqua" w:eastAsia="Times New Roman" w:hAnsi="Book Antiqua" w:cs="Times New Roman"/>
          <w:color w:val="000000"/>
        </w:rPr>
        <w:t xml:space="preserve"> AP, </w:t>
      </w:r>
      <w:proofErr w:type="spellStart"/>
      <w:r w:rsidRPr="00DE7EA6">
        <w:rPr>
          <w:rFonts w:ascii="Book Antiqua" w:eastAsia="Times New Roman" w:hAnsi="Book Antiqua" w:cs="Times New Roman"/>
          <w:color w:val="000000"/>
        </w:rPr>
        <w:t>Chakinala</w:t>
      </w:r>
      <w:proofErr w:type="spellEnd"/>
      <w:r w:rsidRPr="00DE7EA6">
        <w:rPr>
          <w:rFonts w:ascii="Book Antiqua" w:eastAsia="Times New Roman" w:hAnsi="Book Antiqua" w:cs="Times New Roman"/>
          <w:color w:val="000000"/>
        </w:rPr>
        <w:t xml:space="preserve"> MM, Yusen RD, </w:t>
      </w:r>
      <w:proofErr w:type="spellStart"/>
      <w:r w:rsidRPr="00DE7EA6">
        <w:rPr>
          <w:rFonts w:ascii="Book Antiqua" w:eastAsia="Times New Roman" w:hAnsi="Book Antiqua" w:cs="Times New Roman"/>
          <w:color w:val="000000"/>
        </w:rPr>
        <w:t>Aloush</w:t>
      </w:r>
      <w:proofErr w:type="spellEnd"/>
      <w:r w:rsidRPr="00DE7EA6">
        <w:rPr>
          <w:rFonts w:ascii="Book Antiqua" w:eastAsia="Times New Roman" w:hAnsi="Book Antiqua" w:cs="Times New Roman"/>
          <w:color w:val="000000"/>
        </w:rPr>
        <w:t xml:space="preserve"> AA, </w:t>
      </w:r>
      <w:proofErr w:type="spellStart"/>
      <w:r w:rsidRPr="00DE7EA6">
        <w:rPr>
          <w:rFonts w:ascii="Book Antiqua" w:eastAsia="Times New Roman" w:hAnsi="Book Antiqua" w:cs="Times New Roman"/>
          <w:color w:val="000000"/>
        </w:rPr>
        <w:t>Mohanakumar</w:t>
      </w:r>
      <w:proofErr w:type="spellEnd"/>
      <w:r w:rsidRPr="00DE7EA6">
        <w:rPr>
          <w:rFonts w:ascii="Book Antiqua" w:eastAsia="Times New Roman" w:hAnsi="Book Antiqua" w:cs="Times New Roman"/>
          <w:color w:val="000000"/>
        </w:rPr>
        <w:t xml:space="preserve"> T, Patterson GA, Trulock EP, Walter MJ. The significance of a single episode of minimal acute rejection after lung transplantation. </w:t>
      </w:r>
      <w:r w:rsidRPr="00DE7EA6">
        <w:rPr>
          <w:rFonts w:ascii="Book Antiqua" w:eastAsia="Times New Roman" w:hAnsi="Book Antiqua" w:cs="Times New Roman"/>
          <w:i/>
          <w:iCs/>
          <w:color w:val="000000"/>
        </w:rPr>
        <w:t>Transplantation</w:t>
      </w:r>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80</w:t>
      </w:r>
      <w:r w:rsidRPr="00DE7EA6">
        <w:rPr>
          <w:rFonts w:ascii="Book Antiqua" w:eastAsia="Times New Roman" w:hAnsi="Book Antiqua" w:cs="Times New Roman"/>
          <w:color w:val="000000"/>
        </w:rPr>
        <w:t>: 1406-1413 [PMID: 16340783]</w:t>
      </w:r>
    </w:p>
    <w:p w14:paraId="37A15B9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King BJ</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Iyer</w:t>
      </w:r>
      <w:proofErr w:type="spellEnd"/>
      <w:r w:rsidRPr="00DE7EA6">
        <w:rPr>
          <w:rFonts w:ascii="Book Antiqua" w:eastAsia="Times New Roman" w:hAnsi="Book Antiqua" w:cs="Times New Roman"/>
          <w:color w:val="000000"/>
        </w:rPr>
        <w:t xml:space="preserve"> H, </w:t>
      </w:r>
      <w:proofErr w:type="spellStart"/>
      <w:r w:rsidRPr="00DE7EA6">
        <w:rPr>
          <w:rFonts w:ascii="Book Antiqua" w:eastAsia="Times New Roman" w:hAnsi="Book Antiqua" w:cs="Times New Roman"/>
          <w:color w:val="000000"/>
        </w:rPr>
        <w:t>Leidi</w:t>
      </w:r>
      <w:proofErr w:type="spellEnd"/>
      <w:r w:rsidRPr="00DE7EA6">
        <w:rPr>
          <w:rFonts w:ascii="Book Antiqua" w:eastAsia="Times New Roman" w:hAnsi="Book Antiqua" w:cs="Times New Roman"/>
          <w:color w:val="000000"/>
        </w:rPr>
        <w:t xml:space="preserve"> AA, </w:t>
      </w:r>
      <w:proofErr w:type="spellStart"/>
      <w:r w:rsidRPr="00DE7EA6">
        <w:rPr>
          <w:rFonts w:ascii="Book Antiqua" w:eastAsia="Times New Roman" w:hAnsi="Book Antiqua" w:cs="Times New Roman"/>
          <w:color w:val="000000"/>
        </w:rPr>
        <w:t>Carby</w:t>
      </w:r>
      <w:proofErr w:type="spellEnd"/>
      <w:r w:rsidRPr="00DE7EA6">
        <w:rPr>
          <w:rFonts w:ascii="Book Antiqua" w:eastAsia="Times New Roman" w:hAnsi="Book Antiqua" w:cs="Times New Roman"/>
          <w:color w:val="000000"/>
        </w:rPr>
        <w:t xml:space="preserve"> MR. Gastroesophageal reflux in bronchiolitis obliterans syndrome: a new perspective.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28</w:t>
      </w:r>
      <w:r w:rsidRPr="00DE7EA6">
        <w:rPr>
          <w:rFonts w:ascii="Book Antiqua" w:eastAsia="Times New Roman" w:hAnsi="Book Antiqua" w:cs="Times New Roman"/>
          <w:color w:val="000000"/>
        </w:rPr>
        <w:t>: 870-875 [PMID: 19716037 DOI: 10.1016/j.healun.2009.05.040]</w:t>
      </w:r>
    </w:p>
    <w:p w14:paraId="444401B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adjiliadis</w:t>
      </w:r>
      <w:proofErr w:type="spellEnd"/>
      <w:r w:rsidRPr="00DE7EA6">
        <w:rPr>
          <w:rFonts w:ascii="Book Antiqua" w:eastAsia="Times New Roman" w:hAnsi="Book Antiqua" w:cs="Times New Roman"/>
          <w:b/>
          <w:bCs/>
          <w:color w:val="000000"/>
        </w:rPr>
        <w:t xml:space="preserve"> D</w:t>
      </w:r>
      <w:r w:rsidRPr="00DE7EA6">
        <w:rPr>
          <w:rFonts w:ascii="Book Antiqua" w:eastAsia="Times New Roman" w:hAnsi="Book Antiqua" w:cs="Times New Roman"/>
          <w:color w:val="000000"/>
        </w:rPr>
        <w:t xml:space="preserve">, Davis RD, Palmer SM. Is transplant operation important in determining </w:t>
      </w:r>
      <w:proofErr w:type="spellStart"/>
      <w:r w:rsidRPr="00DE7EA6">
        <w:rPr>
          <w:rFonts w:ascii="Book Antiqua" w:eastAsia="Times New Roman" w:hAnsi="Book Antiqua" w:cs="Times New Roman"/>
          <w:color w:val="000000"/>
        </w:rPr>
        <w:t>posttransplant</w:t>
      </w:r>
      <w:proofErr w:type="spellEnd"/>
      <w:r w:rsidRPr="00DE7EA6">
        <w:rPr>
          <w:rFonts w:ascii="Book Antiqua" w:eastAsia="Times New Roman" w:hAnsi="Book Antiqua" w:cs="Times New Roman"/>
          <w:color w:val="000000"/>
        </w:rPr>
        <w:t xml:space="preserve"> risk of bronchiolitis obliterans syndrome in lung transplant recipients?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122</w:t>
      </w:r>
      <w:r w:rsidRPr="00DE7EA6">
        <w:rPr>
          <w:rFonts w:ascii="Book Antiqua" w:eastAsia="Times New Roman" w:hAnsi="Book Antiqua" w:cs="Times New Roman"/>
          <w:color w:val="000000"/>
        </w:rPr>
        <w:t>: 1168-1175 [PMID: 12377838]</w:t>
      </w:r>
    </w:p>
    <w:p w14:paraId="0003342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Kumar D</w:t>
      </w:r>
      <w:r w:rsidRPr="00DE7EA6">
        <w:rPr>
          <w:rFonts w:ascii="Book Antiqua" w:eastAsia="Times New Roman" w:hAnsi="Book Antiqua" w:cs="Times New Roman"/>
          <w:color w:val="000000"/>
        </w:rPr>
        <w:t xml:space="preserve">, Erdman D, </w:t>
      </w:r>
      <w:proofErr w:type="spellStart"/>
      <w:r w:rsidRPr="00DE7EA6">
        <w:rPr>
          <w:rFonts w:ascii="Book Antiqua" w:eastAsia="Times New Roman" w:hAnsi="Book Antiqua" w:cs="Times New Roman"/>
          <w:color w:val="000000"/>
        </w:rPr>
        <w:t>Keshavjee</w:t>
      </w:r>
      <w:proofErr w:type="spellEnd"/>
      <w:r w:rsidRPr="00DE7EA6">
        <w:rPr>
          <w:rFonts w:ascii="Book Antiqua" w:eastAsia="Times New Roman" w:hAnsi="Book Antiqua" w:cs="Times New Roman"/>
          <w:color w:val="000000"/>
        </w:rPr>
        <w:t xml:space="preserve"> S, </w:t>
      </w:r>
      <w:proofErr w:type="spellStart"/>
      <w:r w:rsidRPr="00DE7EA6">
        <w:rPr>
          <w:rFonts w:ascii="Book Antiqua" w:eastAsia="Times New Roman" w:hAnsi="Book Antiqua" w:cs="Times New Roman"/>
          <w:color w:val="000000"/>
        </w:rPr>
        <w:t>Peret</w:t>
      </w:r>
      <w:proofErr w:type="spellEnd"/>
      <w:r w:rsidRPr="00DE7EA6">
        <w:rPr>
          <w:rFonts w:ascii="Book Antiqua" w:eastAsia="Times New Roman" w:hAnsi="Book Antiqua" w:cs="Times New Roman"/>
          <w:color w:val="000000"/>
        </w:rPr>
        <w:t xml:space="preserve"> T, </w:t>
      </w:r>
      <w:proofErr w:type="spellStart"/>
      <w:r w:rsidRPr="00DE7EA6">
        <w:rPr>
          <w:rFonts w:ascii="Book Antiqua" w:eastAsia="Times New Roman" w:hAnsi="Book Antiqua" w:cs="Times New Roman"/>
          <w:color w:val="000000"/>
        </w:rPr>
        <w:t>Tellier</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Johnson G, Ayers M, </w:t>
      </w:r>
      <w:proofErr w:type="spellStart"/>
      <w:r w:rsidRPr="00DE7EA6">
        <w:rPr>
          <w:rFonts w:ascii="Book Antiqua" w:eastAsia="Times New Roman" w:hAnsi="Book Antiqua" w:cs="Times New Roman"/>
          <w:color w:val="000000"/>
        </w:rPr>
        <w:t>Siegal</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Humar</w:t>
      </w:r>
      <w:proofErr w:type="spellEnd"/>
      <w:r w:rsidRPr="00DE7EA6">
        <w:rPr>
          <w:rFonts w:ascii="Book Antiqua" w:eastAsia="Times New Roman" w:hAnsi="Book Antiqua" w:cs="Times New Roman"/>
          <w:color w:val="000000"/>
        </w:rPr>
        <w:t xml:space="preserve"> A. Clinical impact of community-acquired respiratory viruses on bronchiolitis obliterans after lung transplant. </w:t>
      </w:r>
      <w:r w:rsidRPr="00DE7EA6">
        <w:rPr>
          <w:rFonts w:ascii="Book Antiqua" w:eastAsia="Times New Roman" w:hAnsi="Book Antiqua" w:cs="Times New Roman"/>
          <w:i/>
          <w:iCs/>
          <w:color w:val="000000"/>
        </w:rPr>
        <w:t>Am J Transplant</w:t>
      </w:r>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5</w:t>
      </w:r>
      <w:r w:rsidRPr="00DE7EA6">
        <w:rPr>
          <w:rFonts w:ascii="Book Antiqua" w:eastAsia="Times New Roman" w:hAnsi="Book Antiqua" w:cs="Times New Roman"/>
          <w:color w:val="000000"/>
        </w:rPr>
        <w:t>: 2031-2036 [PMID: 15996256 DOI: 10.1111/j.1600-6143.2005.00971.x]</w:t>
      </w:r>
    </w:p>
    <w:p w14:paraId="15F4B87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Yates B</w:t>
      </w:r>
      <w:r w:rsidRPr="00DE7EA6">
        <w:rPr>
          <w:rFonts w:ascii="Book Antiqua" w:eastAsia="Times New Roman" w:hAnsi="Book Antiqua" w:cs="Times New Roman"/>
          <w:color w:val="000000"/>
        </w:rPr>
        <w:t xml:space="preserve">, Murphy DM, Forrest IA, Ward C, Rutherford RM, Fisher AJ, </w:t>
      </w:r>
      <w:proofErr w:type="spellStart"/>
      <w:r w:rsidRPr="00DE7EA6">
        <w:rPr>
          <w:rFonts w:ascii="Book Antiqua" w:eastAsia="Times New Roman" w:hAnsi="Book Antiqua" w:cs="Times New Roman"/>
          <w:color w:val="000000"/>
        </w:rPr>
        <w:t>Lordan</w:t>
      </w:r>
      <w:proofErr w:type="spellEnd"/>
      <w:r w:rsidRPr="00DE7EA6">
        <w:rPr>
          <w:rFonts w:ascii="Book Antiqua" w:eastAsia="Times New Roman" w:hAnsi="Book Antiqua" w:cs="Times New Roman"/>
          <w:color w:val="000000"/>
        </w:rPr>
        <w:t xml:space="preserve"> JL, Dark JH,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Azithromycin reverses airflow obstruction in established bronchiolitis obliterans syndrome.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172</w:t>
      </w:r>
      <w:r w:rsidRPr="00DE7EA6">
        <w:rPr>
          <w:rFonts w:ascii="Book Antiqua" w:eastAsia="Times New Roman" w:hAnsi="Book Antiqua" w:cs="Times New Roman"/>
          <w:color w:val="000000"/>
        </w:rPr>
        <w:t>: 772-775 [PMID: 15976371 DOI: 10.1164/rccm.200411-1537OC]</w:t>
      </w:r>
    </w:p>
    <w:p w14:paraId="6855E0E8"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adjiliadis</w:t>
      </w:r>
      <w:proofErr w:type="spellEnd"/>
      <w:r w:rsidRPr="00DE7EA6">
        <w:rPr>
          <w:rFonts w:ascii="Book Antiqua" w:eastAsia="Times New Roman" w:hAnsi="Book Antiqua" w:cs="Times New Roman"/>
          <w:b/>
          <w:bCs/>
          <w:color w:val="000000"/>
        </w:rPr>
        <w:t xml:space="preserve"> D</w:t>
      </w:r>
      <w:r w:rsidRPr="00DE7EA6">
        <w:rPr>
          <w:rFonts w:ascii="Book Antiqua" w:eastAsia="Times New Roman" w:hAnsi="Book Antiqua" w:cs="Times New Roman"/>
          <w:color w:val="000000"/>
        </w:rPr>
        <w:t>, Duane Davis R, Steele MP, Messier RH, Lau CL, Eubanks SS, Palmer SM. Gastroesophageal reflux disease in lung transplant recipients.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Transplant</w:t>
      </w:r>
      <w:r w:rsidRPr="00DE7EA6">
        <w:rPr>
          <w:rFonts w:ascii="Book Antiqua" w:eastAsia="Times New Roman" w:hAnsi="Book Antiqua" w:cs="Times New Roman"/>
          <w:color w:val="000000"/>
        </w:rPr>
        <w:t> 2003; </w:t>
      </w:r>
      <w:r w:rsidRPr="00DE7EA6">
        <w:rPr>
          <w:rFonts w:ascii="Book Antiqua" w:eastAsia="Times New Roman" w:hAnsi="Book Antiqua" w:cs="Times New Roman"/>
          <w:b/>
          <w:bCs/>
          <w:color w:val="000000"/>
        </w:rPr>
        <w:t>17</w:t>
      </w:r>
      <w:r w:rsidRPr="00DE7EA6">
        <w:rPr>
          <w:rFonts w:ascii="Book Antiqua" w:eastAsia="Times New Roman" w:hAnsi="Book Antiqua" w:cs="Times New Roman"/>
          <w:color w:val="000000"/>
        </w:rPr>
        <w:t>: 363-368 [PMID: 12868994]</w:t>
      </w:r>
    </w:p>
    <w:p w14:paraId="41A221F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Davis RD</w:t>
      </w:r>
      <w:r w:rsidRPr="00DE7EA6">
        <w:rPr>
          <w:rFonts w:ascii="Book Antiqua" w:eastAsia="Times New Roman" w:hAnsi="Book Antiqua" w:cs="Times New Roman"/>
          <w:color w:val="000000"/>
        </w:rPr>
        <w:t xml:space="preserve">, Lau CL, Eubanks S, Messier RH,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Steele MP, Palmer SM. Improved lung allograft function after fundoplication in patients with </w:t>
      </w:r>
      <w:r w:rsidRPr="00DE7EA6">
        <w:rPr>
          <w:rFonts w:ascii="Book Antiqua" w:eastAsia="Times New Roman" w:hAnsi="Book Antiqua" w:cs="Times New Roman"/>
          <w:color w:val="000000"/>
        </w:rPr>
        <w:lastRenderedPageBreak/>
        <w:t>gastroesophageal reflux disease undergoing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3; </w:t>
      </w:r>
      <w:r w:rsidRPr="00DE7EA6">
        <w:rPr>
          <w:rFonts w:ascii="Book Antiqua" w:eastAsia="Times New Roman" w:hAnsi="Book Antiqua" w:cs="Times New Roman"/>
          <w:b/>
          <w:bCs/>
          <w:color w:val="000000"/>
        </w:rPr>
        <w:t>125</w:t>
      </w:r>
      <w:r w:rsidRPr="00DE7EA6">
        <w:rPr>
          <w:rFonts w:ascii="Book Antiqua" w:eastAsia="Times New Roman" w:hAnsi="Book Antiqua" w:cs="Times New Roman"/>
          <w:color w:val="000000"/>
        </w:rPr>
        <w:t>: 533-542 [PMID: 12658195 DOI: 10.1067/mtc.2003.166]</w:t>
      </w:r>
    </w:p>
    <w:p w14:paraId="03FEE70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Stovold</w:t>
      </w:r>
      <w:proofErr w:type="spellEnd"/>
      <w:r w:rsidRPr="00DE7EA6">
        <w:rPr>
          <w:rFonts w:ascii="Book Antiqua" w:eastAsia="Times New Roman" w:hAnsi="Book Antiqua" w:cs="Times New Roman"/>
          <w:b/>
          <w:bCs/>
          <w:color w:val="000000"/>
        </w:rPr>
        <w:t xml:space="preserve"> R</w:t>
      </w:r>
      <w:r w:rsidRPr="00DE7EA6">
        <w:rPr>
          <w:rFonts w:ascii="Book Antiqua" w:eastAsia="Times New Roman" w:hAnsi="Book Antiqua" w:cs="Times New Roman"/>
          <w:color w:val="000000"/>
        </w:rPr>
        <w:t xml:space="preserve">, Forrest IA,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Murphy DM, Smith JA, </w:t>
      </w:r>
      <w:proofErr w:type="spellStart"/>
      <w:r w:rsidRPr="00DE7EA6">
        <w:rPr>
          <w:rFonts w:ascii="Book Antiqua" w:eastAsia="Times New Roman" w:hAnsi="Book Antiqua" w:cs="Times New Roman"/>
          <w:color w:val="000000"/>
        </w:rPr>
        <w:t>Decalmer</w:t>
      </w:r>
      <w:proofErr w:type="spellEnd"/>
      <w:r w:rsidRPr="00DE7EA6">
        <w:rPr>
          <w:rFonts w:ascii="Book Antiqua" w:eastAsia="Times New Roman" w:hAnsi="Book Antiqua" w:cs="Times New Roman"/>
          <w:color w:val="000000"/>
        </w:rPr>
        <w:t xml:space="preserve"> S, Johnson GE, Dark JH, Pearson JP, Ward C. Pepsin, a biomarker of gastric aspiration in lung allografts: a putative association with rejection.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2007; </w:t>
      </w:r>
      <w:r w:rsidRPr="00DE7EA6">
        <w:rPr>
          <w:rFonts w:ascii="Book Antiqua" w:eastAsia="Times New Roman" w:hAnsi="Book Antiqua" w:cs="Times New Roman"/>
          <w:b/>
          <w:bCs/>
          <w:color w:val="000000"/>
        </w:rPr>
        <w:t>175</w:t>
      </w:r>
      <w:r w:rsidRPr="00DE7EA6">
        <w:rPr>
          <w:rFonts w:ascii="Book Antiqua" w:eastAsia="Times New Roman" w:hAnsi="Book Antiqua" w:cs="Times New Roman"/>
          <w:color w:val="000000"/>
        </w:rPr>
        <w:t>: 1298-1303 [PMID: 17413126 DOI: 10.1164/rccm.200610-1485OC]</w:t>
      </w:r>
    </w:p>
    <w:p w14:paraId="64F23556"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Blondeau</w:t>
      </w:r>
      <w:proofErr w:type="spellEnd"/>
      <w:r w:rsidRPr="00DE7EA6">
        <w:rPr>
          <w:rFonts w:ascii="Book Antiqua" w:eastAsia="Times New Roman" w:hAnsi="Book Antiqua" w:cs="Times New Roman"/>
          <w:b/>
          <w:bCs/>
          <w:color w:val="000000"/>
        </w:rPr>
        <w:t xml:space="preserve"> K</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Mertens</w:t>
      </w:r>
      <w:proofErr w:type="spellEnd"/>
      <w:r w:rsidRPr="00DE7EA6">
        <w:rPr>
          <w:rFonts w:ascii="Book Antiqua" w:eastAsia="Times New Roman" w:hAnsi="Book Antiqua" w:cs="Times New Roman"/>
          <w:color w:val="000000"/>
        </w:rPr>
        <w:t xml:space="preserve"> V, </w:t>
      </w:r>
      <w:proofErr w:type="spellStart"/>
      <w:r w:rsidRPr="00DE7EA6">
        <w:rPr>
          <w:rFonts w:ascii="Book Antiqua" w:eastAsia="Times New Roman" w:hAnsi="Book Antiqua" w:cs="Times New Roman"/>
          <w:color w:val="000000"/>
        </w:rPr>
        <w:t>Vanaudenaerde</w:t>
      </w:r>
      <w:proofErr w:type="spellEnd"/>
      <w:r w:rsidRPr="00DE7EA6">
        <w:rPr>
          <w:rFonts w:ascii="Book Antiqua" w:eastAsia="Times New Roman" w:hAnsi="Book Antiqua" w:cs="Times New Roman"/>
          <w:color w:val="000000"/>
        </w:rPr>
        <w:t xml:space="preserve"> BA, </w:t>
      </w:r>
      <w:proofErr w:type="spellStart"/>
      <w:r w:rsidRPr="00DE7EA6">
        <w:rPr>
          <w:rFonts w:ascii="Book Antiqua" w:eastAsia="Times New Roman" w:hAnsi="Book Antiqua" w:cs="Times New Roman"/>
          <w:color w:val="000000"/>
        </w:rPr>
        <w:t>Verleden</w:t>
      </w:r>
      <w:proofErr w:type="spellEnd"/>
      <w:r w:rsidRPr="00DE7EA6">
        <w:rPr>
          <w:rFonts w:ascii="Book Antiqua" w:eastAsia="Times New Roman" w:hAnsi="Book Antiqua" w:cs="Times New Roman"/>
          <w:color w:val="000000"/>
        </w:rPr>
        <w:t xml:space="preserve"> GM, Van </w:t>
      </w:r>
      <w:proofErr w:type="spellStart"/>
      <w:r w:rsidRPr="00DE7EA6">
        <w:rPr>
          <w:rFonts w:ascii="Book Antiqua" w:eastAsia="Times New Roman" w:hAnsi="Book Antiqua" w:cs="Times New Roman"/>
          <w:color w:val="000000"/>
        </w:rPr>
        <w:t>Raemdonck</w:t>
      </w:r>
      <w:proofErr w:type="spellEnd"/>
      <w:r w:rsidRPr="00DE7EA6">
        <w:rPr>
          <w:rFonts w:ascii="Book Antiqua" w:eastAsia="Times New Roman" w:hAnsi="Book Antiqua" w:cs="Times New Roman"/>
          <w:color w:val="000000"/>
        </w:rPr>
        <w:t xml:space="preserve"> DE, </w:t>
      </w:r>
      <w:proofErr w:type="spellStart"/>
      <w:r w:rsidRPr="00DE7EA6">
        <w:rPr>
          <w:rFonts w:ascii="Book Antiqua" w:eastAsia="Times New Roman" w:hAnsi="Book Antiqua" w:cs="Times New Roman"/>
          <w:color w:val="000000"/>
        </w:rPr>
        <w:t>Sifrim</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Nocturnal weakly acidic reflux promotes aspiration of bile acids in lung transplant recipients.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28</w:t>
      </w:r>
      <w:r w:rsidRPr="00DE7EA6">
        <w:rPr>
          <w:rFonts w:ascii="Book Antiqua" w:eastAsia="Times New Roman" w:hAnsi="Book Antiqua" w:cs="Times New Roman"/>
          <w:color w:val="000000"/>
        </w:rPr>
        <w:t>: 141-148 [PMID: 19201339 DOI: 10.1016/j.healun.2008.11.906]</w:t>
      </w:r>
    </w:p>
    <w:p w14:paraId="3AF501C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D'Ovidio</w:t>
      </w:r>
      <w:proofErr w:type="spellEnd"/>
      <w:r w:rsidRPr="00DE7EA6">
        <w:rPr>
          <w:rFonts w:ascii="Book Antiqua" w:eastAsia="Times New Roman" w:hAnsi="Book Antiqua" w:cs="Times New Roman"/>
          <w:b/>
          <w:bCs/>
          <w:color w:val="000000"/>
        </w:rPr>
        <w:t xml:space="preserve"> F</w:t>
      </w:r>
      <w:r w:rsidRPr="00DE7EA6">
        <w:rPr>
          <w:rFonts w:ascii="Book Antiqua" w:eastAsia="Times New Roman" w:hAnsi="Book Antiqua" w:cs="Times New Roman"/>
          <w:color w:val="000000"/>
        </w:rPr>
        <w:t xml:space="preserve">, Mura M, Tsang M, Waddell TK, Hutcheon MA, Singer LG,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Chaparro</w:t>
      </w:r>
      <w:proofErr w:type="spellEnd"/>
      <w:r w:rsidRPr="00DE7EA6">
        <w:rPr>
          <w:rFonts w:ascii="Book Antiqua" w:eastAsia="Times New Roman" w:hAnsi="Book Antiqua" w:cs="Times New Roman"/>
          <w:color w:val="000000"/>
        </w:rPr>
        <w:t xml:space="preserve"> C, Gutierrez C, Pierre A, Darling G, Liu M, </w:t>
      </w:r>
      <w:proofErr w:type="spellStart"/>
      <w:r w:rsidRPr="00DE7EA6">
        <w:rPr>
          <w:rFonts w:ascii="Book Antiqua" w:eastAsia="Times New Roman" w:hAnsi="Book Antiqua" w:cs="Times New Roman"/>
          <w:color w:val="000000"/>
        </w:rPr>
        <w:t>Keshavjee</w:t>
      </w:r>
      <w:proofErr w:type="spellEnd"/>
      <w:r w:rsidRPr="00DE7EA6">
        <w:rPr>
          <w:rFonts w:ascii="Book Antiqua" w:eastAsia="Times New Roman" w:hAnsi="Book Antiqua" w:cs="Times New Roman"/>
          <w:color w:val="000000"/>
        </w:rPr>
        <w:t xml:space="preserve"> S. Bile acid aspiration and the development of bronchiolitis obliterans after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129</w:t>
      </w:r>
      <w:r w:rsidRPr="00DE7EA6">
        <w:rPr>
          <w:rFonts w:ascii="Book Antiqua" w:eastAsia="Times New Roman" w:hAnsi="Book Antiqua" w:cs="Times New Roman"/>
          <w:color w:val="000000"/>
        </w:rPr>
        <w:t>: 1144-1152 [PMID: 15867792 DOI: 10.1016/j.jtcvs.2004.10.035]</w:t>
      </w:r>
    </w:p>
    <w:p w14:paraId="645116F6"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AD0697">
        <w:rPr>
          <w:rFonts w:ascii="Book Antiqua" w:eastAsia="Times New Roman" w:hAnsi="Book Antiqua" w:cs="Times New Roman"/>
          <w:b/>
          <w:color w:val="000000"/>
        </w:rPr>
        <w:t>Krishnan A</w:t>
      </w:r>
      <w:r w:rsidRPr="00DE7EA6">
        <w:rPr>
          <w:rFonts w:ascii="Book Antiqua" w:eastAsia="Times New Roman" w:hAnsi="Book Antiqua" w:cs="Times New Roman"/>
          <w:color w:val="000000"/>
        </w:rPr>
        <w:t xml:space="preserve">, Chow S, Thomas P, Malouf M, Glanville A, Yates D. 221: exhaled breath condensate pepsin: A new noninvasive marker of GERD after lung transplantation. </w:t>
      </w:r>
      <w:r w:rsidRPr="00AD0697">
        <w:rPr>
          <w:rFonts w:ascii="Book Antiqua" w:eastAsia="Times New Roman" w:hAnsi="Book Antiqua" w:cs="Times New Roman"/>
          <w:i/>
          <w:color w:val="000000"/>
        </w:rPr>
        <w:t>J Heart Lung Transplant</w:t>
      </w:r>
      <w:r>
        <w:rPr>
          <w:rFonts w:ascii="Book Antiqua" w:hAnsi="Book Antiqua" w:cs="Times New Roman" w:hint="eastAsia"/>
          <w:color w:val="000000"/>
        </w:rPr>
        <w:t xml:space="preserve"> </w:t>
      </w:r>
      <w:r w:rsidRPr="00DE7EA6">
        <w:rPr>
          <w:rFonts w:ascii="Book Antiqua" w:eastAsia="Times New Roman" w:hAnsi="Book Antiqua" w:cs="Times New Roman"/>
          <w:color w:val="000000"/>
        </w:rPr>
        <w:t>2007</w:t>
      </w:r>
      <w:r>
        <w:rPr>
          <w:rFonts w:ascii="Book Antiqua" w:hAnsi="Book Antiqua" w:cs="Times New Roman" w:hint="eastAsia"/>
          <w:color w:val="000000"/>
        </w:rPr>
        <w:t xml:space="preserve">; </w:t>
      </w:r>
      <w:r w:rsidRPr="00AD0697">
        <w:rPr>
          <w:rFonts w:ascii="Book Antiqua" w:hAnsi="Book Antiqua" w:cs="Times New Roman" w:hint="eastAsia"/>
          <w:b/>
          <w:color w:val="000000"/>
        </w:rPr>
        <w:t>26</w:t>
      </w:r>
      <w:r>
        <w:rPr>
          <w:rFonts w:ascii="Book Antiqua" w:hAnsi="Book Antiqua" w:cs="Times New Roman" w:hint="eastAsia"/>
          <w:color w:val="000000"/>
        </w:rPr>
        <w:t>:</w:t>
      </w:r>
      <w:r w:rsidRPr="00DE7EA6">
        <w:rPr>
          <w:rFonts w:ascii="Book Antiqua" w:eastAsia="Times New Roman" w:hAnsi="Book Antiqua" w:cs="Times New Roman"/>
          <w:color w:val="000000"/>
        </w:rPr>
        <w:t xml:space="preserve"> S139 </w:t>
      </w:r>
      <w:r>
        <w:rPr>
          <w:rFonts w:ascii="Book Antiqua" w:hAnsi="Book Antiqua" w:cs="Times New Roman" w:hint="eastAsia"/>
          <w:color w:val="000000"/>
        </w:rPr>
        <w:t>[</w:t>
      </w:r>
      <w:r w:rsidRPr="00DE7EA6">
        <w:rPr>
          <w:rFonts w:ascii="Book Antiqua" w:eastAsia="Times New Roman" w:hAnsi="Book Antiqua" w:cs="Times New Roman"/>
          <w:color w:val="000000"/>
        </w:rPr>
        <w:t>DOI: 10.1016/j.healun.2006.11.239</w:t>
      </w:r>
      <w:r>
        <w:rPr>
          <w:rFonts w:ascii="Book Antiqua" w:hAnsi="Book Antiqua" w:cs="Times New Roman" w:hint="eastAsia"/>
          <w:color w:val="000000"/>
        </w:rPr>
        <w:t>]</w:t>
      </w:r>
    </w:p>
    <w:p w14:paraId="15EAD10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Davis CS</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Gagermeier</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Dilling</w:t>
      </w:r>
      <w:proofErr w:type="spellEnd"/>
      <w:r w:rsidRPr="00DE7EA6">
        <w:rPr>
          <w:rFonts w:ascii="Book Antiqua" w:eastAsia="Times New Roman" w:hAnsi="Book Antiqua" w:cs="Times New Roman"/>
          <w:color w:val="000000"/>
        </w:rPr>
        <w:t xml:space="preserve"> D, Alex C, Lowery E, Kovacs EJ, Love RB, </w:t>
      </w:r>
      <w:proofErr w:type="spellStart"/>
      <w:r w:rsidRPr="00DE7EA6">
        <w:rPr>
          <w:rFonts w:ascii="Book Antiqua" w:eastAsia="Times New Roman" w:hAnsi="Book Antiqua" w:cs="Times New Roman"/>
          <w:color w:val="000000"/>
        </w:rPr>
        <w:t>Fisichella</w:t>
      </w:r>
      <w:proofErr w:type="spellEnd"/>
      <w:r w:rsidRPr="00DE7EA6">
        <w:rPr>
          <w:rFonts w:ascii="Book Antiqua" w:eastAsia="Times New Roman" w:hAnsi="Book Antiqua" w:cs="Times New Roman"/>
          <w:color w:val="000000"/>
        </w:rPr>
        <w:t xml:space="preserve"> PM. A review of the potential applications and controversies of non-invasive testing for biomarkers of aspiration in the lung transplant population.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Transplant</w:t>
      </w:r>
      <w:r w:rsidRPr="00DE7EA6">
        <w:rPr>
          <w:rFonts w:ascii="Book Antiqua" w:eastAsia="Times New Roman" w:hAnsi="Book Antiqua" w:cs="Times New Roman"/>
          <w:color w:val="000000"/>
        </w:rPr>
        <w:t> </w:t>
      </w:r>
      <w:r w:rsidRPr="00B6576B">
        <w:rPr>
          <w:rFonts w:ascii="Book Antiqua" w:hAnsi="Book Antiqua" w:cs="Times New Roman"/>
          <w:noProof/>
        </w:rPr>
        <w:t>2010</w:t>
      </w:r>
      <w:r w:rsidRPr="00DE7EA6">
        <w:rPr>
          <w:rFonts w:ascii="Book Antiqua" w:eastAsia="Times New Roman" w:hAnsi="Book Antiqua" w:cs="Times New Roman"/>
          <w:color w:val="000000"/>
        </w:rPr>
        <w:t>; </w:t>
      </w:r>
      <w:r w:rsidRPr="00DE7EA6">
        <w:rPr>
          <w:rFonts w:ascii="Book Antiqua" w:eastAsia="Times New Roman" w:hAnsi="Book Antiqua" w:cs="Times New Roman"/>
          <w:b/>
          <w:bCs/>
          <w:color w:val="000000"/>
        </w:rPr>
        <w:t>24</w:t>
      </w:r>
      <w:r w:rsidRPr="00DE7EA6">
        <w:rPr>
          <w:rFonts w:ascii="Book Antiqua" w:eastAsia="Times New Roman" w:hAnsi="Book Antiqua" w:cs="Times New Roman"/>
          <w:color w:val="000000"/>
        </w:rPr>
        <w:t>: E54-E61 [PMID: 20331688 DOI: 10.1111/j.1399-0012.2010.01243.x]</w:t>
      </w:r>
    </w:p>
    <w:p w14:paraId="6C60F3F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Cantu E</w:t>
      </w:r>
      <w:r w:rsidRPr="00DE7EA6">
        <w:rPr>
          <w:rFonts w:ascii="Book Antiqua" w:eastAsia="Times New Roman" w:hAnsi="Book Antiqua" w:cs="Times New Roman"/>
          <w:color w:val="000000"/>
        </w:rPr>
        <w:t xml:space="preserve">, Appel JZ, </w:t>
      </w:r>
      <w:proofErr w:type="spellStart"/>
      <w:r w:rsidRPr="00DE7EA6">
        <w:rPr>
          <w:rFonts w:ascii="Book Antiqua" w:eastAsia="Times New Roman" w:hAnsi="Book Antiqua" w:cs="Times New Roman"/>
          <w:color w:val="000000"/>
        </w:rPr>
        <w:t>Hartwig</w:t>
      </w:r>
      <w:proofErr w:type="spellEnd"/>
      <w:r w:rsidRPr="00DE7EA6">
        <w:rPr>
          <w:rFonts w:ascii="Book Antiqua" w:eastAsia="Times New Roman" w:hAnsi="Book Antiqua" w:cs="Times New Roman"/>
          <w:color w:val="000000"/>
        </w:rPr>
        <w:t xml:space="preserve"> MG, </w:t>
      </w:r>
      <w:proofErr w:type="spellStart"/>
      <w:r w:rsidRPr="00DE7EA6">
        <w:rPr>
          <w:rFonts w:ascii="Book Antiqua" w:eastAsia="Times New Roman" w:hAnsi="Book Antiqua" w:cs="Times New Roman"/>
          <w:color w:val="000000"/>
        </w:rPr>
        <w:t>Woreta</w:t>
      </w:r>
      <w:proofErr w:type="spellEnd"/>
      <w:r w:rsidRPr="00DE7EA6">
        <w:rPr>
          <w:rFonts w:ascii="Book Antiqua" w:eastAsia="Times New Roman" w:hAnsi="Book Antiqua" w:cs="Times New Roman"/>
          <w:color w:val="000000"/>
        </w:rPr>
        <w:t xml:space="preserve"> H, Green C, Messier R, Palmer SM, Davis RD. J. Maxwell Chamberlain Memorial Paper. Early fundoplication prevents chronic allograft dysfunction in patients with gastroesophageal reflux disease.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78</w:t>
      </w:r>
      <w:r w:rsidRPr="00DE7EA6">
        <w:rPr>
          <w:rFonts w:ascii="Book Antiqua" w:eastAsia="Times New Roman" w:hAnsi="Book Antiqua" w:cs="Times New Roman"/>
          <w:color w:val="000000"/>
        </w:rPr>
        <w:t>: 1142-151; discussion 1142-151; [PMID: 15464462 DOI: 10.1016/j.athoracsur.2004.04.044]</w:t>
      </w:r>
    </w:p>
    <w:p w14:paraId="5E7B69E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lastRenderedPageBreak/>
        <w:t>Benden</w:t>
      </w:r>
      <w:proofErr w:type="spellEnd"/>
      <w:r w:rsidRPr="00DE7EA6">
        <w:rPr>
          <w:rFonts w:ascii="Book Antiqua" w:eastAsia="Times New Roman" w:hAnsi="Book Antiqua" w:cs="Times New Roman"/>
          <w:b/>
          <w:bCs/>
          <w:color w:val="000000"/>
        </w:rPr>
        <w:t xml:space="preserve"> C</w:t>
      </w:r>
      <w:r w:rsidRPr="00DE7EA6">
        <w:rPr>
          <w:rFonts w:ascii="Book Antiqua" w:eastAsia="Times New Roman" w:hAnsi="Book Antiqua" w:cs="Times New Roman"/>
          <w:color w:val="000000"/>
        </w:rPr>
        <w:t>, Aurora P, Curry J, Whitmore P, Priestley L, Elliott MJ. High prevalence of gastroesophageal reflux in children after lung transplantation. </w:t>
      </w:r>
      <w:proofErr w:type="spellStart"/>
      <w:r w:rsidRPr="00DE7EA6">
        <w:rPr>
          <w:rFonts w:ascii="Book Antiqua" w:eastAsia="Times New Roman" w:hAnsi="Book Antiqua" w:cs="Times New Roman"/>
          <w:i/>
          <w:iCs/>
          <w:color w:val="000000"/>
        </w:rPr>
        <w:t>Pediat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Pulmonol</w:t>
      </w:r>
      <w:proofErr w:type="spellEnd"/>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40</w:t>
      </w:r>
      <w:r w:rsidRPr="00DE7EA6">
        <w:rPr>
          <w:rFonts w:ascii="Book Antiqua" w:eastAsia="Times New Roman" w:hAnsi="Book Antiqua" w:cs="Times New Roman"/>
          <w:color w:val="000000"/>
        </w:rPr>
        <w:t>: 68-71 [PMID: 15880421 DOI: 10.1002/ppul.20234]</w:t>
      </w:r>
    </w:p>
    <w:p w14:paraId="3F9B68D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Fisichella</w:t>
      </w:r>
      <w:proofErr w:type="spellEnd"/>
      <w:r w:rsidRPr="00DE7EA6">
        <w:rPr>
          <w:rFonts w:ascii="Book Antiqua" w:eastAsia="Times New Roman" w:hAnsi="Book Antiqua" w:cs="Times New Roman"/>
          <w:b/>
          <w:bCs/>
          <w:color w:val="000000"/>
        </w:rPr>
        <w:t xml:space="preserve"> PM</w:t>
      </w:r>
      <w:r w:rsidRPr="00DE7EA6">
        <w:rPr>
          <w:rFonts w:ascii="Book Antiqua" w:eastAsia="Times New Roman" w:hAnsi="Book Antiqua" w:cs="Times New Roman"/>
          <w:color w:val="000000"/>
        </w:rPr>
        <w:t xml:space="preserve">, Davis CS, Lowery E, Ramirez L, </w:t>
      </w:r>
      <w:proofErr w:type="spellStart"/>
      <w:r w:rsidRPr="00DE7EA6">
        <w:rPr>
          <w:rFonts w:ascii="Book Antiqua" w:eastAsia="Times New Roman" w:hAnsi="Book Antiqua" w:cs="Times New Roman"/>
          <w:color w:val="000000"/>
        </w:rPr>
        <w:t>Gamelli</w:t>
      </w:r>
      <w:proofErr w:type="spellEnd"/>
      <w:r w:rsidRPr="00DE7EA6">
        <w:rPr>
          <w:rFonts w:ascii="Book Antiqua" w:eastAsia="Times New Roman" w:hAnsi="Book Antiqua" w:cs="Times New Roman"/>
          <w:color w:val="000000"/>
        </w:rPr>
        <w:t xml:space="preserve"> RL, Kovacs EJ. </w:t>
      </w:r>
      <w:proofErr w:type="gramStart"/>
      <w:r w:rsidRPr="00DE7EA6">
        <w:rPr>
          <w:rFonts w:ascii="Book Antiqua" w:eastAsia="Times New Roman" w:hAnsi="Book Antiqua" w:cs="Times New Roman"/>
          <w:color w:val="000000"/>
        </w:rPr>
        <w:t>Aspiration,</w:t>
      </w:r>
      <w:proofErr w:type="gramEnd"/>
      <w:r w:rsidRPr="00DE7EA6">
        <w:rPr>
          <w:rFonts w:ascii="Book Antiqua" w:eastAsia="Times New Roman" w:hAnsi="Book Antiqua" w:cs="Times New Roman"/>
          <w:color w:val="000000"/>
        </w:rPr>
        <w:t xml:space="preserve"> localized pulmonary inflammation, and predictors of early-onset bronchiolitis obliterans syndrome after lung transplantation. </w:t>
      </w:r>
      <w:r w:rsidRPr="00DE7EA6">
        <w:rPr>
          <w:rFonts w:ascii="Book Antiqua" w:eastAsia="Times New Roman" w:hAnsi="Book Antiqua" w:cs="Times New Roman"/>
          <w:i/>
          <w:iCs/>
          <w:color w:val="000000"/>
        </w:rPr>
        <w:t xml:space="preserve">J Am </w:t>
      </w:r>
      <w:proofErr w:type="spellStart"/>
      <w:r w:rsidRPr="00DE7EA6">
        <w:rPr>
          <w:rFonts w:ascii="Book Antiqua" w:eastAsia="Times New Roman" w:hAnsi="Book Antiqua" w:cs="Times New Roman"/>
          <w:i/>
          <w:iCs/>
          <w:color w:val="000000"/>
        </w:rPr>
        <w:t>Coll</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217</w:t>
      </w:r>
      <w:r w:rsidRPr="00DE7EA6">
        <w:rPr>
          <w:rFonts w:ascii="Book Antiqua" w:eastAsia="Times New Roman" w:hAnsi="Book Antiqua" w:cs="Times New Roman"/>
          <w:color w:val="000000"/>
        </w:rPr>
        <w:t>: 90-100; discussion 100-1 [PMID: 23628225 DOI: 10.1016/j.jamcollsurg.2013.03.008]</w:t>
      </w:r>
    </w:p>
    <w:p w14:paraId="4812AFD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Fisichella</w:t>
      </w:r>
      <w:proofErr w:type="spellEnd"/>
      <w:r w:rsidRPr="00DE7EA6">
        <w:rPr>
          <w:rFonts w:ascii="Book Antiqua" w:eastAsia="Times New Roman" w:hAnsi="Book Antiqua" w:cs="Times New Roman"/>
          <w:b/>
          <w:bCs/>
          <w:color w:val="000000"/>
        </w:rPr>
        <w:t xml:space="preserve"> PM</w:t>
      </w:r>
      <w:r w:rsidRPr="00DE7EA6">
        <w:rPr>
          <w:rFonts w:ascii="Book Antiqua" w:eastAsia="Times New Roman" w:hAnsi="Book Antiqua" w:cs="Times New Roman"/>
          <w:color w:val="000000"/>
        </w:rPr>
        <w:t xml:space="preserve">, Davis CS, Lundberg PW, Lowery E, Burnham EL, Alex CG, Ramirez L, </w:t>
      </w:r>
      <w:proofErr w:type="spellStart"/>
      <w:r w:rsidRPr="00DE7EA6">
        <w:rPr>
          <w:rFonts w:ascii="Book Antiqua" w:eastAsia="Times New Roman" w:hAnsi="Book Antiqua" w:cs="Times New Roman"/>
          <w:color w:val="000000"/>
        </w:rPr>
        <w:t>Pelletiere</w:t>
      </w:r>
      <w:proofErr w:type="spellEnd"/>
      <w:r w:rsidRPr="00DE7EA6">
        <w:rPr>
          <w:rFonts w:ascii="Book Antiqua" w:eastAsia="Times New Roman" w:hAnsi="Book Antiqua" w:cs="Times New Roman"/>
          <w:color w:val="000000"/>
        </w:rPr>
        <w:t xml:space="preserve"> K, Love RB, </w:t>
      </w:r>
      <w:proofErr w:type="spellStart"/>
      <w:r w:rsidRPr="00DE7EA6">
        <w:rPr>
          <w:rFonts w:ascii="Book Antiqua" w:eastAsia="Times New Roman" w:hAnsi="Book Antiqua" w:cs="Times New Roman"/>
          <w:color w:val="000000"/>
        </w:rPr>
        <w:t>Kuo</w:t>
      </w:r>
      <w:proofErr w:type="spellEnd"/>
      <w:r w:rsidRPr="00DE7EA6">
        <w:rPr>
          <w:rFonts w:ascii="Book Antiqua" w:eastAsia="Times New Roman" w:hAnsi="Book Antiqua" w:cs="Times New Roman"/>
          <w:color w:val="000000"/>
        </w:rPr>
        <w:t xml:space="preserve"> PC, Kovacs EJ. The protective role of laparoscopic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against aspiration of pepsin after lung transplantation. </w:t>
      </w:r>
      <w:r w:rsidRPr="00DE7EA6">
        <w:rPr>
          <w:rFonts w:ascii="Book Antiqua" w:eastAsia="Times New Roman" w:hAnsi="Book Antiqua" w:cs="Times New Roman"/>
          <w:i/>
          <w:iCs/>
          <w:color w:val="000000"/>
        </w:rPr>
        <w:t>Surgery</w:t>
      </w:r>
      <w:r w:rsidRPr="00DE7EA6">
        <w:rPr>
          <w:rFonts w:ascii="Book Antiqua" w:eastAsia="Times New Roman" w:hAnsi="Book Antiqua" w:cs="Times New Roman"/>
          <w:color w:val="000000"/>
        </w:rPr>
        <w:t> 2011; </w:t>
      </w:r>
      <w:r w:rsidRPr="00DE7EA6">
        <w:rPr>
          <w:rFonts w:ascii="Book Antiqua" w:eastAsia="Times New Roman" w:hAnsi="Book Antiqua" w:cs="Times New Roman"/>
          <w:b/>
          <w:bCs/>
          <w:color w:val="000000"/>
        </w:rPr>
        <w:t>150</w:t>
      </w:r>
      <w:r w:rsidRPr="00DE7EA6">
        <w:rPr>
          <w:rFonts w:ascii="Book Antiqua" w:eastAsia="Times New Roman" w:hAnsi="Book Antiqua" w:cs="Times New Roman"/>
          <w:color w:val="000000"/>
        </w:rPr>
        <w:t>: 598-606 [PMID: 22000170 DOI: 10.1016/j.surg.2011.07.053]</w:t>
      </w:r>
    </w:p>
    <w:p w14:paraId="0FF1995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Hunt RH</w:t>
      </w:r>
      <w:r w:rsidRPr="00DE7EA6">
        <w:rPr>
          <w:rFonts w:ascii="Book Antiqua" w:eastAsia="Times New Roman" w:hAnsi="Book Antiqua" w:cs="Times New Roman"/>
          <w:color w:val="000000"/>
        </w:rPr>
        <w:t>. Importance of pH control in the management of GERD. </w:t>
      </w:r>
      <w:r w:rsidRPr="00DE7EA6">
        <w:rPr>
          <w:rFonts w:ascii="Book Antiqua" w:eastAsia="Times New Roman" w:hAnsi="Book Antiqua" w:cs="Times New Roman"/>
          <w:i/>
          <w:iCs/>
          <w:color w:val="000000"/>
        </w:rPr>
        <w:t>Arch Intern Med</w:t>
      </w:r>
      <w:r w:rsidRPr="00DE7EA6">
        <w:rPr>
          <w:rFonts w:ascii="Book Antiqua" w:eastAsia="Times New Roman" w:hAnsi="Book Antiqua" w:cs="Times New Roman"/>
          <w:color w:val="000000"/>
        </w:rPr>
        <w:t> 1999; </w:t>
      </w:r>
      <w:r w:rsidRPr="00DE7EA6">
        <w:rPr>
          <w:rFonts w:ascii="Book Antiqua" w:eastAsia="Times New Roman" w:hAnsi="Book Antiqua" w:cs="Times New Roman"/>
          <w:b/>
          <w:bCs/>
          <w:color w:val="000000"/>
        </w:rPr>
        <w:t>159</w:t>
      </w:r>
      <w:r w:rsidRPr="00DE7EA6">
        <w:rPr>
          <w:rFonts w:ascii="Book Antiqua" w:eastAsia="Times New Roman" w:hAnsi="Book Antiqua" w:cs="Times New Roman"/>
          <w:color w:val="000000"/>
        </w:rPr>
        <w:t>: 649-657 [PMID: 10218743]</w:t>
      </w:r>
    </w:p>
    <w:p w14:paraId="429543B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Griffin SM</w:t>
      </w:r>
      <w:r w:rsidRPr="00DE7EA6">
        <w:rPr>
          <w:rFonts w:ascii="Book Antiqua" w:eastAsia="Times New Roman" w:hAnsi="Book Antiqua" w:cs="Times New Roman"/>
          <w:color w:val="000000"/>
        </w:rPr>
        <w:t xml:space="preserve">, Robertson AG, </w:t>
      </w:r>
      <w:proofErr w:type="spellStart"/>
      <w:r w:rsidRPr="00DE7EA6">
        <w:rPr>
          <w:rFonts w:ascii="Book Antiqua" w:eastAsia="Times New Roman" w:hAnsi="Book Antiqua" w:cs="Times New Roman"/>
          <w:color w:val="000000"/>
        </w:rPr>
        <w:t>Bredenoord</w:t>
      </w:r>
      <w:proofErr w:type="spellEnd"/>
      <w:r w:rsidRPr="00DE7EA6">
        <w:rPr>
          <w:rFonts w:ascii="Book Antiqua" w:eastAsia="Times New Roman" w:hAnsi="Book Antiqua" w:cs="Times New Roman"/>
          <w:color w:val="000000"/>
        </w:rPr>
        <w:t xml:space="preserve"> AJ, Brownlee IA, </w:t>
      </w:r>
      <w:proofErr w:type="spellStart"/>
      <w:r w:rsidRPr="00DE7EA6">
        <w:rPr>
          <w:rFonts w:ascii="Book Antiqua" w:eastAsia="Times New Roman" w:hAnsi="Book Antiqua" w:cs="Times New Roman"/>
          <w:color w:val="000000"/>
        </w:rPr>
        <w:t>Stovold</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Brodlie</w:t>
      </w:r>
      <w:proofErr w:type="spellEnd"/>
      <w:r w:rsidRPr="00DE7EA6">
        <w:rPr>
          <w:rFonts w:ascii="Book Antiqua" w:eastAsia="Times New Roman" w:hAnsi="Book Antiqua" w:cs="Times New Roman"/>
          <w:color w:val="000000"/>
        </w:rPr>
        <w:t xml:space="preserve"> M, Forrest I, Dark JH, Pearson JP, Ward C. Aspiration and allograft injury secondary to gastroesophageal reflux occur in the immediate post-lung transplantation period (prospective clinical trial).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258</w:t>
      </w:r>
      <w:r w:rsidRPr="00DE7EA6">
        <w:rPr>
          <w:rFonts w:ascii="Book Antiqua" w:eastAsia="Times New Roman" w:hAnsi="Book Antiqua" w:cs="Times New Roman"/>
          <w:color w:val="000000"/>
        </w:rPr>
        <w:t>: 705-11; discussion 711-2 [PMID: 24121257 DOI: 10.1097/SLA.0b013e3182a6589b]</w:t>
      </w:r>
    </w:p>
    <w:p w14:paraId="7354003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Tobin RW</w:t>
      </w:r>
      <w:r w:rsidRPr="00DE7EA6">
        <w:rPr>
          <w:rFonts w:ascii="Book Antiqua" w:eastAsia="Times New Roman" w:hAnsi="Book Antiqua" w:cs="Times New Roman"/>
          <w:color w:val="000000"/>
        </w:rPr>
        <w:t xml:space="preserve">, Pope CE, Pellegrini CA, </w:t>
      </w:r>
      <w:proofErr w:type="spellStart"/>
      <w:r w:rsidRPr="00DE7EA6">
        <w:rPr>
          <w:rFonts w:ascii="Book Antiqua" w:eastAsia="Times New Roman" w:hAnsi="Book Antiqua" w:cs="Times New Roman"/>
          <w:color w:val="000000"/>
        </w:rPr>
        <w:t>Emond</w:t>
      </w:r>
      <w:proofErr w:type="spellEnd"/>
      <w:r w:rsidRPr="00DE7EA6">
        <w:rPr>
          <w:rFonts w:ascii="Book Antiqua" w:eastAsia="Times New Roman" w:hAnsi="Book Antiqua" w:cs="Times New Roman"/>
          <w:color w:val="000000"/>
        </w:rPr>
        <w:t xml:space="preserve"> MJ, </w:t>
      </w:r>
      <w:proofErr w:type="spellStart"/>
      <w:r w:rsidRPr="00DE7EA6">
        <w:rPr>
          <w:rFonts w:ascii="Book Antiqua" w:eastAsia="Times New Roman" w:hAnsi="Book Antiqua" w:cs="Times New Roman"/>
          <w:color w:val="000000"/>
        </w:rPr>
        <w:t>Sillery</w:t>
      </w:r>
      <w:proofErr w:type="spellEnd"/>
      <w:r w:rsidRPr="00DE7EA6">
        <w:rPr>
          <w:rFonts w:ascii="Book Antiqua" w:eastAsia="Times New Roman" w:hAnsi="Book Antiqua" w:cs="Times New Roman"/>
          <w:color w:val="000000"/>
        </w:rPr>
        <w:t xml:space="preserve"> J, Raghu G. Increased prevalence of gastroesophageal reflux in patients with idiopathic pulmonary fibrosis.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1998; </w:t>
      </w:r>
      <w:r w:rsidRPr="00DE7EA6">
        <w:rPr>
          <w:rFonts w:ascii="Book Antiqua" w:eastAsia="Times New Roman" w:hAnsi="Book Antiqua" w:cs="Times New Roman"/>
          <w:b/>
          <w:bCs/>
          <w:color w:val="000000"/>
        </w:rPr>
        <w:t>158</w:t>
      </w:r>
      <w:r w:rsidRPr="00DE7EA6">
        <w:rPr>
          <w:rFonts w:ascii="Book Antiqua" w:eastAsia="Times New Roman" w:hAnsi="Book Antiqua" w:cs="Times New Roman"/>
          <w:color w:val="000000"/>
        </w:rPr>
        <w:t>: 1804-1808 [PMID: 9847271 DOI: 10.1164/ajrccm.158.6.9804105]</w:t>
      </w:r>
    </w:p>
    <w:p w14:paraId="789979B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D'Ovidio</w:t>
      </w:r>
      <w:proofErr w:type="spellEnd"/>
      <w:r w:rsidRPr="00DE7EA6">
        <w:rPr>
          <w:rFonts w:ascii="Book Antiqua" w:eastAsia="Times New Roman" w:hAnsi="Book Antiqua" w:cs="Times New Roman"/>
          <w:b/>
          <w:bCs/>
          <w:color w:val="000000"/>
        </w:rPr>
        <w:t xml:space="preserve"> F</w:t>
      </w:r>
      <w:r w:rsidRPr="00DE7EA6">
        <w:rPr>
          <w:rFonts w:ascii="Book Antiqua" w:eastAsia="Times New Roman" w:hAnsi="Book Antiqua" w:cs="Times New Roman"/>
          <w:color w:val="000000"/>
        </w:rPr>
        <w:t xml:space="preserve">, Singer LG,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Pierre A, Waddell TK, de Perrot M, Hutcheon M, Miller L, Darling G, </w:t>
      </w:r>
      <w:proofErr w:type="spellStart"/>
      <w:r w:rsidRPr="00DE7EA6">
        <w:rPr>
          <w:rFonts w:ascii="Book Antiqua" w:eastAsia="Times New Roman" w:hAnsi="Book Antiqua" w:cs="Times New Roman"/>
          <w:color w:val="000000"/>
        </w:rPr>
        <w:t>Keshavjee</w:t>
      </w:r>
      <w:proofErr w:type="spellEnd"/>
      <w:r w:rsidRPr="00DE7EA6">
        <w:rPr>
          <w:rFonts w:ascii="Book Antiqua" w:eastAsia="Times New Roman" w:hAnsi="Book Antiqua" w:cs="Times New Roman"/>
          <w:color w:val="000000"/>
        </w:rPr>
        <w:t xml:space="preserve"> S. Prevalence of gastroesophageal reflux in end-stage lung disease candidates for lung transplant.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80</w:t>
      </w:r>
      <w:r w:rsidRPr="00DE7EA6">
        <w:rPr>
          <w:rFonts w:ascii="Book Antiqua" w:eastAsia="Times New Roman" w:hAnsi="Book Antiqua" w:cs="Times New Roman"/>
          <w:color w:val="000000"/>
        </w:rPr>
        <w:t>: 1254-1260 [PMID: 16181849 DOI: 10.1016/j.athoracsur.2005.03.106]</w:t>
      </w:r>
    </w:p>
    <w:p w14:paraId="32E09BE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Davis CS</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Shankaran</w:t>
      </w:r>
      <w:proofErr w:type="spellEnd"/>
      <w:r w:rsidRPr="00DE7EA6">
        <w:rPr>
          <w:rFonts w:ascii="Book Antiqua" w:eastAsia="Times New Roman" w:hAnsi="Book Antiqua" w:cs="Times New Roman"/>
          <w:color w:val="000000"/>
        </w:rPr>
        <w:t xml:space="preserve"> V, Kovacs EJ, </w:t>
      </w:r>
      <w:proofErr w:type="spellStart"/>
      <w:r w:rsidRPr="00DE7EA6">
        <w:rPr>
          <w:rFonts w:ascii="Book Antiqua" w:eastAsia="Times New Roman" w:hAnsi="Book Antiqua" w:cs="Times New Roman"/>
          <w:color w:val="000000"/>
        </w:rPr>
        <w:t>Gagermeier</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Dilling</w:t>
      </w:r>
      <w:proofErr w:type="spellEnd"/>
      <w:r w:rsidRPr="00DE7EA6">
        <w:rPr>
          <w:rFonts w:ascii="Book Antiqua" w:eastAsia="Times New Roman" w:hAnsi="Book Antiqua" w:cs="Times New Roman"/>
          <w:color w:val="000000"/>
        </w:rPr>
        <w:t xml:space="preserve"> D, Alex CG, Love RB, </w:t>
      </w:r>
      <w:proofErr w:type="spellStart"/>
      <w:r w:rsidRPr="00DE7EA6">
        <w:rPr>
          <w:rFonts w:ascii="Book Antiqua" w:eastAsia="Times New Roman" w:hAnsi="Book Antiqua" w:cs="Times New Roman"/>
          <w:color w:val="000000"/>
        </w:rPr>
        <w:t>Sinacore</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Fisichella</w:t>
      </w:r>
      <w:proofErr w:type="spellEnd"/>
      <w:r w:rsidRPr="00DE7EA6">
        <w:rPr>
          <w:rFonts w:ascii="Book Antiqua" w:eastAsia="Times New Roman" w:hAnsi="Book Antiqua" w:cs="Times New Roman"/>
          <w:color w:val="000000"/>
        </w:rPr>
        <w:t xml:space="preserve"> PM. Gastroesophageal reflux disease after lung </w:t>
      </w:r>
      <w:r w:rsidRPr="00DE7EA6">
        <w:rPr>
          <w:rFonts w:ascii="Book Antiqua" w:eastAsia="Times New Roman" w:hAnsi="Book Antiqua" w:cs="Times New Roman"/>
          <w:color w:val="000000"/>
        </w:rPr>
        <w:lastRenderedPageBreak/>
        <w:t>transplantation: pathophysiology and implications for treatment. </w:t>
      </w:r>
      <w:r w:rsidRPr="00DE7EA6">
        <w:rPr>
          <w:rFonts w:ascii="Book Antiqua" w:eastAsia="Times New Roman" w:hAnsi="Book Antiqua" w:cs="Times New Roman"/>
          <w:i/>
          <w:iCs/>
          <w:color w:val="000000"/>
        </w:rPr>
        <w:t>Surgery</w:t>
      </w:r>
      <w:r w:rsidRPr="00DE7EA6">
        <w:rPr>
          <w:rFonts w:ascii="Book Antiqua" w:eastAsia="Times New Roman" w:hAnsi="Book Antiqua" w:cs="Times New Roman"/>
          <w:color w:val="000000"/>
        </w:rPr>
        <w:t> 2010; </w:t>
      </w:r>
      <w:r w:rsidRPr="00DE7EA6">
        <w:rPr>
          <w:rFonts w:ascii="Book Antiqua" w:eastAsia="Times New Roman" w:hAnsi="Book Antiqua" w:cs="Times New Roman"/>
          <w:b/>
          <w:bCs/>
          <w:color w:val="000000"/>
        </w:rPr>
        <w:t>148</w:t>
      </w:r>
      <w:r w:rsidRPr="00DE7EA6">
        <w:rPr>
          <w:rFonts w:ascii="Book Antiqua" w:eastAsia="Times New Roman" w:hAnsi="Book Antiqua" w:cs="Times New Roman"/>
          <w:color w:val="000000"/>
        </w:rPr>
        <w:t>: 737-44; discussion 744-5 [PMID: 20727564 DOI: 10.1016/j.surg.2010.07.011]</w:t>
      </w:r>
    </w:p>
    <w:p w14:paraId="6DCAE9E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Sweet MP</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Herbella</w:t>
      </w:r>
      <w:proofErr w:type="spellEnd"/>
      <w:r w:rsidRPr="00DE7EA6">
        <w:rPr>
          <w:rFonts w:ascii="Book Antiqua" w:eastAsia="Times New Roman" w:hAnsi="Book Antiqua" w:cs="Times New Roman"/>
          <w:color w:val="000000"/>
        </w:rPr>
        <w:t xml:space="preserve"> FA, </w:t>
      </w:r>
      <w:proofErr w:type="spellStart"/>
      <w:r w:rsidRPr="00DE7EA6">
        <w:rPr>
          <w:rFonts w:ascii="Book Antiqua" w:eastAsia="Times New Roman" w:hAnsi="Book Antiqua" w:cs="Times New Roman"/>
          <w:color w:val="000000"/>
        </w:rPr>
        <w:t>Leard</w:t>
      </w:r>
      <w:proofErr w:type="spellEnd"/>
      <w:r w:rsidRPr="00DE7EA6">
        <w:rPr>
          <w:rFonts w:ascii="Book Antiqua" w:eastAsia="Times New Roman" w:hAnsi="Book Antiqua" w:cs="Times New Roman"/>
          <w:color w:val="000000"/>
        </w:rPr>
        <w:t xml:space="preserve"> L, </w:t>
      </w:r>
      <w:proofErr w:type="spellStart"/>
      <w:r w:rsidRPr="00DE7EA6">
        <w:rPr>
          <w:rFonts w:ascii="Book Antiqua" w:eastAsia="Times New Roman" w:hAnsi="Book Antiqua" w:cs="Times New Roman"/>
          <w:color w:val="000000"/>
        </w:rPr>
        <w:t>Hoopes</w:t>
      </w:r>
      <w:proofErr w:type="spellEnd"/>
      <w:r w:rsidRPr="00DE7EA6">
        <w:rPr>
          <w:rFonts w:ascii="Book Antiqua" w:eastAsia="Times New Roman" w:hAnsi="Book Antiqua" w:cs="Times New Roman"/>
          <w:color w:val="000000"/>
        </w:rPr>
        <w:t xml:space="preserve"> C, Golden J, Hays S, Patti MG. The prevalence of distal and proximal gastroesophageal reflux in patients awaiting lung transplantation.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244</w:t>
      </w:r>
      <w:r w:rsidRPr="00DE7EA6">
        <w:rPr>
          <w:rFonts w:ascii="Book Antiqua" w:eastAsia="Times New Roman" w:hAnsi="Book Antiqua" w:cs="Times New Roman"/>
          <w:color w:val="000000"/>
        </w:rPr>
        <w:t>: 491-497 [PMID: 16998357 DOI: 10.1097/01.sla.0000237757.49687.03]</w:t>
      </w:r>
    </w:p>
    <w:p w14:paraId="1C7D1B9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Sweet MP</w:t>
      </w:r>
      <w:r w:rsidRPr="00DE7EA6">
        <w:rPr>
          <w:rFonts w:ascii="Book Antiqua" w:eastAsia="Times New Roman" w:hAnsi="Book Antiqua" w:cs="Times New Roman"/>
          <w:color w:val="000000"/>
        </w:rPr>
        <w:t xml:space="preserve">, Patti MG, </w:t>
      </w:r>
      <w:proofErr w:type="spellStart"/>
      <w:r w:rsidRPr="00DE7EA6">
        <w:rPr>
          <w:rFonts w:ascii="Book Antiqua" w:eastAsia="Times New Roman" w:hAnsi="Book Antiqua" w:cs="Times New Roman"/>
          <w:color w:val="000000"/>
        </w:rPr>
        <w:t>Leard</w:t>
      </w:r>
      <w:proofErr w:type="spellEnd"/>
      <w:r w:rsidRPr="00DE7EA6">
        <w:rPr>
          <w:rFonts w:ascii="Book Antiqua" w:eastAsia="Times New Roman" w:hAnsi="Book Antiqua" w:cs="Times New Roman"/>
          <w:color w:val="000000"/>
        </w:rPr>
        <w:t xml:space="preserve"> LE, Golden JA, Hays SR, </w:t>
      </w:r>
      <w:proofErr w:type="spellStart"/>
      <w:r w:rsidRPr="00DE7EA6">
        <w:rPr>
          <w:rFonts w:ascii="Book Antiqua" w:eastAsia="Times New Roman" w:hAnsi="Book Antiqua" w:cs="Times New Roman"/>
          <w:color w:val="000000"/>
        </w:rPr>
        <w:t>Hoopes</w:t>
      </w:r>
      <w:proofErr w:type="spellEnd"/>
      <w:r w:rsidRPr="00DE7EA6">
        <w:rPr>
          <w:rFonts w:ascii="Book Antiqua" w:eastAsia="Times New Roman" w:hAnsi="Book Antiqua" w:cs="Times New Roman"/>
          <w:color w:val="000000"/>
        </w:rPr>
        <w:t xml:space="preserve"> C, Theodore PR. Gastroesophageal reflux in patients with idiopathic pulmonary fibrosis referred for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7; </w:t>
      </w:r>
      <w:r w:rsidRPr="00DE7EA6">
        <w:rPr>
          <w:rFonts w:ascii="Book Antiqua" w:eastAsia="Times New Roman" w:hAnsi="Book Antiqua" w:cs="Times New Roman"/>
          <w:b/>
          <w:bCs/>
          <w:color w:val="000000"/>
        </w:rPr>
        <w:t>133</w:t>
      </w:r>
      <w:r w:rsidRPr="00DE7EA6">
        <w:rPr>
          <w:rFonts w:ascii="Book Antiqua" w:eastAsia="Times New Roman" w:hAnsi="Book Antiqua" w:cs="Times New Roman"/>
          <w:color w:val="000000"/>
        </w:rPr>
        <w:t>: 1078-1084 [PMID: 17382656 DOI: 10.1016/j.jtcvs.2006.09.085]</w:t>
      </w:r>
    </w:p>
    <w:p w14:paraId="0698385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Raghu G</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Freudenberger</w:t>
      </w:r>
      <w:proofErr w:type="spellEnd"/>
      <w:r w:rsidRPr="00DE7EA6">
        <w:rPr>
          <w:rFonts w:ascii="Book Antiqua" w:eastAsia="Times New Roman" w:hAnsi="Book Antiqua" w:cs="Times New Roman"/>
          <w:color w:val="000000"/>
        </w:rPr>
        <w:t xml:space="preserve"> TD, Yang S, Curtis JR, </w:t>
      </w:r>
      <w:proofErr w:type="spellStart"/>
      <w:r w:rsidRPr="00DE7EA6">
        <w:rPr>
          <w:rFonts w:ascii="Book Antiqua" w:eastAsia="Times New Roman" w:hAnsi="Book Antiqua" w:cs="Times New Roman"/>
          <w:color w:val="000000"/>
        </w:rPr>
        <w:t>Spada</w:t>
      </w:r>
      <w:proofErr w:type="spellEnd"/>
      <w:r w:rsidRPr="00DE7EA6">
        <w:rPr>
          <w:rFonts w:ascii="Book Antiqua" w:eastAsia="Times New Roman" w:hAnsi="Book Antiqua" w:cs="Times New Roman"/>
          <w:color w:val="000000"/>
        </w:rPr>
        <w:t xml:space="preserve"> C, Hayes J, </w:t>
      </w:r>
      <w:proofErr w:type="spellStart"/>
      <w:r w:rsidRPr="00DE7EA6">
        <w:rPr>
          <w:rFonts w:ascii="Book Antiqua" w:eastAsia="Times New Roman" w:hAnsi="Book Antiqua" w:cs="Times New Roman"/>
          <w:color w:val="000000"/>
        </w:rPr>
        <w:t>Sillery</w:t>
      </w:r>
      <w:proofErr w:type="spellEnd"/>
      <w:r w:rsidRPr="00DE7EA6">
        <w:rPr>
          <w:rFonts w:ascii="Book Antiqua" w:eastAsia="Times New Roman" w:hAnsi="Book Antiqua" w:cs="Times New Roman"/>
          <w:color w:val="000000"/>
        </w:rPr>
        <w:t xml:space="preserve"> JK, Pope CE, Pellegrini CA. High prevalence of abnormal acid gastro-</w:t>
      </w:r>
      <w:proofErr w:type="spellStart"/>
      <w:r w:rsidRPr="00DE7EA6">
        <w:rPr>
          <w:rFonts w:ascii="Book Antiqua" w:eastAsia="Times New Roman" w:hAnsi="Book Antiqua" w:cs="Times New Roman"/>
          <w:color w:val="000000"/>
        </w:rPr>
        <w:t>oesophageal</w:t>
      </w:r>
      <w:proofErr w:type="spellEnd"/>
      <w:r w:rsidRPr="00DE7EA6">
        <w:rPr>
          <w:rFonts w:ascii="Book Antiqua" w:eastAsia="Times New Roman" w:hAnsi="Book Antiqua" w:cs="Times New Roman"/>
          <w:color w:val="000000"/>
        </w:rPr>
        <w:t xml:space="preserve"> reflux in idiopathic pulmonary fibrosis.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27</w:t>
      </w:r>
      <w:r w:rsidRPr="00DE7EA6">
        <w:rPr>
          <w:rFonts w:ascii="Book Antiqua" w:eastAsia="Times New Roman" w:hAnsi="Book Antiqua" w:cs="Times New Roman"/>
          <w:color w:val="000000"/>
        </w:rPr>
        <w:t>: 136-142 [PMID: 16387946 DOI: 10.118/09031936.06.0037005]</w:t>
      </w:r>
    </w:p>
    <w:p w14:paraId="18B52158"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Gavini</w:t>
      </w:r>
      <w:proofErr w:type="spellEnd"/>
      <w:r w:rsidRPr="00DE7EA6">
        <w:rPr>
          <w:rFonts w:ascii="Book Antiqua" w:eastAsia="Times New Roman" w:hAnsi="Book Antiqua" w:cs="Times New Roman"/>
          <w:b/>
          <w:bCs/>
          <w:color w:val="000000"/>
        </w:rPr>
        <w:t xml:space="preserve"> S</w:t>
      </w:r>
      <w:r w:rsidRPr="00DE7EA6">
        <w:rPr>
          <w:rFonts w:ascii="Book Antiqua" w:eastAsia="Times New Roman" w:hAnsi="Book Antiqua" w:cs="Times New Roman"/>
          <w:color w:val="000000"/>
        </w:rPr>
        <w:t xml:space="preserve">, Finn RT, Lo WK, Goldberg HJ, </w:t>
      </w:r>
      <w:proofErr w:type="spellStart"/>
      <w:r w:rsidRPr="00DE7EA6">
        <w:rPr>
          <w:rFonts w:ascii="Book Antiqua" w:eastAsia="Times New Roman" w:hAnsi="Book Antiqua" w:cs="Times New Roman"/>
          <w:color w:val="000000"/>
        </w:rPr>
        <w:t>Burakoff</w:t>
      </w:r>
      <w:proofErr w:type="spellEnd"/>
      <w:r w:rsidRPr="00DE7EA6">
        <w:rPr>
          <w:rFonts w:ascii="Book Antiqua" w:eastAsia="Times New Roman" w:hAnsi="Book Antiqua" w:cs="Times New Roman"/>
          <w:color w:val="000000"/>
        </w:rPr>
        <w:t xml:space="preserve"> R, Feldman N, Chan WW. Idiopathic pulmonary fibrosis is associated with increased impedance measures of reflux compared to non-fibrotic disease among pre-lung transplant patients. </w:t>
      </w:r>
      <w:proofErr w:type="spellStart"/>
      <w:r w:rsidRPr="00DE7EA6">
        <w:rPr>
          <w:rFonts w:ascii="Book Antiqua" w:eastAsia="Times New Roman" w:hAnsi="Book Antiqua" w:cs="Times New Roman"/>
          <w:i/>
          <w:iCs/>
          <w:color w:val="000000"/>
        </w:rPr>
        <w:t>Neurogastroenterol</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Motil</w:t>
      </w:r>
      <w:proofErr w:type="spellEnd"/>
      <w:r w:rsidRPr="00DE7EA6">
        <w:rPr>
          <w:rFonts w:ascii="Book Antiqua" w:eastAsia="Times New Roman" w:hAnsi="Book Antiqua" w:cs="Times New Roman"/>
          <w:color w:val="000000"/>
        </w:rPr>
        <w:t> 2015; </w:t>
      </w:r>
      <w:r w:rsidRPr="00DE7EA6">
        <w:rPr>
          <w:rFonts w:ascii="Book Antiqua" w:eastAsia="Times New Roman" w:hAnsi="Book Antiqua" w:cs="Times New Roman"/>
          <w:b/>
          <w:bCs/>
          <w:color w:val="000000"/>
        </w:rPr>
        <w:t>27</w:t>
      </w:r>
      <w:r w:rsidRPr="00DE7EA6">
        <w:rPr>
          <w:rFonts w:ascii="Book Antiqua" w:eastAsia="Times New Roman" w:hAnsi="Book Antiqua" w:cs="Times New Roman"/>
          <w:color w:val="000000"/>
        </w:rPr>
        <w:t>: 1326-1332 [PMID: 26176338 DOI: 10.111/nmo.12627]</w:t>
      </w:r>
    </w:p>
    <w:p w14:paraId="77CCDCF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Savarino E</w:t>
      </w:r>
      <w:r w:rsidRPr="00DE7EA6">
        <w:rPr>
          <w:rFonts w:ascii="Book Antiqua" w:eastAsia="Times New Roman" w:hAnsi="Book Antiqua" w:cs="Times New Roman"/>
          <w:color w:val="000000"/>
        </w:rPr>
        <w:t xml:space="preserve">, Carbone R, </w:t>
      </w:r>
      <w:proofErr w:type="spellStart"/>
      <w:r w:rsidRPr="00DE7EA6">
        <w:rPr>
          <w:rFonts w:ascii="Book Antiqua" w:eastAsia="Times New Roman" w:hAnsi="Book Antiqua" w:cs="Times New Roman"/>
          <w:color w:val="000000"/>
        </w:rPr>
        <w:t>Marabotto</w:t>
      </w:r>
      <w:proofErr w:type="spellEnd"/>
      <w:r w:rsidRPr="00DE7EA6">
        <w:rPr>
          <w:rFonts w:ascii="Book Antiqua" w:eastAsia="Times New Roman" w:hAnsi="Book Antiqua" w:cs="Times New Roman"/>
          <w:color w:val="000000"/>
        </w:rPr>
        <w:t xml:space="preserve"> E, </w:t>
      </w:r>
      <w:proofErr w:type="spellStart"/>
      <w:r w:rsidRPr="00DE7EA6">
        <w:rPr>
          <w:rFonts w:ascii="Book Antiqua" w:eastAsia="Times New Roman" w:hAnsi="Book Antiqua" w:cs="Times New Roman"/>
          <w:color w:val="000000"/>
        </w:rPr>
        <w:t>Furnari</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Sconfienza</w:t>
      </w:r>
      <w:proofErr w:type="spellEnd"/>
      <w:r w:rsidRPr="00DE7EA6">
        <w:rPr>
          <w:rFonts w:ascii="Book Antiqua" w:eastAsia="Times New Roman" w:hAnsi="Book Antiqua" w:cs="Times New Roman"/>
          <w:color w:val="000000"/>
        </w:rPr>
        <w:t xml:space="preserve"> L, </w:t>
      </w:r>
      <w:proofErr w:type="spellStart"/>
      <w:r w:rsidRPr="00DE7EA6">
        <w:rPr>
          <w:rFonts w:ascii="Book Antiqua" w:eastAsia="Times New Roman" w:hAnsi="Book Antiqua" w:cs="Times New Roman"/>
          <w:color w:val="000000"/>
        </w:rPr>
        <w:t>Ghio</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Zentilin</w:t>
      </w:r>
      <w:proofErr w:type="spellEnd"/>
      <w:r w:rsidRPr="00DE7EA6">
        <w:rPr>
          <w:rFonts w:ascii="Book Antiqua" w:eastAsia="Times New Roman" w:hAnsi="Book Antiqua" w:cs="Times New Roman"/>
          <w:color w:val="000000"/>
        </w:rPr>
        <w:t xml:space="preserve"> P, Savarino V. Gastro-</w:t>
      </w:r>
      <w:proofErr w:type="spellStart"/>
      <w:r w:rsidRPr="00DE7EA6">
        <w:rPr>
          <w:rFonts w:ascii="Book Antiqua" w:eastAsia="Times New Roman" w:hAnsi="Book Antiqua" w:cs="Times New Roman"/>
          <w:color w:val="000000"/>
        </w:rPr>
        <w:t>oesophageal</w:t>
      </w:r>
      <w:proofErr w:type="spellEnd"/>
      <w:r w:rsidRPr="00DE7EA6">
        <w:rPr>
          <w:rFonts w:ascii="Book Antiqua" w:eastAsia="Times New Roman" w:hAnsi="Book Antiqua" w:cs="Times New Roman"/>
          <w:color w:val="000000"/>
        </w:rPr>
        <w:t xml:space="preserve"> reflux and gastric aspiration in idiopathic pulmonary fibrosis patients.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42</w:t>
      </w:r>
      <w:r w:rsidRPr="00DE7EA6">
        <w:rPr>
          <w:rFonts w:ascii="Book Antiqua" w:eastAsia="Times New Roman" w:hAnsi="Book Antiqua" w:cs="Times New Roman"/>
          <w:color w:val="000000"/>
        </w:rPr>
        <w:t>: 1322-1331 [PMID: 23471347 DOI: 10.1183/09031936.00101212]</w:t>
      </w:r>
    </w:p>
    <w:p w14:paraId="09470D0A" w14:textId="77777777" w:rsidR="00C55BDA" w:rsidRPr="00784A9E"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784A9E">
        <w:rPr>
          <w:rFonts w:ascii="Book Antiqua" w:eastAsia="Times New Roman" w:hAnsi="Book Antiqua" w:cs="Times New Roman"/>
          <w:b/>
          <w:bCs/>
          <w:color w:val="000000"/>
        </w:rPr>
        <w:t>Perng</w:t>
      </w:r>
      <w:proofErr w:type="spellEnd"/>
      <w:r w:rsidRPr="00784A9E">
        <w:rPr>
          <w:rFonts w:ascii="Book Antiqua" w:eastAsia="Times New Roman" w:hAnsi="Book Antiqua" w:cs="Times New Roman"/>
          <w:b/>
          <w:bCs/>
          <w:color w:val="000000"/>
        </w:rPr>
        <w:t xml:space="preserve"> DW</w:t>
      </w:r>
      <w:r w:rsidRPr="00784A9E">
        <w:rPr>
          <w:rFonts w:ascii="Book Antiqua" w:eastAsia="Times New Roman" w:hAnsi="Book Antiqua" w:cs="Times New Roman"/>
          <w:color w:val="000000"/>
        </w:rPr>
        <w:t>, Chang KT, Su KC, Wu YC, Wu MT, Hsu WH, Tsai CM, Lee YC. Exposure of airway epithelium to bile acids associated with gastroesophageal reflux symptoms: a relation to transforming growth factor-beta1 production and fibroblast proliferation. </w:t>
      </w:r>
      <w:r w:rsidRPr="00784A9E">
        <w:rPr>
          <w:rFonts w:ascii="Book Antiqua" w:eastAsia="Times New Roman" w:hAnsi="Book Antiqua" w:cs="Times New Roman"/>
          <w:i/>
          <w:iCs/>
          <w:color w:val="000000"/>
        </w:rPr>
        <w:t>Chest</w:t>
      </w:r>
      <w:r w:rsidRPr="00784A9E">
        <w:rPr>
          <w:rFonts w:ascii="Book Antiqua" w:eastAsia="Times New Roman" w:hAnsi="Book Antiqua" w:cs="Times New Roman"/>
          <w:color w:val="000000"/>
        </w:rPr>
        <w:t> 2007; </w:t>
      </w:r>
      <w:r w:rsidRPr="00784A9E">
        <w:rPr>
          <w:rFonts w:ascii="Book Antiqua" w:eastAsia="Times New Roman" w:hAnsi="Book Antiqua" w:cs="Times New Roman"/>
          <w:b/>
          <w:bCs/>
          <w:color w:val="000000"/>
        </w:rPr>
        <w:t>132</w:t>
      </w:r>
      <w:r w:rsidRPr="00784A9E">
        <w:rPr>
          <w:rFonts w:ascii="Book Antiqua" w:eastAsia="Times New Roman" w:hAnsi="Book Antiqua" w:cs="Times New Roman"/>
          <w:color w:val="000000"/>
        </w:rPr>
        <w:t>: 1548-1556 [PMID: 17908704 DOI: 10.1378/chest.07-1373]</w:t>
      </w:r>
    </w:p>
    <w:p w14:paraId="05CBE96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Appel JZ</w:t>
      </w:r>
      <w:r w:rsidRPr="00DE7EA6">
        <w:rPr>
          <w:rFonts w:ascii="Book Antiqua" w:eastAsia="Times New Roman" w:hAnsi="Book Antiqua" w:cs="Times New Roman"/>
          <w:color w:val="000000"/>
        </w:rPr>
        <w:t xml:space="preserve">, Lee SM, </w:t>
      </w:r>
      <w:proofErr w:type="spellStart"/>
      <w:r w:rsidRPr="00DE7EA6">
        <w:rPr>
          <w:rFonts w:ascii="Book Antiqua" w:eastAsia="Times New Roman" w:hAnsi="Book Antiqua" w:cs="Times New Roman"/>
          <w:color w:val="000000"/>
        </w:rPr>
        <w:t>Hartwig</w:t>
      </w:r>
      <w:proofErr w:type="spellEnd"/>
      <w:r w:rsidRPr="00DE7EA6">
        <w:rPr>
          <w:rFonts w:ascii="Book Antiqua" w:eastAsia="Times New Roman" w:hAnsi="Book Antiqua" w:cs="Times New Roman"/>
          <w:color w:val="000000"/>
        </w:rPr>
        <w:t xml:space="preserve"> MG, Li B, Hsieh CC, Cantu E, Yoon Y, Lin SS, Parker W, Davis RD. Characterization of the innate immune response to chronic aspiration in </w:t>
      </w:r>
      <w:r w:rsidRPr="00DE7EA6">
        <w:rPr>
          <w:rFonts w:ascii="Book Antiqua" w:eastAsia="Times New Roman" w:hAnsi="Book Antiqua" w:cs="Times New Roman"/>
          <w:color w:val="000000"/>
        </w:rPr>
        <w:lastRenderedPageBreak/>
        <w:t>a novel rodent model.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Res</w:t>
      </w:r>
      <w:r w:rsidRPr="00DE7EA6">
        <w:rPr>
          <w:rFonts w:ascii="Book Antiqua" w:eastAsia="Times New Roman" w:hAnsi="Book Antiqua" w:cs="Times New Roman"/>
          <w:color w:val="000000"/>
        </w:rPr>
        <w:t> 2007; </w:t>
      </w:r>
      <w:r w:rsidRPr="00DE7EA6">
        <w:rPr>
          <w:rFonts w:ascii="Book Antiqua" w:eastAsia="Times New Roman" w:hAnsi="Book Antiqua" w:cs="Times New Roman"/>
          <w:b/>
          <w:bCs/>
          <w:color w:val="000000"/>
        </w:rPr>
        <w:t>8</w:t>
      </w:r>
      <w:r w:rsidRPr="00DE7EA6">
        <w:rPr>
          <w:rFonts w:ascii="Book Antiqua" w:eastAsia="Times New Roman" w:hAnsi="Book Antiqua" w:cs="Times New Roman"/>
          <w:color w:val="000000"/>
        </w:rPr>
        <w:t>: 87 [PMID: 18042282 DOI: 10.1186/1465-9921-8-87]</w:t>
      </w:r>
    </w:p>
    <w:p w14:paraId="7AC6447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Young LR</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Davis RD, Palmer SM. Lung transplantation exacerbates gastroesophageal reflux disease.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2003; </w:t>
      </w:r>
      <w:r w:rsidRPr="00DE7EA6">
        <w:rPr>
          <w:rFonts w:ascii="Book Antiqua" w:eastAsia="Times New Roman" w:hAnsi="Book Antiqua" w:cs="Times New Roman"/>
          <w:b/>
          <w:bCs/>
          <w:color w:val="000000"/>
        </w:rPr>
        <w:t>124</w:t>
      </w:r>
      <w:r w:rsidRPr="00DE7EA6">
        <w:rPr>
          <w:rFonts w:ascii="Book Antiqua" w:eastAsia="Times New Roman" w:hAnsi="Book Antiqua" w:cs="Times New Roman"/>
          <w:color w:val="000000"/>
        </w:rPr>
        <w:t>: 1689-1693 [PMID: 14605036]</w:t>
      </w:r>
    </w:p>
    <w:p w14:paraId="233EB6C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D'Ovidio</w:t>
      </w:r>
      <w:proofErr w:type="spellEnd"/>
      <w:r w:rsidRPr="00DE7EA6">
        <w:rPr>
          <w:rFonts w:ascii="Book Antiqua" w:eastAsia="Times New Roman" w:hAnsi="Book Antiqua" w:cs="Times New Roman"/>
          <w:b/>
          <w:bCs/>
          <w:color w:val="000000"/>
        </w:rPr>
        <w:t xml:space="preserve"> F</w:t>
      </w:r>
      <w:r w:rsidRPr="00DE7EA6">
        <w:rPr>
          <w:rFonts w:ascii="Book Antiqua" w:eastAsia="Times New Roman" w:hAnsi="Book Antiqua" w:cs="Times New Roman"/>
          <w:color w:val="000000"/>
        </w:rPr>
        <w:t xml:space="preserve">, Mura M, </w:t>
      </w:r>
      <w:proofErr w:type="spellStart"/>
      <w:r w:rsidRPr="00DE7EA6">
        <w:rPr>
          <w:rFonts w:ascii="Book Antiqua" w:eastAsia="Times New Roman" w:hAnsi="Book Antiqua" w:cs="Times New Roman"/>
          <w:color w:val="000000"/>
        </w:rPr>
        <w:t>Ridsdale</w:t>
      </w:r>
      <w:proofErr w:type="spellEnd"/>
      <w:r w:rsidRPr="00DE7EA6">
        <w:rPr>
          <w:rFonts w:ascii="Book Antiqua" w:eastAsia="Times New Roman" w:hAnsi="Book Antiqua" w:cs="Times New Roman"/>
          <w:color w:val="000000"/>
        </w:rPr>
        <w:t xml:space="preserve"> R, Takahashi H, Waddell TK, Hutcheon M,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Singer LG, Pierre A, </w:t>
      </w:r>
      <w:proofErr w:type="spellStart"/>
      <w:r w:rsidRPr="00DE7EA6">
        <w:rPr>
          <w:rFonts w:ascii="Book Antiqua" w:eastAsia="Times New Roman" w:hAnsi="Book Antiqua" w:cs="Times New Roman"/>
          <w:color w:val="000000"/>
        </w:rPr>
        <w:t>Chaparro</w:t>
      </w:r>
      <w:proofErr w:type="spellEnd"/>
      <w:r w:rsidRPr="00DE7EA6">
        <w:rPr>
          <w:rFonts w:ascii="Book Antiqua" w:eastAsia="Times New Roman" w:hAnsi="Book Antiqua" w:cs="Times New Roman"/>
          <w:color w:val="000000"/>
        </w:rPr>
        <w:t xml:space="preserve"> C, Gutierrez C, Miller L, Darling G, Liu M, Post M, </w:t>
      </w:r>
      <w:proofErr w:type="spellStart"/>
      <w:r w:rsidRPr="00DE7EA6">
        <w:rPr>
          <w:rFonts w:ascii="Book Antiqua" w:eastAsia="Times New Roman" w:hAnsi="Book Antiqua" w:cs="Times New Roman"/>
          <w:color w:val="000000"/>
        </w:rPr>
        <w:t>Keshavjee</w:t>
      </w:r>
      <w:proofErr w:type="spellEnd"/>
      <w:r w:rsidRPr="00DE7EA6">
        <w:rPr>
          <w:rFonts w:ascii="Book Antiqua" w:eastAsia="Times New Roman" w:hAnsi="Book Antiqua" w:cs="Times New Roman"/>
          <w:color w:val="000000"/>
        </w:rPr>
        <w:t xml:space="preserve"> S. The effect of reflux and bile acid aspiration on the lung allograft and its surfactant and innate immunity molecules SP-A and SP-D. </w:t>
      </w:r>
      <w:r w:rsidRPr="00DE7EA6">
        <w:rPr>
          <w:rFonts w:ascii="Book Antiqua" w:eastAsia="Times New Roman" w:hAnsi="Book Antiqua" w:cs="Times New Roman"/>
          <w:i/>
          <w:iCs/>
          <w:color w:val="000000"/>
        </w:rPr>
        <w:t>Am J Transplant</w:t>
      </w:r>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6</w:t>
      </w:r>
      <w:r w:rsidRPr="00DE7EA6">
        <w:rPr>
          <w:rFonts w:ascii="Book Antiqua" w:eastAsia="Times New Roman" w:hAnsi="Book Antiqua" w:cs="Times New Roman"/>
          <w:color w:val="000000"/>
        </w:rPr>
        <w:t>: 1930-1938 [PMID: 16889547 DOI: 10.1111/j.1600-6143.2006.01357.x]</w:t>
      </w:r>
    </w:p>
    <w:p w14:paraId="37F770E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Fisichella</w:t>
      </w:r>
      <w:proofErr w:type="spellEnd"/>
      <w:r w:rsidRPr="00DE7EA6">
        <w:rPr>
          <w:rFonts w:ascii="Book Antiqua" w:eastAsia="Times New Roman" w:hAnsi="Book Antiqua" w:cs="Times New Roman"/>
          <w:b/>
          <w:bCs/>
          <w:color w:val="000000"/>
        </w:rPr>
        <w:t xml:space="preserve"> PM</w:t>
      </w:r>
      <w:r w:rsidRPr="00DE7EA6">
        <w:rPr>
          <w:rFonts w:ascii="Book Antiqua" w:eastAsia="Times New Roman" w:hAnsi="Book Antiqua" w:cs="Times New Roman"/>
          <w:color w:val="000000"/>
        </w:rPr>
        <w:t xml:space="preserve">, Davis CS, </w:t>
      </w:r>
      <w:proofErr w:type="spellStart"/>
      <w:r w:rsidRPr="00DE7EA6">
        <w:rPr>
          <w:rFonts w:ascii="Book Antiqua" w:eastAsia="Times New Roman" w:hAnsi="Book Antiqua" w:cs="Times New Roman"/>
          <w:color w:val="000000"/>
        </w:rPr>
        <w:t>Shankaran</w:t>
      </w:r>
      <w:proofErr w:type="spellEnd"/>
      <w:r w:rsidRPr="00DE7EA6">
        <w:rPr>
          <w:rFonts w:ascii="Book Antiqua" w:eastAsia="Times New Roman" w:hAnsi="Book Antiqua" w:cs="Times New Roman"/>
          <w:color w:val="000000"/>
        </w:rPr>
        <w:t xml:space="preserve"> V, </w:t>
      </w:r>
      <w:proofErr w:type="spellStart"/>
      <w:r w:rsidRPr="00DE7EA6">
        <w:rPr>
          <w:rFonts w:ascii="Book Antiqua" w:eastAsia="Times New Roman" w:hAnsi="Book Antiqua" w:cs="Times New Roman"/>
          <w:color w:val="000000"/>
        </w:rPr>
        <w:t>Gagermeier</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Dilling</w:t>
      </w:r>
      <w:proofErr w:type="spellEnd"/>
      <w:r w:rsidRPr="00DE7EA6">
        <w:rPr>
          <w:rFonts w:ascii="Book Antiqua" w:eastAsia="Times New Roman" w:hAnsi="Book Antiqua" w:cs="Times New Roman"/>
          <w:color w:val="000000"/>
        </w:rPr>
        <w:t xml:space="preserve"> D, Alex CG, Kovacs EJ, </w:t>
      </w:r>
      <w:proofErr w:type="spellStart"/>
      <w:r w:rsidRPr="00DE7EA6">
        <w:rPr>
          <w:rFonts w:ascii="Book Antiqua" w:eastAsia="Times New Roman" w:hAnsi="Book Antiqua" w:cs="Times New Roman"/>
          <w:color w:val="000000"/>
        </w:rPr>
        <w:t>Joehl</w:t>
      </w:r>
      <w:proofErr w:type="spellEnd"/>
      <w:r w:rsidRPr="00DE7EA6">
        <w:rPr>
          <w:rFonts w:ascii="Book Antiqua" w:eastAsia="Times New Roman" w:hAnsi="Book Antiqua" w:cs="Times New Roman"/>
          <w:color w:val="000000"/>
        </w:rPr>
        <w:t xml:space="preserve"> RJ, Love RB. The prevalence and extent of gastroesophageal reflux disease correlates to the type of lung transplantation.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Laparo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Endo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Percutan</w:t>
      </w:r>
      <w:proofErr w:type="spellEnd"/>
      <w:r w:rsidRPr="00DE7EA6">
        <w:rPr>
          <w:rFonts w:ascii="Book Antiqua" w:eastAsia="Times New Roman" w:hAnsi="Book Antiqua" w:cs="Times New Roman"/>
          <w:i/>
          <w:iCs/>
          <w:color w:val="000000"/>
        </w:rPr>
        <w:t xml:space="preserve"> Tech</w:t>
      </w:r>
      <w:r w:rsidRPr="00DE7EA6">
        <w:rPr>
          <w:rFonts w:ascii="Book Antiqua" w:eastAsia="Times New Roman" w:hAnsi="Book Antiqua" w:cs="Times New Roman"/>
          <w:color w:val="000000"/>
        </w:rPr>
        <w:t> 2012; </w:t>
      </w:r>
      <w:r w:rsidRPr="00DE7EA6">
        <w:rPr>
          <w:rFonts w:ascii="Book Antiqua" w:eastAsia="Times New Roman" w:hAnsi="Book Antiqua" w:cs="Times New Roman"/>
          <w:b/>
          <w:bCs/>
          <w:color w:val="000000"/>
        </w:rPr>
        <w:t>22</w:t>
      </w:r>
      <w:r w:rsidRPr="00DE7EA6">
        <w:rPr>
          <w:rFonts w:ascii="Book Antiqua" w:eastAsia="Times New Roman" w:hAnsi="Book Antiqua" w:cs="Times New Roman"/>
          <w:color w:val="000000"/>
        </w:rPr>
        <w:t>: 46-51 [PMID: 22318059 DOI: 10.1097/SLE.0b013e31824017d4]</w:t>
      </w:r>
    </w:p>
    <w:p w14:paraId="2AB3EC2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Robertson AG</w:t>
      </w:r>
      <w:r w:rsidRPr="00DE7EA6">
        <w:rPr>
          <w:rFonts w:ascii="Book Antiqua" w:eastAsia="Times New Roman" w:hAnsi="Book Antiqua" w:cs="Times New Roman"/>
          <w:color w:val="000000"/>
        </w:rPr>
        <w:t xml:space="preserve">, Ward C, Pearson JP,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Dark JH, Griffin SM. Lung transplantation, gastroesophageal reflux, and fundoplication.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0; </w:t>
      </w:r>
      <w:r w:rsidRPr="00DE7EA6">
        <w:rPr>
          <w:rFonts w:ascii="Book Antiqua" w:eastAsia="Times New Roman" w:hAnsi="Book Antiqua" w:cs="Times New Roman"/>
          <w:b/>
          <w:bCs/>
          <w:color w:val="000000"/>
        </w:rPr>
        <w:t>89</w:t>
      </w:r>
      <w:r w:rsidRPr="00DE7EA6">
        <w:rPr>
          <w:rFonts w:ascii="Book Antiqua" w:eastAsia="Times New Roman" w:hAnsi="Book Antiqua" w:cs="Times New Roman"/>
          <w:color w:val="000000"/>
        </w:rPr>
        <w:t>: 653-660 [PMID: 20103377 DOI: 10.1016/j.athoracsur.2009.09.001]</w:t>
      </w:r>
    </w:p>
    <w:p w14:paraId="53771C2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Berkowitz N</w:t>
      </w:r>
      <w:r w:rsidRPr="00DE7EA6">
        <w:rPr>
          <w:rFonts w:ascii="Book Antiqua" w:eastAsia="Times New Roman" w:hAnsi="Book Antiqua" w:cs="Times New Roman"/>
          <w:color w:val="000000"/>
        </w:rPr>
        <w:t>, Schulman LL, McGregor C, Markowitz D. Gastroparesis after lung transplantation. Potential role in postoperative respiratory complications.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1995; </w:t>
      </w:r>
      <w:r w:rsidRPr="00DE7EA6">
        <w:rPr>
          <w:rFonts w:ascii="Book Antiqua" w:eastAsia="Times New Roman" w:hAnsi="Book Antiqua" w:cs="Times New Roman"/>
          <w:b/>
          <w:bCs/>
          <w:color w:val="000000"/>
        </w:rPr>
        <w:t>108</w:t>
      </w:r>
      <w:r w:rsidRPr="00DE7EA6">
        <w:rPr>
          <w:rFonts w:ascii="Book Antiqua" w:eastAsia="Times New Roman" w:hAnsi="Book Antiqua" w:cs="Times New Roman"/>
          <w:color w:val="000000"/>
        </w:rPr>
        <w:t>: 1602-1607 [PMID: 7497768]</w:t>
      </w:r>
    </w:p>
    <w:p w14:paraId="1B8121A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Duarte AG</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Terminella</w:t>
      </w:r>
      <w:proofErr w:type="spellEnd"/>
      <w:r w:rsidRPr="00DE7EA6">
        <w:rPr>
          <w:rFonts w:ascii="Book Antiqua" w:eastAsia="Times New Roman" w:hAnsi="Book Antiqua" w:cs="Times New Roman"/>
          <w:color w:val="000000"/>
        </w:rPr>
        <w:t xml:space="preserve"> L, Smith JT, Myers AC, Campbell G, Lick S. Restoration of cough reflex in lung transplant recipients.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134</w:t>
      </w:r>
      <w:r w:rsidRPr="00DE7EA6">
        <w:rPr>
          <w:rFonts w:ascii="Book Antiqua" w:eastAsia="Times New Roman" w:hAnsi="Book Antiqua" w:cs="Times New Roman"/>
          <w:color w:val="000000"/>
        </w:rPr>
        <w:t>: 310-316 [PMID: 18339778 DOI: 10.1378/chest.07-2934]</w:t>
      </w:r>
    </w:p>
    <w:p w14:paraId="43F3B5D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Reid KR</w:t>
      </w:r>
      <w:r w:rsidRPr="00DE7EA6">
        <w:rPr>
          <w:rFonts w:ascii="Book Antiqua" w:eastAsia="Times New Roman" w:hAnsi="Book Antiqua" w:cs="Times New Roman"/>
          <w:color w:val="000000"/>
        </w:rPr>
        <w:t xml:space="preserve">, McKenzie FN, </w:t>
      </w:r>
      <w:proofErr w:type="spellStart"/>
      <w:r w:rsidRPr="00DE7EA6">
        <w:rPr>
          <w:rFonts w:ascii="Book Antiqua" w:eastAsia="Times New Roman" w:hAnsi="Book Antiqua" w:cs="Times New Roman"/>
          <w:color w:val="000000"/>
        </w:rPr>
        <w:t>Menkis</w:t>
      </w:r>
      <w:proofErr w:type="spellEnd"/>
      <w:r w:rsidRPr="00DE7EA6">
        <w:rPr>
          <w:rFonts w:ascii="Book Antiqua" w:eastAsia="Times New Roman" w:hAnsi="Book Antiqua" w:cs="Times New Roman"/>
          <w:color w:val="000000"/>
        </w:rPr>
        <w:t xml:space="preserve"> AH, </w:t>
      </w:r>
      <w:proofErr w:type="spellStart"/>
      <w:r w:rsidRPr="00DE7EA6">
        <w:rPr>
          <w:rFonts w:ascii="Book Antiqua" w:eastAsia="Times New Roman" w:hAnsi="Book Antiqua" w:cs="Times New Roman"/>
          <w:color w:val="000000"/>
        </w:rPr>
        <w:t>Novick</w:t>
      </w:r>
      <w:proofErr w:type="spellEnd"/>
      <w:r w:rsidRPr="00DE7EA6">
        <w:rPr>
          <w:rFonts w:ascii="Book Antiqua" w:eastAsia="Times New Roman" w:hAnsi="Book Antiqua" w:cs="Times New Roman"/>
          <w:color w:val="000000"/>
        </w:rPr>
        <w:t xml:space="preserve"> RJ, </w:t>
      </w:r>
      <w:proofErr w:type="spellStart"/>
      <w:r w:rsidRPr="00DE7EA6">
        <w:rPr>
          <w:rFonts w:ascii="Book Antiqua" w:eastAsia="Times New Roman" w:hAnsi="Book Antiqua" w:cs="Times New Roman"/>
          <w:color w:val="000000"/>
        </w:rPr>
        <w:t>Pflugfelder</w:t>
      </w:r>
      <w:proofErr w:type="spellEnd"/>
      <w:r w:rsidRPr="00DE7EA6">
        <w:rPr>
          <w:rFonts w:ascii="Book Antiqua" w:eastAsia="Times New Roman" w:hAnsi="Book Antiqua" w:cs="Times New Roman"/>
          <w:color w:val="000000"/>
        </w:rPr>
        <w:t xml:space="preserve"> PW, </w:t>
      </w:r>
      <w:proofErr w:type="spellStart"/>
      <w:r w:rsidRPr="00DE7EA6">
        <w:rPr>
          <w:rFonts w:ascii="Book Antiqua" w:eastAsia="Times New Roman" w:hAnsi="Book Antiqua" w:cs="Times New Roman"/>
          <w:color w:val="000000"/>
        </w:rPr>
        <w:t>Kostuk</w:t>
      </w:r>
      <w:proofErr w:type="spellEnd"/>
      <w:r w:rsidRPr="00DE7EA6">
        <w:rPr>
          <w:rFonts w:ascii="Book Antiqua" w:eastAsia="Times New Roman" w:hAnsi="Book Antiqua" w:cs="Times New Roman"/>
          <w:color w:val="000000"/>
        </w:rPr>
        <w:t xml:space="preserve"> WJ, Ahmad D. Importance of chronic aspiration in recipients of heart-lung transplants. </w:t>
      </w:r>
      <w:r w:rsidRPr="00DE7EA6">
        <w:rPr>
          <w:rFonts w:ascii="Book Antiqua" w:eastAsia="Times New Roman" w:hAnsi="Book Antiqua" w:cs="Times New Roman"/>
          <w:i/>
          <w:iCs/>
          <w:color w:val="000000"/>
        </w:rPr>
        <w:t>Lancet</w:t>
      </w:r>
      <w:r w:rsidRPr="00DE7EA6">
        <w:rPr>
          <w:rFonts w:ascii="Book Antiqua" w:eastAsia="Times New Roman" w:hAnsi="Book Antiqua" w:cs="Times New Roman"/>
          <w:color w:val="000000"/>
        </w:rPr>
        <w:t> 1990; </w:t>
      </w:r>
      <w:r w:rsidRPr="00DE7EA6">
        <w:rPr>
          <w:rFonts w:ascii="Book Antiqua" w:eastAsia="Times New Roman" w:hAnsi="Book Antiqua" w:cs="Times New Roman"/>
          <w:b/>
          <w:bCs/>
          <w:color w:val="000000"/>
        </w:rPr>
        <w:t>336</w:t>
      </w:r>
      <w:r w:rsidRPr="00DE7EA6">
        <w:rPr>
          <w:rFonts w:ascii="Book Antiqua" w:eastAsia="Times New Roman" w:hAnsi="Book Antiqua" w:cs="Times New Roman"/>
          <w:color w:val="000000"/>
        </w:rPr>
        <w:t>: 206-208 [PMID: 1973771]</w:t>
      </w:r>
    </w:p>
    <w:p w14:paraId="7793D43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Au J</w:t>
      </w:r>
      <w:r w:rsidRPr="00DE7EA6">
        <w:rPr>
          <w:rFonts w:ascii="Book Antiqua" w:eastAsia="Times New Roman" w:hAnsi="Book Antiqua" w:cs="Times New Roman"/>
          <w:color w:val="000000"/>
        </w:rPr>
        <w:t xml:space="preserve">, Hawkins T, </w:t>
      </w:r>
      <w:proofErr w:type="spellStart"/>
      <w:r w:rsidRPr="00DE7EA6">
        <w:rPr>
          <w:rFonts w:ascii="Book Antiqua" w:eastAsia="Times New Roman" w:hAnsi="Book Antiqua" w:cs="Times New Roman"/>
          <w:color w:val="000000"/>
        </w:rPr>
        <w:t>Venables</w:t>
      </w:r>
      <w:proofErr w:type="spellEnd"/>
      <w:r w:rsidRPr="00DE7EA6">
        <w:rPr>
          <w:rFonts w:ascii="Book Antiqua" w:eastAsia="Times New Roman" w:hAnsi="Book Antiqua" w:cs="Times New Roman"/>
          <w:color w:val="000000"/>
        </w:rPr>
        <w:t xml:space="preserve"> C, </w:t>
      </w:r>
      <w:proofErr w:type="spellStart"/>
      <w:r w:rsidRPr="00DE7EA6">
        <w:rPr>
          <w:rFonts w:ascii="Book Antiqua" w:eastAsia="Times New Roman" w:hAnsi="Book Antiqua" w:cs="Times New Roman"/>
          <w:color w:val="000000"/>
        </w:rPr>
        <w:t>Morritt</w:t>
      </w:r>
      <w:proofErr w:type="spellEnd"/>
      <w:r w:rsidRPr="00DE7EA6">
        <w:rPr>
          <w:rFonts w:ascii="Book Antiqua" w:eastAsia="Times New Roman" w:hAnsi="Book Antiqua" w:cs="Times New Roman"/>
          <w:color w:val="000000"/>
        </w:rPr>
        <w:t xml:space="preserve"> G, Scott CD, Gascoigne AD,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Hilton CJ, Dark JH. Upper gastrointestinal </w:t>
      </w:r>
      <w:proofErr w:type="spellStart"/>
      <w:r w:rsidRPr="00DE7EA6">
        <w:rPr>
          <w:rFonts w:ascii="Book Antiqua" w:eastAsia="Times New Roman" w:hAnsi="Book Antiqua" w:cs="Times New Roman"/>
          <w:color w:val="000000"/>
        </w:rPr>
        <w:t>dysmotility</w:t>
      </w:r>
      <w:proofErr w:type="spellEnd"/>
      <w:r w:rsidRPr="00DE7EA6">
        <w:rPr>
          <w:rFonts w:ascii="Book Antiqua" w:eastAsia="Times New Roman" w:hAnsi="Book Antiqua" w:cs="Times New Roman"/>
          <w:color w:val="000000"/>
        </w:rPr>
        <w:t xml:space="preserve"> in heart-lung transplant recipients. </w:t>
      </w:r>
      <w:r w:rsidRPr="00DE7EA6">
        <w:rPr>
          <w:rFonts w:ascii="Book Antiqua" w:eastAsia="Times New Roman" w:hAnsi="Book Antiqua" w:cs="Times New Roman"/>
          <w:i/>
          <w:iCs/>
          <w:color w:val="000000"/>
        </w:rPr>
        <w:t xml:space="preserve">Ann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1993; </w:t>
      </w:r>
      <w:r w:rsidRPr="00DE7EA6">
        <w:rPr>
          <w:rFonts w:ascii="Book Antiqua" w:eastAsia="Times New Roman" w:hAnsi="Book Antiqua" w:cs="Times New Roman"/>
          <w:b/>
          <w:bCs/>
          <w:color w:val="000000"/>
        </w:rPr>
        <w:t>55</w:t>
      </w:r>
      <w:r w:rsidRPr="00DE7EA6">
        <w:rPr>
          <w:rFonts w:ascii="Book Antiqua" w:eastAsia="Times New Roman" w:hAnsi="Book Antiqua" w:cs="Times New Roman"/>
          <w:color w:val="000000"/>
        </w:rPr>
        <w:t>: 94-97 [PMID: 8417718]</w:t>
      </w:r>
    </w:p>
    <w:p w14:paraId="7D413D6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lastRenderedPageBreak/>
        <w:t>Bodet-Milin</w:t>
      </w:r>
      <w:proofErr w:type="spellEnd"/>
      <w:r w:rsidRPr="00DE7EA6">
        <w:rPr>
          <w:rFonts w:ascii="Book Antiqua" w:eastAsia="Times New Roman" w:hAnsi="Book Antiqua" w:cs="Times New Roman"/>
          <w:b/>
          <w:bCs/>
          <w:color w:val="000000"/>
        </w:rPr>
        <w:t xml:space="preserve"> C</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Querellou</w:t>
      </w:r>
      <w:proofErr w:type="spellEnd"/>
      <w:r w:rsidRPr="00DE7EA6">
        <w:rPr>
          <w:rFonts w:ascii="Book Antiqua" w:eastAsia="Times New Roman" w:hAnsi="Book Antiqua" w:cs="Times New Roman"/>
          <w:color w:val="000000"/>
        </w:rPr>
        <w:t xml:space="preserve"> S, </w:t>
      </w:r>
      <w:proofErr w:type="spellStart"/>
      <w:r w:rsidRPr="00DE7EA6">
        <w:rPr>
          <w:rFonts w:ascii="Book Antiqua" w:eastAsia="Times New Roman" w:hAnsi="Book Antiqua" w:cs="Times New Roman"/>
          <w:color w:val="000000"/>
        </w:rPr>
        <w:t>Oudoux</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Haloun</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Horeau-Llanglard</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Carlier</w:t>
      </w:r>
      <w:proofErr w:type="spellEnd"/>
      <w:r w:rsidRPr="00DE7EA6">
        <w:rPr>
          <w:rFonts w:ascii="Book Antiqua" w:eastAsia="Times New Roman" w:hAnsi="Book Antiqua" w:cs="Times New Roman"/>
          <w:color w:val="000000"/>
        </w:rPr>
        <w:t xml:space="preserve"> T, </w:t>
      </w:r>
      <w:proofErr w:type="spellStart"/>
      <w:r w:rsidRPr="00DE7EA6">
        <w:rPr>
          <w:rFonts w:ascii="Book Antiqua" w:eastAsia="Times New Roman" w:hAnsi="Book Antiqua" w:cs="Times New Roman"/>
          <w:color w:val="000000"/>
        </w:rPr>
        <w:t>Bizais</w:t>
      </w:r>
      <w:proofErr w:type="spellEnd"/>
      <w:r w:rsidRPr="00DE7EA6">
        <w:rPr>
          <w:rFonts w:ascii="Book Antiqua" w:eastAsia="Times New Roman" w:hAnsi="Book Antiqua" w:cs="Times New Roman"/>
          <w:color w:val="000000"/>
        </w:rPr>
        <w:t xml:space="preserve"> Y, Couturier O. Delayed gastric emptying scintigraphy in cystic fibrosis patients before and after lung transplantation.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25</w:t>
      </w:r>
      <w:r w:rsidRPr="00DE7EA6">
        <w:rPr>
          <w:rFonts w:ascii="Book Antiqua" w:eastAsia="Times New Roman" w:hAnsi="Book Antiqua" w:cs="Times New Roman"/>
          <w:color w:val="000000"/>
        </w:rPr>
        <w:t>: 1077-1083 [PMID: 16962469 DOI: 10.1016/j.healun.2006.04.013]</w:t>
      </w:r>
    </w:p>
    <w:p w14:paraId="4ADCDF1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Suen</w:t>
      </w:r>
      <w:proofErr w:type="spellEnd"/>
      <w:r w:rsidRPr="00DE7EA6">
        <w:rPr>
          <w:rFonts w:ascii="Book Antiqua" w:eastAsia="Times New Roman" w:hAnsi="Book Antiqua" w:cs="Times New Roman"/>
          <w:b/>
          <w:bCs/>
          <w:color w:val="000000"/>
        </w:rPr>
        <w:t xml:space="preserve"> HC</w:t>
      </w:r>
      <w:r w:rsidRPr="00DE7EA6">
        <w:rPr>
          <w:rFonts w:ascii="Book Antiqua" w:eastAsia="Times New Roman" w:hAnsi="Book Antiqua" w:cs="Times New Roman"/>
          <w:color w:val="000000"/>
        </w:rPr>
        <w:t>, Hendrix H, Patterson GA. Physiologic consequences of pneumonectomy. Consequences on the esophageal function. </w:t>
      </w:r>
      <w:r w:rsidRPr="00DE7EA6">
        <w:rPr>
          <w:rFonts w:ascii="Book Antiqua" w:eastAsia="Times New Roman" w:hAnsi="Book Antiqua" w:cs="Times New Roman"/>
          <w:i/>
          <w:iCs/>
          <w:color w:val="000000"/>
        </w:rPr>
        <w:t xml:space="preserve">Chest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N Am</w:t>
      </w:r>
      <w:r w:rsidRPr="00DE7EA6">
        <w:rPr>
          <w:rFonts w:ascii="Book Antiqua" w:eastAsia="Times New Roman" w:hAnsi="Book Antiqua" w:cs="Times New Roman"/>
          <w:color w:val="000000"/>
        </w:rPr>
        <w:t> 1999; </w:t>
      </w:r>
      <w:r w:rsidRPr="00DE7EA6">
        <w:rPr>
          <w:rFonts w:ascii="Book Antiqua" w:eastAsia="Times New Roman" w:hAnsi="Book Antiqua" w:cs="Times New Roman"/>
          <w:b/>
          <w:bCs/>
          <w:color w:val="000000"/>
        </w:rPr>
        <w:t>9</w:t>
      </w:r>
      <w:r w:rsidRPr="00DE7EA6">
        <w:rPr>
          <w:rFonts w:ascii="Book Antiqua" w:eastAsia="Times New Roman" w:hAnsi="Book Antiqua" w:cs="Times New Roman"/>
          <w:color w:val="000000"/>
        </w:rPr>
        <w:t>: 475-83, xiii [PMID: 10365277]</w:t>
      </w:r>
    </w:p>
    <w:p w14:paraId="16679DB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Kopec</w:t>
      </w:r>
      <w:proofErr w:type="spellEnd"/>
      <w:r w:rsidRPr="00DE7EA6">
        <w:rPr>
          <w:rFonts w:ascii="Book Antiqua" w:eastAsia="Times New Roman" w:hAnsi="Book Antiqua" w:cs="Times New Roman"/>
          <w:b/>
          <w:bCs/>
          <w:color w:val="000000"/>
        </w:rPr>
        <w:t xml:space="preserve"> SE</w:t>
      </w:r>
      <w:r w:rsidRPr="00DE7EA6">
        <w:rPr>
          <w:rFonts w:ascii="Book Antiqua" w:eastAsia="Times New Roman" w:hAnsi="Book Antiqua" w:cs="Times New Roman"/>
          <w:color w:val="000000"/>
        </w:rPr>
        <w:t xml:space="preserve">, Irwin RS, Umali-Torres CB, </w:t>
      </w:r>
      <w:proofErr w:type="spellStart"/>
      <w:r w:rsidRPr="00DE7EA6">
        <w:rPr>
          <w:rFonts w:ascii="Book Antiqua" w:eastAsia="Times New Roman" w:hAnsi="Book Antiqua" w:cs="Times New Roman"/>
          <w:color w:val="000000"/>
        </w:rPr>
        <w:t>Balikian</w:t>
      </w:r>
      <w:proofErr w:type="spellEnd"/>
      <w:r w:rsidRPr="00DE7EA6">
        <w:rPr>
          <w:rFonts w:ascii="Book Antiqua" w:eastAsia="Times New Roman" w:hAnsi="Book Antiqua" w:cs="Times New Roman"/>
          <w:color w:val="000000"/>
        </w:rPr>
        <w:t xml:space="preserve"> JP, </w:t>
      </w:r>
      <w:proofErr w:type="spellStart"/>
      <w:r w:rsidRPr="00DE7EA6">
        <w:rPr>
          <w:rFonts w:ascii="Book Antiqua" w:eastAsia="Times New Roman" w:hAnsi="Book Antiqua" w:cs="Times New Roman"/>
          <w:color w:val="000000"/>
        </w:rPr>
        <w:t>Conlan</w:t>
      </w:r>
      <w:proofErr w:type="spellEnd"/>
      <w:r w:rsidRPr="00DE7EA6">
        <w:rPr>
          <w:rFonts w:ascii="Book Antiqua" w:eastAsia="Times New Roman" w:hAnsi="Book Antiqua" w:cs="Times New Roman"/>
          <w:color w:val="000000"/>
        </w:rPr>
        <w:t xml:space="preserve"> AA. The </w:t>
      </w:r>
      <w:proofErr w:type="spellStart"/>
      <w:r w:rsidRPr="00DE7EA6">
        <w:rPr>
          <w:rFonts w:ascii="Book Antiqua" w:eastAsia="Times New Roman" w:hAnsi="Book Antiqua" w:cs="Times New Roman"/>
          <w:color w:val="000000"/>
        </w:rPr>
        <w:t>postpneumonectomy</w:t>
      </w:r>
      <w:proofErr w:type="spellEnd"/>
      <w:r w:rsidRPr="00DE7EA6">
        <w:rPr>
          <w:rFonts w:ascii="Book Antiqua" w:eastAsia="Times New Roman" w:hAnsi="Book Antiqua" w:cs="Times New Roman"/>
          <w:color w:val="000000"/>
        </w:rPr>
        <w:t xml:space="preserve"> state.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1998; </w:t>
      </w:r>
      <w:r w:rsidRPr="00DE7EA6">
        <w:rPr>
          <w:rFonts w:ascii="Book Antiqua" w:eastAsia="Times New Roman" w:hAnsi="Book Antiqua" w:cs="Times New Roman"/>
          <w:b/>
          <w:bCs/>
          <w:color w:val="000000"/>
        </w:rPr>
        <w:t>114</w:t>
      </w:r>
      <w:r w:rsidRPr="00DE7EA6">
        <w:rPr>
          <w:rFonts w:ascii="Book Antiqua" w:eastAsia="Times New Roman" w:hAnsi="Book Antiqua" w:cs="Times New Roman"/>
          <w:color w:val="000000"/>
        </w:rPr>
        <w:t>: 1158-1184 [PMID: 9792592]</w:t>
      </w:r>
    </w:p>
    <w:p w14:paraId="201A7B4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Veale D</w:t>
      </w:r>
      <w:r w:rsidRPr="00DE7EA6">
        <w:rPr>
          <w:rFonts w:ascii="Book Antiqua" w:eastAsia="Times New Roman" w:hAnsi="Book Antiqua" w:cs="Times New Roman"/>
          <w:color w:val="000000"/>
        </w:rPr>
        <w:t xml:space="preserve">, Glasper PN, Gascoigne A, Dark JH, Gibson GJ,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Ciliary beat frequency in transplanted lungs. </w:t>
      </w:r>
      <w:r w:rsidRPr="00DE7EA6">
        <w:rPr>
          <w:rFonts w:ascii="Book Antiqua" w:eastAsia="Times New Roman" w:hAnsi="Book Antiqua" w:cs="Times New Roman"/>
          <w:i/>
          <w:iCs/>
          <w:color w:val="000000"/>
        </w:rPr>
        <w:t>Thorax</w:t>
      </w:r>
      <w:r w:rsidRPr="00DE7EA6">
        <w:rPr>
          <w:rFonts w:ascii="Book Antiqua" w:eastAsia="Times New Roman" w:hAnsi="Book Antiqua" w:cs="Times New Roman"/>
          <w:color w:val="000000"/>
        </w:rPr>
        <w:t> 1993; </w:t>
      </w:r>
      <w:r w:rsidRPr="00DE7EA6">
        <w:rPr>
          <w:rFonts w:ascii="Book Antiqua" w:eastAsia="Times New Roman" w:hAnsi="Book Antiqua" w:cs="Times New Roman"/>
          <w:b/>
          <w:bCs/>
          <w:color w:val="000000"/>
        </w:rPr>
        <w:t>48</w:t>
      </w:r>
      <w:r w:rsidRPr="00DE7EA6">
        <w:rPr>
          <w:rFonts w:ascii="Book Antiqua" w:eastAsia="Times New Roman" w:hAnsi="Book Antiqua" w:cs="Times New Roman"/>
          <w:color w:val="000000"/>
        </w:rPr>
        <w:t>: 629-631 [PMID: 8346493]</w:t>
      </w:r>
    </w:p>
    <w:p w14:paraId="32F9228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Kirk AJ</w:t>
      </w:r>
      <w:r w:rsidRPr="00DE7EA6">
        <w:rPr>
          <w:rFonts w:ascii="Book Antiqua" w:eastAsia="Times New Roman" w:hAnsi="Book Antiqua" w:cs="Times New Roman"/>
          <w:color w:val="000000"/>
        </w:rPr>
        <w:t xml:space="preserve">, Colquhoun IW,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Hilton CJ, Dark JH. Impaired gastrointestinal motility in pulmonary transplantation. </w:t>
      </w:r>
      <w:r w:rsidRPr="00DE7EA6">
        <w:rPr>
          <w:rFonts w:ascii="Book Antiqua" w:eastAsia="Times New Roman" w:hAnsi="Book Antiqua" w:cs="Times New Roman"/>
          <w:i/>
          <w:iCs/>
          <w:color w:val="000000"/>
        </w:rPr>
        <w:t>Lancet</w:t>
      </w:r>
      <w:r w:rsidRPr="00DE7EA6">
        <w:rPr>
          <w:rFonts w:ascii="Book Antiqua" w:eastAsia="Times New Roman" w:hAnsi="Book Antiqua" w:cs="Times New Roman"/>
          <w:color w:val="000000"/>
        </w:rPr>
        <w:t> 1990; </w:t>
      </w:r>
      <w:r w:rsidRPr="00DE7EA6">
        <w:rPr>
          <w:rFonts w:ascii="Book Antiqua" w:eastAsia="Times New Roman" w:hAnsi="Book Antiqua" w:cs="Times New Roman"/>
          <w:b/>
          <w:bCs/>
          <w:color w:val="000000"/>
        </w:rPr>
        <w:t>336</w:t>
      </w:r>
      <w:r w:rsidRPr="00DE7EA6">
        <w:rPr>
          <w:rFonts w:ascii="Book Antiqua" w:eastAsia="Times New Roman" w:hAnsi="Book Antiqua" w:cs="Times New Roman"/>
          <w:color w:val="000000"/>
        </w:rPr>
        <w:t>: 752 [PMID: 1975923]</w:t>
      </w:r>
    </w:p>
    <w:p w14:paraId="1AAF2C1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erve</w:t>
      </w:r>
      <w:proofErr w:type="spellEnd"/>
      <w:r w:rsidRPr="00DE7EA6">
        <w:rPr>
          <w:rFonts w:ascii="Book Antiqua" w:eastAsia="Times New Roman" w:hAnsi="Book Antiqua" w:cs="Times New Roman"/>
          <w:b/>
          <w:bCs/>
          <w:color w:val="000000"/>
        </w:rPr>
        <w:t xml:space="preserve"> P</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Silbert</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Cerrina</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Simonneau</w:t>
      </w:r>
      <w:proofErr w:type="spellEnd"/>
      <w:r w:rsidRPr="00DE7EA6">
        <w:rPr>
          <w:rFonts w:ascii="Book Antiqua" w:eastAsia="Times New Roman" w:hAnsi="Book Antiqua" w:cs="Times New Roman"/>
          <w:color w:val="000000"/>
        </w:rPr>
        <w:t xml:space="preserve"> G, </w:t>
      </w:r>
      <w:proofErr w:type="spellStart"/>
      <w:r w:rsidRPr="00DE7EA6">
        <w:rPr>
          <w:rFonts w:ascii="Book Antiqua" w:eastAsia="Times New Roman" w:hAnsi="Book Antiqua" w:cs="Times New Roman"/>
          <w:color w:val="000000"/>
        </w:rPr>
        <w:t>Dartevelle</w:t>
      </w:r>
      <w:proofErr w:type="spellEnd"/>
      <w:r w:rsidRPr="00DE7EA6">
        <w:rPr>
          <w:rFonts w:ascii="Book Antiqua" w:eastAsia="Times New Roman" w:hAnsi="Book Antiqua" w:cs="Times New Roman"/>
          <w:color w:val="000000"/>
        </w:rPr>
        <w:t xml:space="preserve"> P. Impairment of bronchial </w:t>
      </w:r>
      <w:proofErr w:type="spellStart"/>
      <w:r w:rsidRPr="00DE7EA6">
        <w:rPr>
          <w:rFonts w:ascii="Book Antiqua" w:eastAsia="Times New Roman" w:hAnsi="Book Antiqua" w:cs="Times New Roman"/>
          <w:color w:val="000000"/>
        </w:rPr>
        <w:t>mucociliary</w:t>
      </w:r>
      <w:proofErr w:type="spellEnd"/>
      <w:r w:rsidRPr="00DE7EA6">
        <w:rPr>
          <w:rFonts w:ascii="Book Antiqua" w:eastAsia="Times New Roman" w:hAnsi="Book Antiqua" w:cs="Times New Roman"/>
          <w:color w:val="000000"/>
        </w:rPr>
        <w:t xml:space="preserve"> clearance in long-term survivors of heart/lung and double-lung transplantation. The Paris-</w:t>
      </w:r>
      <w:proofErr w:type="spellStart"/>
      <w:r w:rsidRPr="00DE7EA6">
        <w:rPr>
          <w:rFonts w:ascii="Book Antiqua" w:eastAsia="Times New Roman" w:hAnsi="Book Antiqua" w:cs="Times New Roman"/>
          <w:color w:val="000000"/>
        </w:rPr>
        <w:t>Sud</w:t>
      </w:r>
      <w:proofErr w:type="spellEnd"/>
      <w:r w:rsidRPr="00DE7EA6">
        <w:rPr>
          <w:rFonts w:ascii="Book Antiqua" w:eastAsia="Times New Roman" w:hAnsi="Book Antiqua" w:cs="Times New Roman"/>
          <w:color w:val="000000"/>
        </w:rPr>
        <w:t xml:space="preserve"> Lung Transplant Group.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1993; </w:t>
      </w:r>
      <w:r w:rsidRPr="00DE7EA6">
        <w:rPr>
          <w:rFonts w:ascii="Book Antiqua" w:eastAsia="Times New Roman" w:hAnsi="Book Antiqua" w:cs="Times New Roman"/>
          <w:b/>
          <w:bCs/>
          <w:color w:val="000000"/>
        </w:rPr>
        <w:t>103</w:t>
      </w:r>
      <w:r w:rsidRPr="00DE7EA6">
        <w:rPr>
          <w:rFonts w:ascii="Book Antiqua" w:eastAsia="Times New Roman" w:hAnsi="Book Antiqua" w:cs="Times New Roman"/>
          <w:color w:val="000000"/>
        </w:rPr>
        <w:t>: 59-63 [PMID: 8380268]</w:t>
      </w:r>
    </w:p>
    <w:p w14:paraId="4D3ABF3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Sodhi</w:t>
      </w:r>
      <w:proofErr w:type="spellEnd"/>
      <w:r w:rsidRPr="00DE7EA6">
        <w:rPr>
          <w:rFonts w:ascii="Book Antiqua" w:eastAsia="Times New Roman" w:hAnsi="Book Antiqua" w:cs="Times New Roman"/>
          <w:b/>
          <w:bCs/>
          <w:color w:val="000000"/>
        </w:rPr>
        <w:t xml:space="preserve"> SS</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Guo</w:t>
      </w:r>
      <w:proofErr w:type="spellEnd"/>
      <w:r w:rsidRPr="00DE7EA6">
        <w:rPr>
          <w:rFonts w:ascii="Book Antiqua" w:eastAsia="Times New Roman" w:hAnsi="Book Antiqua" w:cs="Times New Roman"/>
          <w:color w:val="000000"/>
        </w:rPr>
        <w:t xml:space="preserve"> JP, Maurer AH, O'Brien G, Srinivasan R, Parkman HP. Gastroparesis after combined heart and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Gastroenterol</w:t>
      </w:r>
      <w:proofErr w:type="spellEnd"/>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34</w:t>
      </w:r>
      <w:r w:rsidRPr="00DE7EA6">
        <w:rPr>
          <w:rFonts w:ascii="Book Antiqua" w:eastAsia="Times New Roman" w:hAnsi="Book Antiqua" w:cs="Times New Roman"/>
          <w:color w:val="000000"/>
        </w:rPr>
        <w:t>: 34-39 [PMID: 11743243]</w:t>
      </w:r>
    </w:p>
    <w:p w14:paraId="61C6E43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artwig</w:t>
      </w:r>
      <w:proofErr w:type="spellEnd"/>
      <w:r w:rsidRPr="00DE7EA6">
        <w:rPr>
          <w:rFonts w:ascii="Book Antiqua" w:eastAsia="Times New Roman" w:hAnsi="Book Antiqua" w:cs="Times New Roman"/>
          <w:b/>
          <w:bCs/>
          <w:color w:val="000000"/>
        </w:rPr>
        <w:t xml:space="preserve"> MG</w:t>
      </w:r>
      <w:r w:rsidRPr="00DE7EA6">
        <w:rPr>
          <w:rFonts w:ascii="Book Antiqua" w:eastAsia="Times New Roman" w:hAnsi="Book Antiqua" w:cs="Times New Roman"/>
          <w:color w:val="000000"/>
        </w:rPr>
        <w:t>, Appel JZ, Li B, Hsieh CC, Yoon YH, Lin SS, Irish W, Parker W, Davis RD. Chronic aspiration of gastric fluid accelerates pulmonary allograft dysfunction in a rat model of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131</w:t>
      </w:r>
      <w:r w:rsidRPr="00DE7EA6">
        <w:rPr>
          <w:rFonts w:ascii="Book Antiqua" w:eastAsia="Times New Roman" w:hAnsi="Book Antiqua" w:cs="Times New Roman"/>
          <w:color w:val="000000"/>
        </w:rPr>
        <w:t>: 209-217 [PMID: 16399314 DOI: 10.1016/j.jtcvs.2005.06.054]</w:t>
      </w:r>
    </w:p>
    <w:p w14:paraId="262F060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i B</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Hartwig</w:t>
      </w:r>
      <w:proofErr w:type="spellEnd"/>
      <w:r w:rsidRPr="00DE7EA6">
        <w:rPr>
          <w:rFonts w:ascii="Book Antiqua" w:eastAsia="Times New Roman" w:hAnsi="Book Antiqua" w:cs="Times New Roman"/>
          <w:color w:val="000000"/>
        </w:rPr>
        <w:t xml:space="preserve"> MG, Appel JZ, Bush EL, </w:t>
      </w:r>
      <w:proofErr w:type="spellStart"/>
      <w:r w:rsidRPr="00DE7EA6">
        <w:rPr>
          <w:rFonts w:ascii="Book Antiqua" w:eastAsia="Times New Roman" w:hAnsi="Book Antiqua" w:cs="Times New Roman"/>
          <w:color w:val="000000"/>
        </w:rPr>
        <w:t>Balsara</w:t>
      </w:r>
      <w:proofErr w:type="spellEnd"/>
      <w:r w:rsidRPr="00DE7EA6">
        <w:rPr>
          <w:rFonts w:ascii="Book Antiqua" w:eastAsia="Times New Roman" w:hAnsi="Book Antiqua" w:cs="Times New Roman"/>
          <w:color w:val="000000"/>
        </w:rPr>
        <w:t xml:space="preserve"> KR, </w:t>
      </w:r>
      <w:proofErr w:type="spellStart"/>
      <w:r w:rsidRPr="00DE7EA6">
        <w:rPr>
          <w:rFonts w:ascii="Book Antiqua" w:eastAsia="Times New Roman" w:hAnsi="Book Antiqua" w:cs="Times New Roman"/>
          <w:color w:val="000000"/>
        </w:rPr>
        <w:t>Holzknecht</w:t>
      </w:r>
      <w:proofErr w:type="spellEnd"/>
      <w:r w:rsidRPr="00DE7EA6">
        <w:rPr>
          <w:rFonts w:ascii="Book Antiqua" w:eastAsia="Times New Roman" w:hAnsi="Book Antiqua" w:cs="Times New Roman"/>
          <w:color w:val="000000"/>
        </w:rPr>
        <w:t xml:space="preserve"> ZE, Collins BH, Howell DN, Parker W, Lin SS, Davis RD. Chronic aspiration of gastric fluid induces the development of </w:t>
      </w:r>
      <w:proofErr w:type="spellStart"/>
      <w:r w:rsidRPr="00DE7EA6">
        <w:rPr>
          <w:rFonts w:ascii="Book Antiqua" w:eastAsia="Times New Roman" w:hAnsi="Book Antiqua" w:cs="Times New Roman"/>
          <w:color w:val="000000"/>
        </w:rPr>
        <w:t>obliterative</w:t>
      </w:r>
      <w:proofErr w:type="spellEnd"/>
      <w:r w:rsidRPr="00DE7EA6">
        <w:rPr>
          <w:rFonts w:ascii="Book Antiqua" w:eastAsia="Times New Roman" w:hAnsi="Book Antiqua" w:cs="Times New Roman"/>
          <w:color w:val="000000"/>
        </w:rPr>
        <w:t xml:space="preserve"> bronchiolitis in rat lung transplants. </w:t>
      </w:r>
      <w:r w:rsidRPr="00DE7EA6">
        <w:rPr>
          <w:rFonts w:ascii="Book Antiqua" w:eastAsia="Times New Roman" w:hAnsi="Book Antiqua" w:cs="Times New Roman"/>
          <w:i/>
          <w:iCs/>
          <w:color w:val="000000"/>
        </w:rPr>
        <w:t>Am J Transplant</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8</w:t>
      </w:r>
      <w:r w:rsidRPr="00DE7EA6">
        <w:rPr>
          <w:rFonts w:ascii="Book Antiqua" w:eastAsia="Times New Roman" w:hAnsi="Book Antiqua" w:cs="Times New Roman"/>
          <w:color w:val="000000"/>
        </w:rPr>
        <w:t>: 1614-1621 [PMID: 18557728 DOI: 10.111/j.1600-6143.2008.02298.x]</w:t>
      </w:r>
    </w:p>
    <w:p w14:paraId="750601E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lastRenderedPageBreak/>
        <w:t>Meltzer AJ</w:t>
      </w:r>
      <w:r w:rsidRPr="00DE7EA6">
        <w:rPr>
          <w:rFonts w:ascii="Book Antiqua" w:eastAsia="Times New Roman" w:hAnsi="Book Antiqua" w:cs="Times New Roman"/>
          <w:color w:val="000000"/>
        </w:rPr>
        <w:t xml:space="preserve">, Weiss MJ, </w:t>
      </w:r>
      <w:proofErr w:type="spellStart"/>
      <w:r w:rsidRPr="00DE7EA6">
        <w:rPr>
          <w:rFonts w:ascii="Book Antiqua" w:eastAsia="Times New Roman" w:hAnsi="Book Antiqua" w:cs="Times New Roman"/>
          <w:color w:val="000000"/>
        </w:rPr>
        <w:t>Veillette</w:t>
      </w:r>
      <w:proofErr w:type="spellEnd"/>
      <w:r w:rsidRPr="00DE7EA6">
        <w:rPr>
          <w:rFonts w:ascii="Book Antiqua" w:eastAsia="Times New Roman" w:hAnsi="Book Antiqua" w:cs="Times New Roman"/>
          <w:color w:val="000000"/>
        </w:rPr>
        <w:t xml:space="preserve"> GR, Sahara H, Ng CY, Cochrane ME, Houser SL, Sachs DH, </w:t>
      </w:r>
      <w:proofErr w:type="spellStart"/>
      <w:r w:rsidRPr="00DE7EA6">
        <w:rPr>
          <w:rFonts w:ascii="Book Antiqua" w:eastAsia="Times New Roman" w:hAnsi="Book Antiqua" w:cs="Times New Roman"/>
          <w:color w:val="000000"/>
        </w:rPr>
        <w:t>Rosengard</w:t>
      </w:r>
      <w:proofErr w:type="spellEnd"/>
      <w:r w:rsidRPr="00DE7EA6">
        <w:rPr>
          <w:rFonts w:ascii="Book Antiqua" w:eastAsia="Times New Roman" w:hAnsi="Book Antiqua" w:cs="Times New Roman"/>
          <w:color w:val="000000"/>
        </w:rPr>
        <w:t xml:space="preserve"> BR, Madsen JC, Wain JC, Allan JS. Repetitive gastric aspiration leads to augmented indirect </w:t>
      </w:r>
      <w:proofErr w:type="spellStart"/>
      <w:r w:rsidRPr="00DE7EA6">
        <w:rPr>
          <w:rFonts w:ascii="Book Antiqua" w:eastAsia="Times New Roman" w:hAnsi="Book Antiqua" w:cs="Times New Roman"/>
          <w:color w:val="000000"/>
        </w:rPr>
        <w:t>allorecognition</w:t>
      </w:r>
      <w:proofErr w:type="spellEnd"/>
      <w:r w:rsidRPr="00DE7EA6">
        <w:rPr>
          <w:rFonts w:ascii="Book Antiqua" w:eastAsia="Times New Roman" w:hAnsi="Book Antiqua" w:cs="Times New Roman"/>
          <w:color w:val="000000"/>
        </w:rPr>
        <w:t xml:space="preserve"> after lung transplantation in miniature swine. </w:t>
      </w:r>
      <w:r w:rsidRPr="00DE7EA6">
        <w:rPr>
          <w:rFonts w:ascii="Book Antiqua" w:eastAsia="Times New Roman" w:hAnsi="Book Antiqua" w:cs="Times New Roman"/>
          <w:i/>
          <w:iCs/>
          <w:color w:val="000000"/>
        </w:rPr>
        <w:t>Transplantation</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86</w:t>
      </w:r>
      <w:r w:rsidRPr="00DE7EA6">
        <w:rPr>
          <w:rFonts w:ascii="Book Antiqua" w:eastAsia="Times New Roman" w:hAnsi="Book Antiqua" w:cs="Times New Roman"/>
          <w:color w:val="000000"/>
        </w:rPr>
        <w:t>: 1824-1829 [PMID: 19104429 DOI: 10.1097/TP.0b013e318190afe6]</w:t>
      </w:r>
    </w:p>
    <w:p w14:paraId="02847F0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Fisichella</w:t>
      </w:r>
      <w:proofErr w:type="spellEnd"/>
      <w:r w:rsidRPr="00DE7EA6">
        <w:rPr>
          <w:rFonts w:ascii="Book Antiqua" w:eastAsia="Times New Roman" w:hAnsi="Book Antiqua" w:cs="Times New Roman"/>
          <w:b/>
          <w:bCs/>
          <w:color w:val="000000"/>
        </w:rPr>
        <w:t xml:space="preserve"> PM</w:t>
      </w:r>
      <w:r w:rsidRPr="00DE7EA6">
        <w:rPr>
          <w:rFonts w:ascii="Book Antiqua" w:eastAsia="Times New Roman" w:hAnsi="Book Antiqua" w:cs="Times New Roman"/>
          <w:color w:val="000000"/>
        </w:rPr>
        <w:t xml:space="preserve">, Davis CS, Lowery E, Pittman M, </w:t>
      </w:r>
      <w:proofErr w:type="spellStart"/>
      <w:r w:rsidRPr="00DE7EA6">
        <w:rPr>
          <w:rFonts w:ascii="Book Antiqua" w:eastAsia="Times New Roman" w:hAnsi="Book Antiqua" w:cs="Times New Roman"/>
          <w:color w:val="000000"/>
        </w:rPr>
        <w:t>Gagermeier</w:t>
      </w:r>
      <w:proofErr w:type="spellEnd"/>
      <w:r w:rsidRPr="00DE7EA6">
        <w:rPr>
          <w:rFonts w:ascii="Book Antiqua" w:eastAsia="Times New Roman" w:hAnsi="Book Antiqua" w:cs="Times New Roman"/>
          <w:color w:val="000000"/>
        </w:rPr>
        <w:t xml:space="preserve"> J, Love RB, Kovacs EJ. Pulmonary immune changes early after laparoscopic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in lung transplant patients with gastroesophageal reflux disease.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Res</w:t>
      </w:r>
      <w:r w:rsidRPr="00DE7EA6">
        <w:rPr>
          <w:rFonts w:ascii="Book Antiqua" w:eastAsia="Times New Roman" w:hAnsi="Book Antiqua" w:cs="Times New Roman"/>
          <w:color w:val="000000"/>
        </w:rPr>
        <w:t> 2012; </w:t>
      </w:r>
      <w:r w:rsidRPr="00DE7EA6">
        <w:rPr>
          <w:rFonts w:ascii="Book Antiqua" w:eastAsia="Times New Roman" w:hAnsi="Book Antiqua" w:cs="Times New Roman"/>
          <w:b/>
          <w:bCs/>
          <w:color w:val="000000"/>
        </w:rPr>
        <w:t>177</w:t>
      </w:r>
      <w:r w:rsidRPr="00DE7EA6">
        <w:rPr>
          <w:rFonts w:ascii="Book Antiqua" w:eastAsia="Times New Roman" w:hAnsi="Book Antiqua" w:cs="Times New Roman"/>
          <w:color w:val="000000"/>
        </w:rPr>
        <w:t>: e65-e73 [PMID: 22537841 DOI: 10.1016/j.jss.2012.03.066]</w:t>
      </w:r>
    </w:p>
    <w:p w14:paraId="3008C26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Robertson AG</w:t>
      </w:r>
      <w:r w:rsidRPr="00DE7EA6">
        <w:rPr>
          <w:rFonts w:ascii="Book Antiqua" w:eastAsia="Times New Roman" w:hAnsi="Book Antiqua" w:cs="Times New Roman"/>
          <w:color w:val="000000"/>
        </w:rPr>
        <w:t xml:space="preserve">, Krishnan A, Ward C, Pearson JP, Small T,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Dark JH, Karat D, </w:t>
      </w:r>
      <w:proofErr w:type="spellStart"/>
      <w:r w:rsidRPr="00DE7EA6">
        <w:rPr>
          <w:rFonts w:ascii="Book Antiqua" w:eastAsia="Times New Roman" w:hAnsi="Book Antiqua" w:cs="Times New Roman"/>
          <w:color w:val="000000"/>
        </w:rPr>
        <w:t>Shenfine</w:t>
      </w:r>
      <w:proofErr w:type="spellEnd"/>
      <w:r w:rsidRPr="00DE7EA6">
        <w:rPr>
          <w:rFonts w:ascii="Book Antiqua" w:eastAsia="Times New Roman" w:hAnsi="Book Antiqua" w:cs="Times New Roman"/>
          <w:color w:val="000000"/>
        </w:rPr>
        <w:t xml:space="preserve"> J, Griffin SM. Anti-reflux surgery in lung transplant recipients: outcomes and effects on quality of life.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12; </w:t>
      </w:r>
      <w:r w:rsidRPr="00DE7EA6">
        <w:rPr>
          <w:rFonts w:ascii="Book Antiqua" w:eastAsia="Times New Roman" w:hAnsi="Book Antiqua" w:cs="Times New Roman"/>
          <w:b/>
          <w:bCs/>
          <w:color w:val="000000"/>
        </w:rPr>
        <w:t>39</w:t>
      </w:r>
      <w:r w:rsidRPr="00DE7EA6">
        <w:rPr>
          <w:rFonts w:ascii="Book Antiqua" w:eastAsia="Times New Roman" w:hAnsi="Book Antiqua" w:cs="Times New Roman"/>
          <w:color w:val="000000"/>
        </w:rPr>
        <w:t>: 691-697 [PMID: 21778169 DOI: 10.1183/09031936.00061811]</w:t>
      </w:r>
    </w:p>
    <w:p w14:paraId="5B167AA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Vos</w:t>
      </w:r>
      <w:proofErr w:type="spellEnd"/>
      <w:r w:rsidRPr="00DE7EA6">
        <w:rPr>
          <w:rFonts w:ascii="Book Antiqua" w:eastAsia="Times New Roman" w:hAnsi="Book Antiqua" w:cs="Times New Roman"/>
          <w:b/>
          <w:bCs/>
          <w:color w:val="000000"/>
        </w:rPr>
        <w:t xml:space="preserve"> R</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Blondeau</w:t>
      </w:r>
      <w:proofErr w:type="spellEnd"/>
      <w:r w:rsidRPr="00DE7EA6">
        <w:rPr>
          <w:rFonts w:ascii="Book Antiqua" w:eastAsia="Times New Roman" w:hAnsi="Book Antiqua" w:cs="Times New Roman"/>
          <w:color w:val="000000"/>
        </w:rPr>
        <w:t xml:space="preserve"> K, </w:t>
      </w:r>
      <w:proofErr w:type="spellStart"/>
      <w:r w:rsidRPr="00DE7EA6">
        <w:rPr>
          <w:rFonts w:ascii="Book Antiqua" w:eastAsia="Times New Roman" w:hAnsi="Book Antiqua" w:cs="Times New Roman"/>
          <w:color w:val="000000"/>
        </w:rPr>
        <w:t>Vanaudenaerde</w:t>
      </w:r>
      <w:proofErr w:type="spellEnd"/>
      <w:r w:rsidRPr="00DE7EA6">
        <w:rPr>
          <w:rFonts w:ascii="Book Antiqua" w:eastAsia="Times New Roman" w:hAnsi="Book Antiqua" w:cs="Times New Roman"/>
          <w:color w:val="000000"/>
        </w:rPr>
        <w:t xml:space="preserve"> BM, </w:t>
      </w:r>
      <w:proofErr w:type="spellStart"/>
      <w:r w:rsidRPr="00DE7EA6">
        <w:rPr>
          <w:rFonts w:ascii="Book Antiqua" w:eastAsia="Times New Roman" w:hAnsi="Book Antiqua" w:cs="Times New Roman"/>
          <w:color w:val="000000"/>
        </w:rPr>
        <w:t>Mertens</w:t>
      </w:r>
      <w:proofErr w:type="spellEnd"/>
      <w:r w:rsidRPr="00DE7EA6">
        <w:rPr>
          <w:rFonts w:ascii="Book Antiqua" w:eastAsia="Times New Roman" w:hAnsi="Book Antiqua" w:cs="Times New Roman"/>
          <w:color w:val="000000"/>
        </w:rPr>
        <w:t xml:space="preserve"> V, Van </w:t>
      </w:r>
      <w:proofErr w:type="spellStart"/>
      <w:r w:rsidRPr="00DE7EA6">
        <w:rPr>
          <w:rFonts w:ascii="Book Antiqua" w:eastAsia="Times New Roman" w:hAnsi="Book Antiqua" w:cs="Times New Roman"/>
          <w:color w:val="000000"/>
        </w:rPr>
        <w:t>Raemdonck</w:t>
      </w:r>
      <w:proofErr w:type="spellEnd"/>
      <w:r w:rsidRPr="00DE7EA6">
        <w:rPr>
          <w:rFonts w:ascii="Book Antiqua" w:eastAsia="Times New Roman" w:hAnsi="Book Antiqua" w:cs="Times New Roman"/>
          <w:color w:val="000000"/>
        </w:rPr>
        <w:t xml:space="preserve"> DE, </w:t>
      </w:r>
      <w:proofErr w:type="spellStart"/>
      <w:r w:rsidRPr="00DE7EA6">
        <w:rPr>
          <w:rFonts w:ascii="Book Antiqua" w:eastAsia="Times New Roman" w:hAnsi="Book Antiqua" w:cs="Times New Roman"/>
          <w:color w:val="000000"/>
        </w:rPr>
        <w:t>Sifrim</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w:t>
      </w:r>
      <w:proofErr w:type="spellStart"/>
      <w:r w:rsidRPr="00DE7EA6">
        <w:rPr>
          <w:rFonts w:ascii="Book Antiqua" w:eastAsia="Times New Roman" w:hAnsi="Book Antiqua" w:cs="Times New Roman"/>
          <w:color w:val="000000"/>
        </w:rPr>
        <w:t>Verleden</w:t>
      </w:r>
      <w:proofErr w:type="spellEnd"/>
      <w:r w:rsidRPr="00DE7EA6">
        <w:rPr>
          <w:rFonts w:ascii="Book Antiqua" w:eastAsia="Times New Roman" w:hAnsi="Book Antiqua" w:cs="Times New Roman"/>
          <w:color w:val="000000"/>
        </w:rPr>
        <w:t xml:space="preserve"> GM. Airway colonization and gastric aspiration after lung transplantation: do birds of a feather flock together?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27</w:t>
      </w:r>
      <w:r w:rsidRPr="00DE7EA6">
        <w:rPr>
          <w:rFonts w:ascii="Book Antiqua" w:eastAsia="Times New Roman" w:hAnsi="Book Antiqua" w:cs="Times New Roman"/>
          <w:color w:val="000000"/>
        </w:rPr>
        <w:t>: 843-849 [PMID: 18656796 DOI: 10.1016/j.healun.2008.05.022]</w:t>
      </w:r>
    </w:p>
    <w:p w14:paraId="086C40F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Reynaud-</w:t>
      </w:r>
      <w:proofErr w:type="spellStart"/>
      <w:r w:rsidRPr="00DE7EA6">
        <w:rPr>
          <w:rFonts w:ascii="Book Antiqua" w:eastAsia="Times New Roman" w:hAnsi="Book Antiqua" w:cs="Times New Roman"/>
          <w:b/>
          <w:bCs/>
          <w:color w:val="000000"/>
        </w:rPr>
        <w:t>Gaubert</w:t>
      </w:r>
      <w:proofErr w:type="spellEnd"/>
      <w:r w:rsidRPr="00DE7EA6">
        <w:rPr>
          <w:rFonts w:ascii="Book Antiqua" w:eastAsia="Times New Roman" w:hAnsi="Book Antiqua" w:cs="Times New Roman"/>
          <w:b/>
          <w:bCs/>
          <w:color w:val="000000"/>
        </w:rPr>
        <w:t xml:space="preserve"> M</w:t>
      </w:r>
      <w:r w:rsidRPr="00DE7EA6">
        <w:rPr>
          <w:rFonts w:ascii="Book Antiqua" w:eastAsia="Times New Roman" w:hAnsi="Book Antiqua" w:cs="Times New Roman"/>
          <w:color w:val="000000"/>
        </w:rPr>
        <w:t xml:space="preserve">, Thomas P, </w:t>
      </w:r>
      <w:proofErr w:type="spellStart"/>
      <w:r w:rsidRPr="00DE7EA6">
        <w:rPr>
          <w:rFonts w:ascii="Book Antiqua" w:eastAsia="Times New Roman" w:hAnsi="Book Antiqua" w:cs="Times New Roman"/>
          <w:color w:val="000000"/>
        </w:rPr>
        <w:t>Gregoire</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Badier</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Cau</w:t>
      </w:r>
      <w:proofErr w:type="spellEnd"/>
      <w:r w:rsidRPr="00DE7EA6">
        <w:rPr>
          <w:rFonts w:ascii="Book Antiqua" w:eastAsia="Times New Roman" w:hAnsi="Book Antiqua" w:cs="Times New Roman"/>
          <w:color w:val="000000"/>
        </w:rPr>
        <w:t xml:space="preserve"> P, </w:t>
      </w:r>
      <w:proofErr w:type="spellStart"/>
      <w:r w:rsidRPr="00DE7EA6">
        <w:rPr>
          <w:rFonts w:ascii="Book Antiqua" w:eastAsia="Times New Roman" w:hAnsi="Book Antiqua" w:cs="Times New Roman"/>
          <w:color w:val="000000"/>
        </w:rPr>
        <w:t>Sampol</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Giudicelli</w:t>
      </w:r>
      <w:proofErr w:type="spellEnd"/>
      <w:r w:rsidRPr="00DE7EA6">
        <w:rPr>
          <w:rFonts w:ascii="Book Antiqua" w:eastAsia="Times New Roman" w:hAnsi="Book Antiqua" w:cs="Times New Roman"/>
          <w:color w:val="000000"/>
        </w:rPr>
        <w:t xml:space="preserve"> R, Fuentes P. Clinical utility of </w:t>
      </w:r>
      <w:proofErr w:type="spellStart"/>
      <w:r w:rsidRPr="00DE7EA6">
        <w:rPr>
          <w:rFonts w:ascii="Book Antiqua" w:eastAsia="Times New Roman" w:hAnsi="Book Antiqua" w:cs="Times New Roman"/>
          <w:color w:val="000000"/>
        </w:rPr>
        <w:t>bronchoalveolar</w:t>
      </w:r>
      <w:proofErr w:type="spellEnd"/>
      <w:r w:rsidRPr="00DE7EA6">
        <w:rPr>
          <w:rFonts w:ascii="Book Antiqua" w:eastAsia="Times New Roman" w:hAnsi="Book Antiqua" w:cs="Times New Roman"/>
          <w:color w:val="000000"/>
        </w:rPr>
        <w:t xml:space="preserve"> lavage cell phenotype analyses in the postoperative monitoring of lung transplant recipients.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J </w:t>
      </w:r>
      <w:proofErr w:type="spellStart"/>
      <w:r w:rsidRPr="00DE7EA6">
        <w:rPr>
          <w:rFonts w:ascii="Book Antiqua" w:eastAsia="Times New Roman" w:hAnsi="Book Antiqua" w:cs="Times New Roman"/>
          <w:i/>
          <w:iCs/>
          <w:color w:val="000000"/>
        </w:rPr>
        <w:t>Cardio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21</w:t>
      </w:r>
      <w:r w:rsidRPr="00DE7EA6">
        <w:rPr>
          <w:rFonts w:ascii="Book Antiqua" w:eastAsia="Times New Roman" w:hAnsi="Book Antiqua" w:cs="Times New Roman"/>
          <w:color w:val="000000"/>
        </w:rPr>
        <w:t>: 60-66 [PMID: 11788258]</w:t>
      </w:r>
    </w:p>
    <w:p w14:paraId="3C053DF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Blondeau</w:t>
      </w:r>
      <w:proofErr w:type="spellEnd"/>
      <w:r w:rsidRPr="00DE7EA6">
        <w:rPr>
          <w:rFonts w:ascii="Book Antiqua" w:eastAsia="Times New Roman" w:hAnsi="Book Antiqua" w:cs="Times New Roman"/>
          <w:b/>
          <w:bCs/>
          <w:color w:val="000000"/>
        </w:rPr>
        <w:t xml:space="preserve"> K</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Mertens</w:t>
      </w:r>
      <w:proofErr w:type="spellEnd"/>
      <w:r w:rsidRPr="00DE7EA6">
        <w:rPr>
          <w:rFonts w:ascii="Book Antiqua" w:eastAsia="Times New Roman" w:hAnsi="Book Antiqua" w:cs="Times New Roman"/>
          <w:color w:val="000000"/>
        </w:rPr>
        <w:t xml:space="preserve"> V, </w:t>
      </w:r>
      <w:proofErr w:type="spellStart"/>
      <w:r w:rsidRPr="00DE7EA6">
        <w:rPr>
          <w:rFonts w:ascii="Book Antiqua" w:eastAsia="Times New Roman" w:hAnsi="Book Antiqua" w:cs="Times New Roman"/>
          <w:color w:val="000000"/>
        </w:rPr>
        <w:t>Vanaudenaerde</w:t>
      </w:r>
      <w:proofErr w:type="spellEnd"/>
      <w:r w:rsidRPr="00DE7EA6">
        <w:rPr>
          <w:rFonts w:ascii="Book Antiqua" w:eastAsia="Times New Roman" w:hAnsi="Book Antiqua" w:cs="Times New Roman"/>
          <w:color w:val="000000"/>
        </w:rPr>
        <w:t xml:space="preserve"> BA, </w:t>
      </w:r>
      <w:proofErr w:type="spellStart"/>
      <w:r w:rsidRPr="00DE7EA6">
        <w:rPr>
          <w:rFonts w:ascii="Book Antiqua" w:eastAsia="Times New Roman" w:hAnsi="Book Antiqua" w:cs="Times New Roman"/>
          <w:color w:val="000000"/>
        </w:rPr>
        <w:t>Verleden</w:t>
      </w:r>
      <w:proofErr w:type="spellEnd"/>
      <w:r w:rsidRPr="00DE7EA6">
        <w:rPr>
          <w:rFonts w:ascii="Book Antiqua" w:eastAsia="Times New Roman" w:hAnsi="Book Antiqua" w:cs="Times New Roman"/>
          <w:color w:val="000000"/>
        </w:rPr>
        <w:t xml:space="preserve"> GM, Van </w:t>
      </w:r>
      <w:proofErr w:type="spellStart"/>
      <w:r w:rsidRPr="00DE7EA6">
        <w:rPr>
          <w:rFonts w:ascii="Book Antiqua" w:eastAsia="Times New Roman" w:hAnsi="Book Antiqua" w:cs="Times New Roman"/>
          <w:color w:val="000000"/>
        </w:rPr>
        <w:t>Raemdonck</w:t>
      </w:r>
      <w:proofErr w:type="spellEnd"/>
      <w:r w:rsidRPr="00DE7EA6">
        <w:rPr>
          <w:rFonts w:ascii="Book Antiqua" w:eastAsia="Times New Roman" w:hAnsi="Book Antiqua" w:cs="Times New Roman"/>
          <w:color w:val="000000"/>
        </w:rPr>
        <w:t xml:space="preserve"> DE, </w:t>
      </w:r>
      <w:proofErr w:type="spellStart"/>
      <w:r w:rsidRPr="00DE7EA6">
        <w:rPr>
          <w:rFonts w:ascii="Book Antiqua" w:eastAsia="Times New Roman" w:hAnsi="Book Antiqua" w:cs="Times New Roman"/>
          <w:color w:val="000000"/>
        </w:rPr>
        <w:t>Sifrim</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Gastro-</w:t>
      </w:r>
      <w:proofErr w:type="spellStart"/>
      <w:r w:rsidRPr="00DE7EA6">
        <w:rPr>
          <w:rFonts w:ascii="Book Antiqua" w:eastAsia="Times New Roman" w:hAnsi="Book Antiqua" w:cs="Times New Roman"/>
          <w:color w:val="000000"/>
        </w:rPr>
        <w:t>oesophageal</w:t>
      </w:r>
      <w:proofErr w:type="spellEnd"/>
      <w:r w:rsidRPr="00DE7EA6">
        <w:rPr>
          <w:rFonts w:ascii="Book Antiqua" w:eastAsia="Times New Roman" w:hAnsi="Book Antiqua" w:cs="Times New Roman"/>
          <w:color w:val="000000"/>
        </w:rPr>
        <w:t xml:space="preserve"> reflux and gastric aspiration in lung transplant patients with or without chronic rejection.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31</w:t>
      </w:r>
      <w:r w:rsidRPr="00DE7EA6">
        <w:rPr>
          <w:rFonts w:ascii="Book Antiqua" w:eastAsia="Times New Roman" w:hAnsi="Book Antiqua" w:cs="Times New Roman"/>
          <w:color w:val="000000"/>
        </w:rPr>
        <w:t>: 707-713 [PMID: 18057058 DOI: 10.1183/09031936.00064807]</w:t>
      </w:r>
    </w:p>
    <w:p w14:paraId="302603D8"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Ward C</w:t>
      </w:r>
      <w:r w:rsidRPr="00DE7EA6">
        <w:rPr>
          <w:rFonts w:ascii="Book Antiqua" w:eastAsia="Times New Roman" w:hAnsi="Book Antiqua" w:cs="Times New Roman"/>
          <w:color w:val="000000"/>
        </w:rPr>
        <w:t xml:space="preserve">, Forrest IA, Brownlee IA, Johnson GE, Murphy DM, Pearson JP, Dark JH,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Pepsin like activity in </w:t>
      </w:r>
      <w:proofErr w:type="spellStart"/>
      <w:r w:rsidRPr="00DE7EA6">
        <w:rPr>
          <w:rFonts w:ascii="Book Antiqua" w:eastAsia="Times New Roman" w:hAnsi="Book Antiqua" w:cs="Times New Roman"/>
          <w:color w:val="000000"/>
        </w:rPr>
        <w:t>bronchoalveolar</w:t>
      </w:r>
      <w:proofErr w:type="spellEnd"/>
      <w:r w:rsidRPr="00DE7EA6">
        <w:rPr>
          <w:rFonts w:ascii="Book Antiqua" w:eastAsia="Times New Roman" w:hAnsi="Book Antiqua" w:cs="Times New Roman"/>
          <w:color w:val="000000"/>
        </w:rPr>
        <w:t xml:space="preserve"> lavage fluid is suggestive of gastric aspiration in lung allografts. </w:t>
      </w:r>
      <w:r w:rsidRPr="00DE7EA6">
        <w:rPr>
          <w:rFonts w:ascii="Book Antiqua" w:eastAsia="Times New Roman" w:hAnsi="Book Antiqua" w:cs="Times New Roman"/>
          <w:i/>
          <w:iCs/>
          <w:color w:val="000000"/>
        </w:rPr>
        <w:t>Thorax</w:t>
      </w:r>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60</w:t>
      </w:r>
      <w:r w:rsidRPr="00DE7EA6">
        <w:rPr>
          <w:rFonts w:ascii="Book Antiqua" w:eastAsia="Times New Roman" w:hAnsi="Book Antiqua" w:cs="Times New Roman"/>
          <w:color w:val="000000"/>
        </w:rPr>
        <w:t>: 872-874 [PMID: 16055614 DOI: 10.1163/thx.2004.036426]</w:t>
      </w:r>
    </w:p>
    <w:p w14:paraId="3D6E3F46"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lastRenderedPageBreak/>
        <w:t>Oelberg</w:t>
      </w:r>
      <w:proofErr w:type="spellEnd"/>
      <w:r w:rsidRPr="00DE7EA6">
        <w:rPr>
          <w:rFonts w:ascii="Book Antiqua" w:eastAsia="Times New Roman" w:hAnsi="Book Antiqua" w:cs="Times New Roman"/>
          <w:b/>
          <w:bCs/>
          <w:color w:val="000000"/>
        </w:rPr>
        <w:t xml:space="preserve"> DG</w:t>
      </w:r>
      <w:r w:rsidRPr="00DE7EA6">
        <w:rPr>
          <w:rFonts w:ascii="Book Antiqua" w:eastAsia="Times New Roman" w:hAnsi="Book Antiqua" w:cs="Times New Roman"/>
          <w:color w:val="000000"/>
        </w:rPr>
        <w:t xml:space="preserve">, Downey SA, Flynn MM. Bile salt-induced intracellular Ca++ accumulation in type II </w:t>
      </w:r>
      <w:proofErr w:type="spellStart"/>
      <w:r w:rsidRPr="00DE7EA6">
        <w:rPr>
          <w:rFonts w:ascii="Book Antiqua" w:eastAsia="Times New Roman" w:hAnsi="Book Antiqua" w:cs="Times New Roman"/>
          <w:color w:val="000000"/>
        </w:rPr>
        <w:t>pneumocytes</w:t>
      </w:r>
      <w:proofErr w:type="spellEnd"/>
      <w:r w:rsidRPr="00DE7EA6">
        <w:rPr>
          <w:rFonts w:ascii="Book Antiqua" w:eastAsia="Times New Roman" w:hAnsi="Book Antiqua" w:cs="Times New Roman"/>
          <w:color w:val="000000"/>
        </w:rPr>
        <w:t>. </w:t>
      </w:r>
      <w:r w:rsidRPr="00DE7EA6">
        <w:rPr>
          <w:rFonts w:ascii="Book Antiqua" w:eastAsia="Times New Roman" w:hAnsi="Book Antiqua" w:cs="Times New Roman"/>
          <w:i/>
          <w:iCs/>
          <w:color w:val="000000"/>
        </w:rPr>
        <w:t>Lung</w:t>
      </w:r>
      <w:r w:rsidRPr="00DE7EA6">
        <w:rPr>
          <w:rFonts w:ascii="Book Antiqua" w:eastAsia="Times New Roman" w:hAnsi="Book Antiqua" w:cs="Times New Roman"/>
          <w:color w:val="000000"/>
        </w:rPr>
        <w:t> 1990; </w:t>
      </w:r>
      <w:r w:rsidRPr="00DE7EA6">
        <w:rPr>
          <w:rFonts w:ascii="Book Antiqua" w:eastAsia="Times New Roman" w:hAnsi="Book Antiqua" w:cs="Times New Roman"/>
          <w:b/>
          <w:bCs/>
          <w:color w:val="000000"/>
        </w:rPr>
        <w:t>168</w:t>
      </w:r>
      <w:r w:rsidRPr="00DE7EA6">
        <w:rPr>
          <w:rFonts w:ascii="Book Antiqua" w:eastAsia="Times New Roman" w:hAnsi="Book Antiqua" w:cs="Times New Roman"/>
          <w:color w:val="000000"/>
        </w:rPr>
        <w:t>: 297-308 [PMID: 2126319]</w:t>
      </w:r>
    </w:p>
    <w:p w14:paraId="497E370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Aaronson KD</w:t>
      </w:r>
      <w:r w:rsidRPr="00DE7EA6">
        <w:rPr>
          <w:rFonts w:ascii="Book Antiqua" w:eastAsia="Times New Roman" w:hAnsi="Book Antiqua" w:cs="Times New Roman"/>
          <w:color w:val="000000"/>
        </w:rPr>
        <w:t xml:space="preserve">, Slaughter MS, Miller LW, McGee EC, </w:t>
      </w:r>
      <w:proofErr w:type="spellStart"/>
      <w:r w:rsidRPr="00DE7EA6">
        <w:rPr>
          <w:rFonts w:ascii="Book Antiqua" w:eastAsia="Times New Roman" w:hAnsi="Book Antiqua" w:cs="Times New Roman"/>
          <w:color w:val="000000"/>
        </w:rPr>
        <w:t>Cotts</w:t>
      </w:r>
      <w:proofErr w:type="spellEnd"/>
      <w:r w:rsidRPr="00DE7EA6">
        <w:rPr>
          <w:rFonts w:ascii="Book Antiqua" w:eastAsia="Times New Roman" w:hAnsi="Book Antiqua" w:cs="Times New Roman"/>
          <w:color w:val="000000"/>
        </w:rPr>
        <w:t xml:space="preserve"> WG, Acker MA, Jessup ML, </w:t>
      </w:r>
      <w:proofErr w:type="spellStart"/>
      <w:r w:rsidRPr="00DE7EA6">
        <w:rPr>
          <w:rFonts w:ascii="Book Antiqua" w:eastAsia="Times New Roman" w:hAnsi="Book Antiqua" w:cs="Times New Roman"/>
          <w:color w:val="000000"/>
        </w:rPr>
        <w:t>Gregoric</w:t>
      </w:r>
      <w:proofErr w:type="spellEnd"/>
      <w:r w:rsidRPr="00DE7EA6">
        <w:rPr>
          <w:rFonts w:ascii="Book Antiqua" w:eastAsia="Times New Roman" w:hAnsi="Book Antiqua" w:cs="Times New Roman"/>
          <w:color w:val="000000"/>
        </w:rPr>
        <w:t xml:space="preserve"> ID, </w:t>
      </w:r>
      <w:proofErr w:type="spellStart"/>
      <w:r w:rsidRPr="00DE7EA6">
        <w:rPr>
          <w:rFonts w:ascii="Book Antiqua" w:eastAsia="Times New Roman" w:hAnsi="Book Antiqua" w:cs="Times New Roman"/>
          <w:color w:val="000000"/>
        </w:rPr>
        <w:t>Loyalka</w:t>
      </w:r>
      <w:proofErr w:type="spellEnd"/>
      <w:r w:rsidRPr="00DE7EA6">
        <w:rPr>
          <w:rFonts w:ascii="Book Antiqua" w:eastAsia="Times New Roman" w:hAnsi="Book Antiqua" w:cs="Times New Roman"/>
          <w:color w:val="000000"/>
        </w:rPr>
        <w:t xml:space="preserve"> P, Frazier OH, </w:t>
      </w:r>
      <w:proofErr w:type="spellStart"/>
      <w:r w:rsidRPr="00DE7EA6">
        <w:rPr>
          <w:rFonts w:ascii="Book Antiqua" w:eastAsia="Times New Roman" w:hAnsi="Book Antiqua" w:cs="Times New Roman"/>
          <w:color w:val="000000"/>
        </w:rPr>
        <w:t>Jeevanandam</w:t>
      </w:r>
      <w:proofErr w:type="spellEnd"/>
      <w:r w:rsidRPr="00DE7EA6">
        <w:rPr>
          <w:rFonts w:ascii="Book Antiqua" w:eastAsia="Times New Roman" w:hAnsi="Book Antiqua" w:cs="Times New Roman"/>
          <w:color w:val="000000"/>
        </w:rPr>
        <w:t xml:space="preserve"> V, Anderson AS, </w:t>
      </w:r>
      <w:proofErr w:type="spellStart"/>
      <w:r w:rsidRPr="00DE7EA6">
        <w:rPr>
          <w:rFonts w:ascii="Book Antiqua" w:eastAsia="Times New Roman" w:hAnsi="Book Antiqua" w:cs="Times New Roman"/>
          <w:color w:val="000000"/>
        </w:rPr>
        <w:t>Kormos</w:t>
      </w:r>
      <w:proofErr w:type="spellEnd"/>
      <w:r w:rsidRPr="00DE7EA6">
        <w:rPr>
          <w:rFonts w:ascii="Book Antiqua" w:eastAsia="Times New Roman" w:hAnsi="Book Antiqua" w:cs="Times New Roman"/>
          <w:color w:val="000000"/>
        </w:rPr>
        <w:t xml:space="preserve"> RL, </w:t>
      </w:r>
      <w:proofErr w:type="spellStart"/>
      <w:r w:rsidRPr="00DE7EA6">
        <w:rPr>
          <w:rFonts w:ascii="Book Antiqua" w:eastAsia="Times New Roman" w:hAnsi="Book Antiqua" w:cs="Times New Roman"/>
          <w:color w:val="000000"/>
        </w:rPr>
        <w:t>Teuteberg</w:t>
      </w:r>
      <w:proofErr w:type="spellEnd"/>
      <w:r w:rsidRPr="00DE7EA6">
        <w:rPr>
          <w:rFonts w:ascii="Book Antiqua" w:eastAsia="Times New Roman" w:hAnsi="Book Antiqua" w:cs="Times New Roman"/>
          <w:color w:val="000000"/>
        </w:rPr>
        <w:t xml:space="preserve"> JJ, Levy WC, </w:t>
      </w:r>
      <w:proofErr w:type="spellStart"/>
      <w:r w:rsidRPr="00DE7EA6">
        <w:rPr>
          <w:rFonts w:ascii="Book Antiqua" w:eastAsia="Times New Roman" w:hAnsi="Book Antiqua" w:cs="Times New Roman"/>
          <w:color w:val="000000"/>
        </w:rPr>
        <w:t>Naftel</w:t>
      </w:r>
      <w:proofErr w:type="spellEnd"/>
      <w:r w:rsidRPr="00DE7EA6">
        <w:rPr>
          <w:rFonts w:ascii="Book Antiqua" w:eastAsia="Times New Roman" w:hAnsi="Book Antiqua" w:cs="Times New Roman"/>
          <w:color w:val="000000"/>
        </w:rPr>
        <w:t xml:space="preserve"> DC, </w:t>
      </w:r>
      <w:proofErr w:type="spellStart"/>
      <w:r w:rsidRPr="00DE7EA6">
        <w:rPr>
          <w:rFonts w:ascii="Book Antiqua" w:eastAsia="Times New Roman" w:hAnsi="Book Antiqua" w:cs="Times New Roman"/>
          <w:color w:val="000000"/>
        </w:rPr>
        <w:t>Bittman</w:t>
      </w:r>
      <w:proofErr w:type="spellEnd"/>
      <w:r w:rsidRPr="00DE7EA6">
        <w:rPr>
          <w:rFonts w:ascii="Book Antiqua" w:eastAsia="Times New Roman" w:hAnsi="Book Antiqua" w:cs="Times New Roman"/>
          <w:color w:val="000000"/>
        </w:rPr>
        <w:t xml:space="preserve"> RM, </w:t>
      </w:r>
      <w:proofErr w:type="spellStart"/>
      <w:r w:rsidRPr="00DE7EA6">
        <w:rPr>
          <w:rFonts w:ascii="Book Antiqua" w:eastAsia="Times New Roman" w:hAnsi="Book Antiqua" w:cs="Times New Roman"/>
          <w:color w:val="000000"/>
        </w:rPr>
        <w:t>Pagani</w:t>
      </w:r>
      <w:proofErr w:type="spellEnd"/>
      <w:r w:rsidRPr="00DE7EA6">
        <w:rPr>
          <w:rFonts w:ascii="Book Antiqua" w:eastAsia="Times New Roman" w:hAnsi="Book Antiqua" w:cs="Times New Roman"/>
          <w:color w:val="000000"/>
        </w:rPr>
        <w:t xml:space="preserve"> FD, Hathaway DR, Boyce SW. Use of an </w:t>
      </w:r>
      <w:proofErr w:type="spellStart"/>
      <w:r w:rsidRPr="00DE7EA6">
        <w:rPr>
          <w:rFonts w:ascii="Book Antiqua" w:eastAsia="Times New Roman" w:hAnsi="Book Antiqua" w:cs="Times New Roman"/>
          <w:color w:val="000000"/>
        </w:rPr>
        <w:t>intrapericardial</w:t>
      </w:r>
      <w:proofErr w:type="spellEnd"/>
      <w:r w:rsidRPr="00DE7EA6">
        <w:rPr>
          <w:rFonts w:ascii="Book Antiqua" w:eastAsia="Times New Roman" w:hAnsi="Book Antiqua" w:cs="Times New Roman"/>
          <w:color w:val="000000"/>
        </w:rPr>
        <w:t>, continuous-flow, centrifugal pump in patients awaiting heart transplantation. </w:t>
      </w:r>
      <w:r w:rsidRPr="00DE7EA6">
        <w:rPr>
          <w:rFonts w:ascii="Book Antiqua" w:eastAsia="Times New Roman" w:hAnsi="Book Antiqua" w:cs="Times New Roman"/>
          <w:i/>
          <w:iCs/>
          <w:color w:val="000000"/>
        </w:rPr>
        <w:t>Circulation</w:t>
      </w:r>
      <w:r w:rsidRPr="00DE7EA6">
        <w:rPr>
          <w:rFonts w:ascii="Book Antiqua" w:eastAsia="Times New Roman" w:hAnsi="Book Antiqua" w:cs="Times New Roman"/>
          <w:color w:val="000000"/>
        </w:rPr>
        <w:t> 2012; </w:t>
      </w:r>
      <w:r w:rsidRPr="00DE7EA6">
        <w:rPr>
          <w:rFonts w:ascii="Book Antiqua" w:eastAsia="Times New Roman" w:hAnsi="Book Antiqua" w:cs="Times New Roman"/>
          <w:b/>
          <w:bCs/>
          <w:color w:val="000000"/>
        </w:rPr>
        <w:t>125</w:t>
      </w:r>
      <w:r w:rsidRPr="00DE7EA6">
        <w:rPr>
          <w:rFonts w:ascii="Book Antiqua" w:eastAsia="Times New Roman" w:hAnsi="Book Antiqua" w:cs="Times New Roman"/>
          <w:color w:val="000000"/>
        </w:rPr>
        <w:t>: 3191-3200 [PMID: 22619284 DOI: 10.1161/CIRCULATIONAHA.111.058412]</w:t>
      </w:r>
    </w:p>
    <w:p w14:paraId="0A12A04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D'Ovidio</w:t>
      </w:r>
      <w:proofErr w:type="spellEnd"/>
      <w:r w:rsidRPr="00DE7EA6">
        <w:rPr>
          <w:rFonts w:ascii="Book Antiqua" w:eastAsia="Times New Roman" w:hAnsi="Book Antiqua" w:cs="Times New Roman"/>
          <w:b/>
          <w:bCs/>
          <w:color w:val="000000"/>
        </w:rPr>
        <w:t xml:space="preserve"> F</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Keshavjee</w:t>
      </w:r>
      <w:proofErr w:type="spellEnd"/>
      <w:r w:rsidRPr="00DE7EA6">
        <w:rPr>
          <w:rFonts w:ascii="Book Antiqua" w:eastAsia="Times New Roman" w:hAnsi="Book Antiqua" w:cs="Times New Roman"/>
          <w:color w:val="000000"/>
        </w:rPr>
        <w:t xml:space="preserve"> S. Gastroesophageal reflux and lung transplantation. </w:t>
      </w:r>
      <w:r w:rsidRPr="00DE7EA6">
        <w:rPr>
          <w:rFonts w:ascii="Book Antiqua" w:eastAsia="Times New Roman" w:hAnsi="Book Antiqua" w:cs="Times New Roman"/>
          <w:i/>
          <w:iCs/>
          <w:color w:val="000000"/>
        </w:rPr>
        <w:t>Dis Esophagus</w:t>
      </w:r>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19</w:t>
      </w:r>
      <w:r w:rsidRPr="00DE7EA6">
        <w:rPr>
          <w:rFonts w:ascii="Book Antiqua" w:eastAsia="Times New Roman" w:hAnsi="Book Antiqua" w:cs="Times New Roman"/>
          <w:color w:val="000000"/>
        </w:rPr>
        <w:t>: 315-320 [PMID: 16984525 DOI: 10.1111/J.1442-2050.2006.00603.x]</w:t>
      </w:r>
    </w:p>
    <w:p w14:paraId="079C74C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Ward C</w:t>
      </w:r>
      <w:r w:rsidRPr="00DE7EA6">
        <w:rPr>
          <w:rFonts w:ascii="Book Antiqua" w:eastAsia="Times New Roman" w:hAnsi="Book Antiqua" w:cs="Times New Roman"/>
          <w:color w:val="000000"/>
        </w:rPr>
        <w:t xml:space="preserve">, Walters EH, Zheng L, </w:t>
      </w:r>
      <w:proofErr w:type="spellStart"/>
      <w:r w:rsidRPr="00DE7EA6">
        <w:rPr>
          <w:rFonts w:ascii="Book Antiqua" w:eastAsia="Times New Roman" w:hAnsi="Book Antiqua" w:cs="Times New Roman"/>
          <w:color w:val="000000"/>
        </w:rPr>
        <w:t>Whitford</w:t>
      </w:r>
      <w:proofErr w:type="spellEnd"/>
      <w:r w:rsidRPr="00DE7EA6">
        <w:rPr>
          <w:rFonts w:ascii="Book Antiqua" w:eastAsia="Times New Roman" w:hAnsi="Book Antiqua" w:cs="Times New Roman"/>
          <w:color w:val="000000"/>
        </w:rPr>
        <w:t xml:space="preserve"> H, Williams TJ, Snell GI. Increased soluble CD14 in </w:t>
      </w:r>
      <w:proofErr w:type="spellStart"/>
      <w:r w:rsidRPr="00DE7EA6">
        <w:rPr>
          <w:rFonts w:ascii="Book Antiqua" w:eastAsia="Times New Roman" w:hAnsi="Book Antiqua" w:cs="Times New Roman"/>
          <w:color w:val="000000"/>
        </w:rPr>
        <w:t>bronchoalveolar</w:t>
      </w:r>
      <w:proofErr w:type="spellEnd"/>
      <w:r w:rsidRPr="00DE7EA6">
        <w:rPr>
          <w:rFonts w:ascii="Book Antiqua" w:eastAsia="Times New Roman" w:hAnsi="Book Antiqua" w:cs="Times New Roman"/>
          <w:color w:val="000000"/>
        </w:rPr>
        <w:t xml:space="preserve"> lavage fluid of stable lung transplant recipients.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19</w:t>
      </w:r>
      <w:r w:rsidRPr="00DE7EA6">
        <w:rPr>
          <w:rFonts w:ascii="Book Antiqua" w:eastAsia="Times New Roman" w:hAnsi="Book Antiqua" w:cs="Times New Roman"/>
          <w:color w:val="000000"/>
        </w:rPr>
        <w:t>: 472-478 [PMID: 11936525]</w:t>
      </w:r>
    </w:p>
    <w:p w14:paraId="1837CE3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Davis CS</w:t>
      </w:r>
      <w:r w:rsidRPr="00DE7EA6">
        <w:rPr>
          <w:rFonts w:ascii="Book Antiqua" w:eastAsia="Times New Roman" w:hAnsi="Book Antiqua" w:cs="Times New Roman"/>
          <w:color w:val="000000"/>
        </w:rPr>
        <w:t xml:space="preserve">, Mendez BM, Flint DV, </w:t>
      </w:r>
      <w:proofErr w:type="spellStart"/>
      <w:r w:rsidRPr="00DE7EA6">
        <w:rPr>
          <w:rFonts w:ascii="Book Antiqua" w:eastAsia="Times New Roman" w:hAnsi="Book Antiqua" w:cs="Times New Roman"/>
          <w:color w:val="000000"/>
        </w:rPr>
        <w:t>Pelletiere</w:t>
      </w:r>
      <w:proofErr w:type="spellEnd"/>
      <w:r w:rsidRPr="00DE7EA6">
        <w:rPr>
          <w:rFonts w:ascii="Book Antiqua" w:eastAsia="Times New Roman" w:hAnsi="Book Antiqua" w:cs="Times New Roman"/>
          <w:color w:val="000000"/>
        </w:rPr>
        <w:t xml:space="preserve"> K, Lowery E, Ramirez L, Love RB, Kovacs EJ, </w:t>
      </w:r>
      <w:proofErr w:type="spellStart"/>
      <w:r w:rsidRPr="00DE7EA6">
        <w:rPr>
          <w:rFonts w:ascii="Book Antiqua" w:eastAsia="Times New Roman" w:hAnsi="Book Antiqua" w:cs="Times New Roman"/>
          <w:color w:val="000000"/>
        </w:rPr>
        <w:t>Fisichella</w:t>
      </w:r>
      <w:proofErr w:type="spellEnd"/>
      <w:r w:rsidRPr="00DE7EA6">
        <w:rPr>
          <w:rFonts w:ascii="Book Antiqua" w:eastAsia="Times New Roman" w:hAnsi="Book Antiqua" w:cs="Times New Roman"/>
          <w:color w:val="000000"/>
        </w:rPr>
        <w:t xml:space="preserve"> PM. Pepsin concentrations are elevated in the </w:t>
      </w:r>
      <w:proofErr w:type="spellStart"/>
      <w:r w:rsidRPr="00DE7EA6">
        <w:rPr>
          <w:rFonts w:ascii="Book Antiqua" w:eastAsia="Times New Roman" w:hAnsi="Book Antiqua" w:cs="Times New Roman"/>
          <w:color w:val="000000"/>
        </w:rPr>
        <w:t>bronchoalveolar</w:t>
      </w:r>
      <w:proofErr w:type="spellEnd"/>
      <w:r w:rsidRPr="00DE7EA6">
        <w:rPr>
          <w:rFonts w:ascii="Book Antiqua" w:eastAsia="Times New Roman" w:hAnsi="Book Antiqua" w:cs="Times New Roman"/>
          <w:color w:val="000000"/>
        </w:rPr>
        <w:t xml:space="preserve"> lavage fluid of patients with idiopathic pulmonary fibrosis after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Res</w:t>
      </w:r>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185</w:t>
      </w:r>
      <w:r w:rsidRPr="00DE7EA6">
        <w:rPr>
          <w:rFonts w:ascii="Book Antiqua" w:eastAsia="Times New Roman" w:hAnsi="Book Antiqua" w:cs="Times New Roman"/>
          <w:color w:val="000000"/>
        </w:rPr>
        <w:t>: e101-e108 [PMID: 23845868 DOI: 10.1016/j.jss.2013.06.011]</w:t>
      </w:r>
    </w:p>
    <w:p w14:paraId="2FEF772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Kroshus</w:t>
      </w:r>
      <w:proofErr w:type="spellEnd"/>
      <w:r w:rsidRPr="00DE7EA6">
        <w:rPr>
          <w:rFonts w:ascii="Book Antiqua" w:eastAsia="Times New Roman" w:hAnsi="Book Antiqua" w:cs="Times New Roman"/>
          <w:b/>
          <w:bCs/>
          <w:color w:val="000000"/>
        </w:rPr>
        <w:t xml:space="preserve"> TJ</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Kshettry</w:t>
      </w:r>
      <w:proofErr w:type="spellEnd"/>
      <w:r w:rsidRPr="00DE7EA6">
        <w:rPr>
          <w:rFonts w:ascii="Book Antiqua" w:eastAsia="Times New Roman" w:hAnsi="Book Antiqua" w:cs="Times New Roman"/>
          <w:color w:val="000000"/>
        </w:rPr>
        <w:t xml:space="preserve"> VR, </w:t>
      </w:r>
      <w:proofErr w:type="spellStart"/>
      <w:r w:rsidRPr="00DE7EA6">
        <w:rPr>
          <w:rFonts w:ascii="Book Antiqua" w:eastAsia="Times New Roman" w:hAnsi="Book Antiqua" w:cs="Times New Roman"/>
          <w:color w:val="000000"/>
        </w:rPr>
        <w:t>Savik</w:t>
      </w:r>
      <w:proofErr w:type="spellEnd"/>
      <w:r w:rsidRPr="00DE7EA6">
        <w:rPr>
          <w:rFonts w:ascii="Book Antiqua" w:eastAsia="Times New Roman" w:hAnsi="Book Antiqua" w:cs="Times New Roman"/>
          <w:color w:val="000000"/>
        </w:rPr>
        <w:t xml:space="preserve"> K, John R, Hertz MI, </w:t>
      </w:r>
      <w:proofErr w:type="spellStart"/>
      <w:r w:rsidRPr="00DE7EA6">
        <w:rPr>
          <w:rFonts w:ascii="Book Antiqua" w:eastAsia="Times New Roman" w:hAnsi="Book Antiqua" w:cs="Times New Roman"/>
          <w:color w:val="000000"/>
        </w:rPr>
        <w:t>Bolman</w:t>
      </w:r>
      <w:proofErr w:type="spellEnd"/>
      <w:r w:rsidRPr="00DE7EA6">
        <w:rPr>
          <w:rFonts w:ascii="Book Antiqua" w:eastAsia="Times New Roman" w:hAnsi="Book Antiqua" w:cs="Times New Roman"/>
          <w:color w:val="000000"/>
        </w:rPr>
        <w:t xml:space="preserve"> RM. Risk factors for the development of bronchiolitis obliterans syndrome after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1997; </w:t>
      </w:r>
      <w:r w:rsidRPr="00DE7EA6">
        <w:rPr>
          <w:rFonts w:ascii="Book Antiqua" w:eastAsia="Times New Roman" w:hAnsi="Book Antiqua" w:cs="Times New Roman"/>
          <w:b/>
          <w:bCs/>
          <w:color w:val="000000"/>
        </w:rPr>
        <w:t>114</w:t>
      </w:r>
      <w:r w:rsidRPr="00DE7EA6">
        <w:rPr>
          <w:rFonts w:ascii="Book Antiqua" w:eastAsia="Times New Roman" w:hAnsi="Book Antiqua" w:cs="Times New Roman"/>
          <w:color w:val="000000"/>
        </w:rPr>
        <w:t>: 195-202 [PMID: 9270635 DOI: 10.1016/S0022-5223(97)70144-2]</w:t>
      </w:r>
    </w:p>
    <w:p w14:paraId="10BB55E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Egan JJ</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Obliterative</w:t>
      </w:r>
      <w:proofErr w:type="spellEnd"/>
      <w:r w:rsidRPr="00DE7EA6">
        <w:rPr>
          <w:rFonts w:ascii="Book Antiqua" w:eastAsia="Times New Roman" w:hAnsi="Book Antiqua" w:cs="Times New Roman"/>
          <w:color w:val="000000"/>
        </w:rPr>
        <w:t xml:space="preserve"> bronchiolitis after lung transplantation: a repetitive multiple injury airway disease.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170</w:t>
      </w:r>
      <w:r w:rsidRPr="00DE7EA6">
        <w:rPr>
          <w:rFonts w:ascii="Book Antiqua" w:eastAsia="Times New Roman" w:hAnsi="Book Antiqua" w:cs="Times New Roman"/>
          <w:color w:val="000000"/>
        </w:rPr>
        <w:t>: 931-932 [PMID: 15504816 DOI: 10.1164/rccm.2408010]</w:t>
      </w:r>
    </w:p>
    <w:p w14:paraId="7DDB825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Cohen S</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Saxena</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Waljee</w:t>
      </w:r>
      <w:proofErr w:type="spellEnd"/>
      <w:r w:rsidRPr="00DE7EA6">
        <w:rPr>
          <w:rFonts w:ascii="Book Antiqua" w:eastAsia="Times New Roman" w:hAnsi="Book Antiqua" w:cs="Times New Roman"/>
          <w:color w:val="000000"/>
        </w:rPr>
        <w:t xml:space="preserve"> AK, </w:t>
      </w:r>
      <w:proofErr w:type="spellStart"/>
      <w:r w:rsidRPr="00DE7EA6">
        <w:rPr>
          <w:rFonts w:ascii="Book Antiqua" w:eastAsia="Times New Roman" w:hAnsi="Book Antiqua" w:cs="Times New Roman"/>
          <w:color w:val="000000"/>
        </w:rPr>
        <w:t>Piraka</w:t>
      </w:r>
      <w:proofErr w:type="spellEnd"/>
      <w:r w:rsidRPr="00DE7EA6">
        <w:rPr>
          <w:rFonts w:ascii="Book Antiqua" w:eastAsia="Times New Roman" w:hAnsi="Book Antiqua" w:cs="Times New Roman"/>
          <w:color w:val="000000"/>
        </w:rPr>
        <w:t xml:space="preserve"> C, Purdy J, </w:t>
      </w:r>
      <w:proofErr w:type="spellStart"/>
      <w:r w:rsidRPr="00DE7EA6">
        <w:rPr>
          <w:rFonts w:ascii="Book Antiqua" w:eastAsia="Times New Roman" w:hAnsi="Book Antiqua" w:cs="Times New Roman"/>
          <w:color w:val="000000"/>
        </w:rPr>
        <w:t>Appelman</w:t>
      </w:r>
      <w:proofErr w:type="spellEnd"/>
      <w:r w:rsidRPr="00DE7EA6">
        <w:rPr>
          <w:rFonts w:ascii="Book Antiqua" w:eastAsia="Times New Roman" w:hAnsi="Book Antiqua" w:cs="Times New Roman"/>
          <w:color w:val="000000"/>
        </w:rPr>
        <w:t xml:space="preserve"> H, McKenna B, </w:t>
      </w:r>
      <w:proofErr w:type="spellStart"/>
      <w:r w:rsidRPr="00DE7EA6">
        <w:rPr>
          <w:rFonts w:ascii="Book Antiqua" w:eastAsia="Times New Roman" w:hAnsi="Book Antiqua" w:cs="Times New Roman"/>
          <w:color w:val="000000"/>
        </w:rPr>
        <w:t>Elmunzer</w:t>
      </w:r>
      <w:proofErr w:type="spellEnd"/>
      <w:r w:rsidRPr="00DE7EA6">
        <w:rPr>
          <w:rFonts w:ascii="Book Antiqua" w:eastAsia="Times New Roman" w:hAnsi="Book Antiqua" w:cs="Times New Roman"/>
          <w:color w:val="000000"/>
        </w:rPr>
        <w:t xml:space="preserve"> BJ, </w:t>
      </w:r>
      <w:proofErr w:type="spellStart"/>
      <w:r w:rsidRPr="00DE7EA6">
        <w:rPr>
          <w:rFonts w:ascii="Book Antiqua" w:eastAsia="Times New Roman" w:hAnsi="Book Antiqua" w:cs="Times New Roman"/>
          <w:color w:val="000000"/>
        </w:rPr>
        <w:t>Singal</w:t>
      </w:r>
      <w:proofErr w:type="spellEnd"/>
      <w:r w:rsidRPr="00DE7EA6">
        <w:rPr>
          <w:rFonts w:ascii="Book Antiqua" w:eastAsia="Times New Roman" w:hAnsi="Book Antiqua" w:cs="Times New Roman"/>
          <w:color w:val="000000"/>
        </w:rPr>
        <w:t xml:space="preserve"> AG. Lymphocytic esophagitis: a diagnosis of increasing frequency.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Gastroenterol</w:t>
      </w:r>
      <w:proofErr w:type="spellEnd"/>
      <w:r w:rsidRPr="00DE7EA6">
        <w:rPr>
          <w:rFonts w:ascii="Book Antiqua" w:eastAsia="Times New Roman" w:hAnsi="Book Antiqua" w:cs="Times New Roman"/>
          <w:color w:val="000000"/>
        </w:rPr>
        <w:t> </w:t>
      </w:r>
      <w:r w:rsidRPr="00B6576B">
        <w:rPr>
          <w:rFonts w:ascii="Book Antiqua" w:hAnsi="Book Antiqua" w:cs="Times New Roman"/>
          <w:noProof/>
        </w:rPr>
        <w:t>2012</w:t>
      </w:r>
      <w:r w:rsidRPr="00DE7EA6">
        <w:rPr>
          <w:rFonts w:ascii="Book Antiqua" w:eastAsia="Times New Roman" w:hAnsi="Book Antiqua" w:cs="Times New Roman"/>
          <w:color w:val="000000"/>
        </w:rPr>
        <w:t>; </w:t>
      </w:r>
      <w:r w:rsidRPr="00DE7EA6">
        <w:rPr>
          <w:rFonts w:ascii="Book Antiqua" w:eastAsia="Times New Roman" w:hAnsi="Book Antiqua" w:cs="Times New Roman"/>
          <w:b/>
          <w:bCs/>
          <w:color w:val="000000"/>
        </w:rPr>
        <w:t>46</w:t>
      </w:r>
      <w:r w:rsidRPr="00DE7EA6">
        <w:rPr>
          <w:rFonts w:ascii="Book Antiqua" w:eastAsia="Times New Roman" w:hAnsi="Book Antiqua" w:cs="Times New Roman"/>
          <w:color w:val="000000"/>
        </w:rPr>
        <w:t>: 828-832 [PMID: 22751335 DOI: 10.1097/MCG.0b013e3182500de8]</w:t>
      </w:r>
    </w:p>
    <w:p w14:paraId="6924345F"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lastRenderedPageBreak/>
        <w:t>Patti MG</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Debas</w:t>
      </w:r>
      <w:proofErr w:type="spellEnd"/>
      <w:r w:rsidRPr="00DE7EA6">
        <w:rPr>
          <w:rFonts w:ascii="Book Antiqua" w:eastAsia="Times New Roman" w:hAnsi="Book Antiqua" w:cs="Times New Roman"/>
          <w:color w:val="000000"/>
        </w:rPr>
        <w:t xml:space="preserve"> HT, Pellegrini CA. Clinical and functional characterization of high gastroesophageal reflux.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1993; </w:t>
      </w:r>
      <w:r w:rsidRPr="00DE7EA6">
        <w:rPr>
          <w:rFonts w:ascii="Book Antiqua" w:eastAsia="Times New Roman" w:hAnsi="Book Antiqua" w:cs="Times New Roman"/>
          <w:b/>
          <w:bCs/>
          <w:color w:val="000000"/>
        </w:rPr>
        <w:t>165</w:t>
      </w:r>
      <w:r w:rsidRPr="00DE7EA6">
        <w:rPr>
          <w:rFonts w:ascii="Book Antiqua" w:eastAsia="Times New Roman" w:hAnsi="Book Antiqua" w:cs="Times New Roman"/>
          <w:color w:val="000000"/>
        </w:rPr>
        <w:t>: 163-16; discussion 163-16; [PMID: 8418693]</w:t>
      </w:r>
    </w:p>
    <w:p w14:paraId="2CFA089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Oelschlager</w:t>
      </w:r>
      <w:proofErr w:type="spellEnd"/>
      <w:r w:rsidRPr="00DE7EA6">
        <w:rPr>
          <w:rFonts w:ascii="Book Antiqua" w:eastAsia="Times New Roman" w:hAnsi="Book Antiqua" w:cs="Times New Roman"/>
          <w:b/>
          <w:bCs/>
          <w:color w:val="000000"/>
        </w:rPr>
        <w:t xml:space="preserve"> BK</w:t>
      </w:r>
      <w:r w:rsidRPr="00DE7EA6">
        <w:rPr>
          <w:rFonts w:ascii="Book Antiqua" w:eastAsia="Times New Roman" w:hAnsi="Book Antiqua" w:cs="Times New Roman"/>
          <w:color w:val="000000"/>
        </w:rPr>
        <w:t>, Chang L, Pope CE, Pellegrini CA. Typical GERD symptoms and esophageal pH monitoring are not enough to diagnose pharyngeal reflux.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Res</w:t>
      </w:r>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128</w:t>
      </w:r>
      <w:r w:rsidRPr="00DE7EA6">
        <w:rPr>
          <w:rFonts w:ascii="Book Antiqua" w:eastAsia="Times New Roman" w:hAnsi="Book Antiqua" w:cs="Times New Roman"/>
          <w:color w:val="000000"/>
        </w:rPr>
        <w:t>: 55-60 [PMID: 16115493 DOI: 10.1016/j.jss.2005.02.021]</w:t>
      </w:r>
    </w:p>
    <w:p w14:paraId="0F2847C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Tomonaga</w:t>
      </w:r>
      <w:proofErr w:type="spellEnd"/>
      <w:r w:rsidRPr="00DE7EA6">
        <w:rPr>
          <w:rFonts w:ascii="Book Antiqua" w:eastAsia="Times New Roman" w:hAnsi="Book Antiqua" w:cs="Times New Roman"/>
          <w:b/>
          <w:bCs/>
          <w:color w:val="000000"/>
        </w:rPr>
        <w:t xml:space="preserve"> T</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Awad</w:t>
      </w:r>
      <w:proofErr w:type="spellEnd"/>
      <w:r w:rsidRPr="00DE7EA6">
        <w:rPr>
          <w:rFonts w:ascii="Book Antiqua" w:eastAsia="Times New Roman" w:hAnsi="Book Antiqua" w:cs="Times New Roman"/>
          <w:color w:val="000000"/>
        </w:rPr>
        <w:t xml:space="preserve"> ZT, </w:t>
      </w:r>
      <w:proofErr w:type="spellStart"/>
      <w:r w:rsidRPr="00DE7EA6">
        <w:rPr>
          <w:rFonts w:ascii="Book Antiqua" w:eastAsia="Times New Roman" w:hAnsi="Book Antiqua" w:cs="Times New Roman"/>
          <w:color w:val="000000"/>
        </w:rPr>
        <w:t>Filipi</w:t>
      </w:r>
      <w:proofErr w:type="spellEnd"/>
      <w:r w:rsidRPr="00DE7EA6">
        <w:rPr>
          <w:rFonts w:ascii="Book Antiqua" w:eastAsia="Times New Roman" w:hAnsi="Book Antiqua" w:cs="Times New Roman"/>
          <w:color w:val="000000"/>
        </w:rPr>
        <w:t xml:space="preserve"> CJ, Hinder RA, </w:t>
      </w:r>
      <w:proofErr w:type="spellStart"/>
      <w:r w:rsidRPr="00DE7EA6">
        <w:rPr>
          <w:rFonts w:ascii="Book Antiqua" w:eastAsia="Times New Roman" w:hAnsi="Book Antiqua" w:cs="Times New Roman"/>
          <w:color w:val="000000"/>
        </w:rPr>
        <w:t>Selima</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Tercero</w:t>
      </w:r>
      <w:proofErr w:type="spellEnd"/>
      <w:r w:rsidRPr="00DE7EA6">
        <w:rPr>
          <w:rFonts w:ascii="Book Antiqua" w:eastAsia="Times New Roman" w:hAnsi="Book Antiqua" w:cs="Times New Roman"/>
          <w:color w:val="000000"/>
        </w:rPr>
        <w:t xml:space="preserve"> F, Marsh RE, </w:t>
      </w:r>
      <w:proofErr w:type="spellStart"/>
      <w:r w:rsidRPr="00DE7EA6">
        <w:rPr>
          <w:rFonts w:ascii="Book Antiqua" w:eastAsia="Times New Roman" w:hAnsi="Book Antiqua" w:cs="Times New Roman"/>
          <w:color w:val="000000"/>
        </w:rPr>
        <w:t>Shiino</w:t>
      </w:r>
      <w:proofErr w:type="spellEnd"/>
      <w:r w:rsidRPr="00DE7EA6">
        <w:rPr>
          <w:rFonts w:ascii="Book Antiqua" w:eastAsia="Times New Roman" w:hAnsi="Book Antiqua" w:cs="Times New Roman"/>
          <w:color w:val="000000"/>
        </w:rPr>
        <w:t xml:space="preserve"> Y, Welch R. Symptom predictability of reflux-induced respiratory disease. </w:t>
      </w:r>
      <w:r w:rsidRPr="00DE7EA6">
        <w:rPr>
          <w:rFonts w:ascii="Book Antiqua" w:eastAsia="Times New Roman" w:hAnsi="Book Antiqua" w:cs="Times New Roman"/>
          <w:i/>
          <w:iCs/>
          <w:color w:val="000000"/>
        </w:rPr>
        <w:t xml:space="preserve">Dig Dis </w:t>
      </w:r>
      <w:proofErr w:type="spellStart"/>
      <w:r w:rsidRPr="00DE7EA6">
        <w:rPr>
          <w:rFonts w:ascii="Book Antiqua" w:eastAsia="Times New Roman" w:hAnsi="Book Antiqua" w:cs="Times New Roman"/>
          <w:i/>
          <w:iCs/>
          <w:color w:val="000000"/>
        </w:rPr>
        <w:t>Sci</w:t>
      </w:r>
      <w:proofErr w:type="spellEnd"/>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47</w:t>
      </w:r>
      <w:r w:rsidRPr="00DE7EA6">
        <w:rPr>
          <w:rFonts w:ascii="Book Antiqua" w:eastAsia="Times New Roman" w:hAnsi="Book Antiqua" w:cs="Times New Roman"/>
          <w:color w:val="000000"/>
        </w:rPr>
        <w:t>: 9-14 [PMID: 11837739]</w:t>
      </w:r>
    </w:p>
    <w:p w14:paraId="175726C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Koufman</w:t>
      </w:r>
      <w:proofErr w:type="spellEnd"/>
      <w:r w:rsidRPr="00DE7EA6">
        <w:rPr>
          <w:rFonts w:ascii="Book Antiqua" w:eastAsia="Times New Roman" w:hAnsi="Book Antiqua" w:cs="Times New Roman"/>
          <w:b/>
          <w:bCs/>
          <w:color w:val="000000"/>
        </w:rPr>
        <w:t xml:space="preserve"> JA</w:t>
      </w:r>
      <w:r w:rsidRPr="00DE7EA6">
        <w:rPr>
          <w:rFonts w:ascii="Book Antiqua" w:eastAsia="Times New Roman" w:hAnsi="Book Antiqua" w:cs="Times New Roman"/>
          <w:color w:val="000000"/>
        </w:rPr>
        <w:t xml:space="preserve">. The </w:t>
      </w:r>
      <w:proofErr w:type="spellStart"/>
      <w:r w:rsidRPr="00DE7EA6">
        <w:rPr>
          <w:rFonts w:ascii="Book Antiqua" w:eastAsia="Times New Roman" w:hAnsi="Book Antiqua" w:cs="Times New Roman"/>
          <w:color w:val="000000"/>
        </w:rPr>
        <w:t>otolaryngologic</w:t>
      </w:r>
      <w:proofErr w:type="spellEnd"/>
      <w:r w:rsidRPr="00DE7EA6">
        <w:rPr>
          <w:rFonts w:ascii="Book Antiqua" w:eastAsia="Times New Roman" w:hAnsi="Book Antiqua" w:cs="Times New Roman"/>
          <w:color w:val="000000"/>
        </w:rPr>
        <w:t xml:space="preserve"> manifestations of gastroesophageal reflux disease (GERD): a clinical investigation of 225 patients using ambulatory 24-hour pH monitoring and an experimental investigation of the role of acid and pepsin in the development of laryngeal injury. </w:t>
      </w:r>
      <w:r w:rsidRPr="00DE7EA6">
        <w:rPr>
          <w:rFonts w:ascii="Book Antiqua" w:eastAsia="Times New Roman" w:hAnsi="Book Antiqua" w:cs="Times New Roman"/>
          <w:i/>
          <w:iCs/>
          <w:color w:val="000000"/>
        </w:rPr>
        <w:t>Laryngoscope</w:t>
      </w:r>
      <w:r w:rsidRPr="00DE7EA6">
        <w:rPr>
          <w:rFonts w:ascii="Book Antiqua" w:eastAsia="Times New Roman" w:hAnsi="Book Antiqua" w:cs="Times New Roman"/>
          <w:color w:val="000000"/>
        </w:rPr>
        <w:t> 1991; </w:t>
      </w:r>
      <w:r w:rsidRPr="00DE7EA6">
        <w:rPr>
          <w:rFonts w:ascii="Book Antiqua" w:eastAsia="Times New Roman" w:hAnsi="Book Antiqua" w:cs="Times New Roman"/>
          <w:b/>
          <w:bCs/>
          <w:color w:val="000000"/>
        </w:rPr>
        <w:t>101</w:t>
      </w:r>
      <w:r w:rsidRPr="00DE7EA6">
        <w:rPr>
          <w:rFonts w:ascii="Book Antiqua" w:eastAsia="Times New Roman" w:hAnsi="Book Antiqua" w:cs="Times New Roman"/>
          <w:color w:val="000000"/>
        </w:rPr>
        <w:t>: 1-78 [PMID: 1895864]</w:t>
      </w:r>
    </w:p>
    <w:p w14:paraId="0576F5E3"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Irwin RS</w:t>
      </w:r>
      <w:r w:rsidRPr="00DE7EA6">
        <w:rPr>
          <w:rFonts w:ascii="Book Antiqua" w:eastAsia="Times New Roman" w:hAnsi="Book Antiqua" w:cs="Times New Roman"/>
          <w:color w:val="000000"/>
        </w:rPr>
        <w:t>. Chronic cough due to gastroesophageal reflux disease: ACCP evidence-based clinical practice guidelines.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129</w:t>
      </w:r>
      <w:r w:rsidRPr="00DE7EA6">
        <w:rPr>
          <w:rFonts w:ascii="Book Antiqua" w:eastAsia="Times New Roman" w:hAnsi="Book Antiqua" w:cs="Times New Roman"/>
          <w:color w:val="000000"/>
        </w:rPr>
        <w:t>: 80S-94S [PMID: 16428697]</w:t>
      </w:r>
    </w:p>
    <w:p w14:paraId="3FC3C04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AD0697">
        <w:rPr>
          <w:rFonts w:ascii="Book Antiqua" w:eastAsia="Times New Roman" w:hAnsi="Book Antiqua" w:cs="Times New Roman"/>
          <w:b/>
          <w:color w:val="000000"/>
        </w:rPr>
        <w:t>Macha M</w:t>
      </w:r>
      <w:r w:rsidRPr="00DE7EA6">
        <w:rPr>
          <w:rFonts w:ascii="Book Antiqua" w:eastAsia="Times New Roman" w:hAnsi="Book Antiqua" w:cs="Times New Roman"/>
          <w:color w:val="000000"/>
        </w:rPr>
        <w:t xml:space="preserve">, Molina E, Monteiro Gul. e. 225: gastroesophageal reflux does not impact survival after lung transplantation. </w:t>
      </w:r>
      <w:r w:rsidRPr="00AD0697">
        <w:rPr>
          <w:rFonts w:ascii="Book Antiqua" w:eastAsia="Times New Roman" w:hAnsi="Book Antiqua" w:cs="Times New Roman"/>
          <w:i/>
          <w:color w:val="000000"/>
        </w:rPr>
        <w:t>J Heart Lung Transplant</w:t>
      </w:r>
      <w:r w:rsidRPr="00DE7EA6">
        <w:rPr>
          <w:rFonts w:ascii="Book Antiqua" w:eastAsia="Times New Roman" w:hAnsi="Book Antiqua" w:cs="Times New Roman"/>
          <w:color w:val="000000"/>
        </w:rPr>
        <w:t xml:space="preserve"> 2007</w:t>
      </w:r>
      <w:r>
        <w:rPr>
          <w:rFonts w:ascii="Book Antiqua" w:hAnsi="Book Antiqua" w:cs="Times New Roman" w:hint="eastAsia"/>
          <w:color w:val="000000"/>
        </w:rPr>
        <w:t xml:space="preserve">; </w:t>
      </w:r>
      <w:r w:rsidRPr="00AD0697">
        <w:rPr>
          <w:rFonts w:ascii="Book Antiqua" w:hAnsi="Book Antiqua" w:cs="Times New Roman" w:hint="eastAsia"/>
          <w:b/>
          <w:color w:val="000000"/>
        </w:rPr>
        <w:t>26</w:t>
      </w:r>
      <w:r>
        <w:rPr>
          <w:rFonts w:ascii="Book Antiqua" w:eastAsia="Times New Roman" w:hAnsi="Book Antiqua" w:cs="Times New Roman"/>
          <w:color w:val="000000"/>
        </w:rPr>
        <w:t>: S140</w:t>
      </w:r>
      <w:r w:rsidRPr="00DE7EA6">
        <w:rPr>
          <w:rFonts w:ascii="Book Antiqua" w:eastAsia="Times New Roman" w:hAnsi="Book Antiqua" w:cs="Times New Roman"/>
          <w:color w:val="000000"/>
        </w:rPr>
        <w:t xml:space="preserve"> </w:t>
      </w:r>
      <w:r>
        <w:rPr>
          <w:rFonts w:ascii="Book Antiqua" w:hAnsi="Book Antiqua" w:cs="Times New Roman" w:hint="eastAsia"/>
          <w:color w:val="000000"/>
        </w:rPr>
        <w:t>[</w:t>
      </w:r>
      <w:r w:rsidRPr="00DE7EA6">
        <w:rPr>
          <w:rFonts w:ascii="Book Antiqua" w:eastAsia="Times New Roman" w:hAnsi="Book Antiqua" w:cs="Times New Roman"/>
          <w:color w:val="000000"/>
        </w:rPr>
        <w:t>DOI: 10.1016/j.healun.2006.11.243</w:t>
      </w:r>
      <w:r>
        <w:rPr>
          <w:rFonts w:ascii="Book Antiqua" w:hAnsi="Book Antiqua" w:cs="Times New Roman" w:hint="eastAsia"/>
          <w:color w:val="000000"/>
        </w:rPr>
        <w:t>]</w:t>
      </w:r>
    </w:p>
    <w:p w14:paraId="53B47A8C"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Chotiprashidi</w:t>
      </w:r>
      <w:proofErr w:type="spellEnd"/>
      <w:r w:rsidRPr="00DE7EA6">
        <w:rPr>
          <w:rFonts w:ascii="Book Antiqua" w:eastAsia="Times New Roman" w:hAnsi="Book Antiqua" w:cs="Times New Roman"/>
          <w:b/>
          <w:bCs/>
          <w:color w:val="000000"/>
        </w:rPr>
        <w:t xml:space="preserve"> P</w:t>
      </w:r>
      <w:r w:rsidRPr="00DE7EA6">
        <w:rPr>
          <w:rFonts w:ascii="Book Antiqua" w:eastAsia="Times New Roman" w:hAnsi="Book Antiqua" w:cs="Times New Roman"/>
          <w:color w:val="000000"/>
        </w:rPr>
        <w:t xml:space="preserve">, Liu J, Carpenter S, </w:t>
      </w:r>
      <w:proofErr w:type="spellStart"/>
      <w:r w:rsidRPr="00DE7EA6">
        <w:rPr>
          <w:rFonts w:ascii="Book Antiqua" w:eastAsia="Times New Roman" w:hAnsi="Book Antiqua" w:cs="Times New Roman"/>
          <w:color w:val="000000"/>
        </w:rPr>
        <w:t>Chuttani</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DiSario</w:t>
      </w:r>
      <w:proofErr w:type="spellEnd"/>
      <w:r w:rsidRPr="00DE7EA6">
        <w:rPr>
          <w:rFonts w:ascii="Book Antiqua" w:eastAsia="Times New Roman" w:hAnsi="Book Antiqua" w:cs="Times New Roman"/>
          <w:color w:val="000000"/>
        </w:rPr>
        <w:t xml:space="preserve"> J, Hussain N, </w:t>
      </w:r>
      <w:proofErr w:type="spellStart"/>
      <w:r w:rsidRPr="00DE7EA6">
        <w:rPr>
          <w:rFonts w:ascii="Book Antiqua" w:eastAsia="Times New Roman" w:hAnsi="Book Antiqua" w:cs="Times New Roman"/>
          <w:color w:val="000000"/>
        </w:rPr>
        <w:t>Somogyi</w:t>
      </w:r>
      <w:proofErr w:type="spellEnd"/>
      <w:r w:rsidRPr="00DE7EA6">
        <w:rPr>
          <w:rFonts w:ascii="Book Antiqua" w:eastAsia="Times New Roman" w:hAnsi="Book Antiqua" w:cs="Times New Roman"/>
          <w:color w:val="000000"/>
        </w:rPr>
        <w:t xml:space="preserve"> L, Petersen BT. ASGE Technology Status Evaluation Report: wireless esophageal pH monitoring system. </w:t>
      </w:r>
      <w:proofErr w:type="spellStart"/>
      <w:r w:rsidRPr="00DE7EA6">
        <w:rPr>
          <w:rFonts w:ascii="Book Antiqua" w:eastAsia="Times New Roman" w:hAnsi="Book Antiqua" w:cs="Times New Roman"/>
          <w:i/>
          <w:iCs/>
          <w:color w:val="000000"/>
        </w:rPr>
        <w:t>Gastrointest</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Endosc</w:t>
      </w:r>
      <w:proofErr w:type="spellEnd"/>
      <w:r w:rsidRPr="00DE7EA6">
        <w:rPr>
          <w:rFonts w:ascii="Book Antiqua" w:eastAsia="Times New Roman" w:hAnsi="Book Antiqua" w:cs="Times New Roman"/>
          <w:color w:val="000000"/>
        </w:rPr>
        <w:t> 2005; </w:t>
      </w:r>
      <w:r w:rsidRPr="00DE7EA6">
        <w:rPr>
          <w:rFonts w:ascii="Book Antiqua" w:eastAsia="Times New Roman" w:hAnsi="Book Antiqua" w:cs="Times New Roman"/>
          <w:b/>
          <w:bCs/>
          <w:color w:val="000000"/>
        </w:rPr>
        <w:t>62</w:t>
      </w:r>
      <w:r w:rsidRPr="00DE7EA6">
        <w:rPr>
          <w:rFonts w:ascii="Book Antiqua" w:eastAsia="Times New Roman" w:hAnsi="Book Antiqua" w:cs="Times New Roman"/>
          <w:color w:val="000000"/>
        </w:rPr>
        <w:t>: 485-487 [PMID: 16185957 DOI: 10.1016/j.gie.2005.07.007]</w:t>
      </w:r>
    </w:p>
    <w:p w14:paraId="4DCE386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Bredenoord</w:t>
      </w:r>
      <w:proofErr w:type="spellEnd"/>
      <w:r w:rsidRPr="00DE7EA6">
        <w:rPr>
          <w:rFonts w:ascii="Book Antiqua" w:eastAsia="Times New Roman" w:hAnsi="Book Antiqua" w:cs="Times New Roman"/>
          <w:b/>
          <w:bCs/>
          <w:color w:val="000000"/>
        </w:rPr>
        <w:t xml:space="preserve"> AJ</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Smout</w:t>
      </w:r>
      <w:proofErr w:type="spellEnd"/>
      <w:r w:rsidRPr="00DE7EA6">
        <w:rPr>
          <w:rFonts w:ascii="Book Antiqua" w:eastAsia="Times New Roman" w:hAnsi="Book Antiqua" w:cs="Times New Roman"/>
          <w:color w:val="000000"/>
        </w:rPr>
        <w:t xml:space="preserve"> AJ. Esophageal motility testing: impedance-based transit measurement and high-resolution manometry. </w:t>
      </w:r>
      <w:proofErr w:type="spellStart"/>
      <w:r w:rsidRPr="00DE7EA6">
        <w:rPr>
          <w:rFonts w:ascii="Book Antiqua" w:eastAsia="Times New Roman" w:hAnsi="Book Antiqua" w:cs="Times New Roman"/>
          <w:i/>
          <w:iCs/>
          <w:color w:val="000000"/>
        </w:rPr>
        <w:t>Gastroenterol</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lin</w:t>
      </w:r>
      <w:proofErr w:type="spellEnd"/>
      <w:r w:rsidRPr="00DE7EA6">
        <w:rPr>
          <w:rFonts w:ascii="Book Antiqua" w:eastAsia="Times New Roman" w:hAnsi="Book Antiqua" w:cs="Times New Roman"/>
          <w:i/>
          <w:iCs/>
          <w:color w:val="000000"/>
        </w:rPr>
        <w:t xml:space="preserve"> North Am</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37</w:t>
      </w:r>
      <w:r w:rsidRPr="00DE7EA6">
        <w:rPr>
          <w:rFonts w:ascii="Book Antiqua" w:eastAsia="Times New Roman" w:hAnsi="Book Antiqua" w:cs="Times New Roman"/>
          <w:color w:val="000000"/>
        </w:rPr>
        <w:t>: 775-91, vii [PMID: 19028317 DOI: 10.1016/j.gtc.2008.09.010]</w:t>
      </w:r>
    </w:p>
    <w:p w14:paraId="7B55D42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Bredenoord</w:t>
      </w:r>
      <w:proofErr w:type="spellEnd"/>
      <w:r w:rsidRPr="00DE7EA6">
        <w:rPr>
          <w:rFonts w:ascii="Book Antiqua" w:eastAsia="Times New Roman" w:hAnsi="Book Antiqua" w:cs="Times New Roman"/>
          <w:b/>
          <w:bCs/>
          <w:color w:val="000000"/>
        </w:rPr>
        <w:t xml:space="preserve"> AJ</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Tutuian</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Smout</w:t>
      </w:r>
      <w:proofErr w:type="spellEnd"/>
      <w:r w:rsidRPr="00DE7EA6">
        <w:rPr>
          <w:rFonts w:ascii="Book Antiqua" w:eastAsia="Times New Roman" w:hAnsi="Book Antiqua" w:cs="Times New Roman"/>
          <w:color w:val="000000"/>
        </w:rPr>
        <w:t xml:space="preserve"> AJ, Castell DO. Technology review: Esophageal impedance monitoring.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Gastroenterol</w:t>
      </w:r>
      <w:proofErr w:type="spellEnd"/>
      <w:r w:rsidRPr="00DE7EA6">
        <w:rPr>
          <w:rFonts w:ascii="Book Antiqua" w:eastAsia="Times New Roman" w:hAnsi="Book Antiqua" w:cs="Times New Roman"/>
          <w:color w:val="000000"/>
        </w:rPr>
        <w:t> 2007; </w:t>
      </w:r>
      <w:r w:rsidRPr="00DE7EA6">
        <w:rPr>
          <w:rFonts w:ascii="Book Antiqua" w:eastAsia="Times New Roman" w:hAnsi="Book Antiqua" w:cs="Times New Roman"/>
          <w:b/>
          <w:bCs/>
          <w:color w:val="000000"/>
        </w:rPr>
        <w:t>102</w:t>
      </w:r>
      <w:r w:rsidRPr="00DE7EA6">
        <w:rPr>
          <w:rFonts w:ascii="Book Antiqua" w:eastAsia="Times New Roman" w:hAnsi="Book Antiqua" w:cs="Times New Roman"/>
          <w:color w:val="000000"/>
        </w:rPr>
        <w:t>: 187-194 [PMID: 17100961 DOI: 10.1111/j.1572-0241.2006.00966.x]</w:t>
      </w:r>
    </w:p>
    <w:p w14:paraId="26B9B49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lastRenderedPageBreak/>
        <w:t>Wise JL</w:t>
      </w:r>
      <w:r w:rsidRPr="00DE7EA6">
        <w:rPr>
          <w:rFonts w:ascii="Book Antiqua" w:eastAsia="Times New Roman" w:hAnsi="Book Antiqua" w:cs="Times New Roman"/>
          <w:color w:val="000000"/>
        </w:rPr>
        <w:t xml:space="preserve">, Murray JA. </w:t>
      </w:r>
      <w:proofErr w:type="spellStart"/>
      <w:r w:rsidRPr="00DE7EA6">
        <w:rPr>
          <w:rFonts w:ascii="Book Antiqua" w:eastAsia="Times New Roman" w:hAnsi="Book Antiqua" w:cs="Times New Roman"/>
          <w:color w:val="000000"/>
        </w:rPr>
        <w:t>Utilising</w:t>
      </w:r>
      <w:proofErr w:type="spellEnd"/>
      <w:r w:rsidRPr="00DE7EA6">
        <w:rPr>
          <w:rFonts w:ascii="Book Antiqua" w:eastAsia="Times New Roman" w:hAnsi="Book Antiqua" w:cs="Times New Roman"/>
          <w:color w:val="000000"/>
        </w:rPr>
        <w:t xml:space="preserve"> multichannel intraluminal impedance for diagnosing GERD: a review. </w:t>
      </w:r>
      <w:r w:rsidRPr="00DE7EA6">
        <w:rPr>
          <w:rFonts w:ascii="Book Antiqua" w:eastAsia="Times New Roman" w:hAnsi="Book Antiqua" w:cs="Times New Roman"/>
          <w:i/>
          <w:iCs/>
          <w:color w:val="000000"/>
        </w:rPr>
        <w:t>Dis Esophagus</w:t>
      </w:r>
      <w:r w:rsidRPr="00DE7EA6">
        <w:rPr>
          <w:rFonts w:ascii="Book Antiqua" w:eastAsia="Times New Roman" w:hAnsi="Book Antiqua" w:cs="Times New Roman"/>
          <w:color w:val="000000"/>
        </w:rPr>
        <w:t> 2007; </w:t>
      </w:r>
      <w:r w:rsidRPr="00DE7EA6">
        <w:rPr>
          <w:rFonts w:ascii="Book Antiqua" w:eastAsia="Times New Roman" w:hAnsi="Book Antiqua" w:cs="Times New Roman"/>
          <w:b/>
          <w:bCs/>
          <w:color w:val="000000"/>
        </w:rPr>
        <w:t>20</w:t>
      </w:r>
      <w:r w:rsidRPr="00DE7EA6">
        <w:rPr>
          <w:rFonts w:ascii="Book Antiqua" w:eastAsia="Times New Roman" w:hAnsi="Book Antiqua" w:cs="Times New Roman"/>
          <w:color w:val="000000"/>
        </w:rPr>
        <w:t>: 83-88 [PMID: 17439589 DOI: 10.1111/j.1442-2050.2007.00654.x]</w:t>
      </w:r>
    </w:p>
    <w:p w14:paraId="3D52C506"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o WK</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Burakoff</w:t>
      </w:r>
      <w:proofErr w:type="spellEnd"/>
      <w:r w:rsidRPr="00DE7EA6">
        <w:rPr>
          <w:rFonts w:ascii="Book Antiqua" w:eastAsia="Times New Roman" w:hAnsi="Book Antiqua" w:cs="Times New Roman"/>
          <w:color w:val="000000"/>
        </w:rPr>
        <w:t xml:space="preserve"> R, Goldberg HJ, Feldman N, Chan WW. Pre-lung transplant measures of reflux on impedance are superior to pH testing alone in predicting early allograft injury. </w:t>
      </w:r>
      <w:r w:rsidRPr="00DE7EA6">
        <w:rPr>
          <w:rFonts w:ascii="Book Antiqua" w:eastAsia="Times New Roman" w:hAnsi="Book Antiqua" w:cs="Times New Roman"/>
          <w:i/>
          <w:iCs/>
          <w:color w:val="000000"/>
        </w:rPr>
        <w:t xml:space="preserve">World J </w:t>
      </w:r>
      <w:proofErr w:type="spellStart"/>
      <w:r w:rsidRPr="00DE7EA6">
        <w:rPr>
          <w:rFonts w:ascii="Book Antiqua" w:eastAsia="Times New Roman" w:hAnsi="Book Antiqua" w:cs="Times New Roman"/>
          <w:i/>
          <w:iCs/>
          <w:color w:val="000000"/>
        </w:rPr>
        <w:t>Gastroenterol</w:t>
      </w:r>
      <w:proofErr w:type="spellEnd"/>
      <w:r w:rsidRPr="00DE7EA6">
        <w:rPr>
          <w:rFonts w:ascii="Book Antiqua" w:eastAsia="Times New Roman" w:hAnsi="Book Antiqua" w:cs="Times New Roman"/>
          <w:color w:val="000000"/>
        </w:rPr>
        <w:t> 2015; </w:t>
      </w:r>
      <w:r w:rsidRPr="00DE7EA6">
        <w:rPr>
          <w:rFonts w:ascii="Book Antiqua" w:eastAsia="Times New Roman" w:hAnsi="Book Antiqua" w:cs="Times New Roman"/>
          <w:b/>
          <w:bCs/>
          <w:color w:val="000000"/>
        </w:rPr>
        <w:t>21</w:t>
      </w:r>
      <w:r w:rsidRPr="00DE7EA6">
        <w:rPr>
          <w:rFonts w:ascii="Book Antiqua" w:eastAsia="Times New Roman" w:hAnsi="Book Antiqua" w:cs="Times New Roman"/>
          <w:color w:val="000000"/>
        </w:rPr>
        <w:t>: 9111-9117 [PMID: 26290637 DOI: 10.3748/wjg.v21.i30.9111]</w:t>
      </w:r>
    </w:p>
    <w:p w14:paraId="2B5D56C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Tasker A</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Dettmar</w:t>
      </w:r>
      <w:proofErr w:type="spellEnd"/>
      <w:r w:rsidRPr="00DE7EA6">
        <w:rPr>
          <w:rFonts w:ascii="Book Antiqua" w:eastAsia="Times New Roman" w:hAnsi="Book Antiqua" w:cs="Times New Roman"/>
          <w:color w:val="000000"/>
        </w:rPr>
        <w:t xml:space="preserve"> PW, </w:t>
      </w:r>
      <w:proofErr w:type="spellStart"/>
      <w:r w:rsidRPr="00DE7EA6">
        <w:rPr>
          <w:rFonts w:ascii="Book Antiqua" w:eastAsia="Times New Roman" w:hAnsi="Book Antiqua" w:cs="Times New Roman"/>
          <w:color w:val="000000"/>
        </w:rPr>
        <w:t>Panetti</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Koufman</w:t>
      </w:r>
      <w:proofErr w:type="spellEnd"/>
      <w:r w:rsidRPr="00DE7EA6">
        <w:rPr>
          <w:rFonts w:ascii="Book Antiqua" w:eastAsia="Times New Roman" w:hAnsi="Book Antiqua" w:cs="Times New Roman"/>
          <w:color w:val="000000"/>
        </w:rPr>
        <w:t xml:space="preserve"> JA, P </w:t>
      </w:r>
      <w:proofErr w:type="spellStart"/>
      <w:r w:rsidRPr="00DE7EA6">
        <w:rPr>
          <w:rFonts w:ascii="Book Antiqua" w:eastAsia="Times New Roman" w:hAnsi="Book Antiqua" w:cs="Times New Roman"/>
          <w:color w:val="000000"/>
        </w:rPr>
        <w:t>Birchall</w:t>
      </w:r>
      <w:proofErr w:type="spellEnd"/>
      <w:r w:rsidRPr="00DE7EA6">
        <w:rPr>
          <w:rFonts w:ascii="Book Antiqua" w:eastAsia="Times New Roman" w:hAnsi="Book Antiqua" w:cs="Times New Roman"/>
          <w:color w:val="000000"/>
        </w:rPr>
        <w:t xml:space="preserve"> J, Pearson JP. Is gastric reflux a cause of otitis media with effusion in children? </w:t>
      </w:r>
      <w:r w:rsidRPr="00DE7EA6">
        <w:rPr>
          <w:rFonts w:ascii="Book Antiqua" w:eastAsia="Times New Roman" w:hAnsi="Book Antiqua" w:cs="Times New Roman"/>
          <w:i/>
          <w:iCs/>
          <w:color w:val="000000"/>
        </w:rPr>
        <w:t>Laryngoscope</w:t>
      </w:r>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112</w:t>
      </w:r>
      <w:r w:rsidRPr="00DE7EA6">
        <w:rPr>
          <w:rFonts w:ascii="Book Antiqua" w:eastAsia="Times New Roman" w:hAnsi="Book Antiqua" w:cs="Times New Roman"/>
          <w:color w:val="000000"/>
        </w:rPr>
        <w:t>: 1930-1934 [PMID: 12439157 DOI: 10.1097/00005537-200211000-0004]</w:t>
      </w:r>
    </w:p>
    <w:p w14:paraId="36D75488"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Tasker A</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Dettmar</w:t>
      </w:r>
      <w:proofErr w:type="spellEnd"/>
      <w:r w:rsidRPr="00DE7EA6">
        <w:rPr>
          <w:rFonts w:ascii="Book Antiqua" w:eastAsia="Times New Roman" w:hAnsi="Book Antiqua" w:cs="Times New Roman"/>
          <w:color w:val="000000"/>
        </w:rPr>
        <w:t xml:space="preserve"> PW, </w:t>
      </w:r>
      <w:proofErr w:type="spellStart"/>
      <w:r w:rsidRPr="00DE7EA6">
        <w:rPr>
          <w:rFonts w:ascii="Book Antiqua" w:eastAsia="Times New Roman" w:hAnsi="Book Antiqua" w:cs="Times New Roman"/>
          <w:color w:val="000000"/>
        </w:rPr>
        <w:t>Panetti</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Koufman</w:t>
      </w:r>
      <w:proofErr w:type="spellEnd"/>
      <w:r w:rsidRPr="00DE7EA6">
        <w:rPr>
          <w:rFonts w:ascii="Book Antiqua" w:eastAsia="Times New Roman" w:hAnsi="Book Antiqua" w:cs="Times New Roman"/>
          <w:color w:val="000000"/>
        </w:rPr>
        <w:t xml:space="preserve"> JA, </w:t>
      </w:r>
      <w:proofErr w:type="spellStart"/>
      <w:r w:rsidRPr="00DE7EA6">
        <w:rPr>
          <w:rFonts w:ascii="Book Antiqua" w:eastAsia="Times New Roman" w:hAnsi="Book Antiqua" w:cs="Times New Roman"/>
          <w:color w:val="000000"/>
        </w:rPr>
        <w:t>Birchall</w:t>
      </w:r>
      <w:proofErr w:type="spellEnd"/>
      <w:r w:rsidRPr="00DE7EA6">
        <w:rPr>
          <w:rFonts w:ascii="Book Antiqua" w:eastAsia="Times New Roman" w:hAnsi="Book Antiqua" w:cs="Times New Roman"/>
          <w:color w:val="000000"/>
        </w:rPr>
        <w:t xml:space="preserve"> JP, Pearson JP. Reflux of gastric juice and glue ear in children. </w:t>
      </w:r>
      <w:r w:rsidRPr="00DE7EA6">
        <w:rPr>
          <w:rFonts w:ascii="Book Antiqua" w:eastAsia="Times New Roman" w:hAnsi="Book Antiqua" w:cs="Times New Roman"/>
          <w:i/>
          <w:iCs/>
          <w:color w:val="000000"/>
        </w:rPr>
        <w:t>Lancet</w:t>
      </w:r>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359</w:t>
      </w:r>
      <w:r w:rsidRPr="00DE7EA6">
        <w:rPr>
          <w:rFonts w:ascii="Book Antiqua" w:eastAsia="Times New Roman" w:hAnsi="Book Antiqua" w:cs="Times New Roman"/>
          <w:color w:val="000000"/>
        </w:rPr>
        <w:t>: 493 [PMID: 11853797 DOI: 10.1016/S0140-6736(02)07665-1]</w:t>
      </w:r>
    </w:p>
    <w:p w14:paraId="7DD2B46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Ufberg</w:t>
      </w:r>
      <w:proofErr w:type="spellEnd"/>
      <w:r w:rsidRPr="00DE7EA6">
        <w:rPr>
          <w:rFonts w:ascii="Book Antiqua" w:eastAsia="Times New Roman" w:hAnsi="Book Antiqua" w:cs="Times New Roman"/>
          <w:b/>
          <w:bCs/>
          <w:color w:val="000000"/>
        </w:rPr>
        <w:t xml:space="preserve"> JW</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Bushra</w:t>
      </w:r>
      <w:proofErr w:type="spellEnd"/>
      <w:r w:rsidRPr="00DE7EA6">
        <w:rPr>
          <w:rFonts w:ascii="Book Antiqua" w:eastAsia="Times New Roman" w:hAnsi="Book Antiqua" w:cs="Times New Roman"/>
          <w:color w:val="000000"/>
        </w:rPr>
        <w:t xml:space="preserve"> JS, Patel D, Wong E, </w:t>
      </w:r>
      <w:proofErr w:type="spellStart"/>
      <w:r w:rsidRPr="00DE7EA6">
        <w:rPr>
          <w:rFonts w:ascii="Book Antiqua" w:eastAsia="Times New Roman" w:hAnsi="Book Antiqua" w:cs="Times New Roman"/>
          <w:color w:val="000000"/>
        </w:rPr>
        <w:t>Karras</w:t>
      </w:r>
      <w:proofErr w:type="spellEnd"/>
      <w:r w:rsidRPr="00DE7EA6">
        <w:rPr>
          <w:rFonts w:ascii="Book Antiqua" w:eastAsia="Times New Roman" w:hAnsi="Book Antiqua" w:cs="Times New Roman"/>
          <w:color w:val="000000"/>
        </w:rPr>
        <w:t xml:space="preserve"> DJ, </w:t>
      </w:r>
      <w:proofErr w:type="spellStart"/>
      <w:r w:rsidRPr="00DE7EA6">
        <w:rPr>
          <w:rFonts w:ascii="Book Antiqua" w:eastAsia="Times New Roman" w:hAnsi="Book Antiqua" w:cs="Times New Roman"/>
          <w:color w:val="000000"/>
        </w:rPr>
        <w:t>Kueppers</w:t>
      </w:r>
      <w:proofErr w:type="spellEnd"/>
      <w:r w:rsidRPr="00DE7EA6">
        <w:rPr>
          <w:rFonts w:ascii="Book Antiqua" w:eastAsia="Times New Roman" w:hAnsi="Book Antiqua" w:cs="Times New Roman"/>
          <w:color w:val="000000"/>
        </w:rPr>
        <w:t xml:space="preserve"> F. A new pepsin assay to detect pulmonary aspiration of gastric contents among newly intubated patients.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Emerg</w:t>
      </w:r>
      <w:proofErr w:type="spellEnd"/>
      <w:r w:rsidRPr="00DE7EA6">
        <w:rPr>
          <w:rFonts w:ascii="Book Antiqua" w:eastAsia="Times New Roman" w:hAnsi="Book Antiqua" w:cs="Times New Roman"/>
          <w:i/>
          <w:iCs/>
          <w:color w:val="000000"/>
        </w:rPr>
        <w:t xml:space="preserve"> Med</w:t>
      </w:r>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22</w:t>
      </w:r>
      <w:r w:rsidRPr="00DE7EA6">
        <w:rPr>
          <w:rFonts w:ascii="Book Antiqua" w:eastAsia="Times New Roman" w:hAnsi="Book Antiqua" w:cs="Times New Roman"/>
          <w:color w:val="000000"/>
        </w:rPr>
        <w:t>: 612-614 [PMID: 15666273]</w:t>
      </w:r>
    </w:p>
    <w:p w14:paraId="175ED85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o WK</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Burakoff</w:t>
      </w:r>
      <w:proofErr w:type="spellEnd"/>
      <w:r w:rsidRPr="00DE7EA6">
        <w:rPr>
          <w:rFonts w:ascii="Book Antiqua" w:eastAsia="Times New Roman" w:hAnsi="Book Antiqua" w:cs="Times New Roman"/>
          <w:color w:val="000000"/>
        </w:rPr>
        <w:t xml:space="preserve"> R, Goldberg HJ, Feldman N, Chan WW. Pre-transplant impedance measures of reflux are associated with early allograft injury after lung transplantation.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15; </w:t>
      </w:r>
      <w:r w:rsidRPr="00DE7EA6">
        <w:rPr>
          <w:rFonts w:ascii="Book Antiqua" w:eastAsia="Times New Roman" w:hAnsi="Book Antiqua" w:cs="Times New Roman"/>
          <w:b/>
          <w:bCs/>
          <w:color w:val="000000"/>
        </w:rPr>
        <w:t>34</w:t>
      </w:r>
      <w:r w:rsidRPr="00DE7EA6">
        <w:rPr>
          <w:rFonts w:ascii="Book Antiqua" w:eastAsia="Times New Roman" w:hAnsi="Book Antiqua" w:cs="Times New Roman"/>
          <w:color w:val="000000"/>
        </w:rPr>
        <w:t>: 26-35 [PMID: 25444368 DOI: 10.1016/j.healun.2014.09.005]</w:t>
      </w:r>
    </w:p>
    <w:p w14:paraId="2C9D3E4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o WK</w:t>
      </w:r>
      <w:r w:rsidRPr="00DE7EA6">
        <w:rPr>
          <w:rFonts w:ascii="Book Antiqua" w:eastAsia="Times New Roman" w:hAnsi="Book Antiqua" w:cs="Times New Roman"/>
          <w:color w:val="000000"/>
        </w:rPr>
        <w:t xml:space="preserve">, Goldberg HJ, Wee J, </w:t>
      </w:r>
      <w:proofErr w:type="spellStart"/>
      <w:r w:rsidRPr="00DE7EA6">
        <w:rPr>
          <w:rFonts w:ascii="Book Antiqua" w:eastAsia="Times New Roman" w:hAnsi="Book Antiqua" w:cs="Times New Roman"/>
          <w:color w:val="000000"/>
        </w:rPr>
        <w:t>Fisichella</w:t>
      </w:r>
      <w:proofErr w:type="spellEnd"/>
      <w:r w:rsidRPr="00DE7EA6">
        <w:rPr>
          <w:rFonts w:ascii="Book Antiqua" w:eastAsia="Times New Roman" w:hAnsi="Book Antiqua" w:cs="Times New Roman"/>
          <w:color w:val="000000"/>
        </w:rPr>
        <w:t xml:space="preserve"> PM, Chan WW. Both Pre-Transplant and Early Post-Transplant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Prevent Development of Early Allograft Injury After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Gastrointest</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6; </w:t>
      </w:r>
      <w:r w:rsidRPr="00DE7EA6">
        <w:rPr>
          <w:rFonts w:ascii="Book Antiqua" w:eastAsia="Times New Roman" w:hAnsi="Book Antiqua" w:cs="Times New Roman"/>
          <w:b/>
          <w:bCs/>
          <w:color w:val="000000"/>
        </w:rPr>
        <w:t>20</w:t>
      </w:r>
      <w:r w:rsidRPr="00DE7EA6">
        <w:rPr>
          <w:rFonts w:ascii="Book Antiqua" w:eastAsia="Times New Roman" w:hAnsi="Book Antiqua" w:cs="Times New Roman"/>
          <w:color w:val="000000"/>
        </w:rPr>
        <w:t>: 111-18; discussion 118 [PMID: 26493975 DOI: 10.1007/s11605-015-2983-0]</w:t>
      </w:r>
    </w:p>
    <w:p w14:paraId="276AA24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ee JS</w:t>
      </w:r>
      <w:r w:rsidRPr="00DE7EA6">
        <w:rPr>
          <w:rFonts w:ascii="Book Antiqua" w:eastAsia="Times New Roman" w:hAnsi="Book Antiqua" w:cs="Times New Roman"/>
          <w:color w:val="000000"/>
        </w:rPr>
        <w:t xml:space="preserve">, Collard HR, </w:t>
      </w:r>
      <w:proofErr w:type="spellStart"/>
      <w:r w:rsidRPr="00DE7EA6">
        <w:rPr>
          <w:rFonts w:ascii="Book Antiqua" w:eastAsia="Times New Roman" w:hAnsi="Book Antiqua" w:cs="Times New Roman"/>
          <w:color w:val="000000"/>
        </w:rPr>
        <w:t>Anstrom</w:t>
      </w:r>
      <w:proofErr w:type="spellEnd"/>
      <w:r w:rsidRPr="00DE7EA6">
        <w:rPr>
          <w:rFonts w:ascii="Book Antiqua" w:eastAsia="Times New Roman" w:hAnsi="Book Antiqua" w:cs="Times New Roman"/>
          <w:color w:val="000000"/>
        </w:rPr>
        <w:t xml:space="preserve"> KJ, Martinez FJ, </w:t>
      </w:r>
      <w:proofErr w:type="spellStart"/>
      <w:r w:rsidRPr="00DE7EA6">
        <w:rPr>
          <w:rFonts w:ascii="Book Antiqua" w:eastAsia="Times New Roman" w:hAnsi="Book Antiqua" w:cs="Times New Roman"/>
          <w:color w:val="000000"/>
        </w:rPr>
        <w:t>Noth</w:t>
      </w:r>
      <w:proofErr w:type="spellEnd"/>
      <w:r w:rsidRPr="00DE7EA6">
        <w:rPr>
          <w:rFonts w:ascii="Book Antiqua" w:eastAsia="Times New Roman" w:hAnsi="Book Antiqua" w:cs="Times New Roman"/>
          <w:color w:val="000000"/>
        </w:rPr>
        <w:t xml:space="preserve"> I, Roberts RS, Yow E, Raghu G. Anti-acid treatment and disease progression in idiopathic pulmonary fibrosis: an analysis of data from three </w:t>
      </w:r>
      <w:proofErr w:type="spellStart"/>
      <w:r w:rsidRPr="00DE7EA6">
        <w:rPr>
          <w:rFonts w:ascii="Book Antiqua" w:eastAsia="Times New Roman" w:hAnsi="Book Antiqua" w:cs="Times New Roman"/>
          <w:color w:val="000000"/>
        </w:rPr>
        <w:t>randomised</w:t>
      </w:r>
      <w:proofErr w:type="spellEnd"/>
      <w:r w:rsidRPr="00DE7EA6">
        <w:rPr>
          <w:rFonts w:ascii="Book Antiqua" w:eastAsia="Times New Roman" w:hAnsi="Book Antiqua" w:cs="Times New Roman"/>
          <w:color w:val="000000"/>
        </w:rPr>
        <w:t xml:space="preserve"> controlled trials. </w:t>
      </w:r>
      <w:r w:rsidRPr="00DE7EA6">
        <w:rPr>
          <w:rFonts w:ascii="Book Antiqua" w:eastAsia="Times New Roman" w:hAnsi="Book Antiqua" w:cs="Times New Roman"/>
          <w:i/>
          <w:iCs/>
          <w:color w:val="000000"/>
        </w:rPr>
        <w:t xml:space="preserve">Lancet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Med</w:t>
      </w:r>
      <w:r w:rsidRPr="00DE7EA6">
        <w:rPr>
          <w:rFonts w:ascii="Book Antiqua" w:eastAsia="Times New Roman" w:hAnsi="Book Antiqua" w:cs="Times New Roman"/>
          <w:color w:val="000000"/>
        </w:rPr>
        <w:t> 2013; </w:t>
      </w:r>
      <w:r w:rsidRPr="00DE7EA6">
        <w:rPr>
          <w:rFonts w:ascii="Book Antiqua" w:eastAsia="Times New Roman" w:hAnsi="Book Antiqua" w:cs="Times New Roman"/>
          <w:b/>
          <w:bCs/>
          <w:color w:val="000000"/>
        </w:rPr>
        <w:t>1</w:t>
      </w:r>
      <w:r w:rsidRPr="00DE7EA6">
        <w:rPr>
          <w:rFonts w:ascii="Book Antiqua" w:eastAsia="Times New Roman" w:hAnsi="Book Antiqua" w:cs="Times New Roman"/>
          <w:color w:val="000000"/>
        </w:rPr>
        <w:t>: 369-376 [PMID: 24429201 DOI: 10.1016/S2213-2600(13)70105-X]</w:t>
      </w:r>
    </w:p>
    <w:p w14:paraId="40E1378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lastRenderedPageBreak/>
        <w:t>Raghu G</w:t>
      </w:r>
      <w:r w:rsidRPr="00DE7EA6">
        <w:rPr>
          <w:rFonts w:ascii="Book Antiqua" w:eastAsia="Times New Roman" w:hAnsi="Book Antiqua" w:cs="Times New Roman"/>
          <w:color w:val="000000"/>
        </w:rPr>
        <w:t>, Meyer KC. Silent gastro-</w:t>
      </w:r>
      <w:proofErr w:type="spellStart"/>
      <w:r w:rsidRPr="00DE7EA6">
        <w:rPr>
          <w:rFonts w:ascii="Book Antiqua" w:eastAsia="Times New Roman" w:hAnsi="Book Antiqua" w:cs="Times New Roman"/>
          <w:color w:val="000000"/>
        </w:rPr>
        <w:t>oesophageal</w:t>
      </w:r>
      <w:proofErr w:type="spellEnd"/>
      <w:r w:rsidRPr="00DE7EA6">
        <w:rPr>
          <w:rFonts w:ascii="Book Antiqua" w:eastAsia="Times New Roman" w:hAnsi="Book Antiqua" w:cs="Times New Roman"/>
          <w:color w:val="000000"/>
        </w:rPr>
        <w:t xml:space="preserve"> reflux and </w:t>
      </w:r>
      <w:proofErr w:type="spellStart"/>
      <w:r w:rsidRPr="00DE7EA6">
        <w:rPr>
          <w:rFonts w:ascii="Book Antiqua" w:eastAsia="Times New Roman" w:hAnsi="Book Antiqua" w:cs="Times New Roman"/>
          <w:color w:val="000000"/>
        </w:rPr>
        <w:t>microaspiration</w:t>
      </w:r>
      <w:proofErr w:type="spellEnd"/>
      <w:r w:rsidRPr="00DE7EA6">
        <w:rPr>
          <w:rFonts w:ascii="Book Antiqua" w:eastAsia="Times New Roman" w:hAnsi="Book Antiqua" w:cs="Times New Roman"/>
          <w:color w:val="000000"/>
        </w:rPr>
        <w:t xml:space="preserve"> in IPF: mounting evidence for anti-reflux therapy? </w:t>
      </w:r>
      <w:proofErr w:type="spellStart"/>
      <w:r w:rsidRPr="00DE7EA6">
        <w:rPr>
          <w:rFonts w:ascii="Book Antiqua" w:eastAsia="Times New Roman" w:hAnsi="Book Antiqua" w:cs="Times New Roman"/>
          <w:i/>
          <w:iCs/>
          <w:color w:val="000000"/>
        </w:rPr>
        <w:t>Eu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J</w:t>
      </w:r>
      <w:r w:rsidRPr="00DE7EA6">
        <w:rPr>
          <w:rFonts w:ascii="Book Antiqua" w:eastAsia="Times New Roman" w:hAnsi="Book Antiqua" w:cs="Times New Roman"/>
          <w:color w:val="000000"/>
        </w:rPr>
        <w:t> 2012; </w:t>
      </w:r>
      <w:r w:rsidRPr="00DE7EA6">
        <w:rPr>
          <w:rFonts w:ascii="Book Antiqua" w:eastAsia="Times New Roman" w:hAnsi="Book Antiqua" w:cs="Times New Roman"/>
          <w:b/>
          <w:bCs/>
          <w:color w:val="000000"/>
        </w:rPr>
        <w:t>39</w:t>
      </w:r>
      <w:r w:rsidRPr="00DE7EA6">
        <w:rPr>
          <w:rFonts w:ascii="Book Antiqua" w:eastAsia="Times New Roman" w:hAnsi="Book Antiqua" w:cs="Times New Roman"/>
          <w:color w:val="000000"/>
        </w:rPr>
        <w:t>: 242-245 [PMID: 22298612 DOI: 10.118/09031936.00211311]</w:t>
      </w:r>
    </w:p>
    <w:p w14:paraId="1B1BB11A"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ee JS</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Ryu</w:t>
      </w:r>
      <w:proofErr w:type="spellEnd"/>
      <w:r w:rsidRPr="00DE7EA6">
        <w:rPr>
          <w:rFonts w:ascii="Book Antiqua" w:eastAsia="Times New Roman" w:hAnsi="Book Antiqua" w:cs="Times New Roman"/>
          <w:color w:val="000000"/>
        </w:rPr>
        <w:t xml:space="preserve"> JH, Elicker BM, </w:t>
      </w:r>
      <w:proofErr w:type="spellStart"/>
      <w:r w:rsidRPr="00DE7EA6">
        <w:rPr>
          <w:rFonts w:ascii="Book Antiqua" w:eastAsia="Times New Roman" w:hAnsi="Book Antiqua" w:cs="Times New Roman"/>
          <w:color w:val="000000"/>
        </w:rPr>
        <w:t>Lydell</w:t>
      </w:r>
      <w:proofErr w:type="spellEnd"/>
      <w:r w:rsidRPr="00DE7EA6">
        <w:rPr>
          <w:rFonts w:ascii="Book Antiqua" w:eastAsia="Times New Roman" w:hAnsi="Book Antiqua" w:cs="Times New Roman"/>
          <w:color w:val="000000"/>
        </w:rPr>
        <w:t xml:space="preserve"> CP, Jones KD, Wolters PJ, King TE, Collard HR. Gastroesophageal reflux therapy is associated with longer survival in patients with idiopathic pulmonary fibrosis.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2011; </w:t>
      </w:r>
      <w:r w:rsidRPr="00DE7EA6">
        <w:rPr>
          <w:rFonts w:ascii="Book Antiqua" w:eastAsia="Times New Roman" w:hAnsi="Book Antiqua" w:cs="Times New Roman"/>
          <w:b/>
          <w:bCs/>
          <w:color w:val="000000"/>
        </w:rPr>
        <w:t>184</w:t>
      </w:r>
      <w:r w:rsidRPr="00DE7EA6">
        <w:rPr>
          <w:rFonts w:ascii="Book Antiqua" w:eastAsia="Times New Roman" w:hAnsi="Book Antiqua" w:cs="Times New Roman"/>
          <w:color w:val="000000"/>
        </w:rPr>
        <w:t>: 1390-1394 [PMID: 21700909 DOI: 10.1164/rccm.201101-0138OC]</w:t>
      </w:r>
    </w:p>
    <w:p w14:paraId="1065E66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Allaix</w:t>
      </w:r>
      <w:proofErr w:type="spellEnd"/>
      <w:r w:rsidRPr="00DE7EA6">
        <w:rPr>
          <w:rFonts w:ascii="Book Antiqua" w:eastAsia="Times New Roman" w:hAnsi="Book Antiqua" w:cs="Times New Roman"/>
          <w:b/>
          <w:bCs/>
          <w:color w:val="000000"/>
        </w:rPr>
        <w:t xml:space="preserve"> ME</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Fisichella</w:t>
      </w:r>
      <w:proofErr w:type="spellEnd"/>
      <w:r w:rsidRPr="00DE7EA6">
        <w:rPr>
          <w:rFonts w:ascii="Book Antiqua" w:eastAsia="Times New Roman" w:hAnsi="Book Antiqua" w:cs="Times New Roman"/>
          <w:color w:val="000000"/>
        </w:rPr>
        <w:t xml:space="preserve"> PM, </w:t>
      </w:r>
      <w:proofErr w:type="spellStart"/>
      <w:r w:rsidRPr="00DE7EA6">
        <w:rPr>
          <w:rFonts w:ascii="Book Antiqua" w:eastAsia="Times New Roman" w:hAnsi="Book Antiqua" w:cs="Times New Roman"/>
          <w:color w:val="000000"/>
        </w:rPr>
        <w:t>Noth</w:t>
      </w:r>
      <w:proofErr w:type="spellEnd"/>
      <w:r w:rsidRPr="00DE7EA6">
        <w:rPr>
          <w:rFonts w:ascii="Book Antiqua" w:eastAsia="Times New Roman" w:hAnsi="Book Antiqua" w:cs="Times New Roman"/>
          <w:color w:val="000000"/>
        </w:rPr>
        <w:t xml:space="preserve"> I, </w:t>
      </w:r>
      <w:proofErr w:type="spellStart"/>
      <w:r w:rsidRPr="00DE7EA6">
        <w:rPr>
          <w:rFonts w:ascii="Book Antiqua" w:eastAsia="Times New Roman" w:hAnsi="Book Antiqua" w:cs="Times New Roman"/>
          <w:color w:val="000000"/>
        </w:rPr>
        <w:t>Herbella</w:t>
      </w:r>
      <w:proofErr w:type="spellEnd"/>
      <w:r w:rsidRPr="00DE7EA6">
        <w:rPr>
          <w:rFonts w:ascii="Book Antiqua" w:eastAsia="Times New Roman" w:hAnsi="Book Antiqua" w:cs="Times New Roman"/>
          <w:color w:val="000000"/>
        </w:rPr>
        <w:t xml:space="preserve"> FA, </w:t>
      </w:r>
      <w:proofErr w:type="spellStart"/>
      <w:r w:rsidRPr="00DE7EA6">
        <w:rPr>
          <w:rFonts w:ascii="Book Antiqua" w:eastAsia="Times New Roman" w:hAnsi="Book Antiqua" w:cs="Times New Roman"/>
          <w:color w:val="000000"/>
        </w:rPr>
        <w:t>Borraez</w:t>
      </w:r>
      <w:proofErr w:type="spellEnd"/>
      <w:r w:rsidRPr="00DE7EA6">
        <w:rPr>
          <w:rFonts w:ascii="Book Antiqua" w:eastAsia="Times New Roman" w:hAnsi="Book Antiqua" w:cs="Times New Roman"/>
          <w:color w:val="000000"/>
        </w:rPr>
        <w:t xml:space="preserve"> Segura B, Patti MG. Idiopathic pulmonary fibrosis and gastroesophageal reflux. Implications for treatment.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Gastrointest</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14; </w:t>
      </w:r>
      <w:r w:rsidRPr="00DE7EA6">
        <w:rPr>
          <w:rFonts w:ascii="Book Antiqua" w:eastAsia="Times New Roman" w:hAnsi="Book Antiqua" w:cs="Times New Roman"/>
          <w:b/>
          <w:bCs/>
          <w:color w:val="000000"/>
        </w:rPr>
        <w:t>18</w:t>
      </w:r>
      <w:r w:rsidRPr="00DE7EA6">
        <w:rPr>
          <w:rFonts w:ascii="Book Antiqua" w:eastAsia="Times New Roman" w:hAnsi="Book Antiqua" w:cs="Times New Roman"/>
          <w:color w:val="000000"/>
        </w:rPr>
        <w:t>: 100-14; discussion 100-14; [PMID: 24002768 DOI: 10.1007/s11605-013-2333-z]</w:t>
      </w:r>
    </w:p>
    <w:p w14:paraId="30439FA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Hoppo</w:t>
      </w:r>
      <w:proofErr w:type="spellEnd"/>
      <w:r w:rsidRPr="00DE7EA6">
        <w:rPr>
          <w:rFonts w:ascii="Book Antiqua" w:eastAsia="Times New Roman" w:hAnsi="Book Antiqua" w:cs="Times New Roman"/>
          <w:b/>
          <w:bCs/>
          <w:color w:val="000000"/>
        </w:rPr>
        <w:t xml:space="preserve"> T</w:t>
      </w:r>
      <w:r w:rsidRPr="00DE7EA6">
        <w:rPr>
          <w:rFonts w:ascii="Book Antiqua" w:eastAsia="Times New Roman" w:hAnsi="Book Antiqua" w:cs="Times New Roman"/>
          <w:color w:val="000000"/>
        </w:rPr>
        <w:t xml:space="preserve">, Komatsu Y, </w:t>
      </w:r>
      <w:proofErr w:type="spellStart"/>
      <w:r w:rsidRPr="00DE7EA6">
        <w:rPr>
          <w:rFonts w:ascii="Book Antiqua" w:eastAsia="Times New Roman" w:hAnsi="Book Antiqua" w:cs="Times New Roman"/>
          <w:color w:val="000000"/>
        </w:rPr>
        <w:t>Jobe</w:t>
      </w:r>
      <w:proofErr w:type="spellEnd"/>
      <w:r w:rsidRPr="00DE7EA6">
        <w:rPr>
          <w:rFonts w:ascii="Book Antiqua" w:eastAsia="Times New Roman" w:hAnsi="Book Antiqua" w:cs="Times New Roman"/>
          <w:color w:val="000000"/>
        </w:rPr>
        <w:t xml:space="preserve"> BA. Gastroesophageal reflux disease and patterns of reflux in patients with idiopathic pulmonary fibrosis using </w:t>
      </w:r>
      <w:proofErr w:type="spellStart"/>
      <w:r w:rsidRPr="00DE7EA6">
        <w:rPr>
          <w:rFonts w:ascii="Book Antiqua" w:eastAsia="Times New Roman" w:hAnsi="Book Antiqua" w:cs="Times New Roman"/>
          <w:color w:val="000000"/>
        </w:rPr>
        <w:t>hypopharyngeal</w:t>
      </w:r>
      <w:proofErr w:type="spellEnd"/>
      <w:r w:rsidRPr="00DE7EA6">
        <w:rPr>
          <w:rFonts w:ascii="Book Antiqua" w:eastAsia="Times New Roman" w:hAnsi="Book Antiqua" w:cs="Times New Roman"/>
          <w:color w:val="000000"/>
        </w:rPr>
        <w:t xml:space="preserve"> multichannel intraluminal impedance. </w:t>
      </w:r>
      <w:r w:rsidRPr="00DE7EA6">
        <w:rPr>
          <w:rFonts w:ascii="Book Antiqua" w:eastAsia="Times New Roman" w:hAnsi="Book Antiqua" w:cs="Times New Roman"/>
          <w:i/>
          <w:iCs/>
          <w:color w:val="000000"/>
        </w:rPr>
        <w:t>Dis Esophagus</w:t>
      </w:r>
      <w:r w:rsidRPr="00DE7EA6">
        <w:rPr>
          <w:rFonts w:ascii="Book Antiqua" w:eastAsia="Times New Roman" w:hAnsi="Book Antiqua" w:cs="Times New Roman"/>
          <w:color w:val="000000"/>
        </w:rPr>
        <w:t> 2014; </w:t>
      </w:r>
      <w:r w:rsidRPr="00DE7EA6">
        <w:rPr>
          <w:rFonts w:ascii="Book Antiqua" w:eastAsia="Times New Roman" w:hAnsi="Book Antiqua" w:cs="Times New Roman"/>
          <w:b/>
          <w:bCs/>
          <w:color w:val="000000"/>
        </w:rPr>
        <w:t>27</w:t>
      </w:r>
      <w:r w:rsidRPr="00DE7EA6">
        <w:rPr>
          <w:rFonts w:ascii="Book Antiqua" w:eastAsia="Times New Roman" w:hAnsi="Book Antiqua" w:cs="Times New Roman"/>
          <w:color w:val="000000"/>
        </w:rPr>
        <w:t>: 530-537 [PMID: 23107023 DOI: 10.1111/j.1442-2050.2012.01446.x]</w:t>
      </w:r>
    </w:p>
    <w:p w14:paraId="2D4FCA8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Lozo</w:t>
      </w:r>
      <w:proofErr w:type="spellEnd"/>
      <w:r w:rsidRPr="00DE7EA6">
        <w:rPr>
          <w:rFonts w:ascii="Book Antiqua" w:eastAsia="Times New Roman" w:hAnsi="Book Antiqua" w:cs="Times New Roman"/>
          <w:b/>
          <w:bCs/>
          <w:color w:val="000000"/>
        </w:rPr>
        <w:t xml:space="preserve"> </w:t>
      </w:r>
      <w:proofErr w:type="spellStart"/>
      <w:r w:rsidRPr="00DE7EA6">
        <w:rPr>
          <w:rFonts w:ascii="Book Antiqua" w:eastAsia="Times New Roman" w:hAnsi="Book Antiqua" w:cs="Times New Roman"/>
          <w:b/>
          <w:bCs/>
          <w:color w:val="000000"/>
        </w:rPr>
        <w:t>Vukovac</w:t>
      </w:r>
      <w:proofErr w:type="spellEnd"/>
      <w:r w:rsidRPr="00DE7EA6">
        <w:rPr>
          <w:rFonts w:ascii="Book Antiqua" w:eastAsia="Times New Roman" w:hAnsi="Book Antiqua" w:cs="Times New Roman"/>
          <w:b/>
          <w:bCs/>
          <w:color w:val="000000"/>
        </w:rPr>
        <w:t xml:space="preserve"> E</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Lozo</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Mise</w:t>
      </w:r>
      <w:proofErr w:type="spellEnd"/>
      <w:r w:rsidRPr="00DE7EA6">
        <w:rPr>
          <w:rFonts w:ascii="Book Antiqua" w:eastAsia="Times New Roman" w:hAnsi="Book Antiqua" w:cs="Times New Roman"/>
          <w:color w:val="000000"/>
        </w:rPr>
        <w:t xml:space="preserve"> K, </w:t>
      </w:r>
      <w:proofErr w:type="spellStart"/>
      <w:r w:rsidRPr="00DE7EA6">
        <w:rPr>
          <w:rFonts w:ascii="Book Antiqua" w:eastAsia="Times New Roman" w:hAnsi="Book Antiqua" w:cs="Times New Roman"/>
          <w:color w:val="000000"/>
        </w:rPr>
        <w:t>Gudelj</w:t>
      </w:r>
      <w:proofErr w:type="spellEnd"/>
      <w:r w:rsidRPr="00DE7EA6">
        <w:rPr>
          <w:rFonts w:ascii="Book Antiqua" w:eastAsia="Times New Roman" w:hAnsi="Book Antiqua" w:cs="Times New Roman"/>
          <w:color w:val="000000"/>
        </w:rPr>
        <w:t xml:space="preserve"> I, </w:t>
      </w:r>
      <w:proofErr w:type="spellStart"/>
      <w:r w:rsidRPr="00DE7EA6">
        <w:rPr>
          <w:rFonts w:ascii="Book Antiqua" w:eastAsia="Times New Roman" w:hAnsi="Book Antiqua" w:cs="Times New Roman"/>
          <w:color w:val="000000"/>
        </w:rPr>
        <w:t>Puljiz</w:t>
      </w:r>
      <w:proofErr w:type="spellEnd"/>
      <w:r w:rsidRPr="00DE7EA6">
        <w:rPr>
          <w:rFonts w:ascii="Book Antiqua" w:eastAsia="Times New Roman" w:hAnsi="Book Antiqua" w:cs="Times New Roman"/>
          <w:color w:val="000000"/>
        </w:rPr>
        <w:t xml:space="preserve"> Ž, </w:t>
      </w:r>
      <w:proofErr w:type="spellStart"/>
      <w:r w:rsidRPr="00DE7EA6">
        <w:rPr>
          <w:rFonts w:ascii="Book Antiqua" w:eastAsia="Times New Roman" w:hAnsi="Book Antiqua" w:cs="Times New Roman"/>
          <w:color w:val="000000"/>
        </w:rPr>
        <w:t>Jurcev-Savicevic</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Bradaric</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Kokeza</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Mise</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Bronchoalveolar</w:t>
      </w:r>
      <w:proofErr w:type="spellEnd"/>
      <w:r w:rsidRPr="00DE7EA6">
        <w:rPr>
          <w:rFonts w:ascii="Book Antiqua" w:eastAsia="Times New Roman" w:hAnsi="Book Antiqua" w:cs="Times New Roman"/>
          <w:color w:val="000000"/>
        </w:rPr>
        <w:t xml:space="preserve"> pH and inflammatory biomarkers in newly diagnosed IPF and GERD patients: a case-control study. </w:t>
      </w:r>
      <w:r w:rsidRPr="00DE7EA6">
        <w:rPr>
          <w:rFonts w:ascii="Book Antiqua" w:eastAsia="Times New Roman" w:hAnsi="Book Antiqua" w:cs="Times New Roman"/>
          <w:i/>
          <w:iCs/>
          <w:color w:val="000000"/>
        </w:rPr>
        <w:t xml:space="preserve">Med </w:t>
      </w:r>
      <w:proofErr w:type="spellStart"/>
      <w:r w:rsidRPr="00DE7EA6">
        <w:rPr>
          <w:rFonts w:ascii="Book Antiqua" w:eastAsia="Times New Roman" w:hAnsi="Book Antiqua" w:cs="Times New Roman"/>
          <w:i/>
          <w:iCs/>
          <w:color w:val="000000"/>
        </w:rPr>
        <w:t>Sci</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Monit</w:t>
      </w:r>
      <w:proofErr w:type="spellEnd"/>
      <w:r w:rsidRPr="00DE7EA6">
        <w:rPr>
          <w:rFonts w:ascii="Book Antiqua" w:eastAsia="Times New Roman" w:hAnsi="Book Antiqua" w:cs="Times New Roman"/>
          <w:color w:val="000000"/>
        </w:rPr>
        <w:t> 2014; </w:t>
      </w:r>
      <w:r w:rsidRPr="00DE7EA6">
        <w:rPr>
          <w:rFonts w:ascii="Book Antiqua" w:eastAsia="Times New Roman" w:hAnsi="Book Antiqua" w:cs="Times New Roman"/>
          <w:b/>
          <w:bCs/>
          <w:color w:val="000000"/>
        </w:rPr>
        <w:t>20</w:t>
      </w:r>
      <w:r w:rsidRPr="00DE7EA6">
        <w:rPr>
          <w:rFonts w:ascii="Book Antiqua" w:eastAsia="Times New Roman" w:hAnsi="Book Antiqua" w:cs="Times New Roman"/>
          <w:color w:val="000000"/>
        </w:rPr>
        <w:t>: 255-261 [PMID: 24535066 DOI: 10.12659/MSM.889800]</w:t>
      </w:r>
    </w:p>
    <w:p w14:paraId="6918FA6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Verleden</w:t>
      </w:r>
      <w:proofErr w:type="spellEnd"/>
      <w:r w:rsidRPr="00DE7EA6">
        <w:rPr>
          <w:rFonts w:ascii="Book Antiqua" w:eastAsia="Times New Roman" w:hAnsi="Book Antiqua" w:cs="Times New Roman"/>
          <w:b/>
          <w:bCs/>
          <w:color w:val="000000"/>
        </w:rPr>
        <w:t xml:space="preserve"> GM</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Azithromycin therapy for patients with bronchiolitis obliterans syndrome after lung transplantation. </w:t>
      </w:r>
      <w:r w:rsidRPr="00DE7EA6">
        <w:rPr>
          <w:rFonts w:ascii="Book Antiqua" w:eastAsia="Times New Roman" w:hAnsi="Book Antiqua" w:cs="Times New Roman"/>
          <w:i/>
          <w:iCs/>
          <w:color w:val="000000"/>
        </w:rPr>
        <w:t>Transplantation</w:t>
      </w:r>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77</w:t>
      </w:r>
      <w:r w:rsidRPr="00DE7EA6">
        <w:rPr>
          <w:rFonts w:ascii="Book Antiqua" w:eastAsia="Times New Roman" w:hAnsi="Book Antiqua" w:cs="Times New Roman"/>
          <w:color w:val="000000"/>
        </w:rPr>
        <w:t>: 1465-1467 [PMID: 15167610]</w:t>
      </w:r>
    </w:p>
    <w:p w14:paraId="7E4C049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Verleden</w:t>
      </w:r>
      <w:proofErr w:type="spellEnd"/>
      <w:r w:rsidRPr="00DE7EA6">
        <w:rPr>
          <w:rFonts w:ascii="Book Antiqua" w:eastAsia="Times New Roman" w:hAnsi="Book Antiqua" w:cs="Times New Roman"/>
          <w:b/>
          <w:bCs/>
          <w:color w:val="000000"/>
        </w:rPr>
        <w:t xml:space="preserve"> GM</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Vanaudenaerde</w:t>
      </w:r>
      <w:proofErr w:type="spellEnd"/>
      <w:r w:rsidRPr="00DE7EA6">
        <w:rPr>
          <w:rFonts w:ascii="Book Antiqua" w:eastAsia="Times New Roman" w:hAnsi="Book Antiqua" w:cs="Times New Roman"/>
          <w:color w:val="000000"/>
        </w:rPr>
        <w:t xml:space="preserve"> BM,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Van </w:t>
      </w:r>
      <w:proofErr w:type="spellStart"/>
      <w:r w:rsidRPr="00DE7EA6">
        <w:rPr>
          <w:rFonts w:ascii="Book Antiqua" w:eastAsia="Times New Roman" w:hAnsi="Book Antiqua" w:cs="Times New Roman"/>
          <w:color w:val="000000"/>
        </w:rPr>
        <w:t>Raemdonck</w:t>
      </w:r>
      <w:proofErr w:type="spellEnd"/>
      <w:r w:rsidRPr="00DE7EA6">
        <w:rPr>
          <w:rFonts w:ascii="Book Antiqua" w:eastAsia="Times New Roman" w:hAnsi="Book Antiqua" w:cs="Times New Roman"/>
          <w:color w:val="000000"/>
        </w:rPr>
        <w:t xml:space="preserve"> DE. Azithromycin reduces airway neutrophilia and interleukin-8 in patients with bronchiolitis obliterans syndrome.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Respir</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rit</w:t>
      </w:r>
      <w:proofErr w:type="spellEnd"/>
      <w:r w:rsidRPr="00DE7EA6">
        <w:rPr>
          <w:rFonts w:ascii="Book Antiqua" w:eastAsia="Times New Roman" w:hAnsi="Book Antiqua" w:cs="Times New Roman"/>
          <w:i/>
          <w:iCs/>
          <w:color w:val="000000"/>
        </w:rPr>
        <w:t xml:space="preserve"> Care Med</w:t>
      </w:r>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174</w:t>
      </w:r>
      <w:r w:rsidRPr="00DE7EA6">
        <w:rPr>
          <w:rFonts w:ascii="Book Antiqua" w:eastAsia="Times New Roman" w:hAnsi="Book Antiqua" w:cs="Times New Roman"/>
          <w:color w:val="000000"/>
        </w:rPr>
        <w:t>: 566-570 [PMID: 16741151 DOI: 10.1164/rccm.200601-071OC]</w:t>
      </w:r>
    </w:p>
    <w:p w14:paraId="4558B1ED"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Mertens</w:t>
      </w:r>
      <w:proofErr w:type="spellEnd"/>
      <w:r w:rsidRPr="00DE7EA6">
        <w:rPr>
          <w:rFonts w:ascii="Book Antiqua" w:eastAsia="Times New Roman" w:hAnsi="Book Antiqua" w:cs="Times New Roman"/>
          <w:b/>
          <w:bCs/>
          <w:color w:val="000000"/>
        </w:rPr>
        <w:t xml:space="preserve"> V</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Blondeau</w:t>
      </w:r>
      <w:proofErr w:type="spellEnd"/>
      <w:r w:rsidRPr="00DE7EA6">
        <w:rPr>
          <w:rFonts w:ascii="Book Antiqua" w:eastAsia="Times New Roman" w:hAnsi="Book Antiqua" w:cs="Times New Roman"/>
          <w:color w:val="000000"/>
        </w:rPr>
        <w:t xml:space="preserve"> K, </w:t>
      </w:r>
      <w:proofErr w:type="spellStart"/>
      <w:r w:rsidRPr="00DE7EA6">
        <w:rPr>
          <w:rFonts w:ascii="Book Antiqua" w:eastAsia="Times New Roman" w:hAnsi="Book Antiqua" w:cs="Times New Roman"/>
          <w:color w:val="000000"/>
        </w:rPr>
        <w:t>Pauwels</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Farre</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Vanaudenaerde</w:t>
      </w:r>
      <w:proofErr w:type="spellEnd"/>
      <w:r w:rsidRPr="00DE7EA6">
        <w:rPr>
          <w:rFonts w:ascii="Book Antiqua" w:eastAsia="Times New Roman" w:hAnsi="Book Antiqua" w:cs="Times New Roman"/>
          <w:color w:val="000000"/>
        </w:rPr>
        <w:t xml:space="preserve"> B, </w:t>
      </w:r>
      <w:proofErr w:type="spellStart"/>
      <w:r w:rsidRPr="00DE7EA6">
        <w:rPr>
          <w:rFonts w:ascii="Book Antiqua" w:eastAsia="Times New Roman" w:hAnsi="Book Antiqua" w:cs="Times New Roman"/>
          <w:color w:val="000000"/>
        </w:rPr>
        <w:t>Vos</w:t>
      </w:r>
      <w:proofErr w:type="spellEnd"/>
      <w:r w:rsidRPr="00DE7EA6">
        <w:rPr>
          <w:rFonts w:ascii="Book Antiqua" w:eastAsia="Times New Roman" w:hAnsi="Book Antiqua" w:cs="Times New Roman"/>
          <w:color w:val="000000"/>
        </w:rPr>
        <w:t xml:space="preserve"> R, </w:t>
      </w:r>
      <w:proofErr w:type="spellStart"/>
      <w:r w:rsidRPr="00DE7EA6">
        <w:rPr>
          <w:rFonts w:ascii="Book Antiqua" w:eastAsia="Times New Roman" w:hAnsi="Book Antiqua" w:cs="Times New Roman"/>
          <w:color w:val="000000"/>
        </w:rPr>
        <w:t>Verleden</w:t>
      </w:r>
      <w:proofErr w:type="spellEnd"/>
      <w:r w:rsidRPr="00DE7EA6">
        <w:rPr>
          <w:rFonts w:ascii="Book Antiqua" w:eastAsia="Times New Roman" w:hAnsi="Book Antiqua" w:cs="Times New Roman"/>
          <w:color w:val="000000"/>
        </w:rPr>
        <w:t xml:space="preserve"> G, Van </w:t>
      </w:r>
      <w:proofErr w:type="spellStart"/>
      <w:r w:rsidRPr="00DE7EA6">
        <w:rPr>
          <w:rFonts w:ascii="Book Antiqua" w:eastAsia="Times New Roman" w:hAnsi="Book Antiqua" w:cs="Times New Roman"/>
          <w:color w:val="000000"/>
        </w:rPr>
        <w:t>Raemdonck</w:t>
      </w:r>
      <w:proofErr w:type="spellEnd"/>
      <w:r w:rsidRPr="00DE7EA6">
        <w:rPr>
          <w:rFonts w:ascii="Book Antiqua" w:eastAsia="Times New Roman" w:hAnsi="Book Antiqua" w:cs="Times New Roman"/>
          <w:color w:val="000000"/>
        </w:rPr>
        <w:t xml:space="preserve"> DE, </w:t>
      </w:r>
      <w:proofErr w:type="spellStart"/>
      <w:r w:rsidRPr="00DE7EA6">
        <w:rPr>
          <w:rFonts w:ascii="Book Antiqua" w:eastAsia="Times New Roman" w:hAnsi="Book Antiqua" w:cs="Times New Roman"/>
          <w:color w:val="000000"/>
        </w:rPr>
        <w:t>Dupont</w:t>
      </w:r>
      <w:proofErr w:type="spellEnd"/>
      <w:r w:rsidRPr="00DE7EA6">
        <w:rPr>
          <w:rFonts w:ascii="Book Antiqua" w:eastAsia="Times New Roman" w:hAnsi="Book Antiqua" w:cs="Times New Roman"/>
          <w:color w:val="000000"/>
        </w:rPr>
        <w:t xml:space="preserve"> LJ, </w:t>
      </w:r>
      <w:proofErr w:type="spellStart"/>
      <w:r w:rsidRPr="00DE7EA6">
        <w:rPr>
          <w:rFonts w:ascii="Book Antiqua" w:eastAsia="Times New Roman" w:hAnsi="Book Antiqua" w:cs="Times New Roman"/>
          <w:color w:val="000000"/>
        </w:rPr>
        <w:t>Sifrim</w:t>
      </w:r>
      <w:proofErr w:type="spellEnd"/>
      <w:r w:rsidRPr="00DE7EA6">
        <w:rPr>
          <w:rFonts w:ascii="Book Antiqua" w:eastAsia="Times New Roman" w:hAnsi="Book Antiqua" w:cs="Times New Roman"/>
          <w:color w:val="000000"/>
        </w:rPr>
        <w:t xml:space="preserve"> D. Azithromycin reduces gastroesophageal reflux and aspiration in lung transplant recipients. </w:t>
      </w:r>
      <w:r w:rsidRPr="00DE7EA6">
        <w:rPr>
          <w:rFonts w:ascii="Book Antiqua" w:eastAsia="Times New Roman" w:hAnsi="Book Antiqua" w:cs="Times New Roman"/>
          <w:i/>
          <w:iCs/>
          <w:color w:val="000000"/>
        </w:rPr>
        <w:t xml:space="preserve">Dig Dis </w:t>
      </w:r>
      <w:proofErr w:type="spellStart"/>
      <w:r w:rsidRPr="00DE7EA6">
        <w:rPr>
          <w:rFonts w:ascii="Book Antiqua" w:eastAsia="Times New Roman" w:hAnsi="Book Antiqua" w:cs="Times New Roman"/>
          <w:i/>
          <w:iCs/>
          <w:color w:val="000000"/>
        </w:rPr>
        <w:t>Sci</w:t>
      </w:r>
      <w:proofErr w:type="spellEnd"/>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54</w:t>
      </w:r>
      <w:r w:rsidRPr="00DE7EA6">
        <w:rPr>
          <w:rFonts w:ascii="Book Antiqua" w:eastAsia="Times New Roman" w:hAnsi="Book Antiqua" w:cs="Times New Roman"/>
          <w:color w:val="000000"/>
        </w:rPr>
        <w:t>: 972-979 [PMID: 19241165 DOI: 10.1007/s10620-009-0725-4]</w:t>
      </w:r>
    </w:p>
    <w:p w14:paraId="76AEBD37"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lastRenderedPageBreak/>
        <w:t>Tamhankar</w:t>
      </w:r>
      <w:proofErr w:type="spellEnd"/>
      <w:r w:rsidRPr="00DE7EA6">
        <w:rPr>
          <w:rFonts w:ascii="Book Antiqua" w:eastAsia="Times New Roman" w:hAnsi="Book Antiqua" w:cs="Times New Roman"/>
          <w:b/>
          <w:bCs/>
          <w:color w:val="000000"/>
        </w:rPr>
        <w:t xml:space="preserve"> AP</w:t>
      </w:r>
      <w:r w:rsidRPr="00DE7EA6">
        <w:rPr>
          <w:rFonts w:ascii="Book Antiqua" w:eastAsia="Times New Roman" w:hAnsi="Book Antiqua" w:cs="Times New Roman"/>
          <w:color w:val="000000"/>
        </w:rPr>
        <w:t xml:space="preserve">, Peters JH, </w:t>
      </w:r>
      <w:proofErr w:type="spellStart"/>
      <w:r w:rsidRPr="00DE7EA6">
        <w:rPr>
          <w:rFonts w:ascii="Book Antiqua" w:eastAsia="Times New Roman" w:hAnsi="Book Antiqua" w:cs="Times New Roman"/>
          <w:color w:val="000000"/>
        </w:rPr>
        <w:t>Portale</w:t>
      </w:r>
      <w:proofErr w:type="spellEnd"/>
      <w:r w:rsidRPr="00DE7EA6">
        <w:rPr>
          <w:rFonts w:ascii="Book Antiqua" w:eastAsia="Times New Roman" w:hAnsi="Book Antiqua" w:cs="Times New Roman"/>
          <w:color w:val="000000"/>
        </w:rPr>
        <w:t xml:space="preserve"> G, Hsieh CC, Hagen JA, </w:t>
      </w:r>
      <w:proofErr w:type="spellStart"/>
      <w:r w:rsidRPr="00DE7EA6">
        <w:rPr>
          <w:rFonts w:ascii="Book Antiqua" w:eastAsia="Times New Roman" w:hAnsi="Book Antiqua" w:cs="Times New Roman"/>
          <w:color w:val="000000"/>
        </w:rPr>
        <w:t>Bremner</w:t>
      </w:r>
      <w:proofErr w:type="spellEnd"/>
      <w:r w:rsidRPr="00DE7EA6">
        <w:rPr>
          <w:rFonts w:ascii="Book Antiqua" w:eastAsia="Times New Roman" w:hAnsi="Book Antiqua" w:cs="Times New Roman"/>
          <w:color w:val="000000"/>
        </w:rPr>
        <w:t xml:space="preserve"> CG, </w:t>
      </w:r>
      <w:proofErr w:type="spellStart"/>
      <w:r w:rsidRPr="00DE7EA6">
        <w:rPr>
          <w:rFonts w:ascii="Book Antiqua" w:eastAsia="Times New Roman" w:hAnsi="Book Antiqua" w:cs="Times New Roman"/>
          <w:color w:val="000000"/>
        </w:rPr>
        <w:t>DeMeester</w:t>
      </w:r>
      <w:proofErr w:type="spellEnd"/>
      <w:r w:rsidRPr="00DE7EA6">
        <w:rPr>
          <w:rFonts w:ascii="Book Antiqua" w:eastAsia="Times New Roman" w:hAnsi="Book Antiqua" w:cs="Times New Roman"/>
          <w:color w:val="000000"/>
        </w:rPr>
        <w:t xml:space="preserve"> TR. Omeprazole does not reduce gastroesophageal reflux: new insights using multichannel intraluminal impedance technology.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Gastrointest</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8</w:t>
      </w:r>
      <w:r w:rsidRPr="00DE7EA6">
        <w:rPr>
          <w:rFonts w:ascii="Book Antiqua" w:eastAsia="Times New Roman" w:hAnsi="Book Antiqua" w:cs="Times New Roman"/>
          <w:color w:val="000000"/>
        </w:rPr>
        <w:t>: 890-87; discussion 890-87; [PMID: 15531244 DOI: 10.1016/j.gassur.2004.08.001]</w:t>
      </w:r>
    </w:p>
    <w:p w14:paraId="289DEB4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Patti MG</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Arcerito</w:t>
      </w:r>
      <w:proofErr w:type="spellEnd"/>
      <w:r w:rsidRPr="00DE7EA6">
        <w:rPr>
          <w:rFonts w:ascii="Book Antiqua" w:eastAsia="Times New Roman" w:hAnsi="Book Antiqua" w:cs="Times New Roman"/>
          <w:color w:val="000000"/>
        </w:rPr>
        <w:t xml:space="preserve"> M, </w:t>
      </w:r>
      <w:proofErr w:type="spellStart"/>
      <w:r w:rsidRPr="00DE7EA6">
        <w:rPr>
          <w:rFonts w:ascii="Book Antiqua" w:eastAsia="Times New Roman" w:hAnsi="Book Antiqua" w:cs="Times New Roman"/>
          <w:color w:val="000000"/>
        </w:rPr>
        <w:t>Tamburini</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Diener</w:t>
      </w:r>
      <w:proofErr w:type="spellEnd"/>
      <w:r w:rsidRPr="00DE7EA6">
        <w:rPr>
          <w:rFonts w:ascii="Book Antiqua" w:eastAsia="Times New Roman" w:hAnsi="Book Antiqua" w:cs="Times New Roman"/>
          <w:color w:val="000000"/>
        </w:rPr>
        <w:t xml:space="preserve"> U, </w:t>
      </w:r>
      <w:proofErr w:type="spellStart"/>
      <w:r w:rsidRPr="00DE7EA6">
        <w:rPr>
          <w:rFonts w:ascii="Book Antiqua" w:eastAsia="Times New Roman" w:hAnsi="Book Antiqua" w:cs="Times New Roman"/>
          <w:color w:val="000000"/>
        </w:rPr>
        <w:t>Feo</w:t>
      </w:r>
      <w:proofErr w:type="spellEnd"/>
      <w:r w:rsidRPr="00DE7EA6">
        <w:rPr>
          <w:rFonts w:ascii="Book Antiqua" w:eastAsia="Times New Roman" w:hAnsi="Book Antiqua" w:cs="Times New Roman"/>
          <w:color w:val="000000"/>
        </w:rPr>
        <w:t xml:space="preserve"> CV, Safadi B, </w:t>
      </w:r>
      <w:proofErr w:type="spellStart"/>
      <w:r w:rsidRPr="00DE7EA6">
        <w:rPr>
          <w:rFonts w:ascii="Book Antiqua" w:eastAsia="Times New Roman" w:hAnsi="Book Antiqua" w:cs="Times New Roman"/>
          <w:color w:val="000000"/>
        </w:rPr>
        <w:t>Fisichella</w:t>
      </w:r>
      <w:proofErr w:type="spellEnd"/>
      <w:r w:rsidRPr="00DE7EA6">
        <w:rPr>
          <w:rFonts w:ascii="Book Antiqua" w:eastAsia="Times New Roman" w:hAnsi="Book Antiqua" w:cs="Times New Roman"/>
          <w:color w:val="000000"/>
        </w:rPr>
        <w:t xml:space="preserve"> P, Way LW. Effect of laparoscopic fundoplication on gastroesophageal reflux disease-induced respiratory symptoms.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Gastrointest</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w:t>
      </w:r>
      <w:r w:rsidRPr="00B6576B">
        <w:rPr>
          <w:rFonts w:ascii="Book Antiqua" w:hAnsi="Book Antiqua" w:cs="Times New Roman"/>
          <w:noProof/>
        </w:rPr>
        <w:t>2000</w:t>
      </w:r>
      <w:r w:rsidRPr="00DE7EA6">
        <w:rPr>
          <w:rFonts w:ascii="Book Antiqua" w:eastAsia="Times New Roman" w:hAnsi="Book Antiqua" w:cs="Times New Roman"/>
          <w:color w:val="000000"/>
        </w:rPr>
        <w:t>; </w:t>
      </w:r>
      <w:r w:rsidRPr="00DE7EA6">
        <w:rPr>
          <w:rFonts w:ascii="Book Antiqua" w:eastAsia="Times New Roman" w:hAnsi="Book Antiqua" w:cs="Times New Roman"/>
          <w:b/>
          <w:bCs/>
          <w:color w:val="000000"/>
        </w:rPr>
        <w:t>4</w:t>
      </w:r>
      <w:r w:rsidRPr="00DE7EA6">
        <w:rPr>
          <w:rFonts w:ascii="Book Antiqua" w:eastAsia="Times New Roman" w:hAnsi="Book Antiqua" w:cs="Times New Roman"/>
          <w:color w:val="000000"/>
        </w:rPr>
        <w:t>: 143-149 [PMID: 10675237]</w:t>
      </w:r>
    </w:p>
    <w:p w14:paraId="4D58E0A2"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Vela MF</w:t>
      </w:r>
      <w:r w:rsidRPr="00DE7EA6">
        <w:rPr>
          <w:rFonts w:ascii="Book Antiqua" w:eastAsia="Times New Roman" w:hAnsi="Book Antiqua" w:cs="Times New Roman"/>
          <w:color w:val="000000"/>
        </w:rPr>
        <w:t>, Camacho-</w:t>
      </w:r>
      <w:proofErr w:type="spellStart"/>
      <w:r w:rsidRPr="00DE7EA6">
        <w:rPr>
          <w:rFonts w:ascii="Book Antiqua" w:eastAsia="Times New Roman" w:hAnsi="Book Antiqua" w:cs="Times New Roman"/>
          <w:color w:val="000000"/>
        </w:rPr>
        <w:t>Lobato</w:t>
      </w:r>
      <w:proofErr w:type="spellEnd"/>
      <w:r w:rsidRPr="00DE7EA6">
        <w:rPr>
          <w:rFonts w:ascii="Book Antiqua" w:eastAsia="Times New Roman" w:hAnsi="Book Antiqua" w:cs="Times New Roman"/>
          <w:color w:val="000000"/>
        </w:rPr>
        <w:t xml:space="preserve"> L, Srinivasan R, </w:t>
      </w:r>
      <w:proofErr w:type="spellStart"/>
      <w:r w:rsidRPr="00DE7EA6">
        <w:rPr>
          <w:rFonts w:ascii="Book Antiqua" w:eastAsia="Times New Roman" w:hAnsi="Book Antiqua" w:cs="Times New Roman"/>
          <w:color w:val="000000"/>
        </w:rPr>
        <w:t>Tutuian</w:t>
      </w:r>
      <w:proofErr w:type="spellEnd"/>
      <w:r w:rsidRPr="00DE7EA6">
        <w:rPr>
          <w:rFonts w:ascii="Book Antiqua" w:eastAsia="Times New Roman" w:hAnsi="Book Antiqua" w:cs="Times New Roman"/>
          <w:color w:val="000000"/>
        </w:rPr>
        <w:t xml:space="preserve"> R, Katz PO, Castell DO. Simultaneous </w:t>
      </w:r>
      <w:proofErr w:type="spellStart"/>
      <w:r w:rsidRPr="00DE7EA6">
        <w:rPr>
          <w:rFonts w:ascii="Book Antiqua" w:eastAsia="Times New Roman" w:hAnsi="Book Antiqua" w:cs="Times New Roman"/>
          <w:color w:val="000000"/>
        </w:rPr>
        <w:t>intraesophageal</w:t>
      </w:r>
      <w:proofErr w:type="spellEnd"/>
      <w:r w:rsidRPr="00DE7EA6">
        <w:rPr>
          <w:rFonts w:ascii="Book Antiqua" w:eastAsia="Times New Roman" w:hAnsi="Book Antiqua" w:cs="Times New Roman"/>
          <w:color w:val="000000"/>
        </w:rPr>
        <w:t xml:space="preserve"> impedance and pH measurement of acid and nonacid gastroesophageal reflux: effect of omeprazole. </w:t>
      </w:r>
      <w:r w:rsidRPr="00DE7EA6">
        <w:rPr>
          <w:rFonts w:ascii="Book Antiqua" w:eastAsia="Times New Roman" w:hAnsi="Book Antiqua" w:cs="Times New Roman"/>
          <w:i/>
          <w:iCs/>
          <w:color w:val="000000"/>
        </w:rPr>
        <w:t>Gastroenterology</w:t>
      </w:r>
      <w:r w:rsidRPr="00DE7EA6">
        <w:rPr>
          <w:rFonts w:ascii="Book Antiqua" w:eastAsia="Times New Roman" w:hAnsi="Book Antiqua" w:cs="Times New Roman"/>
          <w:color w:val="000000"/>
        </w:rPr>
        <w:t> 2001; </w:t>
      </w:r>
      <w:r w:rsidRPr="00DE7EA6">
        <w:rPr>
          <w:rFonts w:ascii="Book Antiqua" w:eastAsia="Times New Roman" w:hAnsi="Book Antiqua" w:cs="Times New Roman"/>
          <w:b/>
          <w:bCs/>
          <w:color w:val="000000"/>
        </w:rPr>
        <w:t>120</w:t>
      </w:r>
      <w:r w:rsidRPr="00DE7EA6">
        <w:rPr>
          <w:rFonts w:ascii="Book Antiqua" w:eastAsia="Times New Roman" w:hAnsi="Book Antiqua" w:cs="Times New Roman"/>
          <w:color w:val="000000"/>
        </w:rPr>
        <w:t>: 1599-1606 [PMID: 11375942]</w:t>
      </w:r>
    </w:p>
    <w:p w14:paraId="65AE83C3"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Tack J</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Koek</w:t>
      </w:r>
      <w:proofErr w:type="spellEnd"/>
      <w:r w:rsidRPr="00DE7EA6">
        <w:rPr>
          <w:rFonts w:ascii="Book Antiqua" w:eastAsia="Times New Roman" w:hAnsi="Book Antiqua" w:cs="Times New Roman"/>
          <w:color w:val="000000"/>
        </w:rPr>
        <w:t xml:space="preserve"> G, </w:t>
      </w:r>
      <w:proofErr w:type="spellStart"/>
      <w:r w:rsidRPr="00DE7EA6">
        <w:rPr>
          <w:rFonts w:ascii="Book Antiqua" w:eastAsia="Times New Roman" w:hAnsi="Book Antiqua" w:cs="Times New Roman"/>
          <w:color w:val="000000"/>
        </w:rPr>
        <w:t>Demedts</w:t>
      </w:r>
      <w:proofErr w:type="spellEnd"/>
      <w:r w:rsidRPr="00DE7EA6">
        <w:rPr>
          <w:rFonts w:ascii="Book Antiqua" w:eastAsia="Times New Roman" w:hAnsi="Book Antiqua" w:cs="Times New Roman"/>
          <w:color w:val="000000"/>
        </w:rPr>
        <w:t xml:space="preserve"> I, </w:t>
      </w:r>
      <w:proofErr w:type="spellStart"/>
      <w:r w:rsidRPr="00DE7EA6">
        <w:rPr>
          <w:rFonts w:ascii="Book Antiqua" w:eastAsia="Times New Roman" w:hAnsi="Book Antiqua" w:cs="Times New Roman"/>
          <w:color w:val="000000"/>
        </w:rPr>
        <w:t>Sifrim</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Janssens</w:t>
      </w:r>
      <w:proofErr w:type="spellEnd"/>
      <w:r w:rsidRPr="00DE7EA6">
        <w:rPr>
          <w:rFonts w:ascii="Book Antiqua" w:eastAsia="Times New Roman" w:hAnsi="Book Antiqua" w:cs="Times New Roman"/>
          <w:color w:val="000000"/>
        </w:rPr>
        <w:t xml:space="preserve"> J. Gastroesophageal reflux disease poorly responsive to single-dose proton pump inhibitors in patients without Barrett's esophagus: acid reflux, bile reflux, or both? </w:t>
      </w:r>
      <w:r w:rsidRPr="00DE7EA6">
        <w:rPr>
          <w:rFonts w:ascii="Book Antiqua" w:eastAsia="Times New Roman" w:hAnsi="Book Antiqua" w:cs="Times New Roman"/>
          <w:i/>
          <w:iCs/>
          <w:color w:val="000000"/>
        </w:rPr>
        <w:t xml:space="preserve">Am J </w:t>
      </w:r>
      <w:proofErr w:type="spellStart"/>
      <w:r w:rsidRPr="00DE7EA6">
        <w:rPr>
          <w:rFonts w:ascii="Book Antiqua" w:eastAsia="Times New Roman" w:hAnsi="Book Antiqua" w:cs="Times New Roman"/>
          <w:i/>
          <w:iCs/>
          <w:color w:val="000000"/>
        </w:rPr>
        <w:t>Gastroenterol</w:t>
      </w:r>
      <w:proofErr w:type="spellEnd"/>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99</w:t>
      </w:r>
      <w:r w:rsidRPr="00DE7EA6">
        <w:rPr>
          <w:rFonts w:ascii="Book Antiqua" w:eastAsia="Times New Roman" w:hAnsi="Book Antiqua" w:cs="Times New Roman"/>
          <w:color w:val="000000"/>
        </w:rPr>
        <w:t>: 981-988 [PMID: 15180713 DOI: 10.111/j.1572-0241.2004.04171.x]</w:t>
      </w:r>
    </w:p>
    <w:p w14:paraId="7301B2AB"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inden PA</w:t>
      </w:r>
      <w:r w:rsidRPr="00DE7EA6">
        <w:rPr>
          <w:rFonts w:ascii="Book Antiqua" w:eastAsia="Times New Roman" w:hAnsi="Book Antiqua" w:cs="Times New Roman"/>
          <w:color w:val="000000"/>
        </w:rPr>
        <w:t xml:space="preserve">, Gilbert RJ, </w:t>
      </w:r>
      <w:proofErr w:type="spellStart"/>
      <w:r w:rsidRPr="00DE7EA6">
        <w:rPr>
          <w:rFonts w:ascii="Book Antiqua" w:eastAsia="Times New Roman" w:hAnsi="Book Antiqua" w:cs="Times New Roman"/>
          <w:color w:val="000000"/>
        </w:rPr>
        <w:t>Yeap</w:t>
      </w:r>
      <w:proofErr w:type="spellEnd"/>
      <w:r w:rsidRPr="00DE7EA6">
        <w:rPr>
          <w:rFonts w:ascii="Book Antiqua" w:eastAsia="Times New Roman" w:hAnsi="Book Antiqua" w:cs="Times New Roman"/>
          <w:color w:val="000000"/>
        </w:rPr>
        <w:t xml:space="preserve"> BY, Boyle K, </w:t>
      </w:r>
      <w:proofErr w:type="spellStart"/>
      <w:r w:rsidRPr="00DE7EA6">
        <w:rPr>
          <w:rFonts w:ascii="Book Antiqua" w:eastAsia="Times New Roman" w:hAnsi="Book Antiqua" w:cs="Times New Roman"/>
          <w:color w:val="000000"/>
        </w:rPr>
        <w:t>Deykin</w:t>
      </w:r>
      <w:proofErr w:type="spellEnd"/>
      <w:r w:rsidRPr="00DE7EA6">
        <w:rPr>
          <w:rFonts w:ascii="Book Antiqua" w:eastAsia="Times New Roman" w:hAnsi="Book Antiqua" w:cs="Times New Roman"/>
          <w:color w:val="000000"/>
        </w:rPr>
        <w:t xml:space="preserve"> A, </w:t>
      </w:r>
      <w:proofErr w:type="spellStart"/>
      <w:r w:rsidRPr="00DE7EA6">
        <w:rPr>
          <w:rFonts w:ascii="Book Antiqua" w:eastAsia="Times New Roman" w:hAnsi="Book Antiqua" w:cs="Times New Roman"/>
          <w:color w:val="000000"/>
        </w:rPr>
        <w:t>Jaklitsch</w:t>
      </w:r>
      <w:proofErr w:type="spellEnd"/>
      <w:r w:rsidRPr="00DE7EA6">
        <w:rPr>
          <w:rFonts w:ascii="Book Antiqua" w:eastAsia="Times New Roman" w:hAnsi="Book Antiqua" w:cs="Times New Roman"/>
          <w:color w:val="000000"/>
        </w:rPr>
        <w:t xml:space="preserve"> MT, </w:t>
      </w:r>
      <w:proofErr w:type="spellStart"/>
      <w:r w:rsidRPr="00DE7EA6">
        <w:rPr>
          <w:rFonts w:ascii="Book Antiqua" w:eastAsia="Times New Roman" w:hAnsi="Book Antiqua" w:cs="Times New Roman"/>
          <w:color w:val="000000"/>
        </w:rPr>
        <w:t>Sugarbaker</w:t>
      </w:r>
      <w:proofErr w:type="spellEnd"/>
      <w:r w:rsidRPr="00DE7EA6">
        <w:rPr>
          <w:rFonts w:ascii="Book Antiqua" w:eastAsia="Times New Roman" w:hAnsi="Book Antiqua" w:cs="Times New Roman"/>
          <w:color w:val="000000"/>
        </w:rPr>
        <w:t xml:space="preserve"> DJ, Bueno R. Laparoscopic fundoplication in patients with end-stage lung disease awaiti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Thora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Cardiovasc</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6; </w:t>
      </w:r>
      <w:r w:rsidRPr="00DE7EA6">
        <w:rPr>
          <w:rFonts w:ascii="Book Antiqua" w:eastAsia="Times New Roman" w:hAnsi="Book Antiqua" w:cs="Times New Roman"/>
          <w:b/>
          <w:bCs/>
          <w:color w:val="000000"/>
        </w:rPr>
        <w:t>131</w:t>
      </w:r>
      <w:r w:rsidRPr="00DE7EA6">
        <w:rPr>
          <w:rFonts w:ascii="Book Antiqua" w:eastAsia="Times New Roman" w:hAnsi="Book Antiqua" w:cs="Times New Roman"/>
          <w:color w:val="000000"/>
        </w:rPr>
        <w:t>: 438-446 [PMID: 16434276 DOI: 10.1016/j.jtcvs.2005.10.014]</w:t>
      </w:r>
    </w:p>
    <w:p w14:paraId="23303A5E"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Lau CL</w:t>
      </w:r>
      <w:r w:rsidRPr="00DE7EA6">
        <w:rPr>
          <w:rFonts w:ascii="Book Antiqua" w:eastAsia="Times New Roman" w:hAnsi="Book Antiqua" w:cs="Times New Roman"/>
          <w:color w:val="000000"/>
        </w:rPr>
        <w:t xml:space="preserve">, Palmer SM, Howell DN, McMahon R, </w:t>
      </w:r>
      <w:proofErr w:type="spellStart"/>
      <w:r w:rsidRPr="00DE7EA6">
        <w:rPr>
          <w:rFonts w:ascii="Book Antiqua" w:eastAsia="Times New Roman" w:hAnsi="Book Antiqua" w:cs="Times New Roman"/>
          <w:color w:val="000000"/>
        </w:rPr>
        <w:t>Hadjiliadis</w:t>
      </w:r>
      <w:proofErr w:type="spellEnd"/>
      <w:r w:rsidRPr="00DE7EA6">
        <w:rPr>
          <w:rFonts w:ascii="Book Antiqua" w:eastAsia="Times New Roman" w:hAnsi="Book Antiqua" w:cs="Times New Roman"/>
          <w:color w:val="000000"/>
        </w:rPr>
        <w:t xml:space="preserve"> D, </w:t>
      </w:r>
      <w:proofErr w:type="spellStart"/>
      <w:r w:rsidRPr="00DE7EA6">
        <w:rPr>
          <w:rFonts w:ascii="Book Antiqua" w:eastAsia="Times New Roman" w:hAnsi="Book Antiqua" w:cs="Times New Roman"/>
          <w:color w:val="000000"/>
        </w:rPr>
        <w:t>Gaca</w:t>
      </w:r>
      <w:proofErr w:type="spellEnd"/>
      <w:r w:rsidRPr="00DE7EA6">
        <w:rPr>
          <w:rFonts w:ascii="Book Antiqua" w:eastAsia="Times New Roman" w:hAnsi="Book Antiqua" w:cs="Times New Roman"/>
          <w:color w:val="000000"/>
        </w:rPr>
        <w:t xml:space="preserve"> J, Pappas TN, Davis RD, Eubanks S. Laparoscopic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in the lung transplant population.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Endosc</w:t>
      </w:r>
      <w:proofErr w:type="spellEnd"/>
      <w:r w:rsidRPr="00DE7EA6">
        <w:rPr>
          <w:rFonts w:ascii="Book Antiqua" w:eastAsia="Times New Roman" w:hAnsi="Book Antiqua" w:cs="Times New Roman"/>
          <w:color w:val="000000"/>
        </w:rPr>
        <w:t> 2002; </w:t>
      </w:r>
      <w:r w:rsidRPr="00DE7EA6">
        <w:rPr>
          <w:rFonts w:ascii="Book Antiqua" w:eastAsia="Times New Roman" w:hAnsi="Book Antiqua" w:cs="Times New Roman"/>
          <w:b/>
          <w:bCs/>
          <w:color w:val="000000"/>
        </w:rPr>
        <w:t>16</w:t>
      </w:r>
      <w:r w:rsidRPr="00DE7EA6">
        <w:rPr>
          <w:rFonts w:ascii="Book Antiqua" w:eastAsia="Times New Roman" w:hAnsi="Book Antiqua" w:cs="Times New Roman"/>
          <w:color w:val="000000"/>
        </w:rPr>
        <w:t>: 1674-1678 [PMID: 12140642 DOI: 10.1007/s00464-001-8251-2]</w:t>
      </w:r>
    </w:p>
    <w:p w14:paraId="0C3BDF60"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DE7EA6">
        <w:rPr>
          <w:rFonts w:ascii="Book Antiqua" w:eastAsia="Times New Roman" w:hAnsi="Book Antiqua" w:cs="Times New Roman"/>
          <w:b/>
          <w:bCs/>
          <w:color w:val="000000"/>
        </w:rPr>
        <w:t>Fisichella</w:t>
      </w:r>
      <w:proofErr w:type="spellEnd"/>
      <w:r w:rsidRPr="00DE7EA6">
        <w:rPr>
          <w:rFonts w:ascii="Book Antiqua" w:eastAsia="Times New Roman" w:hAnsi="Book Antiqua" w:cs="Times New Roman"/>
          <w:b/>
          <w:bCs/>
          <w:color w:val="000000"/>
        </w:rPr>
        <w:t xml:space="preserve"> PM</w:t>
      </w:r>
      <w:r w:rsidRPr="00DE7EA6">
        <w:rPr>
          <w:rFonts w:ascii="Book Antiqua" w:eastAsia="Times New Roman" w:hAnsi="Book Antiqua" w:cs="Times New Roman"/>
          <w:color w:val="000000"/>
        </w:rPr>
        <w:t xml:space="preserve">, Davis CS, </w:t>
      </w:r>
      <w:proofErr w:type="spellStart"/>
      <w:r w:rsidRPr="00DE7EA6">
        <w:rPr>
          <w:rFonts w:ascii="Book Antiqua" w:eastAsia="Times New Roman" w:hAnsi="Book Antiqua" w:cs="Times New Roman"/>
          <w:color w:val="000000"/>
        </w:rPr>
        <w:t>Gagermeier</w:t>
      </w:r>
      <w:proofErr w:type="spellEnd"/>
      <w:r w:rsidRPr="00DE7EA6">
        <w:rPr>
          <w:rFonts w:ascii="Book Antiqua" w:eastAsia="Times New Roman" w:hAnsi="Book Antiqua" w:cs="Times New Roman"/>
          <w:color w:val="000000"/>
        </w:rPr>
        <w:t xml:space="preserve"> J, </w:t>
      </w:r>
      <w:proofErr w:type="spellStart"/>
      <w:r w:rsidRPr="00DE7EA6">
        <w:rPr>
          <w:rFonts w:ascii="Book Antiqua" w:eastAsia="Times New Roman" w:hAnsi="Book Antiqua" w:cs="Times New Roman"/>
          <w:color w:val="000000"/>
        </w:rPr>
        <w:t>Dilling</w:t>
      </w:r>
      <w:proofErr w:type="spellEnd"/>
      <w:r w:rsidRPr="00DE7EA6">
        <w:rPr>
          <w:rFonts w:ascii="Book Antiqua" w:eastAsia="Times New Roman" w:hAnsi="Book Antiqua" w:cs="Times New Roman"/>
          <w:color w:val="000000"/>
        </w:rPr>
        <w:t xml:space="preserve"> D, Alex CG, </w:t>
      </w:r>
      <w:proofErr w:type="spellStart"/>
      <w:r w:rsidRPr="00DE7EA6">
        <w:rPr>
          <w:rFonts w:ascii="Book Antiqua" w:eastAsia="Times New Roman" w:hAnsi="Book Antiqua" w:cs="Times New Roman"/>
          <w:color w:val="000000"/>
        </w:rPr>
        <w:t>Dorfmeister</w:t>
      </w:r>
      <w:proofErr w:type="spellEnd"/>
      <w:r w:rsidRPr="00DE7EA6">
        <w:rPr>
          <w:rFonts w:ascii="Book Antiqua" w:eastAsia="Times New Roman" w:hAnsi="Book Antiqua" w:cs="Times New Roman"/>
          <w:color w:val="000000"/>
        </w:rPr>
        <w:t xml:space="preserve"> JA, Kovacs EJ, Love RB, </w:t>
      </w:r>
      <w:proofErr w:type="spellStart"/>
      <w:r w:rsidRPr="00DE7EA6">
        <w:rPr>
          <w:rFonts w:ascii="Book Antiqua" w:eastAsia="Times New Roman" w:hAnsi="Book Antiqua" w:cs="Times New Roman"/>
          <w:color w:val="000000"/>
        </w:rPr>
        <w:t>Gamelli</w:t>
      </w:r>
      <w:proofErr w:type="spellEnd"/>
      <w:r w:rsidRPr="00DE7EA6">
        <w:rPr>
          <w:rFonts w:ascii="Book Antiqua" w:eastAsia="Times New Roman" w:hAnsi="Book Antiqua" w:cs="Times New Roman"/>
          <w:color w:val="000000"/>
        </w:rPr>
        <w:t xml:space="preserve"> RL. Laparoscopic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for gastroesophageal reflux disease after lung transplantation.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Res</w:t>
      </w:r>
      <w:r w:rsidRPr="00DE7EA6">
        <w:rPr>
          <w:rFonts w:ascii="Book Antiqua" w:eastAsia="Times New Roman" w:hAnsi="Book Antiqua" w:cs="Times New Roman"/>
          <w:color w:val="000000"/>
        </w:rPr>
        <w:t> 2011; </w:t>
      </w:r>
      <w:r w:rsidRPr="00DE7EA6">
        <w:rPr>
          <w:rFonts w:ascii="Book Antiqua" w:eastAsia="Times New Roman" w:hAnsi="Book Antiqua" w:cs="Times New Roman"/>
          <w:b/>
          <w:bCs/>
          <w:color w:val="000000"/>
        </w:rPr>
        <w:t>170</w:t>
      </w:r>
      <w:r w:rsidRPr="00DE7EA6">
        <w:rPr>
          <w:rFonts w:ascii="Book Antiqua" w:eastAsia="Times New Roman" w:hAnsi="Book Antiqua" w:cs="Times New Roman"/>
          <w:color w:val="000000"/>
        </w:rPr>
        <w:t>: e279-e286 [PMID: 21816422 DOI: 10.1016/j.jss.2011.05.038]</w:t>
      </w:r>
    </w:p>
    <w:p w14:paraId="6FF5145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72A03">
        <w:rPr>
          <w:rFonts w:ascii="Book Antiqua" w:eastAsia="Times New Roman" w:hAnsi="Book Antiqua" w:cs="Times New Roman"/>
          <w:b/>
          <w:bCs/>
          <w:color w:val="000000"/>
        </w:rPr>
        <w:t>Burton PR</w:t>
      </w:r>
      <w:r w:rsidRPr="00D72A03">
        <w:rPr>
          <w:rFonts w:ascii="Book Antiqua" w:eastAsia="Times New Roman" w:hAnsi="Book Antiqua" w:cs="Times New Roman"/>
          <w:color w:val="000000"/>
        </w:rPr>
        <w:t xml:space="preserve">, Button B, Brown W, Lee M, Roberts S, </w:t>
      </w:r>
      <w:proofErr w:type="spellStart"/>
      <w:r w:rsidRPr="00D72A03">
        <w:rPr>
          <w:rFonts w:ascii="Book Antiqua" w:eastAsia="Times New Roman" w:hAnsi="Book Antiqua" w:cs="Times New Roman"/>
          <w:color w:val="000000"/>
        </w:rPr>
        <w:t>Hassen</w:t>
      </w:r>
      <w:proofErr w:type="spellEnd"/>
      <w:r w:rsidRPr="00D72A03">
        <w:rPr>
          <w:rFonts w:ascii="Book Antiqua" w:eastAsia="Times New Roman" w:hAnsi="Book Antiqua" w:cs="Times New Roman"/>
          <w:color w:val="000000"/>
        </w:rPr>
        <w:t xml:space="preserve"> S, Bailey M, Smith A, Snell G. Medium-term outcome of fundoplication after lung transplantation. </w:t>
      </w:r>
      <w:r w:rsidRPr="00D72A03">
        <w:rPr>
          <w:rFonts w:ascii="Book Antiqua" w:eastAsia="Times New Roman" w:hAnsi="Book Antiqua" w:cs="Times New Roman"/>
          <w:i/>
          <w:iCs/>
          <w:color w:val="000000"/>
        </w:rPr>
        <w:t xml:space="preserve">Dis </w:t>
      </w:r>
      <w:r w:rsidRPr="00D72A03">
        <w:rPr>
          <w:rFonts w:ascii="Book Antiqua" w:eastAsia="Times New Roman" w:hAnsi="Book Antiqua" w:cs="Times New Roman"/>
          <w:i/>
          <w:iCs/>
          <w:color w:val="000000"/>
        </w:rPr>
        <w:lastRenderedPageBreak/>
        <w:t>Esophagus</w:t>
      </w:r>
      <w:r w:rsidRPr="00D72A03">
        <w:rPr>
          <w:rFonts w:ascii="Book Antiqua" w:eastAsia="Times New Roman" w:hAnsi="Book Antiqua" w:cs="Times New Roman"/>
          <w:color w:val="000000"/>
        </w:rPr>
        <w:t> 2009; </w:t>
      </w:r>
      <w:r w:rsidRPr="00D72A03">
        <w:rPr>
          <w:rFonts w:ascii="Book Antiqua" w:eastAsia="Times New Roman" w:hAnsi="Book Antiqua" w:cs="Times New Roman"/>
          <w:b/>
          <w:bCs/>
          <w:color w:val="000000"/>
        </w:rPr>
        <w:t>22</w:t>
      </w:r>
      <w:r w:rsidRPr="00D72A03">
        <w:rPr>
          <w:rFonts w:ascii="Book Antiqua" w:eastAsia="Times New Roman" w:hAnsi="Book Antiqua" w:cs="Times New Roman"/>
          <w:color w:val="000000"/>
        </w:rPr>
        <w:t>: 642-648 [PMID: 19515194 DOI: 10.1111/j.1442--2050.2009.00980.x]</w:t>
      </w:r>
    </w:p>
    <w:p w14:paraId="2819CC0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O'Halloran EK</w:t>
      </w:r>
      <w:r w:rsidRPr="00DE7EA6">
        <w:rPr>
          <w:rFonts w:ascii="Book Antiqua" w:eastAsia="Times New Roman" w:hAnsi="Book Antiqua" w:cs="Times New Roman"/>
          <w:color w:val="000000"/>
        </w:rPr>
        <w:t xml:space="preserve">, Reynolds JD, Lau CL, Manson RJ, Davis RD, Palmer SM, Pappas TN, Clary EM, Eubanks WS. Laparoscopic </w:t>
      </w:r>
      <w:proofErr w:type="spellStart"/>
      <w:r w:rsidRPr="00DE7EA6">
        <w:rPr>
          <w:rFonts w:ascii="Book Antiqua" w:eastAsia="Times New Roman" w:hAnsi="Book Antiqua" w:cs="Times New Roman"/>
          <w:color w:val="000000"/>
        </w:rPr>
        <w:t>Nissen</w:t>
      </w:r>
      <w:proofErr w:type="spellEnd"/>
      <w:r w:rsidRPr="00DE7EA6">
        <w:rPr>
          <w:rFonts w:ascii="Book Antiqua" w:eastAsia="Times New Roman" w:hAnsi="Book Antiqua" w:cs="Times New Roman"/>
          <w:color w:val="000000"/>
        </w:rPr>
        <w:t xml:space="preserve"> fundoplication for treating reflux in lung transplant recipients. </w:t>
      </w:r>
      <w:r w:rsidRPr="00DE7EA6">
        <w:rPr>
          <w:rFonts w:ascii="Book Antiqua" w:eastAsia="Times New Roman" w:hAnsi="Book Antiqua" w:cs="Times New Roman"/>
          <w:i/>
          <w:iCs/>
          <w:color w:val="000000"/>
        </w:rPr>
        <w:t xml:space="preserve">J </w:t>
      </w:r>
      <w:proofErr w:type="spellStart"/>
      <w:r w:rsidRPr="00DE7EA6">
        <w:rPr>
          <w:rFonts w:ascii="Book Antiqua" w:eastAsia="Times New Roman" w:hAnsi="Book Antiqua" w:cs="Times New Roman"/>
          <w:i/>
          <w:iCs/>
          <w:color w:val="000000"/>
        </w:rPr>
        <w:t>Gastrointest</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color w:val="000000"/>
        </w:rPr>
        <w:t> 2004; </w:t>
      </w:r>
      <w:r w:rsidRPr="00DE7EA6">
        <w:rPr>
          <w:rFonts w:ascii="Book Antiqua" w:eastAsia="Times New Roman" w:hAnsi="Book Antiqua" w:cs="Times New Roman"/>
          <w:b/>
          <w:bCs/>
          <w:color w:val="000000"/>
        </w:rPr>
        <w:t>8</w:t>
      </w:r>
      <w:r w:rsidRPr="00DE7EA6">
        <w:rPr>
          <w:rFonts w:ascii="Book Antiqua" w:eastAsia="Times New Roman" w:hAnsi="Book Antiqua" w:cs="Times New Roman"/>
          <w:color w:val="000000"/>
        </w:rPr>
        <w:t>: 132-137 [PMID: 14746846]</w:t>
      </w:r>
    </w:p>
    <w:p w14:paraId="00B52FF1"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Gasper WJ</w:t>
      </w:r>
      <w:r w:rsidRPr="00DE7EA6">
        <w:rPr>
          <w:rFonts w:ascii="Book Antiqua" w:eastAsia="Times New Roman" w:hAnsi="Book Antiqua" w:cs="Times New Roman"/>
          <w:color w:val="000000"/>
        </w:rPr>
        <w:t xml:space="preserve">, Sweet MP, </w:t>
      </w:r>
      <w:proofErr w:type="spellStart"/>
      <w:r w:rsidRPr="00DE7EA6">
        <w:rPr>
          <w:rFonts w:ascii="Book Antiqua" w:eastAsia="Times New Roman" w:hAnsi="Book Antiqua" w:cs="Times New Roman"/>
          <w:color w:val="000000"/>
        </w:rPr>
        <w:t>Hoopes</w:t>
      </w:r>
      <w:proofErr w:type="spellEnd"/>
      <w:r w:rsidRPr="00DE7EA6">
        <w:rPr>
          <w:rFonts w:ascii="Book Antiqua" w:eastAsia="Times New Roman" w:hAnsi="Book Antiqua" w:cs="Times New Roman"/>
          <w:color w:val="000000"/>
        </w:rPr>
        <w:t xml:space="preserve"> C, </w:t>
      </w:r>
      <w:proofErr w:type="spellStart"/>
      <w:r w:rsidRPr="00DE7EA6">
        <w:rPr>
          <w:rFonts w:ascii="Book Antiqua" w:eastAsia="Times New Roman" w:hAnsi="Book Antiqua" w:cs="Times New Roman"/>
          <w:color w:val="000000"/>
        </w:rPr>
        <w:t>Leard</w:t>
      </w:r>
      <w:proofErr w:type="spellEnd"/>
      <w:r w:rsidRPr="00DE7EA6">
        <w:rPr>
          <w:rFonts w:ascii="Book Antiqua" w:eastAsia="Times New Roman" w:hAnsi="Book Antiqua" w:cs="Times New Roman"/>
          <w:color w:val="000000"/>
        </w:rPr>
        <w:t xml:space="preserve"> LE, </w:t>
      </w:r>
      <w:proofErr w:type="spellStart"/>
      <w:r w:rsidRPr="00DE7EA6">
        <w:rPr>
          <w:rFonts w:ascii="Book Antiqua" w:eastAsia="Times New Roman" w:hAnsi="Book Antiqua" w:cs="Times New Roman"/>
          <w:color w:val="000000"/>
        </w:rPr>
        <w:t>Kleinhenz</w:t>
      </w:r>
      <w:proofErr w:type="spellEnd"/>
      <w:r w:rsidRPr="00DE7EA6">
        <w:rPr>
          <w:rFonts w:ascii="Book Antiqua" w:eastAsia="Times New Roman" w:hAnsi="Book Antiqua" w:cs="Times New Roman"/>
          <w:color w:val="000000"/>
        </w:rPr>
        <w:t xml:space="preserve"> ME, Hays SR, Golden JA, Patti MG. </w:t>
      </w:r>
      <w:proofErr w:type="spellStart"/>
      <w:r w:rsidRPr="00DE7EA6">
        <w:rPr>
          <w:rFonts w:ascii="Book Antiqua" w:eastAsia="Times New Roman" w:hAnsi="Book Antiqua" w:cs="Times New Roman"/>
          <w:color w:val="000000"/>
        </w:rPr>
        <w:t>Antireflux</w:t>
      </w:r>
      <w:proofErr w:type="spellEnd"/>
      <w:r w:rsidRPr="00DE7EA6">
        <w:rPr>
          <w:rFonts w:ascii="Book Antiqua" w:eastAsia="Times New Roman" w:hAnsi="Book Antiqua" w:cs="Times New Roman"/>
          <w:color w:val="000000"/>
        </w:rPr>
        <w:t xml:space="preserve"> surgery for patients with end-stage lung disease before and after lung transplantation. </w:t>
      </w:r>
      <w:proofErr w:type="spellStart"/>
      <w:r w:rsidRPr="00DE7EA6">
        <w:rPr>
          <w:rFonts w:ascii="Book Antiqua" w:eastAsia="Times New Roman" w:hAnsi="Book Antiqua" w:cs="Times New Roman"/>
          <w:i/>
          <w:iCs/>
          <w:color w:val="000000"/>
        </w:rPr>
        <w:t>Surg</w:t>
      </w:r>
      <w:proofErr w:type="spellEnd"/>
      <w:r w:rsidRPr="00DE7EA6">
        <w:rPr>
          <w:rFonts w:ascii="Book Antiqua" w:eastAsia="Times New Roman" w:hAnsi="Book Antiqua" w:cs="Times New Roman"/>
          <w:i/>
          <w:iCs/>
          <w:color w:val="000000"/>
        </w:rPr>
        <w:t xml:space="preserve"> </w:t>
      </w:r>
      <w:proofErr w:type="spellStart"/>
      <w:r w:rsidRPr="00DE7EA6">
        <w:rPr>
          <w:rFonts w:ascii="Book Antiqua" w:eastAsia="Times New Roman" w:hAnsi="Book Antiqua" w:cs="Times New Roman"/>
          <w:i/>
          <w:iCs/>
          <w:color w:val="000000"/>
        </w:rPr>
        <w:t>Endosc</w:t>
      </w:r>
      <w:proofErr w:type="spellEnd"/>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22</w:t>
      </w:r>
      <w:r w:rsidRPr="00DE7EA6">
        <w:rPr>
          <w:rFonts w:ascii="Book Antiqua" w:eastAsia="Times New Roman" w:hAnsi="Book Antiqua" w:cs="Times New Roman"/>
          <w:color w:val="000000"/>
        </w:rPr>
        <w:t>: 495-500 [PMID: 17704875 DOI: 10.1007/s00464-007-9494-3]</w:t>
      </w:r>
    </w:p>
    <w:p w14:paraId="41FCECA5"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Robertson AG</w:t>
      </w:r>
      <w:r w:rsidRPr="00DE7EA6">
        <w:rPr>
          <w:rFonts w:ascii="Book Antiqua" w:eastAsia="Times New Roman" w:hAnsi="Book Antiqua" w:cs="Times New Roman"/>
          <w:color w:val="000000"/>
        </w:rPr>
        <w:t xml:space="preserve">, Griffin SM, Murphy DM, Pearson JP, Forrest IA, Dark JH, </w:t>
      </w:r>
      <w:proofErr w:type="spellStart"/>
      <w:r w:rsidRPr="00DE7EA6">
        <w:rPr>
          <w:rFonts w:ascii="Book Antiqua" w:eastAsia="Times New Roman" w:hAnsi="Book Antiqua" w:cs="Times New Roman"/>
          <w:color w:val="000000"/>
        </w:rPr>
        <w:t>Corris</w:t>
      </w:r>
      <w:proofErr w:type="spellEnd"/>
      <w:r w:rsidRPr="00DE7EA6">
        <w:rPr>
          <w:rFonts w:ascii="Book Antiqua" w:eastAsia="Times New Roman" w:hAnsi="Book Antiqua" w:cs="Times New Roman"/>
          <w:color w:val="000000"/>
        </w:rPr>
        <w:t xml:space="preserve"> PA, Ward C. Targeting allograft injury and inflammation in the management of post-lung transplant bronchiolitis obliterans syndrome. </w:t>
      </w:r>
      <w:r w:rsidRPr="00DE7EA6">
        <w:rPr>
          <w:rFonts w:ascii="Book Antiqua" w:eastAsia="Times New Roman" w:hAnsi="Book Antiqua" w:cs="Times New Roman"/>
          <w:i/>
          <w:iCs/>
          <w:color w:val="000000"/>
        </w:rPr>
        <w:t>Am J Transplant</w:t>
      </w:r>
      <w:r w:rsidRPr="00DE7EA6">
        <w:rPr>
          <w:rFonts w:ascii="Book Antiqua" w:eastAsia="Times New Roman" w:hAnsi="Book Antiqua" w:cs="Times New Roman"/>
          <w:color w:val="000000"/>
        </w:rPr>
        <w:t> 2009; </w:t>
      </w:r>
      <w:r w:rsidRPr="00DE7EA6">
        <w:rPr>
          <w:rFonts w:ascii="Book Antiqua" w:eastAsia="Times New Roman" w:hAnsi="Book Antiqua" w:cs="Times New Roman"/>
          <w:b/>
          <w:bCs/>
          <w:color w:val="000000"/>
        </w:rPr>
        <w:t>9</w:t>
      </w:r>
      <w:r w:rsidRPr="00DE7EA6">
        <w:rPr>
          <w:rFonts w:ascii="Book Antiqua" w:eastAsia="Times New Roman" w:hAnsi="Book Antiqua" w:cs="Times New Roman"/>
          <w:color w:val="000000"/>
        </w:rPr>
        <w:t>: 1272-1278 [PMID: 19459806 DOI: 10.1111/j.1600-7143.2009.02648.x]</w:t>
      </w:r>
    </w:p>
    <w:p w14:paraId="1F0F4359"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Halsey KD</w:t>
      </w:r>
      <w:r w:rsidRPr="00DE7EA6">
        <w:rPr>
          <w:rFonts w:ascii="Book Antiqua" w:eastAsia="Times New Roman" w:hAnsi="Book Antiqua" w:cs="Times New Roman"/>
          <w:color w:val="000000"/>
        </w:rPr>
        <w:t xml:space="preserve">, Wald A, Meyer KC, </w:t>
      </w:r>
      <w:proofErr w:type="spellStart"/>
      <w:r w:rsidRPr="00DE7EA6">
        <w:rPr>
          <w:rFonts w:ascii="Book Antiqua" w:eastAsia="Times New Roman" w:hAnsi="Book Antiqua" w:cs="Times New Roman"/>
          <w:color w:val="000000"/>
        </w:rPr>
        <w:t>Torrealba</w:t>
      </w:r>
      <w:proofErr w:type="spellEnd"/>
      <w:r w:rsidRPr="00DE7EA6">
        <w:rPr>
          <w:rFonts w:ascii="Book Antiqua" w:eastAsia="Times New Roman" w:hAnsi="Book Antiqua" w:cs="Times New Roman"/>
          <w:color w:val="000000"/>
        </w:rPr>
        <w:t xml:space="preserve"> JR, </w:t>
      </w:r>
      <w:proofErr w:type="spellStart"/>
      <w:r w:rsidRPr="00DE7EA6">
        <w:rPr>
          <w:rFonts w:ascii="Book Antiqua" w:eastAsia="Times New Roman" w:hAnsi="Book Antiqua" w:cs="Times New Roman"/>
          <w:color w:val="000000"/>
        </w:rPr>
        <w:t>Gaumnitz</w:t>
      </w:r>
      <w:proofErr w:type="spellEnd"/>
      <w:r w:rsidRPr="00DE7EA6">
        <w:rPr>
          <w:rFonts w:ascii="Book Antiqua" w:eastAsia="Times New Roman" w:hAnsi="Book Antiqua" w:cs="Times New Roman"/>
          <w:color w:val="000000"/>
        </w:rPr>
        <w:t xml:space="preserve"> EA. Non-acidic </w:t>
      </w:r>
      <w:proofErr w:type="spellStart"/>
      <w:r w:rsidRPr="00DE7EA6">
        <w:rPr>
          <w:rFonts w:ascii="Book Antiqua" w:eastAsia="Times New Roman" w:hAnsi="Book Antiqua" w:cs="Times New Roman"/>
          <w:color w:val="000000"/>
        </w:rPr>
        <w:t>supraesophageal</w:t>
      </w:r>
      <w:proofErr w:type="spellEnd"/>
      <w:r w:rsidRPr="00DE7EA6">
        <w:rPr>
          <w:rFonts w:ascii="Book Antiqua" w:eastAsia="Times New Roman" w:hAnsi="Book Antiqua" w:cs="Times New Roman"/>
          <w:color w:val="000000"/>
        </w:rPr>
        <w:t xml:space="preserve"> reflux associated with diffuse alveolar damage and allograft dysfunction after lung transplantation: a case report. </w:t>
      </w:r>
      <w:r w:rsidRPr="00DE7EA6">
        <w:rPr>
          <w:rFonts w:ascii="Book Antiqua" w:eastAsia="Times New Roman" w:hAnsi="Book Antiqua" w:cs="Times New Roman"/>
          <w:i/>
          <w:iCs/>
          <w:color w:val="000000"/>
        </w:rPr>
        <w:t>J Heart Lung Transplant</w:t>
      </w:r>
      <w:r w:rsidRPr="00DE7EA6">
        <w:rPr>
          <w:rFonts w:ascii="Book Antiqua" w:eastAsia="Times New Roman" w:hAnsi="Book Antiqua" w:cs="Times New Roman"/>
          <w:color w:val="000000"/>
        </w:rPr>
        <w:t> 2008; </w:t>
      </w:r>
      <w:r w:rsidRPr="00DE7EA6">
        <w:rPr>
          <w:rFonts w:ascii="Book Antiqua" w:eastAsia="Times New Roman" w:hAnsi="Book Antiqua" w:cs="Times New Roman"/>
          <w:b/>
          <w:bCs/>
          <w:color w:val="000000"/>
        </w:rPr>
        <w:t>27</w:t>
      </w:r>
      <w:r w:rsidRPr="00DE7EA6">
        <w:rPr>
          <w:rFonts w:ascii="Book Antiqua" w:eastAsia="Times New Roman" w:hAnsi="Book Antiqua" w:cs="Times New Roman"/>
          <w:color w:val="000000"/>
        </w:rPr>
        <w:t>: 564-567 [PMID: 18442725 DOI: 10.1016/j.healun.2008.01.020]</w:t>
      </w:r>
    </w:p>
    <w:p w14:paraId="27975E43"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r w:rsidRPr="00DE7EA6">
        <w:rPr>
          <w:rFonts w:ascii="Book Antiqua" w:eastAsia="Times New Roman" w:hAnsi="Book Antiqua" w:cs="Times New Roman"/>
          <w:b/>
          <w:bCs/>
          <w:color w:val="000000"/>
        </w:rPr>
        <w:t>Palmer SM</w:t>
      </w:r>
      <w:r w:rsidRPr="00DE7EA6">
        <w:rPr>
          <w:rFonts w:ascii="Book Antiqua" w:eastAsia="Times New Roman" w:hAnsi="Book Antiqua" w:cs="Times New Roman"/>
          <w:color w:val="000000"/>
        </w:rPr>
        <w:t xml:space="preserve">, </w:t>
      </w:r>
      <w:proofErr w:type="spellStart"/>
      <w:r w:rsidRPr="00DE7EA6">
        <w:rPr>
          <w:rFonts w:ascii="Book Antiqua" w:eastAsia="Times New Roman" w:hAnsi="Book Antiqua" w:cs="Times New Roman"/>
          <w:color w:val="000000"/>
        </w:rPr>
        <w:t>Miralles</w:t>
      </w:r>
      <w:proofErr w:type="spellEnd"/>
      <w:r w:rsidRPr="00DE7EA6">
        <w:rPr>
          <w:rFonts w:ascii="Book Antiqua" w:eastAsia="Times New Roman" w:hAnsi="Book Antiqua" w:cs="Times New Roman"/>
          <w:color w:val="000000"/>
        </w:rPr>
        <w:t xml:space="preserve"> AP, Howell DN, </w:t>
      </w:r>
      <w:proofErr w:type="spellStart"/>
      <w:r w:rsidRPr="00DE7EA6">
        <w:rPr>
          <w:rFonts w:ascii="Book Antiqua" w:eastAsia="Times New Roman" w:hAnsi="Book Antiqua" w:cs="Times New Roman"/>
          <w:color w:val="000000"/>
        </w:rPr>
        <w:t>Brazer</w:t>
      </w:r>
      <w:proofErr w:type="spellEnd"/>
      <w:r w:rsidRPr="00DE7EA6">
        <w:rPr>
          <w:rFonts w:ascii="Book Antiqua" w:eastAsia="Times New Roman" w:hAnsi="Book Antiqua" w:cs="Times New Roman"/>
          <w:color w:val="000000"/>
        </w:rPr>
        <w:t xml:space="preserve"> SR, </w:t>
      </w:r>
      <w:proofErr w:type="spellStart"/>
      <w:r w:rsidRPr="00DE7EA6">
        <w:rPr>
          <w:rFonts w:ascii="Book Antiqua" w:eastAsia="Times New Roman" w:hAnsi="Book Antiqua" w:cs="Times New Roman"/>
          <w:color w:val="000000"/>
        </w:rPr>
        <w:t>Tapson</w:t>
      </w:r>
      <w:proofErr w:type="spellEnd"/>
      <w:r w:rsidRPr="00DE7EA6">
        <w:rPr>
          <w:rFonts w:ascii="Book Antiqua" w:eastAsia="Times New Roman" w:hAnsi="Book Antiqua" w:cs="Times New Roman"/>
          <w:color w:val="000000"/>
        </w:rPr>
        <w:t xml:space="preserve"> VF, Davis RD. Gastroesophageal reflux as a reversible cause of allograft dysfunction after lung transplantation. </w:t>
      </w:r>
      <w:r w:rsidRPr="00DE7EA6">
        <w:rPr>
          <w:rFonts w:ascii="Book Antiqua" w:eastAsia="Times New Roman" w:hAnsi="Book Antiqua" w:cs="Times New Roman"/>
          <w:i/>
          <w:iCs/>
          <w:color w:val="000000"/>
        </w:rPr>
        <w:t>Chest</w:t>
      </w:r>
      <w:r w:rsidRPr="00DE7EA6">
        <w:rPr>
          <w:rFonts w:ascii="Book Antiqua" w:eastAsia="Times New Roman" w:hAnsi="Book Antiqua" w:cs="Times New Roman"/>
          <w:color w:val="000000"/>
        </w:rPr>
        <w:t> 2000; </w:t>
      </w:r>
      <w:r w:rsidRPr="00DE7EA6">
        <w:rPr>
          <w:rFonts w:ascii="Book Antiqua" w:eastAsia="Times New Roman" w:hAnsi="Book Antiqua" w:cs="Times New Roman"/>
          <w:b/>
          <w:bCs/>
          <w:color w:val="000000"/>
        </w:rPr>
        <w:t>118</w:t>
      </w:r>
      <w:r w:rsidRPr="00DE7EA6">
        <w:rPr>
          <w:rFonts w:ascii="Book Antiqua" w:eastAsia="Times New Roman" w:hAnsi="Book Antiqua" w:cs="Times New Roman"/>
          <w:color w:val="000000"/>
        </w:rPr>
        <w:t>: 1214-1217 [PMID: 11035701]</w:t>
      </w:r>
    </w:p>
    <w:p w14:paraId="7507FB44" w14:textId="77777777" w:rsidR="00C55BDA" w:rsidRPr="00DE7EA6" w:rsidRDefault="00C55BDA" w:rsidP="00C55BDA">
      <w:pPr>
        <w:pStyle w:val="ListParagraph"/>
        <w:numPr>
          <w:ilvl w:val="0"/>
          <w:numId w:val="2"/>
        </w:numPr>
        <w:spacing w:after="0" w:line="360" w:lineRule="auto"/>
        <w:ind w:left="426" w:hanging="426"/>
        <w:jc w:val="both"/>
        <w:rPr>
          <w:rFonts w:ascii="Book Antiqua" w:eastAsia="Times New Roman" w:hAnsi="Book Antiqua" w:cs="Times New Roman"/>
          <w:color w:val="000000"/>
        </w:rPr>
      </w:pPr>
      <w:proofErr w:type="spellStart"/>
      <w:r w:rsidRPr="00AD0697">
        <w:rPr>
          <w:rFonts w:ascii="Book Antiqua" w:eastAsia="Times New Roman" w:hAnsi="Book Antiqua" w:cs="Times New Roman"/>
          <w:b/>
          <w:bCs/>
          <w:color w:val="000000"/>
        </w:rPr>
        <w:t>Hartwig</w:t>
      </w:r>
      <w:proofErr w:type="spellEnd"/>
      <w:r w:rsidRPr="00AD0697">
        <w:rPr>
          <w:rFonts w:ascii="Book Antiqua" w:eastAsia="Times New Roman" w:hAnsi="Book Antiqua" w:cs="Times New Roman"/>
          <w:b/>
          <w:bCs/>
          <w:color w:val="000000"/>
        </w:rPr>
        <w:t xml:space="preserve"> MG</w:t>
      </w:r>
      <w:r w:rsidRPr="00AD0697">
        <w:rPr>
          <w:rFonts w:ascii="Book Antiqua" w:eastAsia="Times New Roman" w:hAnsi="Book Antiqua" w:cs="Times New Roman"/>
          <w:color w:val="000000"/>
        </w:rPr>
        <w:t xml:space="preserve">, Anderson DJ, </w:t>
      </w:r>
      <w:proofErr w:type="spellStart"/>
      <w:r w:rsidRPr="00AD0697">
        <w:rPr>
          <w:rFonts w:ascii="Book Antiqua" w:eastAsia="Times New Roman" w:hAnsi="Book Antiqua" w:cs="Times New Roman"/>
          <w:color w:val="000000"/>
        </w:rPr>
        <w:t>Onaitis</w:t>
      </w:r>
      <w:proofErr w:type="spellEnd"/>
      <w:r w:rsidRPr="00AD0697">
        <w:rPr>
          <w:rFonts w:ascii="Book Antiqua" w:eastAsia="Times New Roman" w:hAnsi="Book Antiqua" w:cs="Times New Roman"/>
          <w:color w:val="000000"/>
        </w:rPr>
        <w:t xml:space="preserve"> MW, Reddy S, Snyder LD, Lin SS, Davis RD. Fundoplication after lung transplantation prevents the allograft dysfunction associated with reflux. </w:t>
      </w:r>
      <w:r w:rsidRPr="00AD0697">
        <w:rPr>
          <w:rFonts w:ascii="Book Antiqua" w:eastAsia="Times New Roman" w:hAnsi="Book Antiqua" w:cs="Times New Roman"/>
          <w:i/>
          <w:iCs/>
          <w:color w:val="000000"/>
        </w:rPr>
        <w:t xml:space="preserve">Ann </w:t>
      </w:r>
      <w:proofErr w:type="spellStart"/>
      <w:r w:rsidRPr="00AD0697">
        <w:rPr>
          <w:rFonts w:ascii="Book Antiqua" w:eastAsia="Times New Roman" w:hAnsi="Book Antiqua" w:cs="Times New Roman"/>
          <w:i/>
          <w:iCs/>
          <w:color w:val="000000"/>
        </w:rPr>
        <w:t>Thorac</w:t>
      </w:r>
      <w:proofErr w:type="spellEnd"/>
      <w:r w:rsidRPr="00AD0697">
        <w:rPr>
          <w:rFonts w:ascii="Book Antiqua" w:eastAsia="Times New Roman" w:hAnsi="Book Antiqua" w:cs="Times New Roman"/>
          <w:i/>
          <w:iCs/>
          <w:color w:val="000000"/>
        </w:rPr>
        <w:t xml:space="preserve"> </w:t>
      </w:r>
      <w:proofErr w:type="spellStart"/>
      <w:r w:rsidRPr="00AD0697">
        <w:rPr>
          <w:rFonts w:ascii="Book Antiqua" w:eastAsia="Times New Roman" w:hAnsi="Book Antiqua" w:cs="Times New Roman"/>
          <w:i/>
          <w:iCs/>
          <w:color w:val="000000"/>
        </w:rPr>
        <w:t>Surg</w:t>
      </w:r>
      <w:proofErr w:type="spellEnd"/>
      <w:r w:rsidRPr="00AD0697">
        <w:rPr>
          <w:rFonts w:ascii="Book Antiqua" w:eastAsia="Times New Roman" w:hAnsi="Book Antiqua" w:cs="Times New Roman"/>
          <w:color w:val="000000"/>
        </w:rPr>
        <w:t> 2011; </w:t>
      </w:r>
      <w:r w:rsidRPr="00AD0697">
        <w:rPr>
          <w:rFonts w:ascii="Book Antiqua" w:eastAsia="Times New Roman" w:hAnsi="Book Antiqua" w:cs="Times New Roman"/>
          <w:b/>
          <w:bCs/>
          <w:color w:val="000000"/>
        </w:rPr>
        <w:t>92</w:t>
      </w:r>
      <w:r w:rsidRPr="00AD0697">
        <w:rPr>
          <w:rFonts w:ascii="Book Antiqua" w:eastAsia="Times New Roman" w:hAnsi="Book Antiqua" w:cs="Times New Roman"/>
          <w:color w:val="000000"/>
        </w:rPr>
        <w:t>: 462-4</w:t>
      </w:r>
      <w:r>
        <w:rPr>
          <w:rFonts w:ascii="Book Antiqua" w:hAnsi="Book Antiqua" w:cs="Times New Roman" w:hint="eastAsia"/>
          <w:color w:val="000000"/>
        </w:rPr>
        <w:t>6</w:t>
      </w:r>
      <w:r w:rsidRPr="00AD0697">
        <w:rPr>
          <w:rFonts w:ascii="Book Antiqua" w:eastAsia="Times New Roman" w:hAnsi="Book Antiqua" w:cs="Times New Roman"/>
          <w:color w:val="000000"/>
        </w:rPr>
        <w:t>8; discussion 46</w:t>
      </w:r>
      <w:r>
        <w:rPr>
          <w:rFonts w:ascii="Book Antiqua" w:hAnsi="Book Antiqua" w:cs="Times New Roman" w:hint="eastAsia"/>
          <w:color w:val="000000"/>
        </w:rPr>
        <w:t>8</w:t>
      </w:r>
      <w:r w:rsidRPr="00AD0697">
        <w:rPr>
          <w:rFonts w:ascii="Book Antiqua" w:eastAsia="Times New Roman" w:hAnsi="Book Antiqua" w:cs="Times New Roman"/>
          <w:color w:val="000000"/>
        </w:rPr>
        <w:t>-4</w:t>
      </w:r>
      <w:r>
        <w:rPr>
          <w:rFonts w:ascii="Book Antiqua" w:hAnsi="Book Antiqua" w:cs="Times New Roman" w:hint="eastAsia"/>
          <w:color w:val="000000"/>
        </w:rPr>
        <w:t>69</w:t>
      </w:r>
      <w:r w:rsidRPr="00AD0697">
        <w:rPr>
          <w:rFonts w:ascii="Book Antiqua" w:eastAsia="Times New Roman" w:hAnsi="Book Antiqua" w:cs="Times New Roman"/>
          <w:color w:val="000000"/>
        </w:rPr>
        <w:t xml:space="preserve"> [PMID: 21801907 DOI: 10.1016/j.athoracsur.2011.04.035]</w:t>
      </w:r>
    </w:p>
    <w:p w14:paraId="4E3F521E" w14:textId="77777777" w:rsidR="00C55BDA" w:rsidRPr="00DE7EA6" w:rsidRDefault="00C55BDA" w:rsidP="00C55BDA">
      <w:pPr>
        <w:spacing w:line="360" w:lineRule="auto"/>
        <w:ind w:left="426" w:hanging="426"/>
        <w:jc w:val="both"/>
        <w:rPr>
          <w:rFonts w:ascii="Book Antiqua" w:hAnsi="Book Antiqua"/>
        </w:rPr>
      </w:pPr>
    </w:p>
    <w:p w14:paraId="47FA5CBD" w14:textId="3FC269CF" w:rsidR="00674ACB" w:rsidRPr="00C52BCF" w:rsidRDefault="00674ACB" w:rsidP="00674ACB">
      <w:pPr>
        <w:snapToGrid w:val="0"/>
        <w:spacing w:after="0" w:line="360" w:lineRule="auto"/>
        <w:jc w:val="right"/>
        <w:rPr>
          <w:rFonts w:ascii="Book Antiqua" w:hAnsi="Book Antiqua" w:cs="Times New Roman"/>
          <w:b/>
          <w:color w:val="000000"/>
        </w:rPr>
      </w:pPr>
      <w:bookmarkStart w:id="81" w:name="OLE_LINK307"/>
      <w:bookmarkStart w:id="82" w:name="OLE_LINK308"/>
      <w:bookmarkStart w:id="83" w:name="OLE_LINK319"/>
      <w:bookmarkStart w:id="84" w:name="OLE_LINK338"/>
      <w:bookmarkStart w:id="85" w:name="OLE_LINK384"/>
      <w:bookmarkStart w:id="86" w:name="OLE_LINK370"/>
      <w:bookmarkStart w:id="87" w:name="OLE_LINK393"/>
      <w:bookmarkStart w:id="88" w:name="OLE_LINK429"/>
      <w:bookmarkStart w:id="89" w:name="OLE_LINK430"/>
      <w:bookmarkStart w:id="90" w:name="OLE_LINK444"/>
      <w:bookmarkStart w:id="91" w:name="OLE_LINK447"/>
      <w:bookmarkStart w:id="92" w:name="OLE_LINK479"/>
      <w:bookmarkStart w:id="93" w:name="OLE_LINK480"/>
      <w:bookmarkStart w:id="94" w:name="OLE_LINK502"/>
      <w:bookmarkStart w:id="95" w:name="OLE_LINK538"/>
      <w:bookmarkStart w:id="96" w:name="OLE_LINK554"/>
      <w:bookmarkStart w:id="97" w:name="OLE_LINK567"/>
      <w:bookmarkStart w:id="98" w:name="OLE_LINK595"/>
      <w:bookmarkStart w:id="99" w:name="OLE_LINK605"/>
      <w:bookmarkStart w:id="100" w:name="OLE_LINK623"/>
      <w:bookmarkStart w:id="101" w:name="OLE_LINK675"/>
      <w:bookmarkStart w:id="102" w:name="OLE_LINK690"/>
      <w:bookmarkStart w:id="103" w:name="OLE_LINK696"/>
      <w:bookmarkStart w:id="104" w:name="OLE_LINK746"/>
      <w:bookmarkStart w:id="105" w:name="OLE_LINK754"/>
      <w:bookmarkStart w:id="106" w:name="OLE_LINK759"/>
      <w:bookmarkStart w:id="107" w:name="OLE_LINK764"/>
      <w:r w:rsidRPr="00C52BCF">
        <w:rPr>
          <w:rFonts w:ascii="Book Antiqua" w:hAnsi="Book Antiqua" w:cs="Times New Roman"/>
          <w:b/>
          <w:color w:val="000000"/>
        </w:rPr>
        <w:t>P-Reviewer:</w:t>
      </w:r>
      <w:r w:rsidRPr="00C52BCF">
        <w:rPr>
          <w:rFonts w:ascii="Book Antiqua" w:hAnsi="Book Antiqua" w:cs="Times New Roman"/>
          <w:color w:val="000000"/>
        </w:rPr>
        <w:t xml:space="preserve"> </w:t>
      </w:r>
      <w:proofErr w:type="spellStart"/>
      <w:r w:rsidRPr="00674ACB">
        <w:rPr>
          <w:rFonts w:ascii="Book Antiqua" w:hAnsi="Book Antiqua" w:cs="Times New Roman"/>
          <w:color w:val="000000"/>
        </w:rPr>
        <w:t>Herbella</w:t>
      </w:r>
      <w:proofErr w:type="spellEnd"/>
      <w:r w:rsidRPr="00674ACB">
        <w:rPr>
          <w:rFonts w:ascii="Book Antiqua" w:hAnsi="Book Antiqua" w:cs="Times New Roman" w:hint="eastAsia"/>
          <w:color w:val="000000"/>
        </w:rPr>
        <w:t xml:space="preserve"> FAM, </w:t>
      </w:r>
      <w:r w:rsidRPr="00674ACB">
        <w:rPr>
          <w:rFonts w:ascii="Book Antiqua" w:hAnsi="Book Antiqua" w:cs="Times New Roman"/>
          <w:color w:val="000000"/>
        </w:rPr>
        <w:t xml:space="preserve">Mario </w:t>
      </w:r>
      <w:proofErr w:type="spellStart"/>
      <w:r w:rsidRPr="00674ACB">
        <w:rPr>
          <w:rFonts w:ascii="Book Antiqua" w:hAnsi="Book Antiqua" w:cs="Times New Roman"/>
          <w:color w:val="000000"/>
        </w:rPr>
        <w:t>Nosotti</w:t>
      </w:r>
      <w:proofErr w:type="spellEnd"/>
      <w:r w:rsidRPr="00674ACB">
        <w:rPr>
          <w:rFonts w:ascii="Book Antiqua" w:hAnsi="Book Antiqua" w:cs="Times New Roman" w:hint="eastAsia"/>
          <w:color w:val="000000"/>
        </w:rPr>
        <w:t xml:space="preserve">, </w:t>
      </w:r>
      <w:proofErr w:type="spellStart"/>
      <w:r w:rsidRPr="00674ACB">
        <w:rPr>
          <w:rFonts w:ascii="Book Antiqua" w:hAnsi="Book Antiqua" w:cs="Times New Roman"/>
          <w:color w:val="000000"/>
        </w:rPr>
        <w:t>Mirko</w:t>
      </w:r>
      <w:proofErr w:type="spellEnd"/>
      <w:r w:rsidRPr="00674ACB">
        <w:rPr>
          <w:rFonts w:ascii="Book Antiqua" w:hAnsi="Book Antiqua" w:cs="Times New Roman"/>
          <w:color w:val="000000"/>
        </w:rPr>
        <w:t xml:space="preserve"> </w:t>
      </w:r>
      <w:proofErr w:type="spellStart"/>
      <w:r w:rsidRPr="00674ACB">
        <w:rPr>
          <w:rFonts w:ascii="Book Antiqua" w:hAnsi="Book Antiqua" w:cs="Times New Roman"/>
          <w:color w:val="000000"/>
        </w:rPr>
        <w:t>Belliato</w:t>
      </w:r>
      <w:proofErr w:type="spellEnd"/>
      <w:r>
        <w:rPr>
          <w:rFonts w:ascii="Verdana" w:hAnsi="Verdana" w:hint="eastAsia"/>
          <w:color w:val="000000"/>
          <w:sz w:val="18"/>
          <w:szCs w:val="18"/>
          <w:shd w:val="clear" w:color="auto" w:fill="FFFFFF"/>
          <w:lang w:eastAsia="zh-CN"/>
        </w:rPr>
        <w:t xml:space="preserve">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14:paraId="1F55992C" w14:textId="77777777" w:rsidR="00C55BDA" w:rsidRDefault="00C55BDA">
      <w:pPr>
        <w:rPr>
          <w:rFonts w:ascii="Book Antiqua" w:hAnsi="Book Antiqua" w:cs="Times New Roman"/>
        </w:rPr>
      </w:pPr>
    </w:p>
    <w:p w14:paraId="4D5A6FD7" w14:textId="77777777" w:rsidR="00674ACB" w:rsidRDefault="00674ACB">
      <w:pPr>
        <w:rPr>
          <w:rFonts w:ascii="Book Antiqua" w:hAnsi="Book Antiqua"/>
          <w:b/>
        </w:rPr>
      </w:pPr>
      <w:r>
        <w:rPr>
          <w:rFonts w:ascii="Book Antiqua" w:hAnsi="Book Antiqua"/>
          <w:b/>
        </w:rPr>
        <w:br w:type="page"/>
      </w:r>
    </w:p>
    <w:p w14:paraId="2E46DAFF" w14:textId="137A13E8" w:rsidR="00A40F00" w:rsidRPr="00426E07" w:rsidRDefault="00A40F00" w:rsidP="00A40F00">
      <w:pPr>
        <w:spacing w:line="360" w:lineRule="auto"/>
        <w:rPr>
          <w:rFonts w:ascii="Book Antiqua" w:hAnsi="Book Antiqua" w:cs="Helvetica"/>
          <w:lang w:eastAsia="zh-CN"/>
        </w:rPr>
      </w:pPr>
      <w:r>
        <w:rPr>
          <w:rFonts w:ascii="Book Antiqua" w:hAnsi="Book Antiqua"/>
          <w:b/>
        </w:rPr>
        <w:lastRenderedPageBreak/>
        <w:t xml:space="preserve">Table </w:t>
      </w:r>
      <w:proofErr w:type="gramStart"/>
      <w:r>
        <w:rPr>
          <w:rFonts w:ascii="Book Antiqua" w:hAnsi="Book Antiqua"/>
          <w:b/>
        </w:rPr>
        <w:t>1</w:t>
      </w:r>
      <w:r w:rsidRPr="00997A22">
        <w:rPr>
          <w:rFonts w:ascii="Book Antiqua" w:hAnsi="Book Antiqua"/>
          <w:b/>
        </w:rPr>
        <w:t xml:space="preserve">  Papers</w:t>
      </w:r>
      <w:proofErr w:type="gramEnd"/>
      <w:r w:rsidRPr="00997A22">
        <w:rPr>
          <w:rFonts w:ascii="Book Antiqua" w:hAnsi="Book Antiqua"/>
          <w:b/>
        </w:rPr>
        <w:t xml:space="preserve"> summarizing effects of gastroesophageal reflux disease on transplant outcomes</w:t>
      </w:r>
    </w:p>
    <w:tbl>
      <w:tblPr>
        <w:tblStyle w:val="TableGrid"/>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842"/>
        <w:gridCol w:w="2384"/>
        <w:gridCol w:w="2897"/>
        <w:gridCol w:w="1775"/>
      </w:tblGrid>
      <w:tr w:rsidR="00A40F00" w:rsidRPr="00997A22" w14:paraId="2754479F" w14:textId="77777777" w:rsidTr="00315157">
        <w:tc>
          <w:tcPr>
            <w:tcW w:w="1280" w:type="dxa"/>
            <w:tcBorders>
              <w:top w:val="single" w:sz="4" w:space="0" w:color="auto"/>
              <w:bottom w:val="single" w:sz="4" w:space="0" w:color="auto"/>
            </w:tcBorders>
          </w:tcPr>
          <w:p w14:paraId="6F4C22B4" w14:textId="77777777" w:rsidR="00A40F00" w:rsidRPr="00997A22" w:rsidRDefault="00A40F00" w:rsidP="00315157">
            <w:pPr>
              <w:spacing w:line="360" w:lineRule="auto"/>
              <w:jc w:val="both"/>
              <w:rPr>
                <w:rFonts w:ascii="Book Antiqua" w:hAnsi="Book Antiqua"/>
                <w:b/>
              </w:rPr>
            </w:pPr>
            <w:r w:rsidRPr="00997A22">
              <w:rPr>
                <w:rFonts w:ascii="Book Antiqua" w:hAnsi="Book Antiqua"/>
                <w:b/>
              </w:rPr>
              <w:t>Study</w:t>
            </w:r>
          </w:p>
        </w:tc>
        <w:tc>
          <w:tcPr>
            <w:tcW w:w="1721" w:type="dxa"/>
            <w:tcBorders>
              <w:top w:val="single" w:sz="4" w:space="0" w:color="auto"/>
              <w:bottom w:val="single" w:sz="4" w:space="0" w:color="auto"/>
            </w:tcBorders>
          </w:tcPr>
          <w:p w14:paraId="56DC4AD3" w14:textId="77777777" w:rsidR="00A40F00" w:rsidRPr="00997A22" w:rsidRDefault="00A40F00" w:rsidP="00315157">
            <w:pPr>
              <w:spacing w:line="360" w:lineRule="auto"/>
              <w:jc w:val="center"/>
              <w:rPr>
                <w:rFonts w:ascii="Book Antiqua" w:hAnsi="Book Antiqua"/>
                <w:b/>
              </w:rPr>
            </w:pPr>
            <w:r w:rsidRPr="00997A22">
              <w:rPr>
                <w:rFonts w:ascii="Book Antiqua" w:hAnsi="Book Antiqua"/>
                <w:b/>
              </w:rPr>
              <w:t>Population</w:t>
            </w:r>
          </w:p>
        </w:tc>
        <w:tc>
          <w:tcPr>
            <w:tcW w:w="2484" w:type="dxa"/>
            <w:tcBorders>
              <w:top w:val="single" w:sz="4" w:space="0" w:color="auto"/>
              <w:bottom w:val="single" w:sz="4" w:space="0" w:color="auto"/>
            </w:tcBorders>
          </w:tcPr>
          <w:p w14:paraId="5C2F6F05" w14:textId="77777777" w:rsidR="00A40F00" w:rsidRPr="00997A22" w:rsidRDefault="00A40F00" w:rsidP="00315157">
            <w:pPr>
              <w:spacing w:line="360" w:lineRule="auto"/>
              <w:jc w:val="center"/>
              <w:rPr>
                <w:rFonts w:ascii="Book Antiqua" w:hAnsi="Book Antiqua"/>
                <w:b/>
              </w:rPr>
            </w:pPr>
            <w:r w:rsidRPr="00997A22">
              <w:rPr>
                <w:rFonts w:ascii="Book Antiqua" w:hAnsi="Book Antiqua"/>
                <w:b/>
              </w:rPr>
              <w:t>Definition GERD and/or aspiration</w:t>
            </w:r>
          </w:p>
        </w:tc>
        <w:tc>
          <w:tcPr>
            <w:tcW w:w="3060" w:type="dxa"/>
            <w:tcBorders>
              <w:top w:val="single" w:sz="4" w:space="0" w:color="auto"/>
              <w:bottom w:val="single" w:sz="4" w:space="0" w:color="auto"/>
            </w:tcBorders>
          </w:tcPr>
          <w:p w14:paraId="22C30203" w14:textId="77777777" w:rsidR="00A40F00" w:rsidRPr="00997A22" w:rsidRDefault="00A40F00" w:rsidP="00315157">
            <w:pPr>
              <w:spacing w:line="360" w:lineRule="auto"/>
              <w:jc w:val="center"/>
              <w:rPr>
                <w:rFonts w:ascii="Book Antiqua" w:hAnsi="Book Antiqua"/>
                <w:b/>
              </w:rPr>
            </w:pPr>
            <w:r w:rsidRPr="00997A22">
              <w:rPr>
                <w:rFonts w:ascii="Book Antiqua" w:hAnsi="Book Antiqua"/>
                <w:b/>
              </w:rPr>
              <w:t>Outcomes evaluated</w:t>
            </w:r>
          </w:p>
        </w:tc>
        <w:tc>
          <w:tcPr>
            <w:tcW w:w="1800" w:type="dxa"/>
            <w:tcBorders>
              <w:top w:val="single" w:sz="4" w:space="0" w:color="auto"/>
              <w:bottom w:val="single" w:sz="4" w:space="0" w:color="auto"/>
            </w:tcBorders>
          </w:tcPr>
          <w:p w14:paraId="2E30F5D9" w14:textId="77777777" w:rsidR="00A40F00" w:rsidRPr="00997A22" w:rsidRDefault="00A40F00" w:rsidP="00315157">
            <w:pPr>
              <w:spacing w:line="360" w:lineRule="auto"/>
              <w:jc w:val="center"/>
              <w:rPr>
                <w:rFonts w:ascii="Book Antiqua" w:hAnsi="Book Antiqua"/>
                <w:b/>
              </w:rPr>
            </w:pPr>
            <w:r w:rsidRPr="00997A22">
              <w:rPr>
                <w:rFonts w:ascii="Book Antiqua" w:hAnsi="Book Antiqua"/>
                <w:b/>
              </w:rPr>
              <w:t>Adjunctive therapy</w:t>
            </w:r>
          </w:p>
        </w:tc>
      </w:tr>
      <w:tr w:rsidR="00A40F00" w:rsidRPr="00997A22" w14:paraId="6E69985A" w14:textId="77777777" w:rsidTr="00315157">
        <w:tc>
          <w:tcPr>
            <w:tcW w:w="1280" w:type="dxa"/>
            <w:tcBorders>
              <w:top w:val="single" w:sz="4" w:space="0" w:color="auto"/>
            </w:tcBorders>
          </w:tcPr>
          <w:p w14:paraId="674C64AB" w14:textId="77777777" w:rsidR="00A40F00" w:rsidRPr="00DF3FA7" w:rsidRDefault="00A40F00" w:rsidP="00315157">
            <w:pPr>
              <w:spacing w:line="360" w:lineRule="auto"/>
              <w:jc w:val="both"/>
              <w:rPr>
                <w:rFonts w:ascii="Book Antiqua" w:hAnsi="Book Antiqua"/>
                <w:vertAlign w:val="superscript"/>
              </w:rPr>
            </w:pPr>
            <w:r w:rsidRPr="00997A22">
              <w:rPr>
                <w:rFonts w:ascii="Book Antiqua" w:hAnsi="Book Antiqua"/>
              </w:rPr>
              <w:t>King, 2009</w:t>
            </w:r>
            <w:r>
              <w:rPr>
                <w:rFonts w:ascii="Book Antiqua" w:hAnsi="Book Antiqua"/>
                <w:vertAlign w:val="superscript"/>
              </w:rPr>
              <w:t>[29]</w:t>
            </w:r>
          </w:p>
        </w:tc>
        <w:tc>
          <w:tcPr>
            <w:tcW w:w="1721" w:type="dxa"/>
            <w:tcBorders>
              <w:top w:val="single" w:sz="4" w:space="0" w:color="auto"/>
            </w:tcBorders>
          </w:tcPr>
          <w:p w14:paraId="78BEE004" w14:textId="77777777" w:rsidR="00A40F00" w:rsidRPr="00997A22" w:rsidRDefault="00A40F00" w:rsidP="00315157">
            <w:pPr>
              <w:spacing w:line="360" w:lineRule="auto"/>
              <w:jc w:val="center"/>
              <w:rPr>
                <w:rFonts w:ascii="Book Antiqua" w:hAnsi="Book Antiqua"/>
              </w:rPr>
            </w:pPr>
            <w:r w:rsidRPr="00997A22">
              <w:rPr>
                <w:rFonts w:ascii="Book Antiqua" w:hAnsi="Book Antiqua"/>
              </w:rPr>
              <w:t>59 pts. Post-</w:t>
            </w:r>
            <w:proofErr w:type="spellStart"/>
            <w:r w:rsidRPr="00997A22">
              <w:rPr>
                <w:rFonts w:ascii="Book Antiqua" w:hAnsi="Book Antiqua"/>
              </w:rPr>
              <w:t>LTx</w:t>
            </w:r>
            <w:proofErr w:type="spellEnd"/>
          </w:p>
        </w:tc>
        <w:tc>
          <w:tcPr>
            <w:tcW w:w="2484" w:type="dxa"/>
            <w:tcBorders>
              <w:top w:val="single" w:sz="4" w:space="0" w:color="auto"/>
            </w:tcBorders>
          </w:tcPr>
          <w:p w14:paraId="4DA4E8DF"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bnormal acid and non-acid reflux on esophageal impedance monitoring</w:t>
            </w:r>
          </w:p>
        </w:tc>
        <w:tc>
          <w:tcPr>
            <w:tcW w:w="3060" w:type="dxa"/>
            <w:tcBorders>
              <w:top w:val="single" w:sz="4" w:space="0" w:color="auto"/>
            </w:tcBorders>
          </w:tcPr>
          <w:p w14:paraId="4A8690BF"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Effect of reflux on time to development of BOS </w:t>
            </w:r>
            <w:r w:rsidRPr="006F6A09">
              <w:rPr>
                <w:rFonts w:ascii="Book Antiqua" w:hAnsi="Book Antiqua"/>
                <w:i/>
              </w:rPr>
              <w:t>via</w:t>
            </w:r>
            <w:r w:rsidRPr="00997A22">
              <w:rPr>
                <w:rFonts w:ascii="Book Antiqua" w:hAnsi="Book Antiqua"/>
              </w:rPr>
              <w:t xml:space="preserve"> hazard ratio</w:t>
            </w:r>
          </w:p>
        </w:tc>
        <w:tc>
          <w:tcPr>
            <w:tcW w:w="1800" w:type="dxa"/>
            <w:tcBorders>
              <w:top w:val="single" w:sz="4" w:space="0" w:color="auto"/>
            </w:tcBorders>
          </w:tcPr>
          <w:p w14:paraId="276BD225" w14:textId="77777777" w:rsidR="00A40F00" w:rsidRPr="00997A22" w:rsidRDefault="00A40F00" w:rsidP="00315157">
            <w:pPr>
              <w:spacing w:line="360" w:lineRule="auto"/>
              <w:jc w:val="center"/>
              <w:rPr>
                <w:rFonts w:ascii="Book Antiqua" w:hAnsi="Book Antiqua"/>
                <w:b/>
              </w:rPr>
            </w:pPr>
          </w:p>
        </w:tc>
      </w:tr>
      <w:tr w:rsidR="00A40F00" w:rsidRPr="00997A22" w14:paraId="242CD6E3" w14:textId="77777777" w:rsidTr="00315157">
        <w:tc>
          <w:tcPr>
            <w:tcW w:w="1280" w:type="dxa"/>
          </w:tcPr>
          <w:p w14:paraId="64069666"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t>Hadjiliadis</w:t>
            </w:r>
            <w:proofErr w:type="spellEnd"/>
            <w:r w:rsidRPr="00997A22">
              <w:rPr>
                <w:rFonts w:ascii="Book Antiqua" w:hAnsi="Book Antiqua"/>
              </w:rPr>
              <w:t>, 2003</w:t>
            </w:r>
            <w:r>
              <w:rPr>
                <w:rFonts w:ascii="Book Antiqua" w:hAnsi="Book Antiqua"/>
                <w:vertAlign w:val="superscript"/>
              </w:rPr>
              <w:t>[33]</w:t>
            </w:r>
          </w:p>
        </w:tc>
        <w:tc>
          <w:tcPr>
            <w:tcW w:w="1721" w:type="dxa"/>
          </w:tcPr>
          <w:p w14:paraId="6BC4C1DC" w14:textId="77777777" w:rsidR="00A40F00" w:rsidRPr="00997A22" w:rsidRDefault="00A40F00" w:rsidP="00315157">
            <w:pPr>
              <w:spacing w:line="360" w:lineRule="auto"/>
              <w:jc w:val="center"/>
              <w:rPr>
                <w:rFonts w:ascii="Book Antiqua" w:hAnsi="Book Antiqua"/>
              </w:rPr>
            </w:pPr>
            <w:r w:rsidRPr="00997A22">
              <w:rPr>
                <w:rFonts w:ascii="Book Antiqua" w:hAnsi="Book Antiqua"/>
              </w:rPr>
              <w:t>43 pts. Post-</w:t>
            </w:r>
            <w:proofErr w:type="spellStart"/>
            <w:r w:rsidRPr="00997A22">
              <w:rPr>
                <w:rFonts w:ascii="Book Antiqua" w:hAnsi="Book Antiqua"/>
              </w:rPr>
              <w:t>LTx</w:t>
            </w:r>
            <w:proofErr w:type="spellEnd"/>
            <w:r w:rsidRPr="00997A22">
              <w:rPr>
                <w:rFonts w:ascii="Book Antiqua" w:hAnsi="Book Antiqua"/>
              </w:rPr>
              <w:t xml:space="preserve">, survived &gt; 6 </w:t>
            </w:r>
            <w:proofErr w:type="spellStart"/>
            <w:r>
              <w:rPr>
                <w:rFonts w:ascii="Book Antiqua" w:hAnsi="Book Antiqua"/>
              </w:rPr>
              <w:t>mo</w:t>
            </w:r>
            <w:proofErr w:type="spellEnd"/>
            <w:r w:rsidRPr="00997A22">
              <w:rPr>
                <w:rFonts w:ascii="Book Antiqua" w:hAnsi="Book Antiqua"/>
              </w:rPr>
              <w:t>, and underwent pH and manometry testing</w:t>
            </w:r>
          </w:p>
        </w:tc>
        <w:tc>
          <w:tcPr>
            <w:tcW w:w="2484" w:type="dxa"/>
          </w:tcPr>
          <w:p w14:paraId="764E09F5"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bnormal acid exposure time on 24-</w:t>
            </w:r>
            <w:r>
              <w:rPr>
                <w:rFonts w:ascii="Book Antiqua" w:hAnsi="Book Antiqua"/>
              </w:rPr>
              <w:t>h</w:t>
            </w:r>
            <w:r w:rsidRPr="00997A22">
              <w:rPr>
                <w:rFonts w:ascii="Book Antiqua" w:hAnsi="Book Antiqua"/>
              </w:rPr>
              <w:t xml:space="preserve"> pH testing</w:t>
            </w:r>
          </w:p>
        </w:tc>
        <w:tc>
          <w:tcPr>
            <w:tcW w:w="3060" w:type="dxa"/>
          </w:tcPr>
          <w:p w14:paraId="2AE0F191" w14:textId="77777777" w:rsidR="00A40F00" w:rsidRPr="00997A22" w:rsidRDefault="00A40F00" w:rsidP="00315157">
            <w:pPr>
              <w:spacing w:line="360" w:lineRule="auto"/>
              <w:jc w:val="center"/>
              <w:rPr>
                <w:rFonts w:ascii="Book Antiqua" w:hAnsi="Book Antiqua"/>
              </w:rPr>
            </w:pPr>
            <w:r w:rsidRPr="00997A22">
              <w:rPr>
                <w:rFonts w:ascii="Book Antiqua" w:hAnsi="Book Antiqua"/>
              </w:rPr>
              <w:t>Effect of reflux on FEV1 (</w:t>
            </w:r>
            <w:r w:rsidRPr="006F6A09">
              <w:rPr>
                <w:rFonts w:ascii="Book Antiqua" w:hAnsi="Book Antiqua"/>
                <w:i/>
              </w:rPr>
              <w:t>via</w:t>
            </w:r>
            <w:r w:rsidRPr="00997A22">
              <w:rPr>
                <w:rFonts w:ascii="Book Antiqua" w:hAnsi="Book Antiqua"/>
              </w:rPr>
              <w:t xml:space="preserve"> Pearson correlation coefficient for time of study, </w:t>
            </w:r>
            <w:r w:rsidRPr="006F6A09">
              <w:rPr>
                <w:rFonts w:ascii="Book Antiqua" w:hAnsi="Book Antiqua"/>
                <w:i/>
              </w:rPr>
              <w:t>via</w:t>
            </w:r>
            <w:r w:rsidRPr="00997A22">
              <w:rPr>
                <w:rFonts w:ascii="Book Antiqua" w:hAnsi="Book Antiqua"/>
              </w:rPr>
              <w:t xml:space="preserve"> multivariable linear regression to assess overall effect)</w:t>
            </w:r>
          </w:p>
        </w:tc>
        <w:tc>
          <w:tcPr>
            <w:tcW w:w="1800" w:type="dxa"/>
          </w:tcPr>
          <w:p w14:paraId="12A0215E"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PI d/</w:t>
            </w:r>
            <w:proofErr w:type="spellStart"/>
            <w:r w:rsidRPr="00997A22">
              <w:rPr>
                <w:rFonts w:ascii="Book Antiqua" w:hAnsi="Book Antiqua"/>
              </w:rPr>
              <w:t>c’ed</w:t>
            </w:r>
            <w:proofErr w:type="spellEnd"/>
            <w:r w:rsidRPr="00997A22">
              <w:rPr>
                <w:rFonts w:ascii="Book Antiqua" w:hAnsi="Book Antiqua"/>
              </w:rPr>
              <w:t xml:space="preserve"> &gt;</w:t>
            </w:r>
            <w:r>
              <w:rPr>
                <w:rFonts w:ascii="Book Antiqua" w:hAnsi="Book Antiqua" w:hint="eastAsia"/>
                <w:lang w:eastAsia="zh-CN"/>
              </w:rPr>
              <w:t xml:space="preserve"> </w:t>
            </w:r>
            <w:r w:rsidRPr="00997A22">
              <w:rPr>
                <w:rFonts w:ascii="Book Antiqua" w:hAnsi="Book Antiqua"/>
              </w:rPr>
              <w:t xml:space="preserve">5 </w:t>
            </w:r>
            <w:r>
              <w:rPr>
                <w:rFonts w:ascii="Book Antiqua" w:hAnsi="Book Antiqua"/>
              </w:rPr>
              <w:t>d</w:t>
            </w:r>
            <w:r w:rsidRPr="00997A22">
              <w:rPr>
                <w:rFonts w:ascii="Book Antiqua" w:hAnsi="Book Antiqua"/>
              </w:rPr>
              <w:t xml:space="preserve"> prior to testing, H2 blockers and pro-motility agents &gt;</w:t>
            </w:r>
            <w:r>
              <w:rPr>
                <w:rFonts w:ascii="Book Antiqua" w:hAnsi="Book Antiqua" w:hint="eastAsia"/>
                <w:lang w:eastAsia="zh-CN"/>
              </w:rPr>
              <w:t xml:space="preserve"> </w:t>
            </w:r>
            <w:r w:rsidRPr="00997A22">
              <w:rPr>
                <w:rFonts w:ascii="Book Antiqua" w:hAnsi="Book Antiqua"/>
              </w:rPr>
              <w:t xml:space="preserve">1 </w:t>
            </w:r>
            <w:r>
              <w:rPr>
                <w:rFonts w:ascii="Book Antiqua" w:hAnsi="Book Antiqua"/>
              </w:rPr>
              <w:t>d</w:t>
            </w:r>
            <w:r w:rsidRPr="00997A22">
              <w:rPr>
                <w:rFonts w:ascii="Book Antiqua" w:hAnsi="Book Antiqua"/>
              </w:rPr>
              <w:t xml:space="preserve"> prior to testing</w:t>
            </w:r>
          </w:p>
        </w:tc>
      </w:tr>
      <w:tr w:rsidR="00A40F00" w:rsidRPr="00997A22" w14:paraId="1B4B4F77" w14:textId="77777777" w:rsidTr="00315157">
        <w:tc>
          <w:tcPr>
            <w:tcW w:w="1280" w:type="dxa"/>
          </w:tcPr>
          <w:p w14:paraId="673C7DBB"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t>Stovold</w:t>
            </w:r>
            <w:proofErr w:type="spellEnd"/>
            <w:r w:rsidRPr="00997A22">
              <w:rPr>
                <w:rFonts w:ascii="Book Antiqua" w:hAnsi="Book Antiqua"/>
              </w:rPr>
              <w:t>, 2007</w:t>
            </w:r>
            <w:r>
              <w:rPr>
                <w:rFonts w:ascii="Book Antiqua" w:hAnsi="Book Antiqua"/>
                <w:vertAlign w:val="superscript"/>
              </w:rPr>
              <w:t>[35]</w:t>
            </w:r>
          </w:p>
        </w:tc>
        <w:tc>
          <w:tcPr>
            <w:tcW w:w="1721" w:type="dxa"/>
          </w:tcPr>
          <w:p w14:paraId="16B062C7" w14:textId="77777777" w:rsidR="00A40F00" w:rsidRPr="00997A22" w:rsidRDefault="00A40F00" w:rsidP="00315157">
            <w:pPr>
              <w:spacing w:line="360" w:lineRule="auto"/>
              <w:jc w:val="center"/>
              <w:rPr>
                <w:rFonts w:ascii="Book Antiqua" w:hAnsi="Book Antiqua"/>
              </w:rPr>
            </w:pPr>
            <w:r w:rsidRPr="00997A22">
              <w:rPr>
                <w:rFonts w:ascii="Book Antiqua" w:hAnsi="Book Antiqua"/>
              </w:rPr>
              <w:t>36 asymptomatic pts. Post-</w:t>
            </w:r>
            <w:proofErr w:type="spellStart"/>
            <w:r w:rsidRPr="00997A22">
              <w:rPr>
                <w:rFonts w:ascii="Book Antiqua" w:hAnsi="Book Antiqua"/>
              </w:rPr>
              <w:t>LTx</w:t>
            </w:r>
            <w:proofErr w:type="spellEnd"/>
            <w:r w:rsidRPr="00997A22">
              <w:rPr>
                <w:rFonts w:ascii="Book Antiqua" w:hAnsi="Book Antiqua"/>
              </w:rPr>
              <w:t xml:space="preserve"> </w:t>
            </w:r>
            <w:r w:rsidRPr="00426E07">
              <w:rPr>
                <w:rFonts w:ascii="Book Antiqua" w:hAnsi="Book Antiqua"/>
                <w:i/>
              </w:rPr>
              <w:t>vs</w:t>
            </w:r>
            <w:r w:rsidRPr="00997A22">
              <w:rPr>
                <w:rFonts w:ascii="Book Antiqua" w:hAnsi="Book Antiqua"/>
              </w:rPr>
              <w:t xml:space="preserve"> 4 healthy volunteers </w:t>
            </w:r>
            <w:r w:rsidRPr="00426E07">
              <w:rPr>
                <w:rFonts w:ascii="Book Antiqua" w:hAnsi="Book Antiqua"/>
                <w:i/>
              </w:rPr>
              <w:t>vs</w:t>
            </w:r>
            <w:r w:rsidRPr="00997A22">
              <w:rPr>
                <w:rFonts w:ascii="Book Antiqua" w:hAnsi="Book Antiqua"/>
              </w:rPr>
              <w:t xml:space="preserve"> 17 patients with chronic cough</w:t>
            </w:r>
          </w:p>
        </w:tc>
        <w:tc>
          <w:tcPr>
            <w:tcW w:w="2484" w:type="dxa"/>
          </w:tcPr>
          <w:p w14:paraId="07CA18BB" w14:textId="77777777" w:rsidR="00A40F00" w:rsidRPr="00997A22" w:rsidRDefault="00A40F00" w:rsidP="00315157">
            <w:pPr>
              <w:spacing w:line="360" w:lineRule="auto"/>
              <w:jc w:val="center"/>
              <w:rPr>
                <w:rFonts w:ascii="Book Antiqua" w:hAnsi="Book Antiqua"/>
              </w:rPr>
            </w:pPr>
            <w:r w:rsidRPr="00997A22">
              <w:rPr>
                <w:rFonts w:ascii="Book Antiqua" w:hAnsi="Book Antiqua"/>
              </w:rPr>
              <w:t>Increased levels of pepsin in BALF</w:t>
            </w:r>
          </w:p>
        </w:tc>
        <w:tc>
          <w:tcPr>
            <w:tcW w:w="3060" w:type="dxa"/>
          </w:tcPr>
          <w:p w14:paraId="6F236664"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resence of pepsin, association between level of pepsin and acute rejection</w:t>
            </w:r>
          </w:p>
        </w:tc>
        <w:tc>
          <w:tcPr>
            <w:tcW w:w="1800" w:type="dxa"/>
          </w:tcPr>
          <w:p w14:paraId="3C1C0DD4"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30 </w:t>
            </w:r>
            <w:proofErr w:type="spellStart"/>
            <w:r w:rsidRPr="00997A22">
              <w:rPr>
                <w:rFonts w:ascii="Book Antiqua" w:hAnsi="Book Antiqua"/>
              </w:rPr>
              <w:t>LTx</w:t>
            </w:r>
            <w:proofErr w:type="spellEnd"/>
            <w:r w:rsidRPr="00997A22">
              <w:rPr>
                <w:rFonts w:ascii="Book Antiqua" w:hAnsi="Book Antiqua"/>
              </w:rPr>
              <w:t xml:space="preserve"> patients on </w:t>
            </w:r>
            <w:proofErr w:type="spellStart"/>
            <w:r w:rsidRPr="00997A22">
              <w:rPr>
                <w:rFonts w:ascii="Book Antiqua" w:hAnsi="Book Antiqua"/>
              </w:rPr>
              <w:t>antireflux</w:t>
            </w:r>
            <w:proofErr w:type="spellEnd"/>
            <w:r w:rsidRPr="00997A22">
              <w:rPr>
                <w:rFonts w:ascii="Book Antiqua" w:hAnsi="Book Antiqua"/>
              </w:rPr>
              <w:t xml:space="preserve"> therapy</w:t>
            </w:r>
          </w:p>
        </w:tc>
      </w:tr>
      <w:tr w:rsidR="00A40F00" w:rsidRPr="00997A22" w14:paraId="5D465B34" w14:textId="77777777" w:rsidTr="00315157">
        <w:trPr>
          <w:trHeight w:val="1385"/>
        </w:trPr>
        <w:tc>
          <w:tcPr>
            <w:tcW w:w="1280" w:type="dxa"/>
          </w:tcPr>
          <w:p w14:paraId="33344CB7"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t>Blondeau</w:t>
            </w:r>
            <w:proofErr w:type="spellEnd"/>
            <w:r w:rsidRPr="00997A22">
              <w:rPr>
                <w:rFonts w:ascii="Book Antiqua" w:hAnsi="Book Antiqua"/>
              </w:rPr>
              <w:t>, 2009</w:t>
            </w:r>
            <w:r>
              <w:rPr>
                <w:rFonts w:ascii="Book Antiqua" w:hAnsi="Book Antiqua"/>
                <w:vertAlign w:val="superscript"/>
              </w:rPr>
              <w:t>[36]</w:t>
            </w:r>
          </w:p>
        </w:tc>
        <w:tc>
          <w:tcPr>
            <w:tcW w:w="1721" w:type="dxa"/>
          </w:tcPr>
          <w:p w14:paraId="786FE311" w14:textId="77777777" w:rsidR="00A40F00" w:rsidRPr="00997A22" w:rsidRDefault="00A40F00" w:rsidP="00315157">
            <w:pPr>
              <w:spacing w:line="360" w:lineRule="auto"/>
              <w:jc w:val="center"/>
              <w:rPr>
                <w:rFonts w:ascii="Book Antiqua" w:hAnsi="Book Antiqua"/>
              </w:rPr>
            </w:pPr>
            <w:r w:rsidRPr="00997A22">
              <w:rPr>
                <w:rFonts w:ascii="Book Antiqua" w:hAnsi="Book Antiqua"/>
              </w:rPr>
              <w:t>24 pts. Post-</w:t>
            </w:r>
            <w:proofErr w:type="spellStart"/>
            <w:r w:rsidRPr="00997A22">
              <w:rPr>
                <w:rFonts w:ascii="Book Antiqua" w:hAnsi="Book Antiqua"/>
              </w:rPr>
              <w:t>LTx</w:t>
            </w:r>
            <w:proofErr w:type="spellEnd"/>
          </w:p>
        </w:tc>
        <w:tc>
          <w:tcPr>
            <w:tcW w:w="2484" w:type="dxa"/>
          </w:tcPr>
          <w:p w14:paraId="7766F42A"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bnormal reflux on 24-</w:t>
            </w:r>
            <w:r>
              <w:rPr>
                <w:rFonts w:ascii="Book Antiqua" w:hAnsi="Book Antiqua"/>
              </w:rPr>
              <w:t>h</w:t>
            </w:r>
            <w:r w:rsidRPr="00997A22">
              <w:rPr>
                <w:rFonts w:ascii="Book Antiqua" w:hAnsi="Book Antiqua"/>
              </w:rPr>
              <w:t xml:space="preserve"> impedance-pH testing, bile acids in BALF</w:t>
            </w:r>
          </w:p>
        </w:tc>
        <w:tc>
          <w:tcPr>
            <w:tcW w:w="3060" w:type="dxa"/>
          </w:tcPr>
          <w:p w14:paraId="43B1EC2A"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Relationship between acid exposure, volume exposure, or reflux events and bile acids in </w:t>
            </w:r>
            <w:r w:rsidRPr="00997A22">
              <w:rPr>
                <w:rFonts w:ascii="Book Antiqua" w:hAnsi="Book Antiqua"/>
              </w:rPr>
              <w:lastRenderedPageBreak/>
              <w:t>BALF</w:t>
            </w:r>
          </w:p>
        </w:tc>
        <w:tc>
          <w:tcPr>
            <w:tcW w:w="1800" w:type="dxa"/>
          </w:tcPr>
          <w:p w14:paraId="1BBDD94F" w14:textId="77777777" w:rsidR="00A40F00" w:rsidRPr="00997A22" w:rsidRDefault="00A40F00" w:rsidP="00315157">
            <w:pPr>
              <w:spacing w:line="360" w:lineRule="auto"/>
              <w:jc w:val="center"/>
              <w:rPr>
                <w:rFonts w:ascii="Book Antiqua" w:hAnsi="Book Antiqua"/>
              </w:rPr>
            </w:pPr>
            <w:r w:rsidRPr="00997A22">
              <w:rPr>
                <w:rFonts w:ascii="Book Antiqua" w:hAnsi="Book Antiqua"/>
              </w:rPr>
              <w:lastRenderedPageBreak/>
              <w:t>PPI d/</w:t>
            </w:r>
            <w:proofErr w:type="spellStart"/>
            <w:r w:rsidRPr="00997A22">
              <w:rPr>
                <w:rFonts w:ascii="Book Antiqua" w:hAnsi="Book Antiqua"/>
              </w:rPr>
              <w:t>c’ed</w:t>
            </w:r>
            <w:proofErr w:type="spellEnd"/>
            <w:r w:rsidRPr="00997A22">
              <w:rPr>
                <w:rFonts w:ascii="Book Antiqua" w:hAnsi="Book Antiqua"/>
              </w:rPr>
              <w:t xml:space="preserve"> 1 </w:t>
            </w:r>
            <w:proofErr w:type="spellStart"/>
            <w:r>
              <w:rPr>
                <w:rFonts w:ascii="Book Antiqua" w:hAnsi="Book Antiqua"/>
              </w:rPr>
              <w:t>wk</w:t>
            </w:r>
            <w:proofErr w:type="spellEnd"/>
            <w:r w:rsidRPr="00997A22">
              <w:rPr>
                <w:rFonts w:ascii="Book Antiqua" w:hAnsi="Book Antiqua"/>
              </w:rPr>
              <w:t xml:space="preserve"> prior to testing</w:t>
            </w:r>
          </w:p>
        </w:tc>
      </w:tr>
      <w:tr w:rsidR="00A40F00" w:rsidRPr="00997A22" w14:paraId="481C3275" w14:textId="77777777" w:rsidTr="00315157">
        <w:tc>
          <w:tcPr>
            <w:tcW w:w="1280" w:type="dxa"/>
          </w:tcPr>
          <w:p w14:paraId="6F25B9DF"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lastRenderedPageBreak/>
              <w:t>D’Ovidio</w:t>
            </w:r>
            <w:proofErr w:type="spellEnd"/>
            <w:r w:rsidRPr="00997A22">
              <w:rPr>
                <w:rFonts w:ascii="Book Antiqua" w:hAnsi="Book Antiqua"/>
              </w:rPr>
              <w:t>, 2005</w:t>
            </w:r>
            <w:r>
              <w:rPr>
                <w:rFonts w:ascii="Book Antiqua" w:hAnsi="Book Antiqua"/>
                <w:vertAlign w:val="superscript"/>
              </w:rPr>
              <w:t>[37]</w:t>
            </w:r>
          </w:p>
        </w:tc>
        <w:tc>
          <w:tcPr>
            <w:tcW w:w="1721" w:type="dxa"/>
          </w:tcPr>
          <w:p w14:paraId="15589401" w14:textId="77777777" w:rsidR="00A40F00" w:rsidRPr="00997A22" w:rsidRDefault="00A40F00" w:rsidP="00315157">
            <w:pPr>
              <w:spacing w:line="360" w:lineRule="auto"/>
              <w:jc w:val="center"/>
              <w:rPr>
                <w:rFonts w:ascii="Book Antiqua" w:hAnsi="Book Antiqua"/>
              </w:rPr>
            </w:pPr>
            <w:r w:rsidRPr="00997A22">
              <w:rPr>
                <w:rFonts w:ascii="Book Antiqua" w:hAnsi="Book Antiqua"/>
              </w:rPr>
              <w:t>120 pts. Post-</w:t>
            </w:r>
            <w:proofErr w:type="spellStart"/>
            <w:r w:rsidRPr="00997A22">
              <w:rPr>
                <w:rFonts w:ascii="Book Antiqua" w:hAnsi="Book Antiqua"/>
              </w:rPr>
              <w:t>LTx</w:t>
            </w:r>
            <w:proofErr w:type="spellEnd"/>
          </w:p>
        </w:tc>
        <w:tc>
          <w:tcPr>
            <w:tcW w:w="2484" w:type="dxa"/>
          </w:tcPr>
          <w:p w14:paraId="0232A4BD" w14:textId="77777777" w:rsidR="00A40F00" w:rsidRPr="00997A22" w:rsidRDefault="00A40F00" w:rsidP="00315157">
            <w:pPr>
              <w:spacing w:line="360" w:lineRule="auto"/>
              <w:jc w:val="center"/>
              <w:rPr>
                <w:rFonts w:ascii="Book Antiqua" w:hAnsi="Book Antiqua"/>
              </w:rPr>
            </w:pPr>
            <w:r w:rsidRPr="00997A22">
              <w:rPr>
                <w:rFonts w:ascii="Book Antiqua" w:hAnsi="Book Antiqua"/>
              </w:rPr>
              <w:t>Increased levels of bile acids in BALF</w:t>
            </w:r>
          </w:p>
        </w:tc>
        <w:tc>
          <w:tcPr>
            <w:tcW w:w="3060" w:type="dxa"/>
          </w:tcPr>
          <w:p w14:paraId="6BE686E1" w14:textId="77777777" w:rsidR="00A40F00" w:rsidRPr="00997A22" w:rsidRDefault="00A40F00" w:rsidP="00315157">
            <w:pPr>
              <w:spacing w:line="360" w:lineRule="auto"/>
              <w:jc w:val="center"/>
              <w:rPr>
                <w:rFonts w:ascii="Book Antiqua" w:hAnsi="Book Antiqua"/>
              </w:rPr>
            </w:pPr>
            <w:r w:rsidRPr="00997A22">
              <w:rPr>
                <w:rFonts w:ascii="Book Antiqua" w:hAnsi="Book Antiqua"/>
              </w:rPr>
              <w:t>Relationship between increased levels of bile acids, IL-8, neutrophils on development of BOS</w:t>
            </w:r>
          </w:p>
        </w:tc>
        <w:tc>
          <w:tcPr>
            <w:tcW w:w="1800" w:type="dxa"/>
          </w:tcPr>
          <w:p w14:paraId="05D143A1" w14:textId="77777777" w:rsidR="00A40F00" w:rsidRPr="00997A22" w:rsidRDefault="00A40F00" w:rsidP="00315157">
            <w:pPr>
              <w:spacing w:line="360" w:lineRule="auto"/>
              <w:jc w:val="center"/>
              <w:rPr>
                <w:rFonts w:ascii="Book Antiqua" w:hAnsi="Book Antiqua"/>
              </w:rPr>
            </w:pPr>
          </w:p>
        </w:tc>
      </w:tr>
      <w:tr w:rsidR="00A40F00" w:rsidRPr="00997A22" w14:paraId="57364A17" w14:textId="77777777" w:rsidTr="00315157">
        <w:trPr>
          <w:trHeight w:val="341"/>
        </w:trPr>
        <w:tc>
          <w:tcPr>
            <w:tcW w:w="1280" w:type="dxa"/>
          </w:tcPr>
          <w:p w14:paraId="7CC88A77" w14:textId="77777777" w:rsidR="00A40F00" w:rsidRPr="009C6991" w:rsidRDefault="00A40F00" w:rsidP="00315157">
            <w:pPr>
              <w:spacing w:line="360" w:lineRule="auto"/>
              <w:jc w:val="both"/>
              <w:rPr>
                <w:rFonts w:ascii="Book Antiqua" w:hAnsi="Book Antiqua"/>
              </w:rPr>
            </w:pPr>
            <w:proofErr w:type="spellStart"/>
            <w:r w:rsidRPr="00997A22">
              <w:rPr>
                <w:rFonts w:ascii="Book Antiqua" w:hAnsi="Book Antiqua"/>
              </w:rPr>
              <w:t>Benden</w:t>
            </w:r>
            <w:proofErr w:type="spellEnd"/>
            <w:r w:rsidRPr="00997A22">
              <w:rPr>
                <w:rFonts w:ascii="Book Antiqua" w:hAnsi="Book Antiqua"/>
              </w:rPr>
              <w:t>, 2005</w:t>
            </w:r>
            <w:r>
              <w:rPr>
                <w:rFonts w:ascii="Book Antiqua" w:hAnsi="Book Antiqua"/>
                <w:vertAlign w:val="superscript"/>
              </w:rPr>
              <w:t>[41]</w:t>
            </w:r>
          </w:p>
        </w:tc>
        <w:tc>
          <w:tcPr>
            <w:tcW w:w="1721" w:type="dxa"/>
          </w:tcPr>
          <w:p w14:paraId="347500E0" w14:textId="77777777" w:rsidR="00A40F00" w:rsidRPr="00997A22" w:rsidRDefault="00A40F00" w:rsidP="00315157">
            <w:pPr>
              <w:spacing w:line="360" w:lineRule="auto"/>
              <w:jc w:val="center"/>
              <w:rPr>
                <w:rFonts w:ascii="Book Antiqua" w:hAnsi="Book Antiqua"/>
              </w:rPr>
            </w:pPr>
            <w:r w:rsidRPr="00997A22">
              <w:rPr>
                <w:rFonts w:ascii="Book Antiqua" w:hAnsi="Book Antiqua"/>
              </w:rPr>
              <w:t>10 pts. Post-</w:t>
            </w:r>
            <w:proofErr w:type="spellStart"/>
            <w:r w:rsidRPr="00997A22">
              <w:rPr>
                <w:rFonts w:ascii="Book Antiqua" w:hAnsi="Book Antiqua"/>
              </w:rPr>
              <w:t>LTx</w:t>
            </w:r>
            <w:proofErr w:type="spellEnd"/>
          </w:p>
        </w:tc>
        <w:tc>
          <w:tcPr>
            <w:tcW w:w="2484" w:type="dxa"/>
          </w:tcPr>
          <w:p w14:paraId="07AF5EC8"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bnormal reflux on 24-</w:t>
            </w:r>
            <w:r>
              <w:rPr>
                <w:rFonts w:ascii="Book Antiqua" w:hAnsi="Book Antiqua"/>
              </w:rPr>
              <w:t>h</w:t>
            </w:r>
            <w:r w:rsidRPr="00997A22">
              <w:rPr>
                <w:rFonts w:ascii="Book Antiqua" w:hAnsi="Book Antiqua"/>
              </w:rPr>
              <w:t xml:space="preserve"> pH testing</w:t>
            </w:r>
          </w:p>
        </w:tc>
        <w:tc>
          <w:tcPr>
            <w:tcW w:w="3060" w:type="dxa"/>
          </w:tcPr>
          <w:p w14:paraId="6DD3C41E"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revalence of GERD in population</w:t>
            </w:r>
          </w:p>
        </w:tc>
        <w:tc>
          <w:tcPr>
            <w:tcW w:w="1800" w:type="dxa"/>
          </w:tcPr>
          <w:p w14:paraId="7017AC34" w14:textId="77777777" w:rsidR="00A40F00" w:rsidRPr="00997A22" w:rsidRDefault="00A40F00" w:rsidP="00315157">
            <w:pPr>
              <w:spacing w:line="360" w:lineRule="auto"/>
              <w:jc w:val="center"/>
              <w:rPr>
                <w:rFonts w:ascii="Book Antiqua" w:hAnsi="Book Antiqua"/>
              </w:rPr>
            </w:pPr>
          </w:p>
        </w:tc>
      </w:tr>
      <w:tr w:rsidR="00A40F00" w:rsidRPr="00997A22" w14:paraId="5CFFC2AC" w14:textId="77777777" w:rsidTr="00315157">
        <w:tc>
          <w:tcPr>
            <w:tcW w:w="1280" w:type="dxa"/>
          </w:tcPr>
          <w:p w14:paraId="58C5304B" w14:textId="77777777" w:rsidR="00A40F00" w:rsidRPr="00997A22" w:rsidRDefault="00A40F00" w:rsidP="00315157">
            <w:pPr>
              <w:spacing w:line="360" w:lineRule="auto"/>
              <w:jc w:val="both"/>
              <w:rPr>
                <w:rFonts w:ascii="Book Antiqua" w:hAnsi="Book Antiqua"/>
              </w:rPr>
            </w:pPr>
            <w:proofErr w:type="spellStart"/>
            <w:r w:rsidRPr="00997A22">
              <w:rPr>
                <w:rFonts w:ascii="Book Antiqua" w:hAnsi="Book Antiqua"/>
              </w:rPr>
              <w:t>Fisichella</w:t>
            </w:r>
            <w:proofErr w:type="spellEnd"/>
            <w:r w:rsidRPr="00997A22">
              <w:rPr>
                <w:rFonts w:ascii="Book Antiqua" w:hAnsi="Book Antiqua"/>
              </w:rPr>
              <w:t>, 201</w:t>
            </w:r>
            <w:r>
              <w:rPr>
                <w:rFonts w:ascii="Book Antiqua" w:hAnsi="Book Antiqua"/>
              </w:rPr>
              <w:t>3</w:t>
            </w:r>
            <w:r>
              <w:rPr>
                <w:rFonts w:ascii="Book Antiqua" w:hAnsi="Book Antiqua"/>
                <w:vertAlign w:val="superscript"/>
              </w:rPr>
              <w:t>[42]</w:t>
            </w:r>
          </w:p>
        </w:tc>
        <w:tc>
          <w:tcPr>
            <w:tcW w:w="1721" w:type="dxa"/>
          </w:tcPr>
          <w:p w14:paraId="1FDA8238" w14:textId="77777777" w:rsidR="00A40F00" w:rsidRPr="00997A22" w:rsidRDefault="00A40F00" w:rsidP="00315157">
            <w:pPr>
              <w:spacing w:line="360" w:lineRule="auto"/>
              <w:jc w:val="center"/>
              <w:rPr>
                <w:rFonts w:ascii="Book Antiqua" w:hAnsi="Book Antiqua"/>
              </w:rPr>
            </w:pPr>
            <w:r w:rsidRPr="00997A22">
              <w:rPr>
                <w:rFonts w:ascii="Book Antiqua" w:hAnsi="Book Antiqua"/>
              </w:rPr>
              <w:t>105 pts. Post-</w:t>
            </w:r>
            <w:proofErr w:type="spellStart"/>
            <w:r w:rsidRPr="00997A22">
              <w:rPr>
                <w:rFonts w:ascii="Book Antiqua" w:hAnsi="Book Antiqua"/>
              </w:rPr>
              <w:t>LTx</w:t>
            </w:r>
            <w:proofErr w:type="spellEnd"/>
            <w:r w:rsidRPr="00997A22">
              <w:rPr>
                <w:rFonts w:ascii="Book Antiqua" w:hAnsi="Book Antiqua"/>
              </w:rPr>
              <w:t xml:space="preserve"> with 257 BALF samples</w:t>
            </w:r>
          </w:p>
        </w:tc>
        <w:tc>
          <w:tcPr>
            <w:tcW w:w="2484" w:type="dxa"/>
          </w:tcPr>
          <w:p w14:paraId="1CC25113" w14:textId="77777777" w:rsidR="00A40F00" w:rsidRPr="00997A22" w:rsidRDefault="00A40F00" w:rsidP="00315157">
            <w:pPr>
              <w:spacing w:line="360" w:lineRule="auto"/>
              <w:jc w:val="center"/>
              <w:rPr>
                <w:rFonts w:ascii="Book Antiqua" w:hAnsi="Book Antiqua"/>
              </w:rPr>
            </w:pPr>
            <w:r w:rsidRPr="00997A22">
              <w:rPr>
                <w:rFonts w:ascii="Book Antiqua" w:hAnsi="Book Antiqua"/>
              </w:rPr>
              <w:t>24-</w:t>
            </w:r>
            <w:r>
              <w:rPr>
                <w:rFonts w:ascii="Book Antiqua" w:hAnsi="Book Antiqua"/>
              </w:rPr>
              <w:t>h</w:t>
            </w:r>
            <w:r w:rsidRPr="00997A22">
              <w:rPr>
                <w:rFonts w:ascii="Book Antiqua" w:hAnsi="Book Antiqua"/>
              </w:rPr>
              <w:t xml:space="preserve"> pH testing and </w:t>
            </w:r>
            <w:proofErr w:type="spellStart"/>
            <w:r w:rsidRPr="00997A22">
              <w:rPr>
                <w:rFonts w:ascii="Book Antiqua" w:hAnsi="Book Antiqua"/>
              </w:rPr>
              <w:t>DeMeester</w:t>
            </w:r>
            <w:proofErr w:type="spellEnd"/>
            <w:r w:rsidRPr="00997A22">
              <w:rPr>
                <w:rFonts w:ascii="Book Antiqua" w:hAnsi="Book Antiqua"/>
              </w:rPr>
              <w:t xml:space="preserve"> score calculation, Increased levels of pepsin in BALF</w:t>
            </w:r>
          </w:p>
        </w:tc>
        <w:tc>
          <w:tcPr>
            <w:tcW w:w="3060" w:type="dxa"/>
          </w:tcPr>
          <w:p w14:paraId="65ACF841"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ssociation between aspiration and patterns of dysregulation of immune mediator concentrations and BOS</w:t>
            </w:r>
          </w:p>
        </w:tc>
        <w:tc>
          <w:tcPr>
            <w:tcW w:w="1800" w:type="dxa"/>
          </w:tcPr>
          <w:p w14:paraId="37BCB1DA"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PI d/</w:t>
            </w:r>
            <w:proofErr w:type="spellStart"/>
            <w:r w:rsidRPr="00997A22">
              <w:rPr>
                <w:rFonts w:ascii="Book Antiqua" w:hAnsi="Book Antiqua"/>
              </w:rPr>
              <w:t>c’ed</w:t>
            </w:r>
            <w:proofErr w:type="spellEnd"/>
            <w:r w:rsidRPr="00997A22">
              <w:rPr>
                <w:rFonts w:ascii="Book Antiqua" w:hAnsi="Book Antiqua"/>
              </w:rPr>
              <w:t xml:space="preserve"> 2 </w:t>
            </w:r>
            <w:proofErr w:type="spellStart"/>
            <w:r>
              <w:rPr>
                <w:rFonts w:ascii="Book Antiqua" w:hAnsi="Book Antiqua"/>
              </w:rPr>
              <w:t>wk</w:t>
            </w:r>
            <w:proofErr w:type="spellEnd"/>
            <w:r w:rsidRPr="00997A22">
              <w:rPr>
                <w:rFonts w:ascii="Book Antiqua" w:hAnsi="Book Antiqua"/>
              </w:rPr>
              <w:t xml:space="preserve"> prior to testing, H2 blocker d/</w:t>
            </w:r>
            <w:proofErr w:type="spellStart"/>
            <w:r w:rsidRPr="00997A22">
              <w:rPr>
                <w:rFonts w:ascii="Book Antiqua" w:hAnsi="Book Antiqua"/>
              </w:rPr>
              <w:t>c’ed</w:t>
            </w:r>
            <w:proofErr w:type="spellEnd"/>
            <w:r w:rsidRPr="00997A22">
              <w:rPr>
                <w:rFonts w:ascii="Book Antiqua" w:hAnsi="Book Antiqua"/>
              </w:rPr>
              <w:t xml:space="preserve"> 3 </w:t>
            </w:r>
            <w:r>
              <w:rPr>
                <w:rFonts w:ascii="Book Antiqua" w:hAnsi="Book Antiqua"/>
              </w:rPr>
              <w:t>d</w:t>
            </w:r>
            <w:r w:rsidRPr="00997A22">
              <w:rPr>
                <w:rFonts w:ascii="Book Antiqua" w:hAnsi="Book Antiqua"/>
              </w:rPr>
              <w:t xml:space="preserve"> prior to testing</w:t>
            </w:r>
          </w:p>
        </w:tc>
      </w:tr>
      <w:tr w:rsidR="00A40F00" w:rsidRPr="00997A22" w14:paraId="5684FB76" w14:textId="77777777" w:rsidTr="00315157">
        <w:tc>
          <w:tcPr>
            <w:tcW w:w="1280" w:type="dxa"/>
          </w:tcPr>
          <w:p w14:paraId="5ADC2F74" w14:textId="77777777" w:rsidR="00A40F00" w:rsidRPr="00E4652C" w:rsidRDefault="00A40F00" w:rsidP="00315157">
            <w:pPr>
              <w:spacing w:line="360" w:lineRule="auto"/>
              <w:jc w:val="both"/>
              <w:rPr>
                <w:rFonts w:ascii="Book Antiqua" w:hAnsi="Book Antiqua"/>
                <w:vertAlign w:val="superscript"/>
              </w:rPr>
            </w:pPr>
            <w:r w:rsidRPr="00997A22">
              <w:rPr>
                <w:rFonts w:ascii="Book Antiqua" w:hAnsi="Book Antiqua"/>
              </w:rPr>
              <w:t>Young, 2003</w:t>
            </w:r>
            <w:r>
              <w:rPr>
                <w:rFonts w:ascii="Book Antiqua" w:hAnsi="Book Antiqua"/>
                <w:vertAlign w:val="superscript"/>
              </w:rPr>
              <w:t>[56]</w:t>
            </w:r>
          </w:p>
        </w:tc>
        <w:tc>
          <w:tcPr>
            <w:tcW w:w="1721" w:type="dxa"/>
          </w:tcPr>
          <w:p w14:paraId="4C154F5B" w14:textId="77777777" w:rsidR="00A40F00" w:rsidRPr="00997A22" w:rsidRDefault="00A40F00" w:rsidP="00315157">
            <w:pPr>
              <w:spacing w:line="360" w:lineRule="auto"/>
              <w:jc w:val="center"/>
              <w:rPr>
                <w:rFonts w:ascii="Book Antiqua" w:hAnsi="Book Antiqua"/>
              </w:rPr>
            </w:pPr>
            <w:r w:rsidRPr="00997A22">
              <w:rPr>
                <w:rFonts w:ascii="Book Antiqua" w:hAnsi="Book Antiqua"/>
              </w:rPr>
              <w:t>23 pts. evaluated pre- and post-</w:t>
            </w:r>
            <w:proofErr w:type="spellStart"/>
            <w:r w:rsidRPr="00997A22">
              <w:rPr>
                <w:rFonts w:ascii="Book Antiqua" w:hAnsi="Book Antiqua"/>
              </w:rPr>
              <w:t>LTx</w:t>
            </w:r>
            <w:proofErr w:type="spellEnd"/>
          </w:p>
        </w:tc>
        <w:tc>
          <w:tcPr>
            <w:tcW w:w="2484" w:type="dxa"/>
          </w:tcPr>
          <w:p w14:paraId="68922435" w14:textId="77777777" w:rsidR="00A40F00" w:rsidRPr="00997A22" w:rsidRDefault="00A40F00" w:rsidP="00315157">
            <w:pPr>
              <w:spacing w:line="360" w:lineRule="auto"/>
              <w:jc w:val="center"/>
              <w:rPr>
                <w:rFonts w:ascii="Book Antiqua" w:hAnsi="Book Antiqua"/>
              </w:rPr>
            </w:pPr>
            <w:r w:rsidRPr="00997A22">
              <w:rPr>
                <w:rFonts w:ascii="Book Antiqua" w:hAnsi="Book Antiqua"/>
              </w:rPr>
              <w:t>Total, upright, and supine acid exposure time on 24-</w:t>
            </w:r>
            <w:r>
              <w:rPr>
                <w:rFonts w:ascii="Book Antiqua" w:hAnsi="Book Antiqua"/>
              </w:rPr>
              <w:t>h</w:t>
            </w:r>
            <w:r w:rsidRPr="00997A22">
              <w:rPr>
                <w:rFonts w:ascii="Book Antiqua" w:hAnsi="Book Antiqua"/>
              </w:rPr>
              <w:t xml:space="preserve"> pH testing, esophageal manometry, gastric-emptying study</w:t>
            </w:r>
          </w:p>
        </w:tc>
        <w:tc>
          <w:tcPr>
            <w:tcW w:w="3060" w:type="dxa"/>
          </w:tcPr>
          <w:p w14:paraId="4983F067"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Paired comparison between pre-transplant and post-transplant results (paired </w:t>
            </w:r>
            <w:r w:rsidRPr="00997A22">
              <w:rPr>
                <w:rFonts w:ascii="Book Antiqua" w:hAnsi="Book Antiqua"/>
                <w:i/>
              </w:rPr>
              <w:t>t</w:t>
            </w:r>
            <w:r w:rsidRPr="00997A22">
              <w:rPr>
                <w:rFonts w:ascii="Book Antiqua" w:hAnsi="Book Antiqua"/>
              </w:rPr>
              <w:t xml:space="preserve"> test)</w:t>
            </w:r>
          </w:p>
        </w:tc>
        <w:tc>
          <w:tcPr>
            <w:tcW w:w="1800" w:type="dxa"/>
          </w:tcPr>
          <w:p w14:paraId="65AA6F84"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cid suppression and gastric motility meds discontinued before testing</w:t>
            </w:r>
          </w:p>
        </w:tc>
      </w:tr>
      <w:tr w:rsidR="00A40F00" w:rsidRPr="00997A22" w14:paraId="6161ADD1" w14:textId="77777777" w:rsidTr="00315157">
        <w:tc>
          <w:tcPr>
            <w:tcW w:w="1280" w:type="dxa"/>
          </w:tcPr>
          <w:p w14:paraId="46AFB5E8"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t>D’Ovidio</w:t>
            </w:r>
            <w:proofErr w:type="spellEnd"/>
            <w:r w:rsidRPr="00997A22">
              <w:rPr>
                <w:rFonts w:ascii="Book Antiqua" w:hAnsi="Book Antiqua"/>
              </w:rPr>
              <w:t>, 2006</w:t>
            </w:r>
            <w:r>
              <w:rPr>
                <w:rFonts w:ascii="Book Antiqua" w:hAnsi="Book Antiqua"/>
                <w:vertAlign w:val="superscript"/>
              </w:rPr>
              <w:t>[57]</w:t>
            </w:r>
          </w:p>
        </w:tc>
        <w:tc>
          <w:tcPr>
            <w:tcW w:w="1721" w:type="dxa"/>
          </w:tcPr>
          <w:p w14:paraId="5DE26F87" w14:textId="77777777" w:rsidR="00A40F00" w:rsidRPr="00997A22" w:rsidRDefault="00A40F00" w:rsidP="00315157">
            <w:pPr>
              <w:spacing w:line="360" w:lineRule="auto"/>
              <w:jc w:val="center"/>
              <w:rPr>
                <w:rFonts w:ascii="Book Antiqua" w:hAnsi="Book Antiqua"/>
              </w:rPr>
            </w:pPr>
            <w:r w:rsidRPr="00997A22">
              <w:rPr>
                <w:rFonts w:ascii="Book Antiqua" w:hAnsi="Book Antiqua"/>
              </w:rPr>
              <w:t>70 pts. Post-</w:t>
            </w:r>
            <w:bookmarkStart w:id="108" w:name="_GoBack"/>
            <w:bookmarkEnd w:id="108"/>
            <w:proofErr w:type="spellStart"/>
            <w:r w:rsidRPr="00997A22">
              <w:rPr>
                <w:rFonts w:ascii="Book Antiqua" w:hAnsi="Book Antiqua"/>
              </w:rPr>
              <w:t>LTx</w:t>
            </w:r>
            <w:proofErr w:type="spellEnd"/>
          </w:p>
        </w:tc>
        <w:tc>
          <w:tcPr>
            <w:tcW w:w="2484" w:type="dxa"/>
          </w:tcPr>
          <w:p w14:paraId="52DD7D9C" w14:textId="77777777" w:rsidR="00A40F00" w:rsidRPr="00997A22" w:rsidRDefault="00A40F00" w:rsidP="00315157">
            <w:pPr>
              <w:spacing w:line="360" w:lineRule="auto"/>
              <w:jc w:val="center"/>
              <w:rPr>
                <w:rFonts w:ascii="Book Antiqua" w:hAnsi="Book Antiqua"/>
              </w:rPr>
            </w:pPr>
            <w:r w:rsidRPr="00997A22">
              <w:rPr>
                <w:rFonts w:ascii="Book Antiqua" w:hAnsi="Book Antiqua"/>
              </w:rPr>
              <w:t>Esophageal manometry, 24-</w:t>
            </w:r>
            <w:r>
              <w:rPr>
                <w:rFonts w:ascii="Book Antiqua" w:hAnsi="Book Antiqua"/>
              </w:rPr>
              <w:t>h</w:t>
            </w:r>
            <w:r w:rsidRPr="00997A22">
              <w:rPr>
                <w:rFonts w:ascii="Book Antiqua" w:hAnsi="Book Antiqua"/>
              </w:rPr>
              <w:t xml:space="preserve"> pH-testing (</w:t>
            </w:r>
            <w:proofErr w:type="spellStart"/>
            <w:r w:rsidRPr="00997A22">
              <w:rPr>
                <w:rFonts w:ascii="Book Antiqua" w:hAnsi="Book Antiqua"/>
              </w:rPr>
              <w:t>DeMeester</w:t>
            </w:r>
            <w:proofErr w:type="spellEnd"/>
            <w:r w:rsidRPr="00997A22">
              <w:rPr>
                <w:rFonts w:ascii="Book Antiqua" w:hAnsi="Book Antiqua"/>
              </w:rPr>
              <w:t xml:space="preserve"> score calculation, Castell’s method) </w:t>
            </w:r>
            <w:r w:rsidRPr="00997A22">
              <w:rPr>
                <w:rFonts w:ascii="Book Antiqua" w:hAnsi="Book Antiqua"/>
              </w:rPr>
              <w:lastRenderedPageBreak/>
              <w:t>and gastric emptying study; BALF analysis</w:t>
            </w:r>
          </w:p>
        </w:tc>
        <w:tc>
          <w:tcPr>
            <w:tcW w:w="3060" w:type="dxa"/>
          </w:tcPr>
          <w:p w14:paraId="1628B546" w14:textId="77777777" w:rsidR="00A40F00" w:rsidRPr="00997A22" w:rsidRDefault="00A40F00" w:rsidP="00315157">
            <w:pPr>
              <w:spacing w:line="360" w:lineRule="auto"/>
              <w:jc w:val="center"/>
              <w:rPr>
                <w:rFonts w:ascii="Book Antiqua" w:hAnsi="Book Antiqua"/>
              </w:rPr>
            </w:pPr>
            <w:r w:rsidRPr="00997A22">
              <w:rPr>
                <w:rFonts w:ascii="Book Antiqua" w:hAnsi="Book Antiqua"/>
              </w:rPr>
              <w:lastRenderedPageBreak/>
              <w:t xml:space="preserve">Actuarial freedom from BOS, impact of aspiration on pulmonary surfactant </w:t>
            </w:r>
            <w:proofErr w:type="spellStart"/>
            <w:r w:rsidRPr="00997A22">
              <w:rPr>
                <w:rFonts w:ascii="Book Antiqua" w:hAnsi="Book Antiqua"/>
              </w:rPr>
              <w:t>collectin</w:t>
            </w:r>
            <w:proofErr w:type="spellEnd"/>
            <w:r w:rsidRPr="00997A22">
              <w:rPr>
                <w:rFonts w:ascii="Book Antiqua" w:hAnsi="Book Antiqua"/>
              </w:rPr>
              <w:t xml:space="preserve"> proteins</w:t>
            </w:r>
          </w:p>
        </w:tc>
        <w:tc>
          <w:tcPr>
            <w:tcW w:w="1800" w:type="dxa"/>
          </w:tcPr>
          <w:p w14:paraId="32BEEB9D"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PI d/</w:t>
            </w:r>
            <w:proofErr w:type="spellStart"/>
            <w:r w:rsidRPr="00997A22">
              <w:rPr>
                <w:rFonts w:ascii="Book Antiqua" w:hAnsi="Book Antiqua"/>
              </w:rPr>
              <w:t>c’ed</w:t>
            </w:r>
            <w:proofErr w:type="spellEnd"/>
            <w:r w:rsidRPr="00997A22">
              <w:rPr>
                <w:rFonts w:ascii="Book Antiqua" w:hAnsi="Book Antiqua"/>
              </w:rPr>
              <w:t xml:space="preserve"> 7 </w:t>
            </w:r>
            <w:r>
              <w:rPr>
                <w:rFonts w:ascii="Book Antiqua" w:hAnsi="Book Antiqua"/>
              </w:rPr>
              <w:t>d</w:t>
            </w:r>
            <w:r w:rsidRPr="00997A22">
              <w:rPr>
                <w:rFonts w:ascii="Book Antiqua" w:hAnsi="Book Antiqua"/>
              </w:rPr>
              <w:t xml:space="preserve"> prior, H2-blockers d/</w:t>
            </w:r>
            <w:proofErr w:type="spellStart"/>
            <w:r w:rsidRPr="00997A22">
              <w:rPr>
                <w:rFonts w:ascii="Book Antiqua" w:hAnsi="Book Antiqua"/>
              </w:rPr>
              <w:t>c’ed</w:t>
            </w:r>
            <w:proofErr w:type="spellEnd"/>
            <w:r w:rsidRPr="00997A22">
              <w:rPr>
                <w:rFonts w:ascii="Book Antiqua" w:hAnsi="Book Antiqua"/>
              </w:rPr>
              <w:t xml:space="preserve"> 2 </w:t>
            </w:r>
            <w:r>
              <w:rPr>
                <w:rFonts w:ascii="Book Antiqua" w:hAnsi="Book Antiqua"/>
              </w:rPr>
              <w:t>d</w:t>
            </w:r>
            <w:r w:rsidRPr="00997A22">
              <w:rPr>
                <w:rFonts w:ascii="Book Antiqua" w:hAnsi="Book Antiqua"/>
              </w:rPr>
              <w:t xml:space="preserve"> prior</w:t>
            </w:r>
          </w:p>
        </w:tc>
      </w:tr>
      <w:tr w:rsidR="00A40F00" w:rsidRPr="00997A22" w14:paraId="6B1BDFE5" w14:textId="77777777" w:rsidTr="00315157">
        <w:tc>
          <w:tcPr>
            <w:tcW w:w="1280" w:type="dxa"/>
          </w:tcPr>
          <w:p w14:paraId="7B560536"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lastRenderedPageBreak/>
              <w:t>Fisichella</w:t>
            </w:r>
            <w:proofErr w:type="spellEnd"/>
            <w:r w:rsidRPr="00997A22">
              <w:rPr>
                <w:rFonts w:ascii="Book Antiqua" w:hAnsi="Book Antiqua"/>
              </w:rPr>
              <w:t>, 2012</w:t>
            </w:r>
            <w:r>
              <w:rPr>
                <w:rFonts w:ascii="Book Antiqua" w:hAnsi="Book Antiqua"/>
                <w:vertAlign w:val="superscript"/>
              </w:rPr>
              <w:t>[58]</w:t>
            </w:r>
          </w:p>
        </w:tc>
        <w:tc>
          <w:tcPr>
            <w:tcW w:w="1721" w:type="dxa"/>
          </w:tcPr>
          <w:p w14:paraId="2E12E41A" w14:textId="77777777" w:rsidR="00A40F00" w:rsidRPr="00997A22" w:rsidRDefault="00A40F00" w:rsidP="00315157">
            <w:pPr>
              <w:spacing w:line="360" w:lineRule="auto"/>
              <w:jc w:val="center"/>
              <w:rPr>
                <w:rFonts w:ascii="Book Antiqua" w:hAnsi="Book Antiqua"/>
              </w:rPr>
            </w:pPr>
            <w:r w:rsidRPr="00997A22">
              <w:rPr>
                <w:rFonts w:ascii="Book Antiqua" w:hAnsi="Book Antiqua"/>
              </w:rPr>
              <w:t>61 pts. Post-</w:t>
            </w:r>
            <w:proofErr w:type="spellStart"/>
            <w:r w:rsidRPr="00997A22">
              <w:rPr>
                <w:rFonts w:ascii="Book Antiqua" w:hAnsi="Book Antiqua"/>
              </w:rPr>
              <w:t>LTx</w:t>
            </w:r>
            <w:proofErr w:type="spellEnd"/>
          </w:p>
        </w:tc>
        <w:tc>
          <w:tcPr>
            <w:tcW w:w="2484" w:type="dxa"/>
          </w:tcPr>
          <w:p w14:paraId="25C57A1C" w14:textId="77777777" w:rsidR="00A40F00" w:rsidRPr="00997A22" w:rsidRDefault="00A40F00" w:rsidP="00315157">
            <w:pPr>
              <w:spacing w:line="360" w:lineRule="auto"/>
              <w:jc w:val="center"/>
              <w:rPr>
                <w:rFonts w:ascii="Book Antiqua" w:hAnsi="Book Antiqua"/>
              </w:rPr>
            </w:pPr>
            <w:r w:rsidRPr="00997A22">
              <w:rPr>
                <w:rFonts w:ascii="Book Antiqua" w:hAnsi="Book Antiqua"/>
              </w:rPr>
              <w:t>Esophageal impedance-manometry, 24-</w:t>
            </w:r>
            <w:r>
              <w:rPr>
                <w:rFonts w:ascii="Book Antiqua" w:hAnsi="Book Antiqua"/>
              </w:rPr>
              <w:t>h</w:t>
            </w:r>
            <w:r w:rsidRPr="00997A22">
              <w:rPr>
                <w:rFonts w:ascii="Book Antiqua" w:hAnsi="Book Antiqua"/>
              </w:rPr>
              <w:t xml:space="preserve"> pH testing (</w:t>
            </w:r>
            <w:proofErr w:type="spellStart"/>
            <w:r w:rsidRPr="00997A22">
              <w:rPr>
                <w:rFonts w:ascii="Book Antiqua" w:hAnsi="Book Antiqua"/>
              </w:rPr>
              <w:t>DeMeester</w:t>
            </w:r>
            <w:proofErr w:type="spellEnd"/>
            <w:r w:rsidRPr="00997A22">
              <w:rPr>
                <w:rFonts w:ascii="Book Antiqua" w:hAnsi="Book Antiqua"/>
              </w:rPr>
              <w:t xml:space="preserve"> score calculation), EGD, barium swallow, gastric emptying study</w:t>
            </w:r>
          </w:p>
        </w:tc>
        <w:tc>
          <w:tcPr>
            <w:tcW w:w="3060" w:type="dxa"/>
          </w:tcPr>
          <w:p w14:paraId="23EA54A6"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Relationship between prevalence and extent of GERD and type of transplant (unilateral </w:t>
            </w:r>
            <w:r w:rsidRPr="00426E07">
              <w:rPr>
                <w:rFonts w:ascii="Book Antiqua" w:hAnsi="Book Antiqua"/>
                <w:i/>
              </w:rPr>
              <w:t>vs</w:t>
            </w:r>
            <w:r w:rsidRPr="00997A22">
              <w:rPr>
                <w:rFonts w:ascii="Book Antiqua" w:hAnsi="Book Antiqua"/>
              </w:rPr>
              <w:t xml:space="preserve"> bilateral </w:t>
            </w:r>
            <w:r w:rsidRPr="00426E07">
              <w:rPr>
                <w:rFonts w:ascii="Book Antiqua" w:hAnsi="Book Antiqua"/>
                <w:i/>
              </w:rPr>
              <w:t>vs</w:t>
            </w:r>
            <w:r w:rsidRPr="00997A22">
              <w:rPr>
                <w:rFonts w:ascii="Book Antiqua" w:hAnsi="Book Antiqua"/>
              </w:rPr>
              <w:t xml:space="preserve"> </w:t>
            </w:r>
            <w:proofErr w:type="spellStart"/>
            <w:r w:rsidRPr="00997A22">
              <w:rPr>
                <w:rFonts w:ascii="Book Antiqua" w:hAnsi="Book Antiqua"/>
              </w:rPr>
              <w:t>retransplant</w:t>
            </w:r>
            <w:proofErr w:type="spellEnd"/>
            <w:r w:rsidRPr="00997A22">
              <w:rPr>
                <w:rFonts w:ascii="Book Antiqua" w:hAnsi="Book Antiqua"/>
              </w:rPr>
              <w:t>)</w:t>
            </w:r>
          </w:p>
        </w:tc>
        <w:tc>
          <w:tcPr>
            <w:tcW w:w="1800" w:type="dxa"/>
          </w:tcPr>
          <w:p w14:paraId="6FBE1AED"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PI d/</w:t>
            </w:r>
            <w:proofErr w:type="spellStart"/>
            <w:r w:rsidRPr="00997A22">
              <w:rPr>
                <w:rFonts w:ascii="Book Antiqua" w:hAnsi="Book Antiqua"/>
              </w:rPr>
              <w:t>c’ed</w:t>
            </w:r>
            <w:proofErr w:type="spellEnd"/>
            <w:r w:rsidRPr="00997A22">
              <w:rPr>
                <w:rFonts w:ascii="Book Antiqua" w:hAnsi="Book Antiqua"/>
              </w:rPr>
              <w:t xml:space="preserve"> 14 </w:t>
            </w:r>
            <w:r>
              <w:rPr>
                <w:rFonts w:ascii="Book Antiqua" w:hAnsi="Book Antiqua"/>
              </w:rPr>
              <w:t>d</w:t>
            </w:r>
            <w:r w:rsidRPr="00997A22">
              <w:rPr>
                <w:rFonts w:ascii="Book Antiqua" w:hAnsi="Book Antiqua"/>
              </w:rPr>
              <w:t xml:space="preserve"> prior to pH testing, H2 blockers stopped 3 </w:t>
            </w:r>
            <w:r>
              <w:rPr>
                <w:rFonts w:ascii="Book Antiqua" w:hAnsi="Book Antiqua"/>
              </w:rPr>
              <w:t>d</w:t>
            </w:r>
            <w:r w:rsidRPr="00997A22">
              <w:rPr>
                <w:rFonts w:ascii="Book Antiqua" w:hAnsi="Book Antiqua"/>
              </w:rPr>
              <w:t xml:space="preserve"> prior to pH testing</w:t>
            </w:r>
          </w:p>
        </w:tc>
      </w:tr>
      <w:tr w:rsidR="00A40F00" w:rsidRPr="00997A22" w14:paraId="71120EF3" w14:textId="77777777" w:rsidTr="00315157">
        <w:trPr>
          <w:trHeight w:val="341"/>
        </w:trPr>
        <w:tc>
          <w:tcPr>
            <w:tcW w:w="1280" w:type="dxa"/>
          </w:tcPr>
          <w:p w14:paraId="27694051"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t>Fisichella</w:t>
            </w:r>
            <w:proofErr w:type="spellEnd"/>
            <w:r>
              <w:rPr>
                <w:rFonts w:ascii="Book Antiqua" w:hAnsi="Book Antiqua"/>
              </w:rPr>
              <w:t xml:space="preserve">, </w:t>
            </w:r>
            <w:r w:rsidRPr="00997A22">
              <w:rPr>
                <w:rFonts w:ascii="Book Antiqua" w:hAnsi="Book Antiqua"/>
              </w:rPr>
              <w:t>2012</w:t>
            </w:r>
            <w:r>
              <w:rPr>
                <w:rFonts w:ascii="Book Antiqua" w:hAnsi="Book Antiqua"/>
                <w:vertAlign w:val="superscript"/>
              </w:rPr>
              <w:t>[74]</w:t>
            </w:r>
          </w:p>
        </w:tc>
        <w:tc>
          <w:tcPr>
            <w:tcW w:w="1721" w:type="dxa"/>
          </w:tcPr>
          <w:p w14:paraId="0BD51B1A"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8 pts. Post-LARS and </w:t>
            </w:r>
            <w:proofErr w:type="spellStart"/>
            <w:r w:rsidRPr="00997A22">
              <w:rPr>
                <w:rFonts w:ascii="Book Antiqua" w:hAnsi="Book Antiqua"/>
              </w:rPr>
              <w:t>LTx</w:t>
            </w:r>
            <w:proofErr w:type="spellEnd"/>
            <w:r w:rsidRPr="00997A22">
              <w:rPr>
                <w:rFonts w:ascii="Book Antiqua" w:hAnsi="Book Antiqua"/>
              </w:rPr>
              <w:t xml:space="preserve"> in whom BALF had been collected</w:t>
            </w:r>
          </w:p>
        </w:tc>
        <w:tc>
          <w:tcPr>
            <w:tcW w:w="2484" w:type="dxa"/>
          </w:tcPr>
          <w:p w14:paraId="097D665A" w14:textId="77777777" w:rsidR="00A40F00" w:rsidRPr="00997A22" w:rsidRDefault="00A40F00" w:rsidP="00315157">
            <w:pPr>
              <w:spacing w:line="360" w:lineRule="auto"/>
              <w:jc w:val="center"/>
              <w:rPr>
                <w:rFonts w:ascii="Book Antiqua" w:hAnsi="Book Antiqua"/>
              </w:rPr>
            </w:pPr>
            <w:r w:rsidRPr="00997A22">
              <w:rPr>
                <w:rFonts w:ascii="Book Antiqua" w:hAnsi="Book Antiqua"/>
              </w:rPr>
              <w:t>Esophageal 24-</w:t>
            </w:r>
            <w:r>
              <w:rPr>
                <w:rFonts w:ascii="Book Antiqua" w:hAnsi="Book Antiqua"/>
              </w:rPr>
              <w:t>h</w:t>
            </w:r>
            <w:r w:rsidRPr="00997A22">
              <w:rPr>
                <w:rFonts w:ascii="Book Antiqua" w:hAnsi="Book Antiqua"/>
              </w:rPr>
              <w:t xml:space="preserve"> impedance-pH testing (</w:t>
            </w:r>
            <w:proofErr w:type="spellStart"/>
            <w:r w:rsidRPr="00997A22">
              <w:rPr>
                <w:rFonts w:ascii="Book Antiqua" w:hAnsi="Book Antiqua"/>
              </w:rPr>
              <w:t>DeMeester</w:t>
            </w:r>
            <w:proofErr w:type="spellEnd"/>
            <w:r w:rsidRPr="00997A22">
              <w:rPr>
                <w:rFonts w:ascii="Book Antiqua" w:hAnsi="Book Antiqua"/>
              </w:rPr>
              <w:t xml:space="preserve"> score calculation), gastric emptying study</w:t>
            </w:r>
          </w:p>
        </w:tc>
        <w:tc>
          <w:tcPr>
            <w:tcW w:w="3060" w:type="dxa"/>
          </w:tcPr>
          <w:p w14:paraId="2ACC3D20" w14:textId="77777777" w:rsidR="00A40F00" w:rsidRPr="00997A22" w:rsidRDefault="00A40F00" w:rsidP="00315157">
            <w:pPr>
              <w:spacing w:line="360" w:lineRule="auto"/>
              <w:jc w:val="center"/>
              <w:rPr>
                <w:rFonts w:ascii="Book Antiqua" w:hAnsi="Book Antiqua"/>
              </w:rPr>
            </w:pPr>
            <w:r w:rsidRPr="00997A22">
              <w:rPr>
                <w:rFonts w:ascii="Book Antiqua" w:hAnsi="Book Antiqua"/>
              </w:rPr>
              <w:t>Comparison of BALF concentrations of leukocytes, immune mediators, and pepsin pre- and post-LARS and post-</w:t>
            </w:r>
            <w:proofErr w:type="spellStart"/>
            <w:r w:rsidRPr="00997A22">
              <w:rPr>
                <w:rFonts w:ascii="Book Antiqua" w:hAnsi="Book Antiqua"/>
              </w:rPr>
              <w:t>LTx</w:t>
            </w:r>
            <w:proofErr w:type="spellEnd"/>
          </w:p>
        </w:tc>
        <w:tc>
          <w:tcPr>
            <w:tcW w:w="1800" w:type="dxa"/>
          </w:tcPr>
          <w:p w14:paraId="7851B177"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PI d/</w:t>
            </w:r>
            <w:proofErr w:type="spellStart"/>
            <w:r w:rsidRPr="00997A22">
              <w:rPr>
                <w:rFonts w:ascii="Book Antiqua" w:hAnsi="Book Antiqua"/>
              </w:rPr>
              <w:t>c’ed</w:t>
            </w:r>
            <w:proofErr w:type="spellEnd"/>
            <w:r w:rsidRPr="00997A22">
              <w:rPr>
                <w:rFonts w:ascii="Book Antiqua" w:hAnsi="Book Antiqua"/>
              </w:rPr>
              <w:t xml:space="preserve"> 14 </w:t>
            </w:r>
            <w:r>
              <w:rPr>
                <w:rFonts w:ascii="Book Antiqua" w:hAnsi="Book Antiqua"/>
              </w:rPr>
              <w:t>d</w:t>
            </w:r>
            <w:r w:rsidRPr="00997A22">
              <w:rPr>
                <w:rFonts w:ascii="Book Antiqua" w:hAnsi="Book Antiqua"/>
              </w:rPr>
              <w:t xml:space="preserve"> prior to pH testing, H2 blockers stopped 3 </w:t>
            </w:r>
            <w:r>
              <w:rPr>
                <w:rFonts w:ascii="Book Antiqua" w:hAnsi="Book Antiqua"/>
              </w:rPr>
              <w:t>d</w:t>
            </w:r>
            <w:r w:rsidRPr="00997A22">
              <w:rPr>
                <w:rFonts w:ascii="Book Antiqua" w:hAnsi="Book Antiqua"/>
              </w:rPr>
              <w:t xml:space="preserve"> prior to pH testing</w:t>
            </w:r>
          </w:p>
        </w:tc>
      </w:tr>
      <w:tr w:rsidR="00A40F00" w:rsidRPr="00997A22" w14:paraId="18318734" w14:textId="77777777" w:rsidTr="00315157">
        <w:trPr>
          <w:trHeight w:val="341"/>
        </w:trPr>
        <w:tc>
          <w:tcPr>
            <w:tcW w:w="1280" w:type="dxa"/>
          </w:tcPr>
          <w:p w14:paraId="5CD46FB2" w14:textId="77777777" w:rsidR="00A40F00" w:rsidRPr="00997A22" w:rsidRDefault="00A40F00" w:rsidP="00315157">
            <w:pPr>
              <w:spacing w:line="360" w:lineRule="auto"/>
              <w:jc w:val="both"/>
              <w:rPr>
                <w:rFonts w:ascii="Book Antiqua" w:hAnsi="Book Antiqua"/>
              </w:rPr>
            </w:pPr>
            <w:proofErr w:type="spellStart"/>
            <w:r w:rsidRPr="00997A22">
              <w:rPr>
                <w:rFonts w:ascii="Book Antiqua" w:hAnsi="Book Antiqua"/>
              </w:rPr>
              <w:t>Blondeau</w:t>
            </w:r>
            <w:proofErr w:type="spellEnd"/>
            <w:r>
              <w:rPr>
                <w:rFonts w:ascii="Book Antiqua" w:hAnsi="Book Antiqua"/>
                <w:lang w:eastAsia="zh-CN"/>
              </w:rPr>
              <w:t>, 2008</w:t>
            </w:r>
            <w:r>
              <w:rPr>
                <w:rFonts w:ascii="Book Antiqua" w:hAnsi="Book Antiqua"/>
                <w:vertAlign w:val="superscript"/>
                <w:lang w:eastAsia="zh-CN"/>
              </w:rPr>
              <w:t>[78]</w:t>
            </w:r>
          </w:p>
        </w:tc>
        <w:tc>
          <w:tcPr>
            <w:tcW w:w="1721" w:type="dxa"/>
          </w:tcPr>
          <w:p w14:paraId="5CCDDD66" w14:textId="77777777" w:rsidR="00A40F00" w:rsidRPr="00997A22" w:rsidRDefault="00A40F00" w:rsidP="00315157">
            <w:pPr>
              <w:spacing w:line="360" w:lineRule="auto"/>
              <w:jc w:val="center"/>
              <w:rPr>
                <w:rFonts w:ascii="Book Antiqua" w:hAnsi="Book Antiqua"/>
              </w:rPr>
            </w:pPr>
            <w:r w:rsidRPr="00997A22">
              <w:rPr>
                <w:rFonts w:ascii="Book Antiqua" w:hAnsi="Book Antiqua"/>
              </w:rPr>
              <w:t>45 pts. Post-</w:t>
            </w:r>
            <w:proofErr w:type="spellStart"/>
            <w:r w:rsidRPr="00997A22">
              <w:rPr>
                <w:rFonts w:ascii="Book Antiqua" w:hAnsi="Book Antiqua"/>
              </w:rPr>
              <w:t>LTx</w:t>
            </w:r>
            <w:proofErr w:type="spellEnd"/>
            <w:r w:rsidRPr="00997A22">
              <w:rPr>
                <w:rFonts w:ascii="Book Antiqua" w:hAnsi="Book Antiqua"/>
              </w:rPr>
              <w:t xml:space="preserve"> off PPI, 18 pts. Post-</w:t>
            </w:r>
            <w:proofErr w:type="spellStart"/>
            <w:r w:rsidRPr="00997A22">
              <w:rPr>
                <w:rFonts w:ascii="Book Antiqua" w:hAnsi="Book Antiqua"/>
              </w:rPr>
              <w:t>LTx</w:t>
            </w:r>
            <w:proofErr w:type="spellEnd"/>
            <w:r w:rsidRPr="00997A22">
              <w:rPr>
                <w:rFonts w:ascii="Book Antiqua" w:hAnsi="Book Antiqua"/>
              </w:rPr>
              <w:t xml:space="preserve"> on PPI</w:t>
            </w:r>
          </w:p>
        </w:tc>
        <w:tc>
          <w:tcPr>
            <w:tcW w:w="2484" w:type="dxa"/>
          </w:tcPr>
          <w:p w14:paraId="60B374CF" w14:textId="77777777" w:rsidR="00A40F00" w:rsidRPr="00997A22" w:rsidRDefault="00A40F00" w:rsidP="00315157">
            <w:pPr>
              <w:spacing w:line="360" w:lineRule="auto"/>
              <w:jc w:val="center"/>
              <w:rPr>
                <w:rFonts w:ascii="Book Antiqua" w:hAnsi="Book Antiqua"/>
              </w:rPr>
            </w:pPr>
            <w:r w:rsidRPr="00997A22">
              <w:rPr>
                <w:rFonts w:ascii="Book Antiqua" w:hAnsi="Book Antiqua"/>
              </w:rPr>
              <w:t>Esophageal 24-</w:t>
            </w:r>
            <w:r>
              <w:rPr>
                <w:rFonts w:ascii="Book Antiqua" w:hAnsi="Book Antiqua"/>
              </w:rPr>
              <w:t>h</w:t>
            </w:r>
            <w:r w:rsidRPr="00997A22">
              <w:rPr>
                <w:rFonts w:ascii="Book Antiqua" w:hAnsi="Book Antiqua"/>
              </w:rPr>
              <w:t xml:space="preserve"> impedance-pH catheter, BALF analysis for pepsin and bile acids</w:t>
            </w:r>
          </w:p>
        </w:tc>
        <w:tc>
          <w:tcPr>
            <w:tcW w:w="3060" w:type="dxa"/>
          </w:tcPr>
          <w:p w14:paraId="5F951279"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ssociation between the prevalence and type of reflux and gastric aspiration in pts. with and without BOS</w:t>
            </w:r>
          </w:p>
        </w:tc>
        <w:tc>
          <w:tcPr>
            <w:tcW w:w="1800" w:type="dxa"/>
          </w:tcPr>
          <w:p w14:paraId="74F28DA9"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Antacids and </w:t>
            </w:r>
            <w:proofErr w:type="spellStart"/>
            <w:r w:rsidRPr="00997A22">
              <w:rPr>
                <w:rFonts w:ascii="Book Antiqua" w:hAnsi="Book Antiqua"/>
              </w:rPr>
              <w:t>promotility</w:t>
            </w:r>
            <w:proofErr w:type="spellEnd"/>
            <w:r w:rsidRPr="00997A22">
              <w:rPr>
                <w:rFonts w:ascii="Book Antiqua" w:hAnsi="Book Antiqua"/>
              </w:rPr>
              <w:t xml:space="preserve"> agents d/</w:t>
            </w:r>
            <w:proofErr w:type="spellStart"/>
            <w:r w:rsidRPr="00997A22">
              <w:rPr>
                <w:rFonts w:ascii="Book Antiqua" w:hAnsi="Book Antiqua"/>
              </w:rPr>
              <w:t>c’ed</w:t>
            </w:r>
            <w:proofErr w:type="spellEnd"/>
            <w:r w:rsidRPr="00997A22">
              <w:rPr>
                <w:rFonts w:ascii="Book Antiqua" w:hAnsi="Book Antiqua"/>
              </w:rPr>
              <w:t xml:space="preserve"> &gt; 14 </w:t>
            </w:r>
            <w:r>
              <w:rPr>
                <w:rFonts w:ascii="Book Antiqua" w:hAnsi="Book Antiqua"/>
              </w:rPr>
              <w:t>d</w:t>
            </w:r>
            <w:r w:rsidRPr="00997A22">
              <w:rPr>
                <w:rFonts w:ascii="Book Antiqua" w:hAnsi="Book Antiqua"/>
              </w:rPr>
              <w:t xml:space="preserve"> prior to testing </w:t>
            </w:r>
            <w:r w:rsidRPr="00426E07">
              <w:rPr>
                <w:rFonts w:ascii="Book Antiqua" w:hAnsi="Book Antiqua"/>
                <w:i/>
              </w:rPr>
              <w:t>vs</w:t>
            </w:r>
            <w:r w:rsidRPr="00997A22">
              <w:rPr>
                <w:rFonts w:ascii="Book Antiqua" w:hAnsi="Book Antiqua"/>
              </w:rPr>
              <w:t xml:space="preserve"> remained on for testing</w:t>
            </w:r>
          </w:p>
        </w:tc>
      </w:tr>
      <w:tr w:rsidR="00A40F00" w:rsidRPr="00997A22" w14:paraId="6CF34AF8" w14:textId="77777777" w:rsidTr="00315157">
        <w:trPr>
          <w:trHeight w:val="1223"/>
        </w:trPr>
        <w:tc>
          <w:tcPr>
            <w:tcW w:w="1280" w:type="dxa"/>
          </w:tcPr>
          <w:p w14:paraId="3F1CA4A4" w14:textId="77777777" w:rsidR="00A40F00" w:rsidRPr="00E4652C" w:rsidRDefault="00A40F00" w:rsidP="00315157">
            <w:pPr>
              <w:spacing w:line="360" w:lineRule="auto"/>
              <w:jc w:val="both"/>
              <w:rPr>
                <w:rFonts w:ascii="Book Antiqua" w:hAnsi="Book Antiqua"/>
                <w:vertAlign w:val="superscript"/>
              </w:rPr>
            </w:pPr>
            <w:r w:rsidRPr="00997A22">
              <w:rPr>
                <w:rFonts w:ascii="Book Antiqua" w:hAnsi="Book Antiqua"/>
              </w:rPr>
              <w:t>Griffin</w:t>
            </w:r>
            <w:r>
              <w:rPr>
                <w:rFonts w:ascii="Book Antiqua" w:hAnsi="Book Antiqua"/>
              </w:rPr>
              <w:t xml:space="preserve">, </w:t>
            </w:r>
            <w:r w:rsidRPr="00997A22">
              <w:rPr>
                <w:rFonts w:ascii="Book Antiqua" w:hAnsi="Book Antiqua"/>
              </w:rPr>
              <w:t>2013</w:t>
            </w:r>
            <w:r>
              <w:rPr>
                <w:rFonts w:ascii="Book Antiqua" w:hAnsi="Book Antiqua"/>
                <w:vertAlign w:val="superscript"/>
              </w:rPr>
              <w:t>[45]</w:t>
            </w:r>
          </w:p>
        </w:tc>
        <w:tc>
          <w:tcPr>
            <w:tcW w:w="1721" w:type="dxa"/>
          </w:tcPr>
          <w:p w14:paraId="48E4FDBF" w14:textId="77777777" w:rsidR="00A40F00" w:rsidRPr="00997A22" w:rsidRDefault="00A40F00" w:rsidP="00315157">
            <w:pPr>
              <w:spacing w:line="360" w:lineRule="auto"/>
              <w:jc w:val="center"/>
              <w:rPr>
                <w:rFonts w:ascii="Book Antiqua" w:hAnsi="Book Antiqua"/>
              </w:rPr>
            </w:pPr>
            <w:r w:rsidRPr="00997A22">
              <w:rPr>
                <w:rFonts w:ascii="Book Antiqua" w:hAnsi="Book Antiqua"/>
              </w:rPr>
              <w:t>18 pts. Post-</w:t>
            </w:r>
            <w:proofErr w:type="spellStart"/>
            <w:r w:rsidRPr="00997A22">
              <w:rPr>
                <w:rFonts w:ascii="Book Antiqua" w:hAnsi="Book Antiqua"/>
              </w:rPr>
              <w:t>LTx</w:t>
            </w:r>
            <w:proofErr w:type="spellEnd"/>
          </w:p>
        </w:tc>
        <w:tc>
          <w:tcPr>
            <w:tcW w:w="2484" w:type="dxa"/>
          </w:tcPr>
          <w:p w14:paraId="13E75DE2" w14:textId="77777777" w:rsidR="00A40F00" w:rsidRPr="00997A22" w:rsidRDefault="00A40F00" w:rsidP="00315157">
            <w:pPr>
              <w:spacing w:line="360" w:lineRule="auto"/>
              <w:jc w:val="center"/>
              <w:rPr>
                <w:rFonts w:ascii="Book Antiqua" w:hAnsi="Book Antiqua"/>
              </w:rPr>
            </w:pPr>
            <w:r w:rsidRPr="00997A22">
              <w:rPr>
                <w:rFonts w:ascii="Book Antiqua" w:hAnsi="Book Antiqua"/>
              </w:rPr>
              <w:t>RSI, esophageal manometry and 24-</w:t>
            </w:r>
            <w:r>
              <w:rPr>
                <w:rFonts w:ascii="Book Antiqua" w:hAnsi="Book Antiqua"/>
              </w:rPr>
              <w:t>h</w:t>
            </w:r>
            <w:r w:rsidRPr="00997A22">
              <w:rPr>
                <w:rFonts w:ascii="Book Antiqua" w:hAnsi="Book Antiqua"/>
              </w:rPr>
              <w:t xml:space="preserve"> impedance-pH </w:t>
            </w:r>
            <w:r w:rsidRPr="00997A22">
              <w:rPr>
                <w:rFonts w:ascii="Book Antiqua" w:hAnsi="Book Antiqua"/>
              </w:rPr>
              <w:lastRenderedPageBreak/>
              <w:t>monitoring, BALF analysis</w:t>
            </w:r>
          </w:p>
        </w:tc>
        <w:tc>
          <w:tcPr>
            <w:tcW w:w="3060" w:type="dxa"/>
          </w:tcPr>
          <w:p w14:paraId="2E09643F" w14:textId="77777777" w:rsidR="00A40F00" w:rsidRPr="00997A22" w:rsidRDefault="00A40F00" w:rsidP="00315157">
            <w:pPr>
              <w:spacing w:line="360" w:lineRule="auto"/>
              <w:jc w:val="center"/>
              <w:rPr>
                <w:rFonts w:ascii="Book Antiqua" w:hAnsi="Book Antiqua"/>
              </w:rPr>
            </w:pPr>
            <w:r w:rsidRPr="00997A22">
              <w:rPr>
                <w:rFonts w:ascii="Book Antiqua" w:hAnsi="Book Antiqua"/>
              </w:rPr>
              <w:lastRenderedPageBreak/>
              <w:t>Quantification of reflux, aspiration, and allograft injury immediately post-</w:t>
            </w:r>
            <w:r w:rsidRPr="00997A22">
              <w:rPr>
                <w:rFonts w:ascii="Book Antiqua" w:hAnsi="Book Antiqua"/>
              </w:rPr>
              <w:lastRenderedPageBreak/>
              <w:t>operatively</w:t>
            </w:r>
          </w:p>
        </w:tc>
        <w:tc>
          <w:tcPr>
            <w:tcW w:w="1800" w:type="dxa"/>
          </w:tcPr>
          <w:p w14:paraId="395780C1" w14:textId="77777777" w:rsidR="00A40F00" w:rsidRPr="00997A22" w:rsidRDefault="00A40F00" w:rsidP="00315157">
            <w:pPr>
              <w:spacing w:line="360" w:lineRule="auto"/>
              <w:jc w:val="center"/>
              <w:rPr>
                <w:rFonts w:ascii="Book Antiqua" w:hAnsi="Book Antiqua"/>
              </w:rPr>
            </w:pPr>
            <w:r w:rsidRPr="00997A22">
              <w:rPr>
                <w:rFonts w:ascii="Book Antiqua" w:hAnsi="Book Antiqua"/>
              </w:rPr>
              <w:lastRenderedPageBreak/>
              <w:t>Testing performed on PPI</w:t>
            </w:r>
          </w:p>
        </w:tc>
      </w:tr>
      <w:tr w:rsidR="00A40F00" w:rsidRPr="00997A22" w14:paraId="7D411EA9" w14:textId="77777777" w:rsidTr="00315157">
        <w:trPr>
          <w:trHeight w:val="1223"/>
        </w:trPr>
        <w:tc>
          <w:tcPr>
            <w:tcW w:w="1280" w:type="dxa"/>
          </w:tcPr>
          <w:p w14:paraId="4C900AA6" w14:textId="77777777" w:rsidR="00A40F00" w:rsidRPr="00E4652C" w:rsidRDefault="00A40F00" w:rsidP="00315157">
            <w:pPr>
              <w:spacing w:line="360" w:lineRule="auto"/>
              <w:jc w:val="both"/>
              <w:rPr>
                <w:rFonts w:ascii="Book Antiqua" w:hAnsi="Book Antiqua"/>
                <w:vertAlign w:val="superscript"/>
              </w:rPr>
            </w:pPr>
            <w:r w:rsidRPr="00997A22">
              <w:rPr>
                <w:rFonts w:ascii="Book Antiqua" w:hAnsi="Book Antiqua"/>
              </w:rPr>
              <w:lastRenderedPageBreak/>
              <w:t>Davi</w:t>
            </w:r>
            <w:r>
              <w:rPr>
                <w:rFonts w:ascii="Book Antiqua" w:hAnsi="Book Antiqua"/>
              </w:rPr>
              <w:t>s,</w:t>
            </w:r>
            <w:r w:rsidRPr="00997A22">
              <w:rPr>
                <w:rFonts w:ascii="Book Antiqua" w:hAnsi="Book Antiqua"/>
              </w:rPr>
              <w:t xml:space="preserve"> 2013</w:t>
            </w:r>
            <w:r>
              <w:rPr>
                <w:rFonts w:ascii="Book Antiqua" w:hAnsi="Book Antiqua"/>
                <w:vertAlign w:val="superscript"/>
              </w:rPr>
              <w:t>[84]</w:t>
            </w:r>
          </w:p>
        </w:tc>
        <w:tc>
          <w:tcPr>
            <w:tcW w:w="1721" w:type="dxa"/>
          </w:tcPr>
          <w:p w14:paraId="4CF55433" w14:textId="77777777" w:rsidR="00A40F00" w:rsidRPr="00997A22" w:rsidRDefault="00A40F00" w:rsidP="00315157">
            <w:pPr>
              <w:spacing w:line="360" w:lineRule="auto"/>
              <w:jc w:val="center"/>
              <w:rPr>
                <w:rFonts w:ascii="Book Antiqua" w:hAnsi="Book Antiqua"/>
              </w:rPr>
            </w:pPr>
            <w:r w:rsidRPr="00997A22">
              <w:rPr>
                <w:rFonts w:ascii="Book Antiqua" w:hAnsi="Book Antiqua"/>
              </w:rPr>
              <w:t>100 pts Post-</w:t>
            </w:r>
            <w:proofErr w:type="spellStart"/>
            <w:r w:rsidRPr="00997A22">
              <w:rPr>
                <w:rFonts w:ascii="Book Antiqua" w:hAnsi="Book Antiqua"/>
              </w:rPr>
              <w:t>LTx</w:t>
            </w:r>
            <w:proofErr w:type="spellEnd"/>
            <w:r w:rsidRPr="00997A22">
              <w:rPr>
                <w:rFonts w:ascii="Book Antiqua" w:hAnsi="Book Antiqua"/>
              </w:rPr>
              <w:t xml:space="preserve"> with 252 BALF samples</w:t>
            </w:r>
          </w:p>
        </w:tc>
        <w:tc>
          <w:tcPr>
            <w:tcW w:w="2484" w:type="dxa"/>
          </w:tcPr>
          <w:p w14:paraId="7AAC16D2" w14:textId="77777777" w:rsidR="00A40F00" w:rsidRPr="00997A22" w:rsidRDefault="00A40F00" w:rsidP="00315157">
            <w:pPr>
              <w:spacing w:line="360" w:lineRule="auto"/>
              <w:jc w:val="center"/>
              <w:rPr>
                <w:rFonts w:ascii="Book Antiqua" w:hAnsi="Book Antiqua"/>
              </w:rPr>
            </w:pPr>
            <w:r w:rsidRPr="00997A22">
              <w:rPr>
                <w:rFonts w:ascii="Book Antiqua" w:hAnsi="Book Antiqua"/>
              </w:rPr>
              <w:t>BALF pepsin concentration, esophageal manometry, esophageal 24-</w:t>
            </w:r>
            <w:r>
              <w:rPr>
                <w:rFonts w:ascii="Book Antiqua" w:hAnsi="Book Antiqua"/>
              </w:rPr>
              <w:t>h</w:t>
            </w:r>
            <w:r w:rsidRPr="00997A22">
              <w:rPr>
                <w:rFonts w:ascii="Book Antiqua" w:hAnsi="Book Antiqua"/>
              </w:rPr>
              <w:t xml:space="preserve"> pH catheter (</w:t>
            </w:r>
            <w:proofErr w:type="spellStart"/>
            <w:r w:rsidRPr="00997A22">
              <w:rPr>
                <w:rFonts w:ascii="Book Antiqua" w:hAnsi="Book Antiqua"/>
              </w:rPr>
              <w:t>DeMeester</w:t>
            </w:r>
            <w:proofErr w:type="spellEnd"/>
            <w:r w:rsidRPr="00997A22">
              <w:rPr>
                <w:rFonts w:ascii="Book Antiqua" w:hAnsi="Book Antiqua"/>
              </w:rPr>
              <w:t xml:space="preserve"> score calculation), gastric emptying study</w:t>
            </w:r>
          </w:p>
        </w:tc>
        <w:tc>
          <w:tcPr>
            <w:tcW w:w="3060" w:type="dxa"/>
          </w:tcPr>
          <w:p w14:paraId="36F45E84"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ssociation between concentration of pepsin in BALF and results of esophageal function testing, barium swallow and gastric emptying to identify risk factors for GERD</w:t>
            </w:r>
          </w:p>
        </w:tc>
        <w:tc>
          <w:tcPr>
            <w:tcW w:w="1800" w:type="dxa"/>
          </w:tcPr>
          <w:p w14:paraId="57DABAE7" w14:textId="77777777" w:rsidR="00A40F00" w:rsidRPr="00997A22" w:rsidRDefault="00A40F00" w:rsidP="00315157">
            <w:pPr>
              <w:spacing w:line="360" w:lineRule="auto"/>
              <w:jc w:val="center"/>
              <w:rPr>
                <w:rFonts w:ascii="Book Antiqua" w:hAnsi="Book Antiqua"/>
              </w:rPr>
            </w:pPr>
            <w:r w:rsidRPr="00997A22">
              <w:rPr>
                <w:rFonts w:ascii="Book Antiqua" w:hAnsi="Book Antiqua"/>
              </w:rPr>
              <w:t>PPI d/</w:t>
            </w:r>
            <w:proofErr w:type="spellStart"/>
            <w:r w:rsidRPr="00997A22">
              <w:rPr>
                <w:rFonts w:ascii="Book Antiqua" w:hAnsi="Book Antiqua"/>
              </w:rPr>
              <w:t>c’ed</w:t>
            </w:r>
            <w:proofErr w:type="spellEnd"/>
            <w:r w:rsidRPr="00997A22">
              <w:rPr>
                <w:rFonts w:ascii="Book Antiqua" w:hAnsi="Book Antiqua"/>
              </w:rPr>
              <w:t xml:space="preserve"> 14 </w:t>
            </w:r>
            <w:r>
              <w:rPr>
                <w:rFonts w:ascii="Book Antiqua" w:hAnsi="Book Antiqua"/>
              </w:rPr>
              <w:t>d</w:t>
            </w:r>
            <w:r w:rsidRPr="00997A22">
              <w:rPr>
                <w:rFonts w:ascii="Book Antiqua" w:hAnsi="Book Antiqua"/>
              </w:rPr>
              <w:t xml:space="preserve"> prior to pH testing, H2 blockers d/</w:t>
            </w:r>
            <w:proofErr w:type="spellStart"/>
            <w:r w:rsidRPr="00997A22">
              <w:rPr>
                <w:rFonts w:ascii="Book Antiqua" w:hAnsi="Book Antiqua"/>
              </w:rPr>
              <w:t>c’ed</w:t>
            </w:r>
            <w:proofErr w:type="spellEnd"/>
            <w:r w:rsidRPr="00997A22">
              <w:rPr>
                <w:rFonts w:ascii="Book Antiqua" w:hAnsi="Book Antiqua"/>
              </w:rPr>
              <w:t xml:space="preserve"> 3 </w:t>
            </w:r>
            <w:r>
              <w:rPr>
                <w:rFonts w:ascii="Book Antiqua" w:hAnsi="Book Antiqua"/>
              </w:rPr>
              <w:t>d</w:t>
            </w:r>
            <w:r w:rsidRPr="00997A22">
              <w:rPr>
                <w:rFonts w:ascii="Book Antiqua" w:hAnsi="Book Antiqua"/>
              </w:rPr>
              <w:t xml:space="preserve"> prior to pH testing</w:t>
            </w:r>
          </w:p>
        </w:tc>
      </w:tr>
      <w:tr w:rsidR="00A40F00" w:rsidRPr="00997A22" w14:paraId="1322DEA8" w14:textId="77777777" w:rsidTr="00315157">
        <w:tc>
          <w:tcPr>
            <w:tcW w:w="1280" w:type="dxa"/>
          </w:tcPr>
          <w:p w14:paraId="46422511" w14:textId="77777777" w:rsidR="00A40F00" w:rsidRPr="00E4652C" w:rsidRDefault="00A40F00" w:rsidP="00315157">
            <w:pPr>
              <w:spacing w:line="360" w:lineRule="auto"/>
              <w:jc w:val="both"/>
              <w:rPr>
                <w:rFonts w:ascii="Book Antiqua" w:hAnsi="Book Antiqua"/>
                <w:vertAlign w:val="superscript"/>
              </w:rPr>
            </w:pPr>
            <w:proofErr w:type="spellStart"/>
            <w:r w:rsidRPr="00997A22">
              <w:rPr>
                <w:rFonts w:ascii="Book Antiqua" w:hAnsi="Book Antiqua"/>
              </w:rPr>
              <w:t>Hartwig</w:t>
            </w:r>
            <w:proofErr w:type="spellEnd"/>
            <w:r>
              <w:rPr>
                <w:rFonts w:ascii="Book Antiqua" w:hAnsi="Book Antiqua"/>
                <w:i/>
                <w:lang w:eastAsia="zh-CN"/>
              </w:rPr>
              <w:t xml:space="preserve">, </w:t>
            </w:r>
            <w:r w:rsidRPr="00997A22">
              <w:rPr>
                <w:rFonts w:ascii="Book Antiqua" w:hAnsi="Book Antiqua"/>
              </w:rPr>
              <w:t>2006</w:t>
            </w:r>
            <w:r>
              <w:rPr>
                <w:rFonts w:ascii="Book Antiqua" w:hAnsi="Book Antiqua"/>
                <w:vertAlign w:val="superscript"/>
              </w:rPr>
              <w:t>[71]</w:t>
            </w:r>
          </w:p>
        </w:tc>
        <w:tc>
          <w:tcPr>
            <w:tcW w:w="1721" w:type="dxa"/>
          </w:tcPr>
          <w:p w14:paraId="7294D7C3" w14:textId="77777777" w:rsidR="00A40F00" w:rsidRPr="00997A22" w:rsidRDefault="00A40F00" w:rsidP="00315157">
            <w:pPr>
              <w:spacing w:line="360" w:lineRule="auto"/>
              <w:jc w:val="center"/>
              <w:rPr>
                <w:rFonts w:ascii="Book Antiqua" w:hAnsi="Book Antiqua"/>
              </w:rPr>
            </w:pPr>
            <w:r w:rsidRPr="00997A22">
              <w:rPr>
                <w:rFonts w:ascii="Book Antiqua" w:hAnsi="Book Antiqua"/>
              </w:rPr>
              <w:t>7 models of rat lung transplantation</w:t>
            </w:r>
          </w:p>
        </w:tc>
        <w:tc>
          <w:tcPr>
            <w:tcW w:w="2484" w:type="dxa"/>
          </w:tcPr>
          <w:p w14:paraId="532644D5"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Weekly injection of gastric contents for 4-8 </w:t>
            </w:r>
            <w:proofErr w:type="spellStart"/>
            <w:r>
              <w:rPr>
                <w:rFonts w:ascii="Book Antiqua" w:hAnsi="Book Antiqua"/>
              </w:rPr>
              <w:t>wk</w:t>
            </w:r>
            <w:proofErr w:type="spellEnd"/>
          </w:p>
        </w:tc>
        <w:tc>
          <w:tcPr>
            <w:tcW w:w="3060" w:type="dxa"/>
          </w:tcPr>
          <w:p w14:paraId="7E2B75EB" w14:textId="77777777" w:rsidR="00A40F00" w:rsidRPr="00997A22" w:rsidRDefault="00A40F00" w:rsidP="00315157">
            <w:pPr>
              <w:spacing w:line="360" w:lineRule="auto"/>
              <w:jc w:val="center"/>
              <w:rPr>
                <w:rFonts w:ascii="Book Antiqua" w:hAnsi="Book Antiqua"/>
              </w:rPr>
            </w:pPr>
            <w:r w:rsidRPr="00997A22">
              <w:rPr>
                <w:rFonts w:ascii="Book Antiqua" w:hAnsi="Book Antiqua"/>
              </w:rPr>
              <w:t>Degree of pulmonary allograft dysfunction reflective of chronic aspiration</w:t>
            </w:r>
          </w:p>
        </w:tc>
        <w:tc>
          <w:tcPr>
            <w:tcW w:w="1800" w:type="dxa"/>
          </w:tcPr>
          <w:p w14:paraId="6457B0B4" w14:textId="77777777" w:rsidR="00A40F00" w:rsidRPr="00997A22" w:rsidRDefault="00A40F00" w:rsidP="00315157">
            <w:pPr>
              <w:spacing w:line="360" w:lineRule="auto"/>
              <w:jc w:val="center"/>
              <w:rPr>
                <w:rFonts w:ascii="Book Antiqua" w:hAnsi="Book Antiqua"/>
              </w:rPr>
            </w:pPr>
            <w:r w:rsidRPr="00997A22">
              <w:rPr>
                <w:rFonts w:ascii="Book Antiqua" w:hAnsi="Book Antiqua"/>
              </w:rPr>
              <w:t>N/A</w:t>
            </w:r>
          </w:p>
        </w:tc>
      </w:tr>
      <w:tr w:rsidR="00A40F00" w:rsidRPr="00997A22" w14:paraId="3229C18A" w14:textId="77777777" w:rsidTr="00315157">
        <w:tc>
          <w:tcPr>
            <w:tcW w:w="1280" w:type="dxa"/>
          </w:tcPr>
          <w:p w14:paraId="3BC490C6" w14:textId="77777777" w:rsidR="00A40F00" w:rsidRPr="00E4652C" w:rsidRDefault="00A40F00" w:rsidP="00315157">
            <w:pPr>
              <w:spacing w:line="360" w:lineRule="auto"/>
              <w:jc w:val="both"/>
              <w:rPr>
                <w:rFonts w:ascii="Book Antiqua" w:hAnsi="Book Antiqua"/>
                <w:vertAlign w:val="superscript"/>
              </w:rPr>
            </w:pPr>
            <w:r>
              <w:rPr>
                <w:rFonts w:ascii="Book Antiqua" w:hAnsi="Book Antiqua"/>
              </w:rPr>
              <w:t>Li,</w:t>
            </w:r>
            <w:r w:rsidRPr="00997A22">
              <w:rPr>
                <w:rFonts w:ascii="Book Antiqua" w:hAnsi="Book Antiqua"/>
              </w:rPr>
              <w:t xml:space="preserve"> 2008</w:t>
            </w:r>
            <w:r>
              <w:rPr>
                <w:rFonts w:ascii="Book Antiqua" w:hAnsi="Book Antiqua"/>
                <w:vertAlign w:val="superscript"/>
              </w:rPr>
              <w:t>[72]</w:t>
            </w:r>
          </w:p>
        </w:tc>
        <w:tc>
          <w:tcPr>
            <w:tcW w:w="1721" w:type="dxa"/>
          </w:tcPr>
          <w:p w14:paraId="7EF2C92D" w14:textId="77777777" w:rsidR="00A40F00" w:rsidRPr="00997A22" w:rsidRDefault="00A40F00" w:rsidP="00315157">
            <w:pPr>
              <w:spacing w:line="360" w:lineRule="auto"/>
              <w:jc w:val="center"/>
              <w:rPr>
                <w:rFonts w:ascii="Book Antiqua" w:hAnsi="Book Antiqua"/>
              </w:rPr>
            </w:pPr>
            <w:r w:rsidRPr="00997A22">
              <w:rPr>
                <w:rFonts w:ascii="Book Antiqua" w:hAnsi="Book Antiqua"/>
              </w:rPr>
              <w:t>9 models of rat lung transplantation</w:t>
            </w:r>
          </w:p>
        </w:tc>
        <w:tc>
          <w:tcPr>
            <w:tcW w:w="2484" w:type="dxa"/>
          </w:tcPr>
          <w:p w14:paraId="431CCDF7"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Weekly injection of gastric contents for 8 </w:t>
            </w:r>
            <w:proofErr w:type="spellStart"/>
            <w:r>
              <w:rPr>
                <w:rFonts w:ascii="Book Antiqua" w:hAnsi="Book Antiqua"/>
              </w:rPr>
              <w:t>wk</w:t>
            </w:r>
            <w:proofErr w:type="spellEnd"/>
          </w:p>
        </w:tc>
        <w:tc>
          <w:tcPr>
            <w:tcW w:w="3060" w:type="dxa"/>
          </w:tcPr>
          <w:p w14:paraId="431657EB" w14:textId="77777777" w:rsidR="00A40F00" w:rsidRPr="00997A22" w:rsidRDefault="00A40F00" w:rsidP="00315157">
            <w:pPr>
              <w:spacing w:line="360" w:lineRule="auto"/>
              <w:jc w:val="center"/>
              <w:rPr>
                <w:rFonts w:ascii="Book Antiqua" w:hAnsi="Book Antiqua"/>
              </w:rPr>
            </w:pPr>
            <w:r w:rsidRPr="00997A22">
              <w:rPr>
                <w:rFonts w:ascii="Book Antiqua" w:hAnsi="Book Antiqua"/>
              </w:rPr>
              <w:t>Association between chronic aspiration and development of OB</w:t>
            </w:r>
          </w:p>
        </w:tc>
        <w:tc>
          <w:tcPr>
            <w:tcW w:w="1800" w:type="dxa"/>
          </w:tcPr>
          <w:p w14:paraId="4B37AE62" w14:textId="77777777" w:rsidR="00A40F00" w:rsidRPr="00997A22" w:rsidRDefault="00A40F00" w:rsidP="00315157">
            <w:pPr>
              <w:spacing w:line="360" w:lineRule="auto"/>
              <w:jc w:val="center"/>
              <w:rPr>
                <w:rFonts w:ascii="Book Antiqua" w:hAnsi="Book Antiqua"/>
              </w:rPr>
            </w:pPr>
            <w:r w:rsidRPr="00997A22">
              <w:rPr>
                <w:rFonts w:ascii="Book Antiqua" w:hAnsi="Book Antiqua"/>
              </w:rPr>
              <w:t>N/A</w:t>
            </w:r>
          </w:p>
        </w:tc>
      </w:tr>
      <w:tr w:rsidR="00A40F00" w:rsidRPr="00997A22" w14:paraId="756C8E9A" w14:textId="77777777" w:rsidTr="00315157">
        <w:tc>
          <w:tcPr>
            <w:tcW w:w="1280" w:type="dxa"/>
            <w:tcBorders>
              <w:bottom w:val="single" w:sz="4" w:space="0" w:color="auto"/>
            </w:tcBorders>
          </w:tcPr>
          <w:p w14:paraId="06F2A01B" w14:textId="77777777" w:rsidR="00A40F00" w:rsidRPr="00E4652C" w:rsidRDefault="00A40F00" w:rsidP="00315157">
            <w:pPr>
              <w:spacing w:line="360" w:lineRule="auto"/>
              <w:jc w:val="both"/>
              <w:rPr>
                <w:rFonts w:ascii="Book Antiqua" w:hAnsi="Book Antiqua"/>
                <w:vertAlign w:val="superscript"/>
              </w:rPr>
            </w:pPr>
            <w:r w:rsidRPr="00997A22">
              <w:rPr>
                <w:rFonts w:ascii="Book Antiqua" w:hAnsi="Book Antiqua"/>
              </w:rPr>
              <w:t>Meltzer</w:t>
            </w:r>
            <w:r>
              <w:rPr>
                <w:rFonts w:ascii="Book Antiqua" w:hAnsi="Book Antiqua"/>
                <w:i/>
                <w:lang w:eastAsia="zh-CN"/>
              </w:rPr>
              <w:t xml:space="preserve">, </w:t>
            </w:r>
            <w:r w:rsidRPr="00997A22">
              <w:rPr>
                <w:rFonts w:ascii="Book Antiqua" w:hAnsi="Book Antiqua"/>
              </w:rPr>
              <w:t>2008</w:t>
            </w:r>
            <w:r>
              <w:rPr>
                <w:rFonts w:ascii="Book Antiqua" w:hAnsi="Book Antiqua"/>
                <w:vertAlign w:val="superscript"/>
              </w:rPr>
              <w:t>[73]</w:t>
            </w:r>
          </w:p>
        </w:tc>
        <w:tc>
          <w:tcPr>
            <w:tcW w:w="1721" w:type="dxa"/>
            <w:tcBorders>
              <w:bottom w:val="single" w:sz="4" w:space="0" w:color="auto"/>
            </w:tcBorders>
          </w:tcPr>
          <w:p w14:paraId="24F4DE89" w14:textId="77777777" w:rsidR="00A40F00" w:rsidRPr="00997A22" w:rsidRDefault="00A40F00" w:rsidP="00315157">
            <w:pPr>
              <w:spacing w:line="360" w:lineRule="auto"/>
              <w:jc w:val="center"/>
              <w:rPr>
                <w:rFonts w:ascii="Book Antiqua" w:hAnsi="Book Antiqua"/>
              </w:rPr>
            </w:pPr>
            <w:r w:rsidRPr="00997A22">
              <w:rPr>
                <w:rFonts w:ascii="Book Antiqua" w:hAnsi="Book Antiqua"/>
              </w:rPr>
              <w:t>3 models of swine lung transplantation</w:t>
            </w:r>
          </w:p>
        </w:tc>
        <w:tc>
          <w:tcPr>
            <w:tcW w:w="2484" w:type="dxa"/>
            <w:tcBorders>
              <w:bottom w:val="single" w:sz="4" w:space="0" w:color="auto"/>
            </w:tcBorders>
          </w:tcPr>
          <w:p w14:paraId="610A067C"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Daily injection of gastric contents for 50 </w:t>
            </w:r>
            <w:r>
              <w:rPr>
                <w:rFonts w:ascii="Book Antiqua" w:hAnsi="Book Antiqua"/>
              </w:rPr>
              <w:t>d</w:t>
            </w:r>
          </w:p>
        </w:tc>
        <w:tc>
          <w:tcPr>
            <w:tcW w:w="3060" w:type="dxa"/>
            <w:tcBorders>
              <w:bottom w:val="single" w:sz="4" w:space="0" w:color="auto"/>
            </w:tcBorders>
          </w:tcPr>
          <w:p w14:paraId="58A79F48" w14:textId="77777777" w:rsidR="00A40F00" w:rsidRPr="00997A22" w:rsidRDefault="00A40F00" w:rsidP="00315157">
            <w:pPr>
              <w:spacing w:line="360" w:lineRule="auto"/>
              <w:jc w:val="center"/>
              <w:rPr>
                <w:rFonts w:ascii="Book Antiqua" w:hAnsi="Book Antiqua"/>
              </w:rPr>
            </w:pPr>
            <w:r w:rsidRPr="00997A22">
              <w:rPr>
                <w:rFonts w:ascii="Book Antiqua" w:hAnsi="Book Antiqua"/>
              </w:rPr>
              <w:t xml:space="preserve">Effect on chronic aspiration on the direct and indirect pathways of </w:t>
            </w:r>
            <w:proofErr w:type="spellStart"/>
            <w:r w:rsidRPr="00997A22">
              <w:rPr>
                <w:rFonts w:ascii="Book Antiqua" w:hAnsi="Book Antiqua"/>
              </w:rPr>
              <w:t>allorecognition</w:t>
            </w:r>
            <w:proofErr w:type="spellEnd"/>
          </w:p>
        </w:tc>
        <w:tc>
          <w:tcPr>
            <w:tcW w:w="1800" w:type="dxa"/>
            <w:tcBorders>
              <w:bottom w:val="single" w:sz="4" w:space="0" w:color="auto"/>
            </w:tcBorders>
          </w:tcPr>
          <w:p w14:paraId="31967E00" w14:textId="77777777" w:rsidR="00A40F00" w:rsidRPr="00997A22" w:rsidRDefault="00A40F00" w:rsidP="00315157">
            <w:pPr>
              <w:spacing w:line="360" w:lineRule="auto"/>
              <w:jc w:val="center"/>
              <w:rPr>
                <w:rFonts w:ascii="Book Antiqua" w:hAnsi="Book Antiqua"/>
              </w:rPr>
            </w:pPr>
            <w:r w:rsidRPr="00997A22">
              <w:rPr>
                <w:rFonts w:ascii="Book Antiqua" w:hAnsi="Book Antiqua"/>
              </w:rPr>
              <w:t>N/A</w:t>
            </w:r>
          </w:p>
        </w:tc>
      </w:tr>
    </w:tbl>
    <w:p w14:paraId="60A7AA85" w14:textId="77777777" w:rsidR="00A40F00" w:rsidRPr="00997A22" w:rsidRDefault="00A40F00" w:rsidP="00A40F00">
      <w:pPr>
        <w:spacing w:line="360" w:lineRule="auto"/>
        <w:jc w:val="both"/>
        <w:rPr>
          <w:rFonts w:ascii="Book Antiqua" w:hAnsi="Book Antiqua"/>
          <w:lang w:eastAsia="zh-CN"/>
        </w:rPr>
      </w:pPr>
      <w:r w:rsidRPr="00997A22">
        <w:rPr>
          <w:rFonts w:ascii="Book Antiqua" w:hAnsi="Book Antiqua"/>
        </w:rPr>
        <w:t>BALF</w:t>
      </w:r>
      <w:r>
        <w:rPr>
          <w:rFonts w:ascii="Book Antiqua" w:hAnsi="Book Antiqua"/>
        </w:rPr>
        <w:t>:</w:t>
      </w:r>
      <w:r w:rsidRPr="00997A22">
        <w:rPr>
          <w:rFonts w:ascii="Book Antiqua" w:hAnsi="Book Antiqua"/>
        </w:rPr>
        <w:t xml:space="preserve"> </w:t>
      </w:r>
      <w:proofErr w:type="spellStart"/>
      <w:r w:rsidRPr="00997A22">
        <w:rPr>
          <w:rFonts w:ascii="Book Antiqua" w:hAnsi="Book Antiqua"/>
        </w:rPr>
        <w:t>Bronchoalveolar</w:t>
      </w:r>
      <w:proofErr w:type="spellEnd"/>
      <w:r w:rsidRPr="00997A22">
        <w:rPr>
          <w:rFonts w:ascii="Book Antiqua" w:hAnsi="Book Antiqua"/>
        </w:rPr>
        <w:t xml:space="preserve"> lavage fluid</w:t>
      </w:r>
      <w:r>
        <w:rPr>
          <w:rFonts w:ascii="Book Antiqua" w:hAnsi="Book Antiqua" w:hint="eastAsia"/>
          <w:lang w:eastAsia="zh-CN"/>
        </w:rPr>
        <w:t xml:space="preserve">; </w:t>
      </w:r>
      <w:r w:rsidRPr="00997A22">
        <w:rPr>
          <w:rFonts w:ascii="Book Antiqua" w:hAnsi="Book Antiqua"/>
        </w:rPr>
        <w:t>BOS</w:t>
      </w:r>
      <w:r>
        <w:rPr>
          <w:rFonts w:ascii="Book Antiqua" w:hAnsi="Book Antiqua"/>
        </w:rPr>
        <w:t>:</w:t>
      </w:r>
      <w:r w:rsidRPr="00997A22">
        <w:rPr>
          <w:rFonts w:ascii="Book Antiqua" w:hAnsi="Book Antiqua"/>
        </w:rPr>
        <w:t xml:space="preserve"> Bronchiolitis obliterans syndrome</w:t>
      </w:r>
      <w:r>
        <w:rPr>
          <w:rFonts w:ascii="Book Antiqua" w:hAnsi="Book Antiqua" w:hint="eastAsia"/>
          <w:lang w:eastAsia="zh-CN"/>
        </w:rPr>
        <w:t xml:space="preserve">; </w:t>
      </w:r>
      <w:r w:rsidRPr="00997A22">
        <w:rPr>
          <w:rFonts w:ascii="Book Antiqua" w:hAnsi="Book Antiqua"/>
        </w:rPr>
        <w:t>OB</w:t>
      </w:r>
      <w:r>
        <w:rPr>
          <w:rFonts w:ascii="Book Antiqua" w:hAnsi="Book Antiqua"/>
        </w:rPr>
        <w:t xml:space="preserve">: </w:t>
      </w:r>
      <w:proofErr w:type="spellStart"/>
      <w:r>
        <w:rPr>
          <w:rFonts w:ascii="Book Antiqua" w:hAnsi="Book Antiqua"/>
        </w:rPr>
        <w:t>Obliterative</w:t>
      </w:r>
      <w:proofErr w:type="spellEnd"/>
      <w:r>
        <w:rPr>
          <w:rFonts w:ascii="Book Antiqua" w:hAnsi="Book Antiqua"/>
        </w:rPr>
        <w:t xml:space="preserve"> bronchiolitis</w:t>
      </w:r>
      <w:r>
        <w:rPr>
          <w:rFonts w:ascii="Book Antiqua" w:hAnsi="Book Antiqua" w:hint="eastAsia"/>
          <w:lang w:eastAsia="zh-CN"/>
        </w:rPr>
        <w:t xml:space="preserve">; </w:t>
      </w:r>
      <w:r w:rsidRPr="00997A22">
        <w:rPr>
          <w:rFonts w:ascii="Book Antiqua" w:hAnsi="Book Antiqua"/>
        </w:rPr>
        <w:t>RSI</w:t>
      </w:r>
      <w:r>
        <w:rPr>
          <w:rFonts w:ascii="Book Antiqua" w:hAnsi="Book Antiqua"/>
        </w:rPr>
        <w:t>:</w:t>
      </w:r>
      <w:r w:rsidRPr="00997A22">
        <w:rPr>
          <w:rFonts w:ascii="Book Antiqua" w:hAnsi="Book Antiqua"/>
        </w:rPr>
        <w:t xml:space="preserve"> Reflux severity index</w:t>
      </w:r>
      <w:r>
        <w:rPr>
          <w:rFonts w:ascii="Book Antiqua" w:hAnsi="Book Antiqua" w:hint="eastAsia"/>
          <w:lang w:eastAsia="zh-CN"/>
        </w:rPr>
        <w:t xml:space="preserve">; </w:t>
      </w:r>
      <w:r w:rsidRPr="00997A22">
        <w:rPr>
          <w:rFonts w:ascii="Book Antiqua" w:hAnsi="Book Antiqua"/>
        </w:rPr>
        <w:t>GERD</w:t>
      </w:r>
      <w:r w:rsidRPr="00997A22">
        <w:rPr>
          <w:rFonts w:ascii="Book Antiqua" w:hAnsi="Book Antiqua" w:hint="eastAsia"/>
        </w:rPr>
        <w:t>:</w:t>
      </w:r>
      <w:r w:rsidRPr="00997A22">
        <w:rPr>
          <w:rFonts w:ascii="Book Antiqua" w:hAnsi="Book Antiqua"/>
        </w:rPr>
        <w:t xml:space="preserve"> Gastroesophageal reflux disease</w:t>
      </w:r>
      <w:r>
        <w:rPr>
          <w:rFonts w:ascii="Book Antiqua" w:hAnsi="Book Antiqua" w:hint="eastAsia"/>
          <w:lang w:eastAsia="zh-CN"/>
        </w:rPr>
        <w:t>;</w:t>
      </w:r>
      <w:r w:rsidRPr="00997A22">
        <w:rPr>
          <w:rFonts w:ascii="Book Antiqua" w:hAnsi="Book Antiqua"/>
        </w:rPr>
        <w:t xml:space="preserve"> N/A</w:t>
      </w:r>
      <w:r>
        <w:rPr>
          <w:rFonts w:ascii="Book Antiqua" w:hAnsi="Book Antiqua" w:hint="eastAsia"/>
          <w:lang w:eastAsia="zh-CN"/>
        </w:rPr>
        <w:t>: Not available.</w:t>
      </w:r>
    </w:p>
    <w:p w14:paraId="1A44FE0D" w14:textId="77777777" w:rsidR="00962580" w:rsidRPr="00AF6C1E" w:rsidRDefault="00962580" w:rsidP="00962580">
      <w:pPr>
        <w:spacing w:line="360" w:lineRule="auto"/>
        <w:jc w:val="both"/>
        <w:rPr>
          <w:rFonts w:ascii="Book Antiqua" w:hAnsi="Book Antiqua"/>
          <w:b/>
          <w:lang w:eastAsia="zh-CN"/>
        </w:rPr>
      </w:pPr>
      <w:r w:rsidRPr="00AF6C1E">
        <w:rPr>
          <w:rFonts w:ascii="Book Antiqua" w:hAnsi="Book Antiqua"/>
          <w:b/>
        </w:rPr>
        <w:t>Table 2 Papers on the effect of pharmacologic reflux treatment on transplant outcome</w:t>
      </w:r>
    </w:p>
    <w:tbl>
      <w:tblPr>
        <w:tblStyle w:val="TableGrid"/>
        <w:tblW w:w="11032"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695"/>
        <w:gridCol w:w="2410"/>
        <w:gridCol w:w="2694"/>
        <w:gridCol w:w="2410"/>
        <w:gridCol w:w="1533"/>
      </w:tblGrid>
      <w:tr w:rsidR="00962580" w:rsidRPr="00AF6C1E" w14:paraId="1371BA0A" w14:textId="77777777" w:rsidTr="00315157">
        <w:tc>
          <w:tcPr>
            <w:tcW w:w="1290" w:type="dxa"/>
            <w:tcBorders>
              <w:top w:val="single" w:sz="4" w:space="0" w:color="auto"/>
              <w:bottom w:val="single" w:sz="4" w:space="0" w:color="auto"/>
            </w:tcBorders>
          </w:tcPr>
          <w:p w14:paraId="63D303E0" w14:textId="77777777" w:rsidR="00962580" w:rsidRPr="00AF6C1E" w:rsidRDefault="00962580" w:rsidP="00315157">
            <w:pPr>
              <w:spacing w:line="360" w:lineRule="auto"/>
              <w:rPr>
                <w:rFonts w:ascii="Book Antiqua" w:hAnsi="Book Antiqua"/>
                <w:b/>
              </w:rPr>
            </w:pPr>
            <w:r w:rsidRPr="00AF6C1E">
              <w:rPr>
                <w:rFonts w:ascii="Book Antiqua" w:hAnsi="Book Antiqua"/>
                <w:b/>
              </w:rPr>
              <w:t>Study</w:t>
            </w:r>
          </w:p>
        </w:tc>
        <w:tc>
          <w:tcPr>
            <w:tcW w:w="695" w:type="dxa"/>
            <w:tcBorders>
              <w:top w:val="single" w:sz="4" w:space="0" w:color="auto"/>
              <w:bottom w:val="single" w:sz="4" w:space="0" w:color="auto"/>
            </w:tcBorders>
          </w:tcPr>
          <w:p w14:paraId="31488955" w14:textId="77777777" w:rsidR="00962580" w:rsidRPr="00AF6C1E" w:rsidRDefault="00962580" w:rsidP="00315157">
            <w:pPr>
              <w:spacing w:line="360" w:lineRule="auto"/>
              <w:jc w:val="center"/>
              <w:rPr>
                <w:rFonts w:ascii="Book Antiqua" w:hAnsi="Book Antiqua"/>
                <w:b/>
              </w:rPr>
            </w:pPr>
            <w:r w:rsidRPr="00AF6C1E">
              <w:rPr>
                <w:rFonts w:ascii="Book Antiqua" w:hAnsi="Book Antiqua"/>
                <w:b/>
              </w:rPr>
              <w:t>N</w:t>
            </w:r>
          </w:p>
        </w:tc>
        <w:tc>
          <w:tcPr>
            <w:tcW w:w="2410" w:type="dxa"/>
            <w:tcBorders>
              <w:top w:val="single" w:sz="4" w:space="0" w:color="auto"/>
              <w:bottom w:val="single" w:sz="4" w:space="0" w:color="auto"/>
            </w:tcBorders>
          </w:tcPr>
          <w:p w14:paraId="46C95D5E" w14:textId="77777777" w:rsidR="00962580" w:rsidRPr="00AF6C1E" w:rsidRDefault="00962580" w:rsidP="00315157">
            <w:pPr>
              <w:spacing w:line="360" w:lineRule="auto"/>
              <w:jc w:val="center"/>
              <w:rPr>
                <w:rFonts w:ascii="Book Antiqua" w:hAnsi="Book Antiqua"/>
                <w:b/>
              </w:rPr>
            </w:pPr>
            <w:r w:rsidRPr="00AF6C1E">
              <w:rPr>
                <w:rFonts w:ascii="Book Antiqua" w:hAnsi="Book Antiqua"/>
                <w:b/>
              </w:rPr>
              <w:t>Population</w:t>
            </w:r>
          </w:p>
        </w:tc>
        <w:tc>
          <w:tcPr>
            <w:tcW w:w="2694" w:type="dxa"/>
            <w:tcBorders>
              <w:top w:val="single" w:sz="4" w:space="0" w:color="auto"/>
              <w:bottom w:val="single" w:sz="4" w:space="0" w:color="auto"/>
            </w:tcBorders>
          </w:tcPr>
          <w:p w14:paraId="360FB0AC" w14:textId="77777777" w:rsidR="00962580" w:rsidRPr="00AF6C1E" w:rsidRDefault="00962580" w:rsidP="00315157">
            <w:pPr>
              <w:spacing w:line="360" w:lineRule="auto"/>
              <w:jc w:val="center"/>
              <w:rPr>
                <w:rFonts w:ascii="Book Antiqua" w:hAnsi="Book Antiqua"/>
                <w:b/>
              </w:rPr>
            </w:pPr>
            <w:r w:rsidRPr="00AF6C1E">
              <w:rPr>
                <w:rFonts w:ascii="Book Antiqua" w:hAnsi="Book Antiqua"/>
                <w:b/>
              </w:rPr>
              <w:t>Treatment type</w:t>
            </w:r>
          </w:p>
        </w:tc>
        <w:tc>
          <w:tcPr>
            <w:tcW w:w="2410" w:type="dxa"/>
            <w:tcBorders>
              <w:top w:val="single" w:sz="4" w:space="0" w:color="auto"/>
              <w:bottom w:val="single" w:sz="4" w:space="0" w:color="auto"/>
            </w:tcBorders>
          </w:tcPr>
          <w:p w14:paraId="12F981F1" w14:textId="77777777" w:rsidR="00962580" w:rsidRPr="00AF6C1E" w:rsidRDefault="00962580" w:rsidP="00315157">
            <w:pPr>
              <w:spacing w:line="360" w:lineRule="auto"/>
              <w:jc w:val="center"/>
              <w:rPr>
                <w:rFonts w:ascii="Book Antiqua" w:hAnsi="Book Antiqua"/>
                <w:b/>
              </w:rPr>
            </w:pPr>
            <w:r w:rsidRPr="00AF6C1E">
              <w:rPr>
                <w:rFonts w:ascii="Book Antiqua" w:hAnsi="Book Antiqua"/>
                <w:b/>
              </w:rPr>
              <w:t>Adjunctive treatments</w:t>
            </w:r>
          </w:p>
        </w:tc>
        <w:tc>
          <w:tcPr>
            <w:tcW w:w="1533" w:type="dxa"/>
            <w:tcBorders>
              <w:top w:val="single" w:sz="4" w:space="0" w:color="auto"/>
              <w:bottom w:val="single" w:sz="4" w:space="0" w:color="auto"/>
            </w:tcBorders>
          </w:tcPr>
          <w:p w14:paraId="08FAAAA9" w14:textId="77777777" w:rsidR="00962580" w:rsidRPr="00AF6C1E" w:rsidRDefault="00962580" w:rsidP="00315157">
            <w:pPr>
              <w:spacing w:line="360" w:lineRule="auto"/>
              <w:jc w:val="center"/>
              <w:rPr>
                <w:rFonts w:ascii="Book Antiqua" w:hAnsi="Book Antiqua"/>
                <w:b/>
              </w:rPr>
            </w:pPr>
            <w:r w:rsidRPr="00AF6C1E">
              <w:rPr>
                <w:rFonts w:ascii="Book Antiqua" w:hAnsi="Book Antiqua"/>
                <w:b/>
              </w:rPr>
              <w:t>Outcomes assessed</w:t>
            </w:r>
          </w:p>
        </w:tc>
      </w:tr>
      <w:tr w:rsidR="00962580" w:rsidRPr="00AF6C1E" w14:paraId="27A2B9ED" w14:textId="77777777" w:rsidTr="00315157">
        <w:tc>
          <w:tcPr>
            <w:tcW w:w="1290" w:type="dxa"/>
            <w:tcBorders>
              <w:top w:val="single" w:sz="4" w:space="0" w:color="auto"/>
            </w:tcBorders>
          </w:tcPr>
          <w:p w14:paraId="0CFABE4B" w14:textId="77777777" w:rsidR="00962580" w:rsidRPr="0044626F" w:rsidRDefault="00962580" w:rsidP="00315157">
            <w:pPr>
              <w:spacing w:line="360" w:lineRule="auto"/>
              <w:rPr>
                <w:rFonts w:ascii="Book Antiqua" w:hAnsi="Book Antiqua"/>
                <w:b/>
                <w:vertAlign w:val="superscript"/>
              </w:rPr>
            </w:pPr>
            <w:r w:rsidRPr="00AF6C1E">
              <w:rPr>
                <w:rFonts w:ascii="Book Antiqua" w:hAnsi="Book Antiqua"/>
              </w:rPr>
              <w:lastRenderedPageBreak/>
              <w:t>Yates, 2005</w:t>
            </w:r>
            <w:r>
              <w:rPr>
                <w:rFonts w:ascii="Book Antiqua" w:hAnsi="Book Antiqua"/>
                <w:vertAlign w:val="superscript"/>
              </w:rPr>
              <w:t>[32]</w:t>
            </w:r>
          </w:p>
        </w:tc>
        <w:tc>
          <w:tcPr>
            <w:tcW w:w="695" w:type="dxa"/>
            <w:tcBorders>
              <w:top w:val="single" w:sz="4" w:space="0" w:color="auto"/>
            </w:tcBorders>
          </w:tcPr>
          <w:p w14:paraId="0A63009E" w14:textId="77777777" w:rsidR="00962580" w:rsidRPr="00AF6C1E" w:rsidRDefault="00962580" w:rsidP="00315157">
            <w:pPr>
              <w:spacing w:line="360" w:lineRule="auto"/>
              <w:jc w:val="center"/>
              <w:rPr>
                <w:rFonts w:ascii="Book Antiqua" w:hAnsi="Book Antiqua"/>
                <w:b/>
              </w:rPr>
            </w:pPr>
            <w:r w:rsidRPr="00AF6C1E">
              <w:rPr>
                <w:rFonts w:ascii="Book Antiqua" w:hAnsi="Book Antiqua"/>
              </w:rPr>
              <w:t>20</w:t>
            </w:r>
          </w:p>
        </w:tc>
        <w:tc>
          <w:tcPr>
            <w:tcW w:w="2410" w:type="dxa"/>
            <w:tcBorders>
              <w:top w:val="single" w:sz="4" w:space="0" w:color="auto"/>
            </w:tcBorders>
          </w:tcPr>
          <w:p w14:paraId="131B57D0" w14:textId="77777777" w:rsidR="00962580" w:rsidRPr="00AF6C1E" w:rsidRDefault="00962580" w:rsidP="00315157">
            <w:pPr>
              <w:spacing w:line="360" w:lineRule="auto"/>
              <w:jc w:val="center"/>
              <w:rPr>
                <w:rFonts w:ascii="Book Antiqua" w:hAnsi="Book Antiqua"/>
                <w:b/>
              </w:rPr>
            </w:pPr>
            <w:r w:rsidRPr="00AF6C1E">
              <w:rPr>
                <w:rFonts w:ascii="Book Antiqua" w:hAnsi="Book Antiqua"/>
              </w:rPr>
              <w:t>Post-</w:t>
            </w:r>
            <w:proofErr w:type="spellStart"/>
            <w:r w:rsidRPr="00AF6C1E">
              <w:rPr>
                <w:rFonts w:ascii="Book Antiqua" w:hAnsi="Book Antiqua"/>
              </w:rPr>
              <w:t>LTx</w:t>
            </w:r>
            <w:proofErr w:type="spellEnd"/>
            <w:r w:rsidRPr="00AF6C1E">
              <w:rPr>
                <w:rFonts w:ascii="Book Antiqua" w:hAnsi="Book Antiqua"/>
              </w:rPr>
              <w:t xml:space="preserve"> with diagnosis of BOS (</w:t>
            </w:r>
            <w:r w:rsidRPr="00AF6C1E">
              <w:rPr>
                <w:rFonts w:ascii="Book Antiqua" w:hAnsi="Book Antiqua"/>
                <w:i/>
              </w:rPr>
              <w:t>n</w:t>
            </w:r>
            <w:r>
              <w:rPr>
                <w:rFonts w:ascii="Book Antiqua" w:hAnsi="Book Antiqua" w:hint="eastAsia"/>
                <w:lang w:eastAsia="zh-CN"/>
              </w:rPr>
              <w:t xml:space="preserve"> </w:t>
            </w:r>
            <w:r w:rsidRPr="00AF6C1E">
              <w:rPr>
                <w:rFonts w:ascii="Book Antiqua" w:hAnsi="Book Antiqua"/>
              </w:rPr>
              <w:t>=</w:t>
            </w:r>
            <w:r>
              <w:rPr>
                <w:rFonts w:ascii="Book Antiqua" w:hAnsi="Book Antiqua" w:hint="eastAsia"/>
                <w:lang w:eastAsia="zh-CN"/>
              </w:rPr>
              <w:t xml:space="preserve"> </w:t>
            </w:r>
            <w:r w:rsidRPr="00AF6C1E">
              <w:rPr>
                <w:rFonts w:ascii="Book Antiqua" w:hAnsi="Book Antiqua"/>
              </w:rPr>
              <w:t>18) or potential BOS (</w:t>
            </w:r>
            <w:r w:rsidRPr="00AF6C1E">
              <w:rPr>
                <w:rFonts w:ascii="Book Antiqua" w:hAnsi="Book Antiqua"/>
                <w:i/>
              </w:rPr>
              <w:t>n</w:t>
            </w:r>
            <w:r>
              <w:rPr>
                <w:rFonts w:ascii="Book Antiqua" w:hAnsi="Book Antiqua" w:hint="eastAsia"/>
                <w:lang w:eastAsia="zh-CN"/>
              </w:rPr>
              <w:t xml:space="preserve"> </w:t>
            </w:r>
            <w:r w:rsidRPr="00AF6C1E">
              <w:rPr>
                <w:rFonts w:ascii="Book Antiqua" w:hAnsi="Book Antiqua"/>
              </w:rPr>
              <w:t>=</w:t>
            </w:r>
            <w:r>
              <w:rPr>
                <w:rFonts w:ascii="Book Antiqua" w:hAnsi="Book Antiqua" w:hint="eastAsia"/>
                <w:lang w:eastAsia="zh-CN"/>
              </w:rPr>
              <w:t xml:space="preserve"> </w:t>
            </w:r>
            <w:r w:rsidRPr="00AF6C1E">
              <w:rPr>
                <w:rFonts w:ascii="Book Antiqua" w:hAnsi="Book Antiqua"/>
              </w:rPr>
              <w:t>2)</w:t>
            </w:r>
          </w:p>
        </w:tc>
        <w:tc>
          <w:tcPr>
            <w:tcW w:w="2694" w:type="dxa"/>
            <w:tcBorders>
              <w:top w:val="single" w:sz="4" w:space="0" w:color="auto"/>
            </w:tcBorders>
          </w:tcPr>
          <w:p w14:paraId="1B0472B3" w14:textId="77777777" w:rsidR="00962580" w:rsidRPr="00AF6C1E" w:rsidRDefault="00962580" w:rsidP="00315157">
            <w:pPr>
              <w:spacing w:line="360" w:lineRule="auto"/>
              <w:jc w:val="center"/>
              <w:rPr>
                <w:rFonts w:ascii="Book Antiqua" w:hAnsi="Book Antiqua"/>
                <w:b/>
              </w:rPr>
            </w:pPr>
            <w:r w:rsidRPr="00AF6C1E">
              <w:rPr>
                <w:rFonts w:ascii="Book Antiqua" w:hAnsi="Book Antiqua"/>
              </w:rPr>
              <w:t xml:space="preserve">AZI 250 mg QOD from time of BOS diagnosis to time of manuscript writing (mean 6.25 </w:t>
            </w:r>
            <w:proofErr w:type="spellStart"/>
            <w:r>
              <w:rPr>
                <w:rFonts w:ascii="Book Antiqua" w:hAnsi="Book Antiqua"/>
              </w:rPr>
              <w:t>mo</w:t>
            </w:r>
            <w:proofErr w:type="spellEnd"/>
            <w:r w:rsidRPr="00AF6C1E">
              <w:rPr>
                <w:rFonts w:ascii="Book Antiqua" w:hAnsi="Book Antiqua"/>
              </w:rPr>
              <w:t>)</w:t>
            </w:r>
          </w:p>
        </w:tc>
        <w:tc>
          <w:tcPr>
            <w:tcW w:w="2410" w:type="dxa"/>
            <w:tcBorders>
              <w:top w:val="single" w:sz="4" w:space="0" w:color="auto"/>
            </w:tcBorders>
          </w:tcPr>
          <w:p w14:paraId="14B0EFFB"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Immunosuppressive regimen, no additional </w:t>
            </w:r>
            <w:proofErr w:type="spellStart"/>
            <w:r w:rsidRPr="00AF6C1E">
              <w:rPr>
                <w:rFonts w:ascii="Book Antiqua" w:hAnsi="Book Antiqua"/>
              </w:rPr>
              <w:t>antireflux</w:t>
            </w:r>
            <w:proofErr w:type="spellEnd"/>
            <w:r w:rsidRPr="00AF6C1E">
              <w:rPr>
                <w:rFonts w:ascii="Book Antiqua" w:hAnsi="Book Antiqua"/>
              </w:rPr>
              <w:t xml:space="preserve"> agents specified</w:t>
            </w:r>
          </w:p>
        </w:tc>
        <w:tc>
          <w:tcPr>
            <w:tcW w:w="1533" w:type="dxa"/>
            <w:tcBorders>
              <w:top w:val="single" w:sz="4" w:space="0" w:color="auto"/>
            </w:tcBorders>
          </w:tcPr>
          <w:p w14:paraId="62F33770" w14:textId="77777777" w:rsidR="00962580" w:rsidRPr="00AF6C1E" w:rsidRDefault="00962580" w:rsidP="00315157">
            <w:pPr>
              <w:spacing w:line="360" w:lineRule="auto"/>
              <w:jc w:val="center"/>
              <w:rPr>
                <w:rFonts w:ascii="Book Antiqua" w:hAnsi="Book Antiqua"/>
              </w:rPr>
            </w:pPr>
            <w:r w:rsidRPr="00AF6C1E">
              <w:rPr>
                <w:rFonts w:ascii="Book Antiqua" w:hAnsi="Book Antiqua"/>
              </w:rPr>
              <w:t>Effect on FEV1</w:t>
            </w:r>
          </w:p>
        </w:tc>
      </w:tr>
      <w:tr w:rsidR="00962580" w:rsidRPr="00AF6C1E" w14:paraId="4EE5148A" w14:textId="77777777" w:rsidTr="00315157">
        <w:tc>
          <w:tcPr>
            <w:tcW w:w="1290" w:type="dxa"/>
          </w:tcPr>
          <w:p w14:paraId="28C384B4" w14:textId="77777777" w:rsidR="00962580" w:rsidRPr="00890DFC" w:rsidRDefault="00962580" w:rsidP="00315157">
            <w:pPr>
              <w:spacing w:line="360" w:lineRule="auto"/>
              <w:rPr>
                <w:rFonts w:ascii="Book Antiqua" w:hAnsi="Book Antiqua"/>
                <w:vertAlign w:val="superscript"/>
              </w:rPr>
            </w:pPr>
            <w:proofErr w:type="spellStart"/>
            <w:r w:rsidRPr="00AF6C1E">
              <w:rPr>
                <w:rFonts w:ascii="Book Antiqua" w:hAnsi="Book Antiqua"/>
              </w:rPr>
              <w:t>Verleden</w:t>
            </w:r>
            <w:proofErr w:type="spellEnd"/>
            <w:r w:rsidRPr="00AF6C1E">
              <w:rPr>
                <w:rFonts w:ascii="Book Antiqua" w:hAnsi="Book Antiqua"/>
              </w:rPr>
              <w:t>, 2004</w:t>
            </w:r>
            <w:r>
              <w:rPr>
                <w:rFonts w:ascii="Book Antiqua" w:hAnsi="Book Antiqua"/>
                <w:vertAlign w:val="superscript"/>
              </w:rPr>
              <w:t>[110]</w:t>
            </w:r>
          </w:p>
        </w:tc>
        <w:tc>
          <w:tcPr>
            <w:tcW w:w="695" w:type="dxa"/>
          </w:tcPr>
          <w:p w14:paraId="6FC6AB6E" w14:textId="77777777" w:rsidR="00962580" w:rsidRPr="00AF6C1E" w:rsidRDefault="00962580" w:rsidP="00315157">
            <w:pPr>
              <w:spacing w:line="360" w:lineRule="auto"/>
              <w:jc w:val="center"/>
              <w:rPr>
                <w:rFonts w:ascii="Book Antiqua" w:hAnsi="Book Antiqua"/>
              </w:rPr>
            </w:pPr>
            <w:r w:rsidRPr="00AF6C1E">
              <w:rPr>
                <w:rFonts w:ascii="Book Antiqua" w:hAnsi="Book Antiqua"/>
              </w:rPr>
              <w:t>8</w:t>
            </w:r>
          </w:p>
        </w:tc>
        <w:tc>
          <w:tcPr>
            <w:tcW w:w="2410" w:type="dxa"/>
          </w:tcPr>
          <w:p w14:paraId="33AB8416" w14:textId="77777777" w:rsidR="00962580" w:rsidRPr="00AF6C1E" w:rsidRDefault="00962580" w:rsidP="00315157">
            <w:pPr>
              <w:spacing w:line="360" w:lineRule="auto"/>
              <w:jc w:val="center"/>
              <w:rPr>
                <w:rFonts w:ascii="Book Antiqua" w:hAnsi="Book Antiqua"/>
              </w:rPr>
            </w:pPr>
            <w:r w:rsidRPr="00AF6C1E">
              <w:rPr>
                <w:rFonts w:ascii="Book Antiqua" w:hAnsi="Book Antiqua"/>
              </w:rPr>
              <w:t>Post-</w:t>
            </w:r>
            <w:proofErr w:type="spellStart"/>
            <w:r w:rsidRPr="00AF6C1E">
              <w:rPr>
                <w:rFonts w:ascii="Book Antiqua" w:hAnsi="Book Antiqua"/>
              </w:rPr>
              <w:t>LTx</w:t>
            </w:r>
            <w:proofErr w:type="spellEnd"/>
            <w:r w:rsidRPr="00AF6C1E">
              <w:rPr>
                <w:rFonts w:ascii="Book Antiqua" w:hAnsi="Book Antiqua"/>
              </w:rPr>
              <w:t xml:space="preserve"> with significant decrease in their FEV1 attributed to BOS</w:t>
            </w:r>
          </w:p>
        </w:tc>
        <w:tc>
          <w:tcPr>
            <w:tcW w:w="2694" w:type="dxa"/>
          </w:tcPr>
          <w:p w14:paraId="55F713D6"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AZI 250 mg </w:t>
            </w:r>
            <w:proofErr w:type="spellStart"/>
            <w:r w:rsidRPr="00AF6C1E">
              <w:rPr>
                <w:rFonts w:ascii="Book Antiqua" w:hAnsi="Book Antiqua"/>
              </w:rPr>
              <w:t>qd</w:t>
            </w:r>
            <w:proofErr w:type="spellEnd"/>
            <w:r w:rsidRPr="00AF6C1E">
              <w:rPr>
                <w:rFonts w:ascii="Book Antiqua" w:hAnsi="Book Antiqua"/>
              </w:rPr>
              <w:t xml:space="preserve"> </w:t>
            </w:r>
            <w:r>
              <w:rPr>
                <w:rFonts w:ascii="Book Antiqua" w:hAnsi="Book Antiqua"/>
              </w:rPr>
              <w:t>×</w:t>
            </w:r>
            <w:r w:rsidRPr="00AF6C1E">
              <w:rPr>
                <w:rFonts w:ascii="Book Antiqua" w:hAnsi="Book Antiqua"/>
              </w:rPr>
              <w:t xml:space="preserve"> 5 d then 250 mg </w:t>
            </w:r>
            <w:proofErr w:type="spellStart"/>
            <w:r w:rsidRPr="00AF6C1E">
              <w:rPr>
                <w:rFonts w:ascii="Book Antiqua" w:hAnsi="Book Antiqua"/>
              </w:rPr>
              <w:t>po</w:t>
            </w:r>
            <w:proofErr w:type="spellEnd"/>
            <w:r w:rsidRPr="00AF6C1E">
              <w:rPr>
                <w:rFonts w:ascii="Book Antiqua" w:hAnsi="Book Antiqua"/>
              </w:rPr>
              <w:t xml:space="preserve"> QOD</w:t>
            </w:r>
          </w:p>
        </w:tc>
        <w:tc>
          <w:tcPr>
            <w:tcW w:w="2410" w:type="dxa"/>
          </w:tcPr>
          <w:p w14:paraId="02C0DC67"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Immunosuppressive regimen, no additional </w:t>
            </w:r>
            <w:proofErr w:type="spellStart"/>
            <w:r w:rsidRPr="00AF6C1E">
              <w:rPr>
                <w:rFonts w:ascii="Book Antiqua" w:hAnsi="Book Antiqua"/>
              </w:rPr>
              <w:t>antireflux</w:t>
            </w:r>
            <w:proofErr w:type="spellEnd"/>
            <w:r w:rsidRPr="00AF6C1E">
              <w:rPr>
                <w:rFonts w:ascii="Book Antiqua" w:hAnsi="Book Antiqua"/>
              </w:rPr>
              <w:t xml:space="preserve"> agents specified</w:t>
            </w:r>
          </w:p>
        </w:tc>
        <w:tc>
          <w:tcPr>
            <w:tcW w:w="1533" w:type="dxa"/>
          </w:tcPr>
          <w:p w14:paraId="3BD3FEDC" w14:textId="77777777" w:rsidR="00962580" w:rsidRPr="00AF6C1E" w:rsidRDefault="00962580" w:rsidP="00315157">
            <w:pPr>
              <w:spacing w:line="360" w:lineRule="auto"/>
              <w:jc w:val="center"/>
              <w:rPr>
                <w:rFonts w:ascii="Book Antiqua" w:hAnsi="Book Antiqua"/>
              </w:rPr>
            </w:pPr>
            <w:r w:rsidRPr="00AF6C1E">
              <w:rPr>
                <w:rFonts w:ascii="Book Antiqua" w:hAnsi="Book Antiqua"/>
              </w:rPr>
              <w:t>Effect on FEV1</w:t>
            </w:r>
          </w:p>
        </w:tc>
      </w:tr>
      <w:tr w:rsidR="00962580" w:rsidRPr="00AF6C1E" w14:paraId="1FD0B121" w14:textId="77777777" w:rsidTr="00315157">
        <w:trPr>
          <w:trHeight w:val="2078"/>
        </w:trPr>
        <w:tc>
          <w:tcPr>
            <w:tcW w:w="1290" w:type="dxa"/>
          </w:tcPr>
          <w:p w14:paraId="4551E213" w14:textId="77777777" w:rsidR="00962580" w:rsidRPr="00890DFC" w:rsidRDefault="00962580" w:rsidP="00315157">
            <w:pPr>
              <w:spacing w:line="360" w:lineRule="auto"/>
              <w:rPr>
                <w:rFonts w:ascii="Book Antiqua" w:hAnsi="Book Antiqua"/>
                <w:vertAlign w:val="superscript"/>
              </w:rPr>
            </w:pPr>
            <w:proofErr w:type="spellStart"/>
            <w:r w:rsidRPr="00AF6C1E">
              <w:rPr>
                <w:rFonts w:ascii="Book Antiqua" w:hAnsi="Book Antiqua"/>
              </w:rPr>
              <w:t>Verleden</w:t>
            </w:r>
            <w:proofErr w:type="spellEnd"/>
            <w:r w:rsidRPr="00AF6C1E">
              <w:rPr>
                <w:rFonts w:ascii="Book Antiqua" w:hAnsi="Book Antiqua"/>
              </w:rPr>
              <w:t>, 2006</w:t>
            </w:r>
            <w:r>
              <w:rPr>
                <w:rFonts w:ascii="Book Antiqua" w:hAnsi="Book Antiqua"/>
                <w:vertAlign w:val="superscript"/>
              </w:rPr>
              <w:t>[111]</w:t>
            </w:r>
          </w:p>
        </w:tc>
        <w:tc>
          <w:tcPr>
            <w:tcW w:w="695" w:type="dxa"/>
          </w:tcPr>
          <w:p w14:paraId="715ADAFA" w14:textId="77777777" w:rsidR="00962580" w:rsidRPr="00AF6C1E" w:rsidRDefault="00962580" w:rsidP="00315157">
            <w:pPr>
              <w:spacing w:line="360" w:lineRule="auto"/>
              <w:jc w:val="center"/>
              <w:rPr>
                <w:rFonts w:ascii="Book Antiqua" w:hAnsi="Book Antiqua"/>
              </w:rPr>
            </w:pPr>
            <w:r w:rsidRPr="00AF6C1E">
              <w:rPr>
                <w:rFonts w:ascii="Book Antiqua" w:hAnsi="Book Antiqua"/>
              </w:rPr>
              <w:t>14</w:t>
            </w:r>
          </w:p>
        </w:tc>
        <w:tc>
          <w:tcPr>
            <w:tcW w:w="2410" w:type="dxa"/>
          </w:tcPr>
          <w:p w14:paraId="458F8E20" w14:textId="77777777" w:rsidR="00962580" w:rsidRPr="00AF6C1E" w:rsidRDefault="00962580" w:rsidP="00315157">
            <w:pPr>
              <w:spacing w:line="360" w:lineRule="auto"/>
              <w:jc w:val="center"/>
              <w:rPr>
                <w:rFonts w:ascii="Book Antiqua" w:hAnsi="Book Antiqua"/>
              </w:rPr>
            </w:pPr>
            <w:r w:rsidRPr="00AF6C1E">
              <w:rPr>
                <w:rFonts w:ascii="Book Antiqua" w:hAnsi="Book Antiqua"/>
              </w:rPr>
              <w:t>Post-</w:t>
            </w:r>
            <w:proofErr w:type="spellStart"/>
            <w:r w:rsidRPr="00AF6C1E">
              <w:rPr>
                <w:rFonts w:ascii="Book Antiqua" w:hAnsi="Book Antiqua"/>
              </w:rPr>
              <w:t>LTx</w:t>
            </w:r>
            <w:proofErr w:type="spellEnd"/>
            <w:r w:rsidRPr="00AF6C1E">
              <w:rPr>
                <w:rFonts w:ascii="Book Antiqua" w:hAnsi="Book Antiqua"/>
              </w:rPr>
              <w:t xml:space="preserve"> with BOS</w:t>
            </w:r>
          </w:p>
        </w:tc>
        <w:tc>
          <w:tcPr>
            <w:tcW w:w="2694" w:type="dxa"/>
          </w:tcPr>
          <w:p w14:paraId="2F4C2B48"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AZI 250 mg </w:t>
            </w:r>
            <w:proofErr w:type="spellStart"/>
            <w:r w:rsidRPr="00AF6C1E">
              <w:rPr>
                <w:rFonts w:ascii="Book Antiqua" w:hAnsi="Book Antiqua"/>
              </w:rPr>
              <w:t>po</w:t>
            </w:r>
            <w:proofErr w:type="spellEnd"/>
            <w:r w:rsidRPr="00AF6C1E">
              <w:rPr>
                <w:rFonts w:ascii="Book Antiqua" w:hAnsi="Book Antiqua"/>
              </w:rPr>
              <w:t xml:space="preserve"> </w:t>
            </w:r>
            <w:proofErr w:type="spellStart"/>
            <w:r w:rsidRPr="00AF6C1E">
              <w:rPr>
                <w:rFonts w:ascii="Book Antiqua" w:hAnsi="Book Antiqua"/>
              </w:rPr>
              <w:t>qd</w:t>
            </w:r>
            <w:proofErr w:type="spellEnd"/>
            <w:r w:rsidRPr="00AF6C1E">
              <w:rPr>
                <w:rFonts w:ascii="Book Antiqua" w:hAnsi="Book Antiqua"/>
              </w:rPr>
              <w:t xml:space="preserve"> </w:t>
            </w:r>
            <w:r>
              <w:rPr>
                <w:rFonts w:ascii="Book Antiqua" w:hAnsi="Book Antiqua"/>
              </w:rPr>
              <w:t>×</w:t>
            </w:r>
            <w:r w:rsidRPr="00AF6C1E">
              <w:rPr>
                <w:rFonts w:ascii="Book Antiqua" w:hAnsi="Book Antiqua"/>
              </w:rPr>
              <w:t xml:space="preserve"> 5 d then AZI</w:t>
            </w:r>
            <w:r>
              <w:rPr>
                <w:rFonts w:ascii="Book Antiqua" w:hAnsi="Book Antiqua"/>
              </w:rPr>
              <w:t xml:space="preserve"> 250 mg </w:t>
            </w:r>
            <w:proofErr w:type="spellStart"/>
            <w:r>
              <w:rPr>
                <w:rFonts w:ascii="Book Antiqua" w:hAnsi="Book Antiqua"/>
              </w:rPr>
              <w:t>po</w:t>
            </w:r>
            <w:proofErr w:type="spellEnd"/>
            <w:r>
              <w:rPr>
                <w:rFonts w:ascii="Book Antiqua" w:hAnsi="Book Antiqua"/>
              </w:rPr>
              <w:t xml:space="preserve"> 3</w:t>
            </w:r>
            <w:r>
              <w:rPr>
                <w:rFonts w:ascii="Book Antiqua" w:hAnsi="Book Antiqua" w:hint="eastAsia"/>
                <w:lang w:eastAsia="zh-CN"/>
              </w:rPr>
              <w:t xml:space="preserve"> </w:t>
            </w:r>
            <w:r>
              <w:rPr>
                <w:rFonts w:ascii="Book Antiqua" w:hAnsi="Book Antiqua"/>
              </w:rPr>
              <w:t>×</w:t>
            </w:r>
            <w:r>
              <w:rPr>
                <w:rFonts w:ascii="Book Antiqua" w:hAnsi="Book Antiqua" w:hint="eastAsia"/>
                <w:lang w:eastAsia="zh-CN"/>
              </w:rPr>
              <w:t xml:space="preserve"> </w:t>
            </w:r>
            <w:r>
              <w:rPr>
                <w:rFonts w:ascii="Book Antiqua" w:hAnsi="Book Antiqua"/>
              </w:rPr>
              <w:t>/</w:t>
            </w:r>
            <w:proofErr w:type="spellStart"/>
            <w:r>
              <w:rPr>
                <w:rFonts w:ascii="Book Antiqua" w:hAnsi="Book Antiqua"/>
              </w:rPr>
              <w:t>w</w:t>
            </w:r>
            <w:r w:rsidRPr="00AF6C1E">
              <w:rPr>
                <w:rFonts w:ascii="Book Antiqua" w:hAnsi="Book Antiqua"/>
              </w:rPr>
              <w:t>k</w:t>
            </w:r>
            <w:proofErr w:type="spellEnd"/>
            <w:r w:rsidRPr="00AF6C1E">
              <w:rPr>
                <w:rFonts w:ascii="Book Antiqua" w:hAnsi="Book Antiqua"/>
              </w:rPr>
              <w:t xml:space="preserve"> </w:t>
            </w:r>
            <w:r>
              <w:rPr>
                <w:rFonts w:ascii="Book Antiqua" w:hAnsi="Book Antiqua"/>
              </w:rPr>
              <w:t>×</w:t>
            </w:r>
            <w:r w:rsidRPr="00AF6C1E">
              <w:rPr>
                <w:rFonts w:ascii="Book Antiqua" w:hAnsi="Book Antiqua"/>
              </w:rPr>
              <w:t xml:space="preserve"> 3 </w:t>
            </w:r>
            <w:proofErr w:type="spellStart"/>
            <w:r w:rsidRPr="00AF6C1E">
              <w:rPr>
                <w:rFonts w:ascii="Book Antiqua" w:hAnsi="Book Antiqua"/>
              </w:rPr>
              <w:t>mo</w:t>
            </w:r>
            <w:proofErr w:type="spellEnd"/>
          </w:p>
        </w:tc>
        <w:tc>
          <w:tcPr>
            <w:tcW w:w="2410" w:type="dxa"/>
          </w:tcPr>
          <w:p w14:paraId="182531D7"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Immunosuppressive regimen, no additional </w:t>
            </w:r>
            <w:proofErr w:type="spellStart"/>
            <w:r w:rsidRPr="00AF6C1E">
              <w:rPr>
                <w:rFonts w:ascii="Book Antiqua" w:hAnsi="Book Antiqua"/>
              </w:rPr>
              <w:t>antireflux</w:t>
            </w:r>
            <w:proofErr w:type="spellEnd"/>
            <w:r w:rsidRPr="00AF6C1E">
              <w:rPr>
                <w:rFonts w:ascii="Book Antiqua" w:hAnsi="Book Antiqua"/>
              </w:rPr>
              <w:t xml:space="preserve"> agents specified</w:t>
            </w:r>
          </w:p>
        </w:tc>
        <w:tc>
          <w:tcPr>
            <w:tcW w:w="1533" w:type="dxa"/>
          </w:tcPr>
          <w:p w14:paraId="65F5BFEC" w14:textId="77777777" w:rsidR="00962580" w:rsidRPr="00AF6C1E" w:rsidRDefault="00962580" w:rsidP="00315157">
            <w:pPr>
              <w:spacing w:line="360" w:lineRule="auto"/>
              <w:jc w:val="center"/>
              <w:rPr>
                <w:rFonts w:ascii="Book Antiqua" w:hAnsi="Book Antiqua"/>
              </w:rPr>
            </w:pPr>
            <w:r w:rsidRPr="00AF6C1E">
              <w:rPr>
                <w:rFonts w:ascii="Book Antiqua" w:hAnsi="Book Antiqua"/>
              </w:rPr>
              <w:t>Reduction in airway neutrophilia and IL-8 mRNA, effect on FEV1</w:t>
            </w:r>
          </w:p>
        </w:tc>
      </w:tr>
      <w:tr w:rsidR="00962580" w:rsidRPr="00AF6C1E" w14:paraId="6BAE8A51" w14:textId="77777777" w:rsidTr="00315157">
        <w:trPr>
          <w:trHeight w:val="233"/>
        </w:trPr>
        <w:tc>
          <w:tcPr>
            <w:tcW w:w="1290" w:type="dxa"/>
          </w:tcPr>
          <w:p w14:paraId="24280426" w14:textId="77777777" w:rsidR="00962580" w:rsidRPr="00890DFC" w:rsidRDefault="00962580" w:rsidP="00315157">
            <w:pPr>
              <w:spacing w:line="360" w:lineRule="auto"/>
              <w:rPr>
                <w:rFonts w:ascii="Book Antiqua" w:hAnsi="Book Antiqua"/>
                <w:vertAlign w:val="superscript"/>
              </w:rPr>
            </w:pPr>
            <w:proofErr w:type="spellStart"/>
            <w:r w:rsidRPr="00AF6C1E">
              <w:rPr>
                <w:rFonts w:ascii="Book Antiqua" w:hAnsi="Book Antiqua"/>
              </w:rPr>
              <w:t>Mertens</w:t>
            </w:r>
            <w:proofErr w:type="spellEnd"/>
            <w:r w:rsidRPr="00AF6C1E">
              <w:rPr>
                <w:rFonts w:ascii="Book Antiqua" w:hAnsi="Book Antiqua"/>
              </w:rPr>
              <w:t>, 2009</w:t>
            </w:r>
            <w:r>
              <w:rPr>
                <w:rFonts w:ascii="Book Antiqua" w:hAnsi="Book Antiqua"/>
                <w:vertAlign w:val="superscript"/>
              </w:rPr>
              <w:t>[112]</w:t>
            </w:r>
          </w:p>
        </w:tc>
        <w:tc>
          <w:tcPr>
            <w:tcW w:w="695" w:type="dxa"/>
          </w:tcPr>
          <w:p w14:paraId="2E33F262" w14:textId="77777777" w:rsidR="00962580" w:rsidRPr="00AF6C1E" w:rsidRDefault="00962580" w:rsidP="00315157">
            <w:pPr>
              <w:spacing w:line="360" w:lineRule="auto"/>
              <w:jc w:val="center"/>
              <w:rPr>
                <w:rFonts w:ascii="Book Antiqua" w:hAnsi="Book Antiqua"/>
              </w:rPr>
            </w:pPr>
            <w:r w:rsidRPr="00AF6C1E">
              <w:rPr>
                <w:rFonts w:ascii="Book Antiqua" w:hAnsi="Book Antiqua"/>
              </w:rPr>
              <w:t>12</w:t>
            </w:r>
          </w:p>
        </w:tc>
        <w:tc>
          <w:tcPr>
            <w:tcW w:w="2410" w:type="dxa"/>
          </w:tcPr>
          <w:p w14:paraId="19E66582" w14:textId="77777777" w:rsidR="00962580" w:rsidRPr="00AF6C1E" w:rsidRDefault="00962580" w:rsidP="00315157">
            <w:pPr>
              <w:spacing w:line="360" w:lineRule="auto"/>
              <w:jc w:val="center"/>
              <w:rPr>
                <w:rFonts w:ascii="Book Antiqua" w:hAnsi="Book Antiqua"/>
              </w:rPr>
            </w:pPr>
            <w:r w:rsidRPr="00AF6C1E">
              <w:rPr>
                <w:rFonts w:ascii="Book Antiqua" w:hAnsi="Book Antiqua"/>
              </w:rPr>
              <w:t>Post-</w:t>
            </w:r>
            <w:proofErr w:type="spellStart"/>
            <w:r w:rsidRPr="00AF6C1E">
              <w:rPr>
                <w:rFonts w:ascii="Book Antiqua" w:hAnsi="Book Antiqua"/>
              </w:rPr>
              <w:t>LTx</w:t>
            </w:r>
            <w:proofErr w:type="spellEnd"/>
            <w:r w:rsidRPr="00AF6C1E">
              <w:rPr>
                <w:rFonts w:ascii="Book Antiqua" w:hAnsi="Book Antiqua"/>
              </w:rPr>
              <w:t xml:space="preserve"> on AZI with pH monitoring</w:t>
            </w:r>
          </w:p>
        </w:tc>
        <w:tc>
          <w:tcPr>
            <w:tcW w:w="2694" w:type="dxa"/>
          </w:tcPr>
          <w:p w14:paraId="36D0DFC7" w14:textId="77777777" w:rsidR="00962580" w:rsidRPr="00AF6C1E" w:rsidRDefault="00962580" w:rsidP="00315157">
            <w:pPr>
              <w:spacing w:line="360" w:lineRule="auto"/>
              <w:jc w:val="center"/>
              <w:rPr>
                <w:rFonts w:ascii="Book Antiqua" w:hAnsi="Book Antiqua"/>
              </w:rPr>
            </w:pPr>
            <w:r>
              <w:rPr>
                <w:rFonts w:ascii="Book Antiqua" w:hAnsi="Book Antiqua"/>
              </w:rPr>
              <w:t>AZI 250 mg PO 3</w:t>
            </w:r>
            <w:r>
              <w:rPr>
                <w:rFonts w:ascii="Book Antiqua" w:hAnsi="Book Antiqua" w:hint="eastAsia"/>
                <w:lang w:eastAsia="zh-CN"/>
              </w:rPr>
              <w:t xml:space="preserve"> </w:t>
            </w:r>
            <w:r>
              <w:rPr>
                <w:rFonts w:ascii="Book Antiqua" w:hAnsi="Book Antiqua"/>
              </w:rPr>
              <w:t>×/</w:t>
            </w:r>
            <w:proofErr w:type="spellStart"/>
            <w:r>
              <w:rPr>
                <w:rFonts w:ascii="Book Antiqua" w:hAnsi="Book Antiqua"/>
              </w:rPr>
              <w:t>w</w:t>
            </w:r>
            <w:r w:rsidRPr="00AF6C1E">
              <w:rPr>
                <w:rFonts w:ascii="Book Antiqua" w:hAnsi="Book Antiqua"/>
              </w:rPr>
              <w:t>k</w:t>
            </w:r>
            <w:proofErr w:type="spellEnd"/>
          </w:p>
        </w:tc>
        <w:tc>
          <w:tcPr>
            <w:tcW w:w="2410" w:type="dxa"/>
          </w:tcPr>
          <w:p w14:paraId="0625ADF0"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Immunosuppressive regimen, held </w:t>
            </w:r>
            <w:proofErr w:type="spellStart"/>
            <w:r w:rsidRPr="00AF6C1E">
              <w:rPr>
                <w:rFonts w:ascii="Book Antiqua" w:hAnsi="Book Antiqua"/>
              </w:rPr>
              <w:t>antireflux</w:t>
            </w:r>
            <w:proofErr w:type="spellEnd"/>
            <w:r w:rsidRPr="00AF6C1E">
              <w:rPr>
                <w:rFonts w:ascii="Book Antiqua" w:hAnsi="Book Antiqua"/>
              </w:rPr>
              <w:t xml:space="preserve"> treatments </w:t>
            </w:r>
            <w:r>
              <w:rPr>
                <w:rFonts w:ascii="Book Antiqua" w:hAnsi="Book Antiqua"/>
              </w:rPr>
              <w:t>×</w:t>
            </w:r>
            <w:r w:rsidRPr="00AF6C1E">
              <w:rPr>
                <w:rFonts w:ascii="Book Antiqua" w:hAnsi="Book Antiqua"/>
              </w:rPr>
              <w:t xml:space="preserve"> </w:t>
            </w:r>
            <w:r>
              <w:rPr>
                <w:rFonts w:ascii="Book Antiqua" w:hAnsi="Book Antiqua"/>
              </w:rPr>
              <w:t xml:space="preserve">1 </w:t>
            </w:r>
            <w:proofErr w:type="spellStart"/>
            <w:r>
              <w:rPr>
                <w:rFonts w:ascii="Book Antiqua" w:hAnsi="Book Antiqua"/>
              </w:rPr>
              <w:t>w</w:t>
            </w:r>
            <w:r w:rsidRPr="00AF6C1E">
              <w:rPr>
                <w:rFonts w:ascii="Book Antiqua" w:hAnsi="Book Antiqua"/>
              </w:rPr>
              <w:t>k</w:t>
            </w:r>
            <w:proofErr w:type="spellEnd"/>
            <w:r w:rsidRPr="00AF6C1E">
              <w:rPr>
                <w:rFonts w:ascii="Book Antiqua" w:hAnsi="Book Antiqua"/>
              </w:rPr>
              <w:t xml:space="preserve"> prior to testing</w:t>
            </w:r>
          </w:p>
        </w:tc>
        <w:tc>
          <w:tcPr>
            <w:tcW w:w="1533" w:type="dxa"/>
          </w:tcPr>
          <w:p w14:paraId="6E8E7F17"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Effect on impedance-pH monitoring, gastric aspiration </w:t>
            </w:r>
            <w:r w:rsidRPr="004A7DF8">
              <w:rPr>
                <w:rFonts w:ascii="Book Antiqua" w:hAnsi="Book Antiqua"/>
                <w:i/>
              </w:rPr>
              <w:t>via</w:t>
            </w:r>
            <w:r w:rsidRPr="00AF6C1E">
              <w:rPr>
                <w:rFonts w:ascii="Book Antiqua" w:hAnsi="Book Antiqua"/>
              </w:rPr>
              <w:t xml:space="preserve"> BAL analysis</w:t>
            </w:r>
          </w:p>
        </w:tc>
      </w:tr>
      <w:tr w:rsidR="00962580" w:rsidRPr="00AF6C1E" w14:paraId="063543BC" w14:textId="77777777" w:rsidTr="00315157">
        <w:trPr>
          <w:trHeight w:val="233"/>
        </w:trPr>
        <w:tc>
          <w:tcPr>
            <w:tcW w:w="1290" w:type="dxa"/>
            <w:tcBorders>
              <w:bottom w:val="single" w:sz="4" w:space="0" w:color="auto"/>
            </w:tcBorders>
          </w:tcPr>
          <w:p w14:paraId="21FD3419" w14:textId="77777777" w:rsidR="00962580" w:rsidRPr="00890DFC" w:rsidRDefault="00962580" w:rsidP="00315157">
            <w:pPr>
              <w:spacing w:line="360" w:lineRule="auto"/>
              <w:rPr>
                <w:rFonts w:ascii="Book Antiqua" w:hAnsi="Book Antiqua"/>
                <w:vertAlign w:val="superscript"/>
              </w:rPr>
            </w:pPr>
            <w:proofErr w:type="spellStart"/>
            <w:r w:rsidRPr="00AF6C1E">
              <w:rPr>
                <w:rFonts w:ascii="Book Antiqua" w:hAnsi="Book Antiqua"/>
              </w:rPr>
              <w:t>Blondeau</w:t>
            </w:r>
            <w:proofErr w:type="spellEnd"/>
            <w:r w:rsidRPr="00AF6C1E">
              <w:rPr>
                <w:rFonts w:ascii="Book Antiqua" w:hAnsi="Book Antiqua"/>
              </w:rPr>
              <w:t>, 2008</w:t>
            </w:r>
            <w:r>
              <w:rPr>
                <w:rFonts w:ascii="Book Antiqua" w:hAnsi="Book Antiqua"/>
                <w:vertAlign w:val="superscript"/>
              </w:rPr>
              <w:t>[78]</w:t>
            </w:r>
          </w:p>
        </w:tc>
        <w:tc>
          <w:tcPr>
            <w:tcW w:w="695" w:type="dxa"/>
            <w:tcBorders>
              <w:bottom w:val="single" w:sz="4" w:space="0" w:color="auto"/>
            </w:tcBorders>
          </w:tcPr>
          <w:p w14:paraId="09C46180" w14:textId="77777777" w:rsidR="00962580" w:rsidRPr="00AF6C1E" w:rsidRDefault="00962580" w:rsidP="00315157">
            <w:pPr>
              <w:spacing w:line="360" w:lineRule="auto"/>
              <w:jc w:val="center"/>
              <w:rPr>
                <w:rFonts w:ascii="Book Antiqua" w:hAnsi="Book Antiqua"/>
              </w:rPr>
            </w:pPr>
            <w:r w:rsidRPr="00AF6C1E">
              <w:rPr>
                <w:rFonts w:ascii="Book Antiqua" w:hAnsi="Book Antiqua"/>
              </w:rPr>
              <w:t>18</w:t>
            </w:r>
          </w:p>
        </w:tc>
        <w:tc>
          <w:tcPr>
            <w:tcW w:w="2410" w:type="dxa"/>
            <w:tcBorders>
              <w:bottom w:val="single" w:sz="4" w:space="0" w:color="auto"/>
            </w:tcBorders>
          </w:tcPr>
          <w:p w14:paraId="4DDD2ABD" w14:textId="77777777" w:rsidR="00962580" w:rsidRPr="00AF6C1E" w:rsidRDefault="00962580" w:rsidP="00315157">
            <w:pPr>
              <w:spacing w:line="360" w:lineRule="auto"/>
              <w:jc w:val="center"/>
              <w:rPr>
                <w:rFonts w:ascii="Book Antiqua" w:hAnsi="Book Antiqua"/>
              </w:rPr>
            </w:pPr>
            <w:r w:rsidRPr="00AF6C1E">
              <w:rPr>
                <w:rFonts w:ascii="Book Antiqua" w:hAnsi="Book Antiqua"/>
              </w:rPr>
              <w:t>Post-</w:t>
            </w:r>
            <w:proofErr w:type="spellStart"/>
            <w:r w:rsidRPr="00AF6C1E">
              <w:rPr>
                <w:rFonts w:ascii="Book Antiqua" w:hAnsi="Book Antiqua"/>
              </w:rPr>
              <w:t>LTx</w:t>
            </w:r>
            <w:proofErr w:type="spellEnd"/>
            <w:r w:rsidRPr="00AF6C1E">
              <w:rPr>
                <w:rFonts w:ascii="Book Antiqua" w:hAnsi="Book Antiqua"/>
              </w:rPr>
              <w:t xml:space="preserve"> on PPI </w:t>
            </w:r>
            <w:r w:rsidRPr="00AF6C1E">
              <w:rPr>
                <w:rFonts w:ascii="Book Antiqua" w:hAnsi="Book Antiqua"/>
                <w:i/>
              </w:rPr>
              <w:t>vs</w:t>
            </w:r>
            <w:r w:rsidRPr="00AF6C1E">
              <w:rPr>
                <w:rFonts w:ascii="Book Antiqua" w:hAnsi="Book Antiqua"/>
              </w:rPr>
              <w:t xml:space="preserve"> off PPI at time of testing (secondary cohort)</w:t>
            </w:r>
          </w:p>
        </w:tc>
        <w:tc>
          <w:tcPr>
            <w:tcW w:w="2694" w:type="dxa"/>
            <w:tcBorders>
              <w:bottom w:val="single" w:sz="4" w:space="0" w:color="auto"/>
            </w:tcBorders>
          </w:tcPr>
          <w:p w14:paraId="38BD7A30" w14:textId="77777777" w:rsidR="00962580" w:rsidRPr="00AF6C1E" w:rsidRDefault="00962580" w:rsidP="00315157">
            <w:pPr>
              <w:spacing w:line="360" w:lineRule="auto"/>
              <w:jc w:val="center"/>
              <w:rPr>
                <w:rFonts w:ascii="Book Antiqua" w:hAnsi="Book Antiqua"/>
              </w:rPr>
            </w:pPr>
            <w:r w:rsidRPr="00AF6C1E">
              <w:rPr>
                <w:rFonts w:ascii="Book Antiqua" w:hAnsi="Book Antiqua"/>
              </w:rPr>
              <w:t>Omeprazole 20 mg PO BID</w:t>
            </w:r>
          </w:p>
        </w:tc>
        <w:tc>
          <w:tcPr>
            <w:tcW w:w="2410" w:type="dxa"/>
            <w:tcBorders>
              <w:bottom w:val="single" w:sz="4" w:space="0" w:color="auto"/>
            </w:tcBorders>
          </w:tcPr>
          <w:p w14:paraId="580561FF" w14:textId="77777777" w:rsidR="00962580" w:rsidRPr="00AF6C1E" w:rsidRDefault="00962580" w:rsidP="00315157">
            <w:pPr>
              <w:spacing w:line="360" w:lineRule="auto"/>
              <w:jc w:val="center"/>
              <w:rPr>
                <w:rFonts w:ascii="Book Antiqua" w:hAnsi="Book Antiqua"/>
              </w:rPr>
            </w:pPr>
            <w:r w:rsidRPr="00AF6C1E">
              <w:rPr>
                <w:rFonts w:ascii="Book Antiqua" w:hAnsi="Book Antiqua"/>
              </w:rPr>
              <w:t>Immunosuppressive regimen</w:t>
            </w:r>
          </w:p>
        </w:tc>
        <w:tc>
          <w:tcPr>
            <w:tcW w:w="1533" w:type="dxa"/>
            <w:tcBorders>
              <w:bottom w:val="single" w:sz="4" w:space="0" w:color="auto"/>
            </w:tcBorders>
          </w:tcPr>
          <w:p w14:paraId="618D5651" w14:textId="77777777" w:rsidR="00962580" w:rsidRPr="00AF6C1E" w:rsidRDefault="00962580" w:rsidP="00315157">
            <w:pPr>
              <w:spacing w:line="360" w:lineRule="auto"/>
              <w:jc w:val="center"/>
              <w:rPr>
                <w:rFonts w:ascii="Book Antiqua" w:hAnsi="Book Antiqua"/>
              </w:rPr>
            </w:pPr>
            <w:r w:rsidRPr="00AF6C1E">
              <w:rPr>
                <w:rFonts w:ascii="Book Antiqua" w:hAnsi="Book Antiqua"/>
              </w:rPr>
              <w:t xml:space="preserve">Prevalence of reflux on objective testing, effect on aspiration </w:t>
            </w:r>
            <w:r w:rsidRPr="00AF6C1E">
              <w:rPr>
                <w:rFonts w:ascii="Book Antiqua" w:hAnsi="Book Antiqua"/>
              </w:rPr>
              <w:lastRenderedPageBreak/>
              <w:t>in BAL</w:t>
            </w:r>
          </w:p>
        </w:tc>
      </w:tr>
    </w:tbl>
    <w:p w14:paraId="447442C3" w14:textId="77777777" w:rsidR="00962580" w:rsidRPr="00AF6C1E" w:rsidRDefault="00962580" w:rsidP="00962580">
      <w:pPr>
        <w:spacing w:line="360" w:lineRule="auto"/>
        <w:jc w:val="both"/>
        <w:rPr>
          <w:rFonts w:ascii="Book Antiqua" w:hAnsi="Book Antiqua"/>
          <w:lang w:eastAsia="zh-CN"/>
        </w:rPr>
      </w:pPr>
      <w:r w:rsidRPr="00AF6C1E">
        <w:rPr>
          <w:rFonts w:ascii="Book Antiqua" w:hAnsi="Book Antiqua"/>
        </w:rPr>
        <w:lastRenderedPageBreak/>
        <w:t>N: Patients in the study in the treatment arm</w:t>
      </w:r>
      <w:r w:rsidRPr="00AF6C1E">
        <w:rPr>
          <w:rFonts w:ascii="Book Antiqua" w:hAnsi="Book Antiqua" w:hint="eastAsia"/>
          <w:lang w:eastAsia="zh-CN"/>
        </w:rPr>
        <w:t xml:space="preserve">; </w:t>
      </w:r>
      <w:r w:rsidRPr="00AF6C1E">
        <w:rPr>
          <w:rFonts w:ascii="Book Antiqua" w:hAnsi="Book Antiqua"/>
        </w:rPr>
        <w:t>BOS: Bronchiolitis obliterans syndrome</w:t>
      </w:r>
      <w:r w:rsidRPr="00AF6C1E">
        <w:rPr>
          <w:rFonts w:ascii="Book Antiqua" w:hAnsi="Book Antiqua" w:hint="eastAsia"/>
          <w:lang w:eastAsia="zh-CN"/>
        </w:rPr>
        <w:t xml:space="preserve">; </w:t>
      </w:r>
      <w:proofErr w:type="spellStart"/>
      <w:r w:rsidRPr="00AF6C1E">
        <w:rPr>
          <w:rFonts w:ascii="Book Antiqua" w:hAnsi="Book Antiqua"/>
        </w:rPr>
        <w:t>LTx</w:t>
      </w:r>
      <w:proofErr w:type="spellEnd"/>
      <w:r w:rsidRPr="00AF6C1E">
        <w:rPr>
          <w:rFonts w:ascii="Book Antiqua" w:hAnsi="Book Antiqua"/>
        </w:rPr>
        <w:t>: Lung transplant</w:t>
      </w:r>
      <w:r w:rsidRPr="00AF6C1E">
        <w:rPr>
          <w:rFonts w:ascii="Book Antiqua" w:hAnsi="Book Antiqua" w:hint="eastAsia"/>
          <w:lang w:eastAsia="zh-CN"/>
        </w:rPr>
        <w:t xml:space="preserve">; </w:t>
      </w:r>
      <w:r w:rsidRPr="00AF6C1E">
        <w:rPr>
          <w:rFonts w:ascii="Book Antiqua" w:hAnsi="Book Antiqua"/>
        </w:rPr>
        <w:t>AZI: Azithromycin</w:t>
      </w:r>
      <w:r w:rsidRPr="00AF6C1E">
        <w:rPr>
          <w:rFonts w:ascii="Book Antiqua" w:hAnsi="Book Antiqua" w:hint="eastAsia"/>
          <w:lang w:eastAsia="zh-CN"/>
        </w:rPr>
        <w:t xml:space="preserve">; </w:t>
      </w:r>
      <w:r w:rsidRPr="00AF6C1E">
        <w:rPr>
          <w:rFonts w:ascii="Book Antiqua" w:hAnsi="Book Antiqua"/>
        </w:rPr>
        <w:t>QOD: Every other day</w:t>
      </w:r>
      <w:r w:rsidRPr="00AF6C1E">
        <w:rPr>
          <w:rFonts w:ascii="Book Antiqua" w:hAnsi="Book Antiqua" w:hint="eastAsia"/>
          <w:lang w:eastAsia="zh-CN"/>
        </w:rPr>
        <w:t xml:space="preserve">; </w:t>
      </w:r>
      <w:r w:rsidRPr="00AF6C1E">
        <w:rPr>
          <w:rFonts w:ascii="Book Antiqua" w:hAnsi="Book Antiqua"/>
        </w:rPr>
        <w:t>FEV1: Forced expiratory volume in 1 s</w:t>
      </w:r>
      <w:r w:rsidRPr="00AF6C1E">
        <w:rPr>
          <w:rFonts w:ascii="Book Antiqua" w:hAnsi="Book Antiqua" w:hint="eastAsia"/>
          <w:lang w:eastAsia="zh-CN"/>
        </w:rPr>
        <w:t xml:space="preserve">; </w:t>
      </w:r>
      <w:r w:rsidRPr="00AF6C1E">
        <w:rPr>
          <w:rFonts w:ascii="Book Antiqua" w:hAnsi="Book Antiqua"/>
        </w:rPr>
        <w:t>BID: Twice a day</w:t>
      </w:r>
      <w:r w:rsidRPr="00AF6C1E">
        <w:rPr>
          <w:rFonts w:ascii="Book Antiqua" w:hAnsi="Book Antiqua" w:hint="eastAsia"/>
          <w:lang w:eastAsia="zh-CN"/>
        </w:rPr>
        <w:t>.</w:t>
      </w:r>
    </w:p>
    <w:p w14:paraId="3B3206E9" w14:textId="77777777" w:rsidR="00962580" w:rsidRPr="00AF6C1E" w:rsidRDefault="00962580" w:rsidP="00962580">
      <w:pPr>
        <w:spacing w:line="360" w:lineRule="auto"/>
        <w:jc w:val="both"/>
        <w:rPr>
          <w:rFonts w:ascii="Book Antiqua" w:hAnsi="Book Antiqua"/>
          <w:b/>
        </w:rPr>
      </w:pPr>
    </w:p>
    <w:p w14:paraId="093FEAD8" w14:textId="77777777" w:rsidR="00962580" w:rsidRPr="00AF6C1E" w:rsidRDefault="00962580" w:rsidP="00962580">
      <w:pPr>
        <w:spacing w:line="360" w:lineRule="auto"/>
        <w:jc w:val="both"/>
        <w:rPr>
          <w:rFonts w:ascii="Book Antiqua" w:hAnsi="Book Antiqua"/>
          <w:b/>
        </w:rPr>
      </w:pPr>
    </w:p>
    <w:p w14:paraId="74211DE8" w14:textId="4B8A36E1" w:rsidR="00854571" w:rsidRDefault="00854571">
      <w:pPr>
        <w:rPr>
          <w:rFonts w:ascii="Book Antiqua" w:hAnsi="Book Antiqua"/>
          <w:b/>
        </w:rPr>
      </w:pPr>
      <w:r>
        <w:rPr>
          <w:rFonts w:ascii="Book Antiqua" w:hAnsi="Book Antiqua"/>
          <w:b/>
        </w:rPr>
        <w:br w:type="page"/>
      </w:r>
    </w:p>
    <w:p w14:paraId="6FE6A5FD" w14:textId="77777777" w:rsidR="00854571" w:rsidRPr="005D1EC9" w:rsidRDefault="00854571" w:rsidP="00854571">
      <w:pPr>
        <w:spacing w:line="360" w:lineRule="auto"/>
        <w:rPr>
          <w:rFonts w:ascii="Book Antiqua" w:hAnsi="Book Antiqua"/>
          <w:b/>
          <w:lang w:eastAsia="zh-CN"/>
        </w:rPr>
      </w:pPr>
      <w:r>
        <w:rPr>
          <w:rFonts w:ascii="Book Antiqua" w:hAnsi="Book Antiqua"/>
          <w:b/>
        </w:rPr>
        <w:lastRenderedPageBreak/>
        <w:t>Table 3</w:t>
      </w:r>
      <w:r w:rsidRPr="005D1EC9">
        <w:rPr>
          <w:rFonts w:ascii="Book Antiqua" w:hAnsi="Book Antiqua"/>
          <w:b/>
        </w:rPr>
        <w:t xml:space="preserve"> Papers of surgical </w:t>
      </w:r>
      <w:proofErr w:type="spellStart"/>
      <w:r w:rsidRPr="005D1EC9">
        <w:rPr>
          <w:rFonts w:ascii="Book Antiqua" w:hAnsi="Book Antiqua"/>
          <w:b/>
        </w:rPr>
        <w:t>antireflux</w:t>
      </w:r>
      <w:proofErr w:type="spellEnd"/>
      <w:r w:rsidRPr="005D1EC9">
        <w:rPr>
          <w:rFonts w:ascii="Book Antiqua" w:hAnsi="Book Antiqua"/>
          <w:b/>
        </w:rPr>
        <w:t xml:space="preserve"> procedures and lung transplant outcomes</w:t>
      </w:r>
    </w:p>
    <w:tbl>
      <w:tblPr>
        <w:tblStyle w:val="TableGrid"/>
        <w:tblW w:w="10632"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709"/>
        <w:gridCol w:w="3119"/>
        <w:gridCol w:w="2551"/>
        <w:gridCol w:w="2977"/>
      </w:tblGrid>
      <w:tr w:rsidR="00854571" w:rsidRPr="005D1EC9" w14:paraId="79252BA3" w14:textId="77777777" w:rsidTr="00315157">
        <w:trPr>
          <w:trHeight w:val="314"/>
        </w:trPr>
        <w:tc>
          <w:tcPr>
            <w:tcW w:w="1276" w:type="dxa"/>
            <w:tcBorders>
              <w:top w:val="single" w:sz="4" w:space="0" w:color="auto"/>
              <w:bottom w:val="single" w:sz="4" w:space="0" w:color="auto"/>
            </w:tcBorders>
          </w:tcPr>
          <w:p w14:paraId="7E7ACD52" w14:textId="77777777" w:rsidR="00854571" w:rsidRPr="005D1EC9" w:rsidRDefault="00854571" w:rsidP="00315157">
            <w:pPr>
              <w:spacing w:line="360" w:lineRule="auto"/>
              <w:jc w:val="both"/>
              <w:rPr>
                <w:rFonts w:ascii="Book Antiqua" w:hAnsi="Book Antiqua"/>
                <w:b/>
              </w:rPr>
            </w:pPr>
            <w:r w:rsidRPr="005D1EC9">
              <w:rPr>
                <w:rFonts w:ascii="Book Antiqua" w:hAnsi="Book Antiqua"/>
                <w:b/>
              </w:rPr>
              <w:t>Study</w:t>
            </w:r>
          </w:p>
        </w:tc>
        <w:tc>
          <w:tcPr>
            <w:tcW w:w="709" w:type="dxa"/>
            <w:tcBorders>
              <w:top w:val="single" w:sz="4" w:space="0" w:color="auto"/>
              <w:bottom w:val="single" w:sz="4" w:space="0" w:color="auto"/>
            </w:tcBorders>
          </w:tcPr>
          <w:p w14:paraId="4823D114" w14:textId="77777777" w:rsidR="00854571" w:rsidRPr="005D1EC9" w:rsidRDefault="00854571" w:rsidP="00315157">
            <w:pPr>
              <w:spacing w:line="360" w:lineRule="auto"/>
              <w:jc w:val="center"/>
              <w:rPr>
                <w:rFonts w:ascii="Book Antiqua" w:hAnsi="Book Antiqua"/>
                <w:b/>
              </w:rPr>
            </w:pPr>
            <w:r w:rsidRPr="005D1EC9">
              <w:rPr>
                <w:rFonts w:ascii="Book Antiqua" w:hAnsi="Book Antiqua"/>
                <w:b/>
              </w:rPr>
              <w:t>N</w:t>
            </w:r>
          </w:p>
        </w:tc>
        <w:tc>
          <w:tcPr>
            <w:tcW w:w="3119" w:type="dxa"/>
            <w:tcBorders>
              <w:top w:val="single" w:sz="4" w:space="0" w:color="auto"/>
              <w:bottom w:val="single" w:sz="4" w:space="0" w:color="auto"/>
            </w:tcBorders>
          </w:tcPr>
          <w:p w14:paraId="2118C3B6" w14:textId="77777777" w:rsidR="00854571" w:rsidRPr="005D1EC9" w:rsidRDefault="00854571" w:rsidP="00315157">
            <w:pPr>
              <w:spacing w:line="360" w:lineRule="auto"/>
              <w:jc w:val="center"/>
              <w:rPr>
                <w:rFonts w:ascii="Book Antiqua" w:hAnsi="Book Antiqua"/>
                <w:b/>
                <w:lang w:eastAsia="zh-CN"/>
              </w:rPr>
            </w:pPr>
            <w:r w:rsidRPr="005D1EC9">
              <w:rPr>
                <w:rFonts w:ascii="Book Antiqua" w:hAnsi="Book Antiqua"/>
                <w:b/>
              </w:rPr>
              <w:t>Population undergoing surgery</w:t>
            </w:r>
          </w:p>
        </w:tc>
        <w:tc>
          <w:tcPr>
            <w:tcW w:w="2551" w:type="dxa"/>
            <w:tcBorders>
              <w:top w:val="single" w:sz="4" w:space="0" w:color="auto"/>
              <w:bottom w:val="single" w:sz="4" w:space="0" w:color="auto"/>
            </w:tcBorders>
          </w:tcPr>
          <w:p w14:paraId="4E18CF9E" w14:textId="77777777" w:rsidR="00854571" w:rsidRPr="005D1EC9" w:rsidRDefault="00854571" w:rsidP="00315157">
            <w:pPr>
              <w:spacing w:line="360" w:lineRule="auto"/>
              <w:jc w:val="center"/>
              <w:rPr>
                <w:rFonts w:ascii="Book Antiqua" w:hAnsi="Book Antiqua"/>
                <w:b/>
              </w:rPr>
            </w:pPr>
            <w:r>
              <w:rPr>
                <w:rFonts w:ascii="Book Antiqua" w:hAnsi="Book Antiqua"/>
                <w:b/>
              </w:rPr>
              <w:t>Type of surgical intervention</w:t>
            </w:r>
            <w:r w:rsidRPr="005D1EC9">
              <w:rPr>
                <w:rFonts w:ascii="Book Antiqua" w:hAnsi="Book Antiqua"/>
                <w:b/>
              </w:rPr>
              <w:t xml:space="preserve"> (Type </w:t>
            </w:r>
            <w:proofErr w:type="spellStart"/>
            <w:r w:rsidRPr="005D1EC9">
              <w:rPr>
                <w:rFonts w:ascii="Book Antiqua" w:hAnsi="Book Antiqua"/>
                <w:b/>
              </w:rPr>
              <w:t>Nissen</w:t>
            </w:r>
            <w:proofErr w:type="spellEnd"/>
            <w:r w:rsidRPr="005D1EC9">
              <w:rPr>
                <w:rFonts w:ascii="Book Antiqua" w:hAnsi="Book Antiqua"/>
                <w:b/>
              </w:rPr>
              <w:t xml:space="preserve">: </w:t>
            </w:r>
            <w:r w:rsidRPr="00FB1154">
              <w:rPr>
                <w:rFonts w:ascii="Book Antiqua" w:hAnsi="Book Antiqua"/>
                <w:b/>
                <w:i/>
              </w:rPr>
              <w:t>n</w:t>
            </w:r>
            <w:r w:rsidRPr="005D1EC9">
              <w:rPr>
                <w:rFonts w:ascii="Book Antiqua" w:hAnsi="Book Antiqua"/>
                <w:b/>
              </w:rPr>
              <w:t>)</w:t>
            </w:r>
          </w:p>
        </w:tc>
        <w:tc>
          <w:tcPr>
            <w:tcW w:w="2977" w:type="dxa"/>
            <w:tcBorders>
              <w:top w:val="single" w:sz="4" w:space="0" w:color="auto"/>
              <w:bottom w:val="single" w:sz="4" w:space="0" w:color="auto"/>
            </w:tcBorders>
          </w:tcPr>
          <w:p w14:paraId="28E1CA93" w14:textId="77777777" w:rsidR="00854571" w:rsidRPr="005D1EC9" w:rsidRDefault="00854571" w:rsidP="00315157">
            <w:pPr>
              <w:spacing w:line="360" w:lineRule="auto"/>
              <w:jc w:val="center"/>
              <w:rPr>
                <w:rFonts w:ascii="Book Antiqua" w:hAnsi="Book Antiqua"/>
                <w:b/>
              </w:rPr>
            </w:pPr>
            <w:r w:rsidRPr="005D1EC9">
              <w:rPr>
                <w:rFonts w:ascii="Book Antiqua" w:hAnsi="Book Antiqua"/>
                <w:b/>
              </w:rPr>
              <w:t>Outcomes assessed</w:t>
            </w:r>
          </w:p>
        </w:tc>
      </w:tr>
      <w:tr w:rsidR="00854571" w:rsidRPr="005D1EC9" w14:paraId="41020D1E" w14:textId="77777777" w:rsidTr="00315157">
        <w:trPr>
          <w:trHeight w:val="2177"/>
        </w:trPr>
        <w:tc>
          <w:tcPr>
            <w:tcW w:w="1276" w:type="dxa"/>
            <w:tcBorders>
              <w:top w:val="single" w:sz="4" w:space="0" w:color="auto"/>
            </w:tcBorders>
          </w:tcPr>
          <w:p w14:paraId="2207FBEF"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Davis, 2003</w:t>
            </w:r>
            <w:r>
              <w:rPr>
                <w:rFonts w:ascii="Book Antiqua" w:hAnsi="Book Antiqua"/>
                <w:vertAlign w:val="superscript"/>
              </w:rPr>
              <w:t>[32]</w:t>
            </w:r>
          </w:p>
        </w:tc>
        <w:tc>
          <w:tcPr>
            <w:tcW w:w="709" w:type="dxa"/>
            <w:tcBorders>
              <w:top w:val="single" w:sz="4" w:space="0" w:color="auto"/>
            </w:tcBorders>
          </w:tcPr>
          <w:p w14:paraId="2758D31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43</w:t>
            </w:r>
          </w:p>
        </w:tc>
        <w:tc>
          <w:tcPr>
            <w:tcW w:w="3119" w:type="dxa"/>
            <w:tcBorders>
              <w:top w:val="single" w:sz="4" w:space="0" w:color="auto"/>
            </w:tcBorders>
          </w:tcPr>
          <w:p w14:paraId="15A62BD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abnormal pH study (</w:t>
            </w:r>
            <w:r w:rsidRPr="005D1EC9">
              <w:rPr>
                <w:rFonts w:ascii="Book Antiqua" w:hAnsi="Book Antiqua"/>
                <w:i/>
              </w:rPr>
              <w:t xml:space="preserve">n = </w:t>
            </w:r>
            <w:r w:rsidRPr="005D1EC9">
              <w:rPr>
                <w:rFonts w:ascii="Book Antiqua" w:hAnsi="Book Antiqua"/>
              </w:rPr>
              <w:t>39), severe reflux with normal manometry (</w:t>
            </w:r>
            <w:r w:rsidRPr="005D1EC9">
              <w:rPr>
                <w:rFonts w:ascii="Book Antiqua" w:hAnsi="Book Antiqua"/>
                <w:i/>
              </w:rPr>
              <w:t xml:space="preserve">n = </w:t>
            </w:r>
            <w:r w:rsidRPr="005D1EC9">
              <w:rPr>
                <w:rFonts w:ascii="Book Antiqua" w:hAnsi="Book Antiqua"/>
              </w:rPr>
              <w:t xml:space="preserve">2), repetitive aspiration events leading to </w:t>
            </w:r>
            <w:proofErr w:type="spellStart"/>
            <w:r w:rsidRPr="005D1EC9">
              <w:rPr>
                <w:rFonts w:ascii="Book Antiqua" w:hAnsi="Book Antiqua"/>
              </w:rPr>
              <w:t>retransplant</w:t>
            </w:r>
            <w:proofErr w:type="spellEnd"/>
            <w:r w:rsidRPr="005D1EC9">
              <w:rPr>
                <w:rFonts w:ascii="Book Antiqua" w:hAnsi="Book Antiqua"/>
              </w:rPr>
              <w:t xml:space="preserve"> (</w:t>
            </w:r>
            <w:r w:rsidRPr="005D1EC9">
              <w:rPr>
                <w:rFonts w:ascii="Book Antiqua" w:hAnsi="Book Antiqua"/>
                <w:i/>
              </w:rPr>
              <w:t xml:space="preserve">n = </w:t>
            </w:r>
            <w:r w:rsidRPr="005D1EC9">
              <w:rPr>
                <w:rFonts w:ascii="Book Antiqua" w:hAnsi="Book Antiqua"/>
              </w:rPr>
              <w:t>1) or pneumonia (</w:t>
            </w:r>
            <w:r w:rsidRPr="005D1EC9">
              <w:rPr>
                <w:rFonts w:ascii="Book Antiqua" w:hAnsi="Book Antiqua"/>
                <w:i/>
              </w:rPr>
              <w:t xml:space="preserve">n = </w:t>
            </w:r>
            <w:r w:rsidRPr="005D1EC9">
              <w:rPr>
                <w:rFonts w:ascii="Book Antiqua" w:hAnsi="Book Antiqua"/>
              </w:rPr>
              <w:t>1)</w:t>
            </w:r>
          </w:p>
        </w:tc>
        <w:tc>
          <w:tcPr>
            <w:tcW w:w="2551" w:type="dxa"/>
            <w:tcBorders>
              <w:top w:val="single" w:sz="4" w:space="0" w:color="auto"/>
            </w:tcBorders>
          </w:tcPr>
          <w:p w14:paraId="22EB8EF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36</w:t>
            </w:r>
          </w:p>
          <w:p w14:paraId="41D8BA14" w14:textId="77777777" w:rsidR="00854571" w:rsidRPr="005D1EC9" w:rsidRDefault="00854571" w:rsidP="00315157">
            <w:pPr>
              <w:spacing w:line="360" w:lineRule="auto"/>
              <w:jc w:val="center"/>
              <w:rPr>
                <w:rFonts w:ascii="Book Antiqua" w:hAnsi="Book Antiqua"/>
              </w:rPr>
            </w:pPr>
            <w:r w:rsidRPr="005D1EC9">
              <w:rPr>
                <w:rFonts w:ascii="Book Antiqua" w:hAnsi="Book Antiqua"/>
              </w:rPr>
              <w:t>Open: 3</w:t>
            </w:r>
          </w:p>
          <w:p w14:paraId="32676004"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artial </w:t>
            </w:r>
            <w:proofErr w:type="spellStart"/>
            <w:r w:rsidRPr="005D1EC9">
              <w:rPr>
                <w:rFonts w:ascii="Book Antiqua" w:hAnsi="Book Antiqua"/>
              </w:rPr>
              <w:t>Toupet</w:t>
            </w:r>
            <w:proofErr w:type="spellEnd"/>
            <w:r w:rsidRPr="005D1EC9">
              <w:rPr>
                <w:rFonts w:ascii="Book Antiqua" w:hAnsi="Book Antiqua"/>
              </w:rPr>
              <w:t>: 4</w:t>
            </w:r>
          </w:p>
          <w:p w14:paraId="42DB4F9F" w14:textId="77777777" w:rsidR="00854571" w:rsidRPr="005D1EC9" w:rsidRDefault="00854571" w:rsidP="00315157">
            <w:pPr>
              <w:spacing w:line="360" w:lineRule="auto"/>
              <w:jc w:val="center"/>
              <w:rPr>
                <w:rFonts w:ascii="Book Antiqua" w:hAnsi="Book Antiqua"/>
              </w:rPr>
            </w:pPr>
          </w:p>
        </w:tc>
        <w:tc>
          <w:tcPr>
            <w:tcW w:w="2977" w:type="dxa"/>
            <w:tcBorders>
              <w:top w:val="single" w:sz="4" w:space="0" w:color="auto"/>
            </w:tcBorders>
          </w:tcPr>
          <w:p w14:paraId="728A5C41" w14:textId="77777777" w:rsidR="00854571" w:rsidRPr="005D1EC9" w:rsidRDefault="00854571" w:rsidP="00315157">
            <w:pPr>
              <w:spacing w:line="360" w:lineRule="auto"/>
              <w:jc w:val="center"/>
              <w:rPr>
                <w:rFonts w:ascii="Book Antiqua" w:hAnsi="Book Antiqua"/>
              </w:rPr>
            </w:pPr>
            <w:r>
              <w:rPr>
                <w:rFonts w:ascii="Book Antiqua" w:hAnsi="Book Antiqua"/>
              </w:rPr>
              <w:t>In-hospital or 30-d</w:t>
            </w:r>
            <w:r w:rsidRPr="005D1EC9">
              <w:rPr>
                <w:rFonts w:ascii="Book Antiqua" w:hAnsi="Book Antiqua"/>
              </w:rPr>
              <w:t xml:space="preserve"> mortality, FEV1 pre- and post-procedure</w:t>
            </w:r>
          </w:p>
        </w:tc>
      </w:tr>
      <w:tr w:rsidR="00854571" w:rsidRPr="005D1EC9" w14:paraId="40E4EDA5" w14:textId="77777777" w:rsidTr="00315157">
        <w:trPr>
          <w:trHeight w:val="332"/>
        </w:trPr>
        <w:tc>
          <w:tcPr>
            <w:tcW w:w="1276" w:type="dxa"/>
          </w:tcPr>
          <w:p w14:paraId="06BE1A22"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Cantu, 2004</w:t>
            </w:r>
            <w:r>
              <w:rPr>
                <w:rFonts w:ascii="Book Antiqua" w:hAnsi="Book Antiqua"/>
                <w:vertAlign w:val="superscript"/>
              </w:rPr>
              <w:t>[40]</w:t>
            </w:r>
          </w:p>
        </w:tc>
        <w:tc>
          <w:tcPr>
            <w:tcW w:w="709" w:type="dxa"/>
          </w:tcPr>
          <w:p w14:paraId="45FD42D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74</w:t>
            </w:r>
          </w:p>
        </w:tc>
        <w:tc>
          <w:tcPr>
            <w:tcW w:w="3119" w:type="dxa"/>
          </w:tcPr>
          <w:p w14:paraId="1FFA5706"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abnormal pH studies</w:t>
            </w:r>
          </w:p>
        </w:tc>
        <w:tc>
          <w:tcPr>
            <w:tcW w:w="2551" w:type="dxa"/>
          </w:tcPr>
          <w:p w14:paraId="61E9530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71</w:t>
            </w:r>
          </w:p>
          <w:p w14:paraId="4F220E53" w14:textId="77777777" w:rsidR="00854571" w:rsidRPr="005D1EC9" w:rsidRDefault="00854571" w:rsidP="00315157">
            <w:pPr>
              <w:spacing w:line="360" w:lineRule="auto"/>
              <w:jc w:val="center"/>
              <w:rPr>
                <w:rFonts w:ascii="Book Antiqua" w:hAnsi="Book Antiqua"/>
              </w:rPr>
            </w:pPr>
            <w:r w:rsidRPr="005D1EC9">
              <w:rPr>
                <w:rFonts w:ascii="Book Antiqua" w:hAnsi="Book Antiqua"/>
              </w:rPr>
              <w:t>Open: 5</w:t>
            </w:r>
          </w:p>
          <w:p w14:paraId="688C727F"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artial </w:t>
            </w:r>
            <w:proofErr w:type="spellStart"/>
            <w:r w:rsidRPr="005D1EC9">
              <w:rPr>
                <w:rFonts w:ascii="Book Antiqua" w:hAnsi="Book Antiqua"/>
              </w:rPr>
              <w:t>Toupet</w:t>
            </w:r>
            <w:proofErr w:type="spellEnd"/>
            <w:r w:rsidRPr="005D1EC9">
              <w:rPr>
                <w:rFonts w:ascii="Book Antiqua" w:hAnsi="Book Antiqua"/>
              </w:rPr>
              <w:t>: 4</w:t>
            </w:r>
          </w:p>
          <w:p w14:paraId="6F11650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Other: 5</w:t>
            </w:r>
            <w:r w:rsidRPr="00FB1154">
              <w:rPr>
                <w:rFonts w:ascii="Book Antiqua" w:hAnsi="Book Antiqua"/>
                <w:vertAlign w:val="superscript"/>
              </w:rPr>
              <w:t>1</w:t>
            </w:r>
          </w:p>
        </w:tc>
        <w:tc>
          <w:tcPr>
            <w:tcW w:w="2977" w:type="dxa"/>
          </w:tcPr>
          <w:p w14:paraId="095C9C4D" w14:textId="77777777" w:rsidR="00854571" w:rsidRPr="005D1EC9" w:rsidRDefault="00854571" w:rsidP="00315157">
            <w:pPr>
              <w:spacing w:line="360" w:lineRule="auto"/>
              <w:jc w:val="center"/>
              <w:rPr>
                <w:rFonts w:ascii="Book Antiqua" w:hAnsi="Book Antiqua"/>
              </w:rPr>
            </w:pPr>
            <w:r>
              <w:rPr>
                <w:rFonts w:ascii="Book Antiqua" w:hAnsi="Book Antiqua"/>
              </w:rPr>
              <w:t>In-hospital or 30 d</w:t>
            </w:r>
            <w:r w:rsidRPr="005D1EC9">
              <w:rPr>
                <w:rFonts w:ascii="Book Antiqua" w:hAnsi="Book Antiqua"/>
              </w:rPr>
              <w:t xml:space="preserve"> mortality, freedom from BOS in early </w:t>
            </w:r>
            <w:r w:rsidRPr="005D1EC9">
              <w:rPr>
                <w:rFonts w:ascii="Book Antiqua" w:hAnsi="Book Antiqua"/>
                <w:i/>
              </w:rPr>
              <w:t>vs</w:t>
            </w:r>
            <w:r w:rsidRPr="005D1EC9">
              <w:rPr>
                <w:rFonts w:ascii="Book Antiqua" w:hAnsi="Book Antiqua"/>
              </w:rPr>
              <w:t xml:space="preserve"> late fundoplication groups</w:t>
            </w:r>
          </w:p>
        </w:tc>
      </w:tr>
      <w:tr w:rsidR="00854571" w:rsidRPr="005D1EC9" w14:paraId="59272CFF" w14:textId="77777777" w:rsidTr="00315157">
        <w:tc>
          <w:tcPr>
            <w:tcW w:w="1276" w:type="dxa"/>
          </w:tcPr>
          <w:p w14:paraId="297DAB35"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Robertson, 2012</w:t>
            </w:r>
            <w:r>
              <w:rPr>
                <w:rFonts w:ascii="Book Antiqua" w:hAnsi="Book Antiqua"/>
                <w:vertAlign w:val="superscript"/>
              </w:rPr>
              <w:t>[75]</w:t>
            </w:r>
          </w:p>
        </w:tc>
        <w:tc>
          <w:tcPr>
            <w:tcW w:w="709" w:type="dxa"/>
          </w:tcPr>
          <w:p w14:paraId="551DE90B" w14:textId="77777777" w:rsidR="00854571" w:rsidRPr="005D1EC9" w:rsidRDefault="00854571" w:rsidP="00315157">
            <w:pPr>
              <w:spacing w:line="360" w:lineRule="auto"/>
              <w:jc w:val="center"/>
              <w:rPr>
                <w:rFonts w:ascii="Book Antiqua" w:hAnsi="Book Antiqua"/>
              </w:rPr>
            </w:pPr>
            <w:r w:rsidRPr="005D1EC9">
              <w:rPr>
                <w:rFonts w:ascii="Book Antiqua" w:hAnsi="Book Antiqua"/>
              </w:rPr>
              <w:t>16</w:t>
            </w:r>
          </w:p>
        </w:tc>
        <w:tc>
          <w:tcPr>
            <w:tcW w:w="3119" w:type="dxa"/>
          </w:tcPr>
          <w:p w14:paraId="77822E33"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undergoing </w:t>
            </w:r>
            <w:proofErr w:type="spellStart"/>
            <w:r w:rsidRPr="005D1EC9">
              <w:rPr>
                <w:rFonts w:ascii="Book Antiqua" w:hAnsi="Book Antiqua"/>
              </w:rPr>
              <w:t>antireflux</w:t>
            </w:r>
            <w:proofErr w:type="spellEnd"/>
            <w:r w:rsidRPr="005D1EC9">
              <w:rPr>
                <w:rFonts w:ascii="Book Antiqua" w:hAnsi="Book Antiqua"/>
              </w:rPr>
              <w:t xml:space="preserve"> surgery</w:t>
            </w:r>
          </w:p>
        </w:tc>
        <w:tc>
          <w:tcPr>
            <w:tcW w:w="2551" w:type="dxa"/>
          </w:tcPr>
          <w:p w14:paraId="5833473F"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16</w:t>
            </w:r>
          </w:p>
        </w:tc>
        <w:tc>
          <w:tcPr>
            <w:tcW w:w="2977" w:type="dxa"/>
          </w:tcPr>
          <w:p w14:paraId="42412B4E"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Effect on quality of life, </w:t>
            </w:r>
            <w:proofErr w:type="spellStart"/>
            <w:r w:rsidRPr="005D1EC9">
              <w:rPr>
                <w:rFonts w:ascii="Book Antiqua" w:hAnsi="Book Antiqua"/>
              </w:rPr>
              <w:t>peri</w:t>
            </w:r>
            <w:proofErr w:type="spellEnd"/>
            <w:r w:rsidRPr="005D1EC9">
              <w:rPr>
                <w:rFonts w:ascii="Book Antiqua" w:hAnsi="Book Antiqua"/>
              </w:rPr>
              <w:t>-operative mortality and complications, reduction in deterioration of lung function</w:t>
            </w:r>
          </w:p>
        </w:tc>
      </w:tr>
      <w:tr w:rsidR="00854571" w:rsidRPr="005D1EC9" w14:paraId="779DE597" w14:textId="77777777" w:rsidTr="00315157">
        <w:tc>
          <w:tcPr>
            <w:tcW w:w="1276" w:type="dxa"/>
          </w:tcPr>
          <w:p w14:paraId="4EF60E6C"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Linden, 2006</w:t>
            </w:r>
            <w:r>
              <w:rPr>
                <w:rFonts w:ascii="Book Antiqua" w:hAnsi="Book Antiqua"/>
                <w:vertAlign w:val="superscript"/>
              </w:rPr>
              <w:t>[117]</w:t>
            </w:r>
          </w:p>
        </w:tc>
        <w:tc>
          <w:tcPr>
            <w:tcW w:w="709" w:type="dxa"/>
          </w:tcPr>
          <w:p w14:paraId="509432A1" w14:textId="77777777" w:rsidR="00854571" w:rsidRPr="005D1EC9" w:rsidRDefault="00854571" w:rsidP="00315157">
            <w:pPr>
              <w:spacing w:line="360" w:lineRule="auto"/>
              <w:jc w:val="center"/>
              <w:rPr>
                <w:rFonts w:ascii="Book Antiqua" w:hAnsi="Book Antiqua"/>
              </w:rPr>
            </w:pPr>
            <w:r w:rsidRPr="005D1EC9">
              <w:rPr>
                <w:rFonts w:ascii="Book Antiqua" w:hAnsi="Book Antiqua"/>
              </w:rPr>
              <w:t>19</w:t>
            </w:r>
          </w:p>
        </w:tc>
        <w:tc>
          <w:tcPr>
            <w:tcW w:w="3119" w:type="dxa"/>
          </w:tcPr>
          <w:p w14:paraId="60672BD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re-</w:t>
            </w:r>
            <w:proofErr w:type="spellStart"/>
            <w:r w:rsidRPr="005D1EC9">
              <w:rPr>
                <w:rFonts w:ascii="Book Antiqua" w:hAnsi="Book Antiqua"/>
              </w:rPr>
              <w:t>LTx</w:t>
            </w:r>
            <w:proofErr w:type="spellEnd"/>
            <w:r w:rsidRPr="005D1EC9">
              <w:rPr>
                <w:rFonts w:ascii="Book Antiqua" w:hAnsi="Book Antiqua"/>
              </w:rPr>
              <w:t xml:space="preserve"> IPF with h/o reflux, symptoms, and severe reflux on pH and manometry testing</w:t>
            </w:r>
          </w:p>
        </w:tc>
        <w:tc>
          <w:tcPr>
            <w:tcW w:w="2551" w:type="dxa"/>
          </w:tcPr>
          <w:p w14:paraId="7108EF41"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19</w:t>
            </w:r>
          </w:p>
        </w:tc>
        <w:tc>
          <w:tcPr>
            <w:tcW w:w="2977" w:type="dxa"/>
          </w:tcPr>
          <w:p w14:paraId="7ECF73E4" w14:textId="77777777" w:rsidR="00854571" w:rsidRPr="005D1EC9" w:rsidRDefault="00854571" w:rsidP="00315157">
            <w:pPr>
              <w:spacing w:line="360" w:lineRule="auto"/>
              <w:jc w:val="center"/>
              <w:rPr>
                <w:rFonts w:ascii="Book Antiqua" w:hAnsi="Book Antiqua"/>
              </w:rPr>
            </w:pPr>
            <w:proofErr w:type="spellStart"/>
            <w:r w:rsidRPr="005D1EC9">
              <w:rPr>
                <w:rFonts w:ascii="Book Antiqua" w:hAnsi="Book Antiqua"/>
              </w:rPr>
              <w:t>Peri</w:t>
            </w:r>
            <w:proofErr w:type="spellEnd"/>
            <w:r w:rsidRPr="005D1EC9">
              <w:rPr>
                <w:rFonts w:ascii="Book Antiqua" w:hAnsi="Book Antiqua"/>
              </w:rPr>
              <w:t>-operative complications, post-operative lung function</w:t>
            </w:r>
          </w:p>
        </w:tc>
      </w:tr>
      <w:tr w:rsidR="00854571" w:rsidRPr="005D1EC9" w14:paraId="39F2D2E4" w14:textId="77777777" w:rsidTr="00315157">
        <w:tc>
          <w:tcPr>
            <w:tcW w:w="1276" w:type="dxa"/>
          </w:tcPr>
          <w:p w14:paraId="7F7DC41E"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Lau, 2002</w:t>
            </w:r>
            <w:r>
              <w:rPr>
                <w:rFonts w:ascii="Book Antiqua" w:hAnsi="Book Antiqua"/>
                <w:vertAlign w:val="superscript"/>
              </w:rPr>
              <w:t>[118]</w:t>
            </w:r>
          </w:p>
        </w:tc>
        <w:tc>
          <w:tcPr>
            <w:tcW w:w="709" w:type="dxa"/>
          </w:tcPr>
          <w:p w14:paraId="16D9B341" w14:textId="77777777" w:rsidR="00854571" w:rsidRPr="005D1EC9" w:rsidRDefault="00854571" w:rsidP="00315157">
            <w:pPr>
              <w:spacing w:line="360" w:lineRule="auto"/>
              <w:jc w:val="center"/>
              <w:rPr>
                <w:rFonts w:ascii="Book Antiqua" w:hAnsi="Book Antiqua"/>
              </w:rPr>
            </w:pPr>
            <w:r w:rsidRPr="005D1EC9">
              <w:rPr>
                <w:rFonts w:ascii="Book Antiqua" w:hAnsi="Book Antiqua"/>
              </w:rPr>
              <w:t>18</w:t>
            </w:r>
          </w:p>
        </w:tc>
        <w:tc>
          <w:tcPr>
            <w:tcW w:w="3119" w:type="dxa"/>
          </w:tcPr>
          <w:p w14:paraId="38BE7DEF"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documented GERD</w:t>
            </w:r>
          </w:p>
        </w:tc>
        <w:tc>
          <w:tcPr>
            <w:tcW w:w="2551" w:type="dxa"/>
          </w:tcPr>
          <w:p w14:paraId="7EF211F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13</w:t>
            </w:r>
          </w:p>
          <w:p w14:paraId="27A71568" w14:textId="77777777" w:rsidR="00854571" w:rsidRPr="005D1EC9" w:rsidRDefault="00854571" w:rsidP="00315157">
            <w:pPr>
              <w:spacing w:line="360" w:lineRule="auto"/>
              <w:jc w:val="center"/>
              <w:rPr>
                <w:rFonts w:ascii="Book Antiqua" w:hAnsi="Book Antiqua"/>
              </w:rPr>
            </w:pPr>
            <w:r w:rsidRPr="005D1EC9">
              <w:rPr>
                <w:rFonts w:ascii="Book Antiqua" w:hAnsi="Book Antiqua"/>
              </w:rPr>
              <w:t>Open: 1</w:t>
            </w:r>
          </w:p>
          <w:p w14:paraId="4FECFBF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artial </w:t>
            </w:r>
            <w:proofErr w:type="spellStart"/>
            <w:r w:rsidRPr="005D1EC9">
              <w:rPr>
                <w:rFonts w:ascii="Book Antiqua" w:hAnsi="Book Antiqua"/>
              </w:rPr>
              <w:t>Toupet</w:t>
            </w:r>
            <w:proofErr w:type="spellEnd"/>
            <w:r w:rsidRPr="005D1EC9">
              <w:rPr>
                <w:rFonts w:ascii="Book Antiqua" w:hAnsi="Book Antiqua"/>
              </w:rPr>
              <w:t>: 4</w:t>
            </w:r>
          </w:p>
        </w:tc>
        <w:tc>
          <w:tcPr>
            <w:tcW w:w="2977" w:type="dxa"/>
          </w:tcPr>
          <w:p w14:paraId="518A192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ength of hospital stay, post-operative lung function, morbidity and mortality</w:t>
            </w:r>
          </w:p>
        </w:tc>
      </w:tr>
      <w:tr w:rsidR="00854571" w:rsidRPr="005D1EC9" w14:paraId="62DA6719" w14:textId="77777777" w:rsidTr="00315157">
        <w:trPr>
          <w:trHeight w:val="1502"/>
        </w:trPr>
        <w:tc>
          <w:tcPr>
            <w:tcW w:w="1276" w:type="dxa"/>
          </w:tcPr>
          <w:p w14:paraId="33914EBE" w14:textId="77777777" w:rsidR="00854571" w:rsidRPr="00EB2F38" w:rsidRDefault="00854571" w:rsidP="00315157">
            <w:pPr>
              <w:spacing w:line="360" w:lineRule="auto"/>
              <w:jc w:val="both"/>
              <w:rPr>
                <w:rFonts w:ascii="Book Antiqua" w:hAnsi="Book Antiqua"/>
                <w:vertAlign w:val="superscript"/>
              </w:rPr>
            </w:pPr>
            <w:proofErr w:type="spellStart"/>
            <w:r w:rsidRPr="005D1EC9">
              <w:rPr>
                <w:rFonts w:ascii="Book Antiqua" w:hAnsi="Book Antiqua"/>
              </w:rPr>
              <w:lastRenderedPageBreak/>
              <w:t>Fisichella</w:t>
            </w:r>
            <w:proofErr w:type="spellEnd"/>
            <w:r w:rsidRPr="005D1EC9">
              <w:rPr>
                <w:rFonts w:ascii="Book Antiqua" w:hAnsi="Book Antiqua"/>
              </w:rPr>
              <w:t>, 2011</w:t>
            </w:r>
            <w:r>
              <w:rPr>
                <w:rFonts w:ascii="Book Antiqua" w:hAnsi="Book Antiqua"/>
                <w:vertAlign w:val="superscript"/>
              </w:rPr>
              <w:t>[119]</w:t>
            </w:r>
          </w:p>
        </w:tc>
        <w:tc>
          <w:tcPr>
            <w:tcW w:w="709" w:type="dxa"/>
          </w:tcPr>
          <w:p w14:paraId="6886A7A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29</w:t>
            </w:r>
          </w:p>
        </w:tc>
        <w:tc>
          <w:tcPr>
            <w:tcW w:w="3119" w:type="dxa"/>
          </w:tcPr>
          <w:p w14:paraId="10DAFA08"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GERD dx on symptoms, BAL, or decreased lung function; with abnormal pH monitoring</w:t>
            </w:r>
          </w:p>
        </w:tc>
        <w:tc>
          <w:tcPr>
            <w:tcW w:w="2551" w:type="dxa"/>
          </w:tcPr>
          <w:p w14:paraId="3BB6AD25"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27</w:t>
            </w:r>
          </w:p>
          <w:p w14:paraId="6A1D2CAC"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artial </w:t>
            </w:r>
            <w:proofErr w:type="spellStart"/>
            <w:r w:rsidRPr="005D1EC9">
              <w:rPr>
                <w:rFonts w:ascii="Book Antiqua" w:hAnsi="Book Antiqua"/>
              </w:rPr>
              <w:t>Toupet</w:t>
            </w:r>
            <w:proofErr w:type="spellEnd"/>
            <w:r w:rsidRPr="005D1EC9">
              <w:rPr>
                <w:rFonts w:ascii="Book Antiqua" w:hAnsi="Book Antiqua"/>
              </w:rPr>
              <w:t>: 2</w:t>
            </w:r>
          </w:p>
        </w:tc>
        <w:tc>
          <w:tcPr>
            <w:tcW w:w="2977" w:type="dxa"/>
          </w:tcPr>
          <w:p w14:paraId="7C47A037" w14:textId="77777777" w:rsidR="00854571" w:rsidRPr="005D1EC9" w:rsidRDefault="00854571" w:rsidP="00315157">
            <w:pPr>
              <w:spacing w:line="360" w:lineRule="auto"/>
              <w:jc w:val="center"/>
              <w:rPr>
                <w:rFonts w:ascii="Book Antiqua" w:hAnsi="Book Antiqua"/>
              </w:rPr>
            </w:pPr>
            <w:r w:rsidRPr="005D1EC9">
              <w:rPr>
                <w:rFonts w:ascii="Book Antiqua" w:hAnsi="Book Antiqua"/>
              </w:rPr>
              <w:t>30-d morbidity and mortality, hospital readmissions</w:t>
            </w:r>
          </w:p>
        </w:tc>
      </w:tr>
      <w:tr w:rsidR="00854571" w:rsidRPr="005D1EC9" w14:paraId="58BCBD37" w14:textId="77777777" w:rsidTr="00315157">
        <w:trPr>
          <w:trHeight w:val="1502"/>
        </w:trPr>
        <w:tc>
          <w:tcPr>
            <w:tcW w:w="1276" w:type="dxa"/>
          </w:tcPr>
          <w:p w14:paraId="6FB2135B" w14:textId="77777777" w:rsidR="00854571" w:rsidRPr="00EB2F38" w:rsidRDefault="00854571" w:rsidP="00315157">
            <w:pPr>
              <w:spacing w:line="360" w:lineRule="auto"/>
              <w:jc w:val="both"/>
              <w:rPr>
                <w:rFonts w:ascii="Book Antiqua" w:hAnsi="Book Antiqua"/>
                <w:vertAlign w:val="superscript"/>
              </w:rPr>
            </w:pPr>
            <w:proofErr w:type="spellStart"/>
            <w:r w:rsidRPr="005D1EC9">
              <w:rPr>
                <w:rFonts w:ascii="Book Antiqua" w:hAnsi="Book Antiqua"/>
              </w:rPr>
              <w:t>Fisichella</w:t>
            </w:r>
            <w:proofErr w:type="spellEnd"/>
            <w:r w:rsidRPr="005D1EC9">
              <w:rPr>
                <w:rFonts w:ascii="Book Antiqua" w:hAnsi="Book Antiqua"/>
              </w:rPr>
              <w:t>, 2011</w:t>
            </w:r>
            <w:r>
              <w:rPr>
                <w:rFonts w:ascii="Book Antiqua" w:hAnsi="Book Antiqua"/>
                <w:vertAlign w:val="superscript"/>
              </w:rPr>
              <w:t>[43]</w:t>
            </w:r>
          </w:p>
        </w:tc>
        <w:tc>
          <w:tcPr>
            <w:tcW w:w="709" w:type="dxa"/>
          </w:tcPr>
          <w:p w14:paraId="1D9D6BC4" w14:textId="77777777" w:rsidR="00854571" w:rsidRPr="005D1EC9" w:rsidRDefault="00854571" w:rsidP="00315157">
            <w:pPr>
              <w:spacing w:line="360" w:lineRule="auto"/>
              <w:jc w:val="center"/>
              <w:rPr>
                <w:rFonts w:ascii="Book Antiqua" w:hAnsi="Book Antiqua"/>
              </w:rPr>
            </w:pPr>
            <w:r w:rsidRPr="005D1EC9">
              <w:rPr>
                <w:rFonts w:ascii="Book Antiqua" w:hAnsi="Book Antiqua"/>
              </w:rPr>
              <w:t>19</w:t>
            </w:r>
          </w:p>
        </w:tc>
        <w:tc>
          <w:tcPr>
            <w:tcW w:w="3119" w:type="dxa"/>
          </w:tcPr>
          <w:p w14:paraId="3B3C12A6"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GERD symptoms, aspiration on BAL, or unexplained decrease in lung function</w:t>
            </w:r>
          </w:p>
        </w:tc>
        <w:tc>
          <w:tcPr>
            <w:tcW w:w="2551" w:type="dxa"/>
          </w:tcPr>
          <w:p w14:paraId="0AA438FC"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19</w:t>
            </w:r>
          </w:p>
        </w:tc>
        <w:tc>
          <w:tcPr>
            <w:tcW w:w="2977" w:type="dxa"/>
          </w:tcPr>
          <w:p w14:paraId="592AC46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decreased aspiration as defined by the presence of pepsin in the BALF</w:t>
            </w:r>
          </w:p>
        </w:tc>
      </w:tr>
      <w:tr w:rsidR="00854571" w:rsidRPr="005D1EC9" w14:paraId="50356FC7" w14:textId="77777777" w:rsidTr="00315157">
        <w:trPr>
          <w:trHeight w:val="1502"/>
        </w:trPr>
        <w:tc>
          <w:tcPr>
            <w:tcW w:w="1276" w:type="dxa"/>
          </w:tcPr>
          <w:p w14:paraId="5BB3CA1C" w14:textId="77777777" w:rsidR="00854571" w:rsidRPr="00EB2F38" w:rsidRDefault="00854571" w:rsidP="00315157">
            <w:pPr>
              <w:spacing w:line="360" w:lineRule="auto"/>
              <w:jc w:val="both"/>
              <w:rPr>
                <w:rFonts w:ascii="Book Antiqua" w:hAnsi="Book Antiqua"/>
                <w:vertAlign w:val="superscript"/>
              </w:rPr>
            </w:pPr>
            <w:proofErr w:type="spellStart"/>
            <w:r w:rsidRPr="005D1EC9">
              <w:rPr>
                <w:rFonts w:ascii="Book Antiqua" w:hAnsi="Book Antiqua"/>
              </w:rPr>
              <w:t>Fisichella</w:t>
            </w:r>
            <w:proofErr w:type="spellEnd"/>
            <w:r w:rsidRPr="005D1EC9">
              <w:rPr>
                <w:rFonts w:ascii="Book Antiqua" w:hAnsi="Book Antiqua"/>
              </w:rPr>
              <w:t>, 2012</w:t>
            </w:r>
            <w:r>
              <w:rPr>
                <w:rFonts w:ascii="Book Antiqua" w:hAnsi="Book Antiqua"/>
                <w:vertAlign w:val="superscript"/>
              </w:rPr>
              <w:t>[74]</w:t>
            </w:r>
          </w:p>
        </w:tc>
        <w:tc>
          <w:tcPr>
            <w:tcW w:w="709" w:type="dxa"/>
          </w:tcPr>
          <w:p w14:paraId="1B5D79ED" w14:textId="77777777" w:rsidR="00854571" w:rsidRPr="005D1EC9" w:rsidRDefault="00854571" w:rsidP="00315157">
            <w:pPr>
              <w:spacing w:line="360" w:lineRule="auto"/>
              <w:jc w:val="center"/>
              <w:rPr>
                <w:rFonts w:ascii="Book Antiqua" w:hAnsi="Book Antiqua"/>
              </w:rPr>
            </w:pPr>
            <w:r w:rsidRPr="005D1EC9">
              <w:rPr>
                <w:rFonts w:ascii="Book Antiqua" w:hAnsi="Book Antiqua"/>
              </w:rPr>
              <w:t>8</w:t>
            </w:r>
          </w:p>
        </w:tc>
        <w:tc>
          <w:tcPr>
            <w:tcW w:w="3119" w:type="dxa"/>
          </w:tcPr>
          <w:p w14:paraId="6C1B463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patients with GERD and evidence of reflux on ambulatory pH monitoring</w:t>
            </w:r>
          </w:p>
        </w:tc>
        <w:tc>
          <w:tcPr>
            <w:tcW w:w="2551" w:type="dxa"/>
          </w:tcPr>
          <w:p w14:paraId="6D60E8D8"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8</w:t>
            </w:r>
          </w:p>
          <w:p w14:paraId="39D189E6" w14:textId="77777777" w:rsidR="00854571" w:rsidRPr="005D1EC9" w:rsidRDefault="00854571" w:rsidP="00315157">
            <w:pPr>
              <w:spacing w:line="360" w:lineRule="auto"/>
              <w:jc w:val="center"/>
              <w:rPr>
                <w:rFonts w:ascii="Book Antiqua" w:hAnsi="Book Antiqua"/>
              </w:rPr>
            </w:pPr>
          </w:p>
        </w:tc>
        <w:tc>
          <w:tcPr>
            <w:tcW w:w="2977" w:type="dxa"/>
          </w:tcPr>
          <w:p w14:paraId="36A417E5"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Quantification and comparison of </w:t>
            </w:r>
            <w:proofErr w:type="spellStart"/>
            <w:r w:rsidRPr="005D1EC9">
              <w:rPr>
                <w:rFonts w:ascii="Book Antiqua" w:hAnsi="Book Antiqua"/>
              </w:rPr>
              <w:t>pulm</w:t>
            </w:r>
            <w:proofErr w:type="spellEnd"/>
            <w:r w:rsidRPr="005D1EC9">
              <w:rPr>
                <w:rFonts w:ascii="Book Antiqua" w:hAnsi="Book Antiqua"/>
              </w:rPr>
              <w:t xml:space="preserve"> leukocyte differential and concentration of inflammatory mediators in BAL, freedom from BOS, effect on FEV1, and survival</w:t>
            </w:r>
          </w:p>
        </w:tc>
      </w:tr>
      <w:tr w:rsidR="00854571" w:rsidRPr="005D1EC9" w14:paraId="44129F64" w14:textId="77777777" w:rsidTr="00315157">
        <w:trPr>
          <w:trHeight w:val="1502"/>
        </w:trPr>
        <w:tc>
          <w:tcPr>
            <w:tcW w:w="1276" w:type="dxa"/>
          </w:tcPr>
          <w:p w14:paraId="2D0DF8FD"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Burton, 2009</w:t>
            </w:r>
            <w:r>
              <w:rPr>
                <w:rFonts w:ascii="Book Antiqua" w:hAnsi="Book Antiqua"/>
                <w:vertAlign w:val="superscript"/>
              </w:rPr>
              <w:t>[120]</w:t>
            </w:r>
          </w:p>
          <w:p w14:paraId="0C15D7A2" w14:textId="77777777" w:rsidR="00854571" w:rsidRPr="005D1EC9" w:rsidRDefault="00854571" w:rsidP="00315157">
            <w:pPr>
              <w:spacing w:line="360" w:lineRule="auto"/>
              <w:jc w:val="both"/>
              <w:rPr>
                <w:rFonts w:ascii="Book Antiqua" w:hAnsi="Book Antiqua"/>
              </w:rPr>
            </w:pPr>
          </w:p>
        </w:tc>
        <w:tc>
          <w:tcPr>
            <w:tcW w:w="709" w:type="dxa"/>
          </w:tcPr>
          <w:p w14:paraId="3CFE0D8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21</w:t>
            </w:r>
          </w:p>
        </w:tc>
        <w:tc>
          <w:tcPr>
            <w:tcW w:w="3119" w:type="dxa"/>
          </w:tcPr>
          <w:p w14:paraId="795A16A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reflux confirmed on EGD, pH testing, or BALF</w:t>
            </w:r>
          </w:p>
        </w:tc>
        <w:tc>
          <w:tcPr>
            <w:tcW w:w="2551" w:type="dxa"/>
          </w:tcPr>
          <w:p w14:paraId="10234B34"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5</w:t>
            </w:r>
          </w:p>
          <w:p w14:paraId="3508B13B"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artial </w:t>
            </w:r>
            <w:proofErr w:type="spellStart"/>
            <w:r w:rsidRPr="005D1EC9">
              <w:rPr>
                <w:rFonts w:ascii="Book Antiqua" w:hAnsi="Book Antiqua"/>
              </w:rPr>
              <w:t>Toupet</w:t>
            </w:r>
            <w:proofErr w:type="spellEnd"/>
            <w:r w:rsidRPr="005D1EC9">
              <w:rPr>
                <w:rFonts w:ascii="Book Antiqua" w:hAnsi="Book Antiqua"/>
              </w:rPr>
              <w:t>: 16</w:t>
            </w:r>
          </w:p>
        </w:tc>
        <w:tc>
          <w:tcPr>
            <w:tcW w:w="2977" w:type="dxa"/>
          </w:tcPr>
          <w:p w14:paraId="2983E5C6"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atient satisfaction, symptom changes and side effects, effect on lung function, BMI, rate progression to BOS</w:t>
            </w:r>
          </w:p>
        </w:tc>
      </w:tr>
      <w:tr w:rsidR="00854571" w:rsidRPr="005D1EC9" w14:paraId="7535C14A" w14:textId="77777777" w:rsidTr="00315157">
        <w:trPr>
          <w:trHeight w:val="332"/>
        </w:trPr>
        <w:tc>
          <w:tcPr>
            <w:tcW w:w="1276" w:type="dxa"/>
          </w:tcPr>
          <w:p w14:paraId="19799D97"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O’Halloran, 2004</w:t>
            </w:r>
            <w:r>
              <w:rPr>
                <w:rFonts w:ascii="Book Antiqua" w:hAnsi="Book Antiqua"/>
                <w:vertAlign w:val="superscript"/>
              </w:rPr>
              <w:t>[121]</w:t>
            </w:r>
          </w:p>
        </w:tc>
        <w:tc>
          <w:tcPr>
            <w:tcW w:w="709" w:type="dxa"/>
          </w:tcPr>
          <w:p w14:paraId="699F70A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28</w:t>
            </w:r>
          </w:p>
        </w:tc>
        <w:tc>
          <w:tcPr>
            <w:tcW w:w="3119" w:type="dxa"/>
          </w:tcPr>
          <w:p w14:paraId="24B1F63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reflux on pH testing and manometry</w:t>
            </w:r>
          </w:p>
        </w:tc>
        <w:tc>
          <w:tcPr>
            <w:tcW w:w="2551" w:type="dxa"/>
          </w:tcPr>
          <w:p w14:paraId="5A3E4D67"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28</w:t>
            </w:r>
          </w:p>
        </w:tc>
        <w:tc>
          <w:tcPr>
            <w:tcW w:w="2977" w:type="dxa"/>
          </w:tcPr>
          <w:p w14:paraId="232C4A93"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erioperative complications, length of stay, readmission rate, effect on lung function</w:t>
            </w:r>
          </w:p>
        </w:tc>
      </w:tr>
      <w:tr w:rsidR="00854571" w:rsidRPr="005D1EC9" w14:paraId="6AB8678B" w14:textId="77777777" w:rsidTr="00315157">
        <w:trPr>
          <w:trHeight w:val="224"/>
        </w:trPr>
        <w:tc>
          <w:tcPr>
            <w:tcW w:w="1276" w:type="dxa"/>
          </w:tcPr>
          <w:p w14:paraId="2A45368F"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Gasper, 2008</w:t>
            </w:r>
            <w:r>
              <w:rPr>
                <w:rFonts w:ascii="Book Antiqua" w:hAnsi="Book Antiqua"/>
                <w:vertAlign w:val="superscript"/>
              </w:rPr>
              <w:t>[122]</w:t>
            </w:r>
          </w:p>
        </w:tc>
        <w:tc>
          <w:tcPr>
            <w:tcW w:w="709" w:type="dxa"/>
          </w:tcPr>
          <w:p w14:paraId="3C4ADD66" w14:textId="77777777" w:rsidR="00854571" w:rsidRPr="005D1EC9" w:rsidRDefault="00854571" w:rsidP="00315157">
            <w:pPr>
              <w:spacing w:line="360" w:lineRule="auto"/>
              <w:jc w:val="center"/>
              <w:rPr>
                <w:rFonts w:ascii="Book Antiqua" w:hAnsi="Book Antiqua"/>
              </w:rPr>
            </w:pPr>
            <w:r w:rsidRPr="005D1EC9">
              <w:rPr>
                <w:rFonts w:ascii="Book Antiqua" w:hAnsi="Book Antiqua"/>
              </w:rPr>
              <w:t>35</w:t>
            </w:r>
          </w:p>
        </w:tc>
        <w:tc>
          <w:tcPr>
            <w:tcW w:w="3119" w:type="dxa"/>
          </w:tcPr>
          <w:p w14:paraId="1F1C568B"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re-</w:t>
            </w:r>
            <w:proofErr w:type="spellStart"/>
            <w:r w:rsidRPr="005D1EC9">
              <w:rPr>
                <w:rFonts w:ascii="Book Antiqua" w:hAnsi="Book Antiqua"/>
              </w:rPr>
              <w:t>LTx</w:t>
            </w:r>
            <w:proofErr w:type="spellEnd"/>
            <w:r w:rsidRPr="005D1EC9">
              <w:rPr>
                <w:rFonts w:ascii="Book Antiqua" w:hAnsi="Book Antiqua"/>
              </w:rPr>
              <w:t xml:space="preserve"> in 15 patients, Post-</w:t>
            </w:r>
            <w:proofErr w:type="spellStart"/>
            <w:r w:rsidRPr="005D1EC9">
              <w:rPr>
                <w:rFonts w:ascii="Book Antiqua" w:hAnsi="Book Antiqua"/>
              </w:rPr>
              <w:t>LTx</w:t>
            </w:r>
            <w:proofErr w:type="spellEnd"/>
            <w:r w:rsidRPr="005D1EC9">
              <w:rPr>
                <w:rFonts w:ascii="Book Antiqua" w:hAnsi="Book Antiqua"/>
              </w:rPr>
              <w:t xml:space="preserve"> in 20 patients with GERD or delayed </w:t>
            </w:r>
            <w:r w:rsidRPr="005D1EC9">
              <w:rPr>
                <w:rFonts w:ascii="Book Antiqua" w:hAnsi="Book Antiqua"/>
              </w:rPr>
              <w:lastRenderedPageBreak/>
              <w:t>gastric emptying study</w:t>
            </w:r>
          </w:p>
        </w:tc>
        <w:tc>
          <w:tcPr>
            <w:tcW w:w="2551" w:type="dxa"/>
          </w:tcPr>
          <w:p w14:paraId="1D30C6B9" w14:textId="77777777" w:rsidR="00854571" w:rsidRPr="005D1EC9" w:rsidRDefault="00854571" w:rsidP="00315157">
            <w:pPr>
              <w:spacing w:line="360" w:lineRule="auto"/>
              <w:jc w:val="center"/>
              <w:rPr>
                <w:rFonts w:ascii="Book Antiqua" w:hAnsi="Book Antiqua"/>
              </w:rPr>
            </w:pPr>
            <w:r w:rsidRPr="005D1EC9">
              <w:rPr>
                <w:rFonts w:ascii="Book Antiqua" w:hAnsi="Book Antiqua"/>
              </w:rPr>
              <w:lastRenderedPageBreak/>
              <w:t>Laparoscopic: 27</w:t>
            </w:r>
          </w:p>
          <w:p w14:paraId="734471D5"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artial </w:t>
            </w:r>
            <w:proofErr w:type="spellStart"/>
            <w:r w:rsidRPr="005D1EC9">
              <w:rPr>
                <w:rFonts w:ascii="Book Antiqua" w:hAnsi="Book Antiqua"/>
              </w:rPr>
              <w:t>Toupet</w:t>
            </w:r>
            <w:proofErr w:type="spellEnd"/>
            <w:r w:rsidRPr="005D1EC9">
              <w:rPr>
                <w:rFonts w:ascii="Book Antiqua" w:hAnsi="Book Antiqua"/>
              </w:rPr>
              <w:t>: 5</w:t>
            </w:r>
          </w:p>
          <w:p w14:paraId="23CFF54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Other: 3 </w:t>
            </w:r>
            <w:r w:rsidRPr="00FB1154">
              <w:rPr>
                <w:rFonts w:ascii="Book Antiqua" w:hAnsi="Book Antiqua"/>
                <w:vertAlign w:val="superscript"/>
              </w:rPr>
              <w:t>2</w:t>
            </w:r>
          </w:p>
        </w:tc>
        <w:tc>
          <w:tcPr>
            <w:tcW w:w="2977" w:type="dxa"/>
          </w:tcPr>
          <w:p w14:paraId="7C01C390"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Length of stay, perioperative complications pre- or </w:t>
            </w:r>
            <w:r w:rsidRPr="005D1EC9">
              <w:rPr>
                <w:rFonts w:ascii="Book Antiqua" w:hAnsi="Book Antiqua"/>
              </w:rPr>
              <w:lastRenderedPageBreak/>
              <w:t>post-</w:t>
            </w:r>
            <w:proofErr w:type="spellStart"/>
            <w:r w:rsidRPr="005D1EC9">
              <w:rPr>
                <w:rFonts w:ascii="Book Antiqua" w:hAnsi="Book Antiqua"/>
              </w:rPr>
              <w:t>LTx</w:t>
            </w:r>
            <w:proofErr w:type="spellEnd"/>
          </w:p>
        </w:tc>
      </w:tr>
      <w:tr w:rsidR="00854571" w:rsidRPr="005D1EC9" w14:paraId="5FFFEE4F" w14:textId="77777777" w:rsidTr="00315157">
        <w:trPr>
          <w:trHeight w:val="224"/>
        </w:trPr>
        <w:tc>
          <w:tcPr>
            <w:tcW w:w="1276" w:type="dxa"/>
          </w:tcPr>
          <w:p w14:paraId="3F691F7B" w14:textId="77777777" w:rsidR="00854571" w:rsidRPr="00EB2F38" w:rsidRDefault="00854571" w:rsidP="00315157">
            <w:pPr>
              <w:spacing w:line="360" w:lineRule="auto"/>
              <w:jc w:val="both"/>
              <w:rPr>
                <w:rFonts w:ascii="Book Antiqua" w:hAnsi="Book Antiqua"/>
                <w:vertAlign w:val="superscript"/>
              </w:rPr>
            </w:pPr>
            <w:proofErr w:type="spellStart"/>
            <w:r w:rsidRPr="005D1EC9">
              <w:rPr>
                <w:rFonts w:ascii="Book Antiqua" w:hAnsi="Book Antiqua"/>
              </w:rPr>
              <w:lastRenderedPageBreak/>
              <w:t>Kilic</w:t>
            </w:r>
            <w:proofErr w:type="spellEnd"/>
            <w:r w:rsidRPr="005D1EC9">
              <w:rPr>
                <w:rFonts w:ascii="Book Antiqua" w:hAnsi="Book Antiqua"/>
              </w:rPr>
              <w:t>, 2013</w:t>
            </w:r>
            <w:r>
              <w:rPr>
                <w:rFonts w:ascii="Book Antiqua" w:hAnsi="Book Antiqua"/>
                <w:vertAlign w:val="superscript"/>
              </w:rPr>
              <w:t>[17]</w:t>
            </w:r>
          </w:p>
        </w:tc>
        <w:tc>
          <w:tcPr>
            <w:tcW w:w="709" w:type="dxa"/>
          </w:tcPr>
          <w:p w14:paraId="3EE97F4F" w14:textId="77777777" w:rsidR="00854571" w:rsidRPr="005D1EC9" w:rsidRDefault="00854571" w:rsidP="00315157">
            <w:pPr>
              <w:spacing w:line="360" w:lineRule="auto"/>
              <w:jc w:val="center"/>
              <w:rPr>
                <w:rFonts w:ascii="Book Antiqua" w:hAnsi="Book Antiqua"/>
              </w:rPr>
            </w:pPr>
            <w:r w:rsidRPr="005D1EC9">
              <w:rPr>
                <w:rFonts w:ascii="Book Antiqua" w:hAnsi="Book Antiqua"/>
              </w:rPr>
              <w:t>401</w:t>
            </w:r>
          </w:p>
        </w:tc>
        <w:tc>
          <w:tcPr>
            <w:tcW w:w="3119" w:type="dxa"/>
          </w:tcPr>
          <w:p w14:paraId="1EC5DA6F"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ho pursued elective </w:t>
            </w:r>
            <w:proofErr w:type="spellStart"/>
            <w:r w:rsidRPr="005D1EC9">
              <w:rPr>
                <w:rFonts w:ascii="Book Antiqua" w:hAnsi="Book Antiqua"/>
              </w:rPr>
              <w:t>antireflux</w:t>
            </w:r>
            <w:proofErr w:type="spellEnd"/>
            <w:r w:rsidRPr="005D1EC9">
              <w:rPr>
                <w:rFonts w:ascii="Book Antiqua" w:hAnsi="Book Antiqua"/>
              </w:rPr>
              <w:t xml:space="preserve"> procedure</w:t>
            </w:r>
          </w:p>
        </w:tc>
        <w:tc>
          <w:tcPr>
            <w:tcW w:w="2551" w:type="dxa"/>
          </w:tcPr>
          <w:p w14:paraId="27599AE9"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338</w:t>
            </w:r>
            <w:r w:rsidRPr="00FB1154">
              <w:rPr>
                <w:rFonts w:ascii="Book Antiqua" w:hAnsi="Book Antiqua"/>
                <w:vertAlign w:val="superscript"/>
              </w:rPr>
              <w:t>3</w:t>
            </w:r>
          </w:p>
          <w:p w14:paraId="3398942B" w14:textId="77777777" w:rsidR="00854571" w:rsidRPr="005D1EC9" w:rsidRDefault="00854571" w:rsidP="00315157">
            <w:pPr>
              <w:spacing w:line="360" w:lineRule="auto"/>
              <w:jc w:val="center"/>
              <w:rPr>
                <w:rFonts w:ascii="Book Antiqua" w:hAnsi="Book Antiqua"/>
              </w:rPr>
            </w:pPr>
            <w:r w:rsidRPr="005D1EC9">
              <w:rPr>
                <w:rFonts w:ascii="Book Antiqua" w:hAnsi="Book Antiqua"/>
              </w:rPr>
              <w:t>Open: 23</w:t>
            </w:r>
          </w:p>
        </w:tc>
        <w:tc>
          <w:tcPr>
            <w:tcW w:w="2977" w:type="dxa"/>
          </w:tcPr>
          <w:p w14:paraId="7F78FFF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Inpatient mortality, length of stay, perioperative complications, hospital costs</w:t>
            </w:r>
          </w:p>
        </w:tc>
      </w:tr>
      <w:tr w:rsidR="00854571" w:rsidRPr="005D1EC9" w14:paraId="6EA6FA12" w14:textId="77777777" w:rsidTr="00315157">
        <w:trPr>
          <w:trHeight w:val="224"/>
        </w:trPr>
        <w:tc>
          <w:tcPr>
            <w:tcW w:w="1276" w:type="dxa"/>
          </w:tcPr>
          <w:p w14:paraId="78662F3A" w14:textId="77777777" w:rsidR="00854571" w:rsidRPr="00EB2F38" w:rsidRDefault="00854571" w:rsidP="00315157">
            <w:pPr>
              <w:spacing w:line="360" w:lineRule="auto"/>
              <w:jc w:val="both"/>
              <w:rPr>
                <w:rFonts w:ascii="Book Antiqua" w:hAnsi="Book Antiqua"/>
                <w:vertAlign w:val="superscript"/>
              </w:rPr>
            </w:pPr>
            <w:proofErr w:type="spellStart"/>
            <w:r w:rsidRPr="005D1EC9">
              <w:rPr>
                <w:rFonts w:ascii="Book Antiqua" w:hAnsi="Book Antiqua"/>
              </w:rPr>
              <w:t>Hoppo</w:t>
            </w:r>
            <w:proofErr w:type="spellEnd"/>
            <w:r w:rsidRPr="005D1EC9">
              <w:rPr>
                <w:rFonts w:ascii="Book Antiqua" w:hAnsi="Book Antiqua"/>
              </w:rPr>
              <w:t>, 2011</w:t>
            </w:r>
            <w:r>
              <w:rPr>
                <w:rFonts w:ascii="Book Antiqua" w:hAnsi="Book Antiqua"/>
                <w:vertAlign w:val="superscript"/>
              </w:rPr>
              <w:t>[16]</w:t>
            </w:r>
          </w:p>
        </w:tc>
        <w:tc>
          <w:tcPr>
            <w:tcW w:w="709" w:type="dxa"/>
          </w:tcPr>
          <w:p w14:paraId="032EBECF" w14:textId="77777777" w:rsidR="00854571" w:rsidRPr="005D1EC9" w:rsidRDefault="00854571" w:rsidP="00315157">
            <w:pPr>
              <w:spacing w:line="360" w:lineRule="auto"/>
              <w:jc w:val="center"/>
              <w:rPr>
                <w:rFonts w:ascii="Book Antiqua" w:hAnsi="Book Antiqua"/>
              </w:rPr>
            </w:pPr>
            <w:r w:rsidRPr="005D1EC9">
              <w:rPr>
                <w:rFonts w:ascii="Book Antiqua" w:hAnsi="Book Antiqua"/>
              </w:rPr>
              <w:t>43</w:t>
            </w:r>
          </w:p>
        </w:tc>
        <w:tc>
          <w:tcPr>
            <w:tcW w:w="3119" w:type="dxa"/>
          </w:tcPr>
          <w:p w14:paraId="335AAC8B"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re-</w:t>
            </w:r>
            <w:proofErr w:type="spellStart"/>
            <w:r w:rsidRPr="005D1EC9">
              <w:rPr>
                <w:rFonts w:ascii="Book Antiqua" w:hAnsi="Book Antiqua"/>
              </w:rPr>
              <w:t>LTx</w:t>
            </w:r>
            <w:proofErr w:type="spellEnd"/>
            <w:r w:rsidRPr="005D1EC9">
              <w:rPr>
                <w:rFonts w:ascii="Book Antiqua" w:hAnsi="Book Antiqua"/>
              </w:rPr>
              <w:t xml:space="preserve"> in 19 patients, Post-</w:t>
            </w:r>
            <w:proofErr w:type="spellStart"/>
            <w:r w:rsidRPr="005D1EC9">
              <w:rPr>
                <w:rFonts w:ascii="Book Antiqua" w:hAnsi="Book Antiqua"/>
              </w:rPr>
              <w:t>LTx</w:t>
            </w:r>
            <w:proofErr w:type="spellEnd"/>
            <w:r w:rsidRPr="005D1EC9">
              <w:rPr>
                <w:rFonts w:ascii="Book Antiqua" w:hAnsi="Book Antiqua"/>
              </w:rPr>
              <w:t xml:space="preserve"> in 24 patients with documented symptoms or signs of GERD on EGD, barium, manometry, pH or impedance testing; or declining lung function</w:t>
            </w:r>
          </w:p>
        </w:tc>
        <w:tc>
          <w:tcPr>
            <w:tcW w:w="2551" w:type="dxa"/>
          </w:tcPr>
          <w:p w14:paraId="389A23D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24</w:t>
            </w:r>
          </w:p>
          <w:p w14:paraId="0C5CF92C"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Other: 17 </w:t>
            </w:r>
            <w:r w:rsidRPr="00FB1154">
              <w:rPr>
                <w:rFonts w:ascii="Book Antiqua" w:hAnsi="Book Antiqua"/>
                <w:vertAlign w:val="superscript"/>
              </w:rPr>
              <w:t>4</w:t>
            </w:r>
          </w:p>
        </w:tc>
        <w:tc>
          <w:tcPr>
            <w:tcW w:w="2977" w:type="dxa"/>
          </w:tcPr>
          <w:p w14:paraId="65CFC434" w14:textId="77777777" w:rsidR="00854571" w:rsidRPr="005D1EC9" w:rsidRDefault="00854571" w:rsidP="00315157">
            <w:pPr>
              <w:spacing w:line="360" w:lineRule="auto"/>
              <w:jc w:val="center"/>
              <w:rPr>
                <w:rFonts w:ascii="Book Antiqua" w:hAnsi="Book Antiqua"/>
              </w:rPr>
            </w:pPr>
            <w:r w:rsidRPr="005D1EC9">
              <w:rPr>
                <w:rFonts w:ascii="Book Antiqua" w:hAnsi="Book Antiqua"/>
              </w:rPr>
              <w:t>Effect on lung function, number cases of pneumonia and acute rejection episodes</w:t>
            </w:r>
          </w:p>
        </w:tc>
      </w:tr>
      <w:tr w:rsidR="00854571" w:rsidRPr="005D1EC9" w14:paraId="2112DE7C" w14:textId="77777777" w:rsidTr="00315157">
        <w:trPr>
          <w:trHeight w:val="224"/>
        </w:trPr>
        <w:tc>
          <w:tcPr>
            <w:tcW w:w="1276" w:type="dxa"/>
          </w:tcPr>
          <w:p w14:paraId="16D4760F" w14:textId="77777777" w:rsidR="00854571" w:rsidRPr="00EB2F38" w:rsidRDefault="00854571" w:rsidP="00315157">
            <w:pPr>
              <w:spacing w:line="360" w:lineRule="auto"/>
              <w:jc w:val="both"/>
              <w:rPr>
                <w:rFonts w:ascii="Book Antiqua" w:hAnsi="Book Antiqua"/>
                <w:vertAlign w:val="superscript"/>
              </w:rPr>
            </w:pPr>
            <w:proofErr w:type="spellStart"/>
            <w:r w:rsidRPr="005D1EC9">
              <w:rPr>
                <w:rFonts w:ascii="Book Antiqua" w:hAnsi="Book Antiqua"/>
              </w:rPr>
              <w:t>Hartwig</w:t>
            </w:r>
            <w:proofErr w:type="spellEnd"/>
            <w:r w:rsidRPr="005D1EC9">
              <w:rPr>
                <w:rFonts w:ascii="Book Antiqua" w:hAnsi="Book Antiqua"/>
              </w:rPr>
              <w:t>, 2011</w:t>
            </w:r>
            <w:r>
              <w:rPr>
                <w:rFonts w:ascii="Book Antiqua" w:hAnsi="Book Antiqua"/>
                <w:vertAlign w:val="superscript"/>
              </w:rPr>
              <w:t>[126]</w:t>
            </w:r>
          </w:p>
        </w:tc>
        <w:tc>
          <w:tcPr>
            <w:tcW w:w="709" w:type="dxa"/>
          </w:tcPr>
          <w:p w14:paraId="6FC1D81E" w14:textId="77777777" w:rsidR="00854571" w:rsidRPr="005D1EC9" w:rsidRDefault="00854571" w:rsidP="00315157">
            <w:pPr>
              <w:spacing w:line="360" w:lineRule="auto"/>
              <w:jc w:val="center"/>
              <w:rPr>
                <w:rFonts w:ascii="Book Antiqua" w:hAnsi="Book Antiqua"/>
              </w:rPr>
            </w:pPr>
            <w:r w:rsidRPr="005D1EC9">
              <w:rPr>
                <w:rFonts w:ascii="Book Antiqua" w:hAnsi="Book Antiqua"/>
              </w:rPr>
              <w:t>157</w:t>
            </w:r>
          </w:p>
        </w:tc>
        <w:tc>
          <w:tcPr>
            <w:tcW w:w="3119" w:type="dxa"/>
          </w:tcPr>
          <w:p w14:paraId="7A8CD95A"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ost-</w:t>
            </w:r>
            <w:proofErr w:type="spellStart"/>
            <w:r w:rsidRPr="005D1EC9">
              <w:rPr>
                <w:rFonts w:ascii="Book Antiqua" w:hAnsi="Book Antiqua"/>
              </w:rPr>
              <w:t>LTx</w:t>
            </w:r>
            <w:proofErr w:type="spellEnd"/>
            <w:r w:rsidRPr="005D1EC9">
              <w:rPr>
                <w:rFonts w:ascii="Book Antiqua" w:hAnsi="Book Antiqua"/>
              </w:rPr>
              <w:t xml:space="preserve"> with abnormal acid contact times before or early after transplantation</w:t>
            </w:r>
          </w:p>
        </w:tc>
        <w:tc>
          <w:tcPr>
            <w:tcW w:w="2551" w:type="dxa"/>
          </w:tcPr>
          <w:p w14:paraId="087B4577"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157</w:t>
            </w:r>
            <w:r w:rsidRPr="00FB1154">
              <w:rPr>
                <w:rFonts w:ascii="Book Antiqua" w:hAnsi="Book Antiqua"/>
                <w:vertAlign w:val="superscript"/>
              </w:rPr>
              <w:t>3</w:t>
            </w:r>
          </w:p>
        </w:tc>
        <w:tc>
          <w:tcPr>
            <w:tcW w:w="2977" w:type="dxa"/>
          </w:tcPr>
          <w:p w14:paraId="7C248BC4" w14:textId="77777777" w:rsidR="00854571" w:rsidRPr="005D1EC9" w:rsidRDefault="00854571" w:rsidP="00315157">
            <w:pPr>
              <w:spacing w:line="360" w:lineRule="auto"/>
              <w:jc w:val="center"/>
              <w:rPr>
                <w:rFonts w:ascii="Book Antiqua" w:hAnsi="Book Antiqua"/>
              </w:rPr>
            </w:pPr>
            <w:r w:rsidRPr="005D1EC9">
              <w:rPr>
                <w:rFonts w:ascii="Book Antiqua" w:hAnsi="Book Antiqua"/>
              </w:rPr>
              <w:t>Effect on lung function</w:t>
            </w:r>
          </w:p>
        </w:tc>
      </w:tr>
      <w:tr w:rsidR="00854571" w:rsidRPr="005D1EC9" w14:paraId="227C00A2" w14:textId="77777777" w:rsidTr="00315157">
        <w:trPr>
          <w:trHeight w:val="341"/>
        </w:trPr>
        <w:tc>
          <w:tcPr>
            <w:tcW w:w="1276" w:type="dxa"/>
          </w:tcPr>
          <w:p w14:paraId="6BEDED52"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Lo, 2016</w:t>
            </w:r>
            <w:r>
              <w:rPr>
                <w:rFonts w:ascii="Book Antiqua" w:hAnsi="Book Antiqua"/>
                <w:vertAlign w:val="superscript"/>
              </w:rPr>
              <w:t>[103]</w:t>
            </w:r>
          </w:p>
        </w:tc>
        <w:tc>
          <w:tcPr>
            <w:tcW w:w="709" w:type="dxa"/>
          </w:tcPr>
          <w:p w14:paraId="21B65E6C" w14:textId="77777777" w:rsidR="00854571" w:rsidRPr="005D1EC9" w:rsidRDefault="00854571" w:rsidP="00315157">
            <w:pPr>
              <w:spacing w:line="360" w:lineRule="auto"/>
              <w:jc w:val="center"/>
              <w:rPr>
                <w:rFonts w:ascii="Book Antiqua" w:hAnsi="Book Antiqua"/>
              </w:rPr>
            </w:pPr>
            <w:r w:rsidRPr="005D1EC9">
              <w:rPr>
                <w:rFonts w:ascii="Book Antiqua" w:hAnsi="Book Antiqua"/>
              </w:rPr>
              <w:t>48</w:t>
            </w:r>
          </w:p>
        </w:tc>
        <w:tc>
          <w:tcPr>
            <w:tcW w:w="3119" w:type="dxa"/>
          </w:tcPr>
          <w:p w14:paraId="6C5123D5" w14:textId="77777777" w:rsidR="00854571" w:rsidRPr="005D1EC9" w:rsidRDefault="00854571" w:rsidP="00315157">
            <w:pPr>
              <w:spacing w:line="360" w:lineRule="auto"/>
              <w:jc w:val="center"/>
              <w:rPr>
                <w:rFonts w:ascii="Book Antiqua" w:hAnsi="Book Antiqua"/>
              </w:rPr>
            </w:pPr>
            <w:r w:rsidRPr="005D1EC9">
              <w:rPr>
                <w:rFonts w:ascii="Book Antiqua" w:hAnsi="Book Antiqua"/>
              </w:rPr>
              <w:t>Pre-</w:t>
            </w:r>
            <w:proofErr w:type="spellStart"/>
            <w:r w:rsidRPr="005D1EC9">
              <w:rPr>
                <w:rFonts w:ascii="Book Antiqua" w:hAnsi="Book Antiqua"/>
              </w:rPr>
              <w:t>LTx</w:t>
            </w:r>
            <w:proofErr w:type="spellEnd"/>
            <w:r w:rsidRPr="005D1EC9">
              <w:rPr>
                <w:rFonts w:ascii="Book Antiqua" w:hAnsi="Book Antiqua"/>
              </w:rPr>
              <w:t xml:space="preserve"> or Post-</w:t>
            </w:r>
            <w:proofErr w:type="spellStart"/>
            <w:r w:rsidRPr="005D1EC9">
              <w:rPr>
                <w:rFonts w:ascii="Book Antiqua" w:hAnsi="Book Antiqua"/>
              </w:rPr>
              <w:t>LTx</w:t>
            </w:r>
            <w:proofErr w:type="spellEnd"/>
            <w:r w:rsidRPr="005D1EC9">
              <w:rPr>
                <w:rFonts w:ascii="Book Antiqua" w:hAnsi="Book Antiqua"/>
              </w:rPr>
              <w:t xml:space="preserve"> patients with persistent symptoms on maximal PPI and with objective evidence of reflux on pH testing</w:t>
            </w:r>
          </w:p>
        </w:tc>
        <w:tc>
          <w:tcPr>
            <w:tcW w:w="2551" w:type="dxa"/>
          </w:tcPr>
          <w:p w14:paraId="7FD890F8" w14:textId="77777777" w:rsidR="00854571" w:rsidRPr="005D1EC9" w:rsidRDefault="00854571" w:rsidP="00315157">
            <w:pPr>
              <w:spacing w:line="360" w:lineRule="auto"/>
              <w:jc w:val="center"/>
              <w:rPr>
                <w:rFonts w:ascii="Book Antiqua" w:hAnsi="Book Antiqua"/>
              </w:rPr>
            </w:pPr>
            <w:r w:rsidRPr="005D1EC9">
              <w:rPr>
                <w:rFonts w:ascii="Book Antiqua" w:hAnsi="Book Antiqua"/>
              </w:rPr>
              <w:t>Laparoscopic= 48</w:t>
            </w:r>
          </w:p>
        </w:tc>
        <w:tc>
          <w:tcPr>
            <w:tcW w:w="2977" w:type="dxa"/>
          </w:tcPr>
          <w:p w14:paraId="323E7E32" w14:textId="77777777" w:rsidR="00854571" w:rsidRPr="005D1EC9" w:rsidRDefault="00854571" w:rsidP="00315157">
            <w:pPr>
              <w:spacing w:line="360" w:lineRule="auto"/>
              <w:jc w:val="center"/>
              <w:rPr>
                <w:rFonts w:ascii="Book Antiqua" w:hAnsi="Book Antiqua"/>
              </w:rPr>
            </w:pPr>
            <w:r w:rsidRPr="005D1EC9">
              <w:rPr>
                <w:rFonts w:ascii="Book Antiqua" w:hAnsi="Book Antiqua"/>
              </w:rPr>
              <w:t>Time to early allograft injury in pre-</w:t>
            </w:r>
            <w:proofErr w:type="spellStart"/>
            <w:r w:rsidRPr="005D1EC9">
              <w:rPr>
                <w:rFonts w:ascii="Book Antiqua" w:hAnsi="Book Antiqua"/>
              </w:rPr>
              <w:t>LTx</w:t>
            </w:r>
            <w:proofErr w:type="spellEnd"/>
            <w:r w:rsidRPr="005D1EC9">
              <w:rPr>
                <w:rFonts w:ascii="Book Antiqua" w:hAnsi="Book Antiqua"/>
              </w:rPr>
              <w:t xml:space="preserve"> </w:t>
            </w:r>
            <w:r w:rsidRPr="005D1EC9">
              <w:rPr>
                <w:rFonts w:ascii="Book Antiqua" w:hAnsi="Book Antiqua"/>
                <w:i/>
              </w:rPr>
              <w:t>vs</w:t>
            </w:r>
            <w:r w:rsidRPr="005D1EC9">
              <w:rPr>
                <w:rFonts w:ascii="Book Antiqua" w:hAnsi="Book Antiqua"/>
              </w:rPr>
              <w:t xml:space="preserve"> early </w:t>
            </w:r>
            <w:r w:rsidRPr="005D1EC9">
              <w:rPr>
                <w:rFonts w:ascii="Book Antiqua" w:hAnsi="Book Antiqua"/>
                <w:i/>
              </w:rPr>
              <w:t>vs</w:t>
            </w:r>
            <w:r w:rsidRPr="005D1EC9">
              <w:rPr>
                <w:rFonts w:ascii="Book Antiqua" w:hAnsi="Book Antiqua"/>
              </w:rPr>
              <w:t xml:space="preserve"> late post-</w:t>
            </w:r>
            <w:proofErr w:type="spellStart"/>
            <w:r w:rsidRPr="005D1EC9">
              <w:rPr>
                <w:rFonts w:ascii="Book Antiqua" w:hAnsi="Book Antiqua"/>
              </w:rPr>
              <w:t>LTx</w:t>
            </w:r>
            <w:proofErr w:type="spellEnd"/>
            <w:r w:rsidRPr="005D1EC9">
              <w:rPr>
                <w:rFonts w:ascii="Book Antiqua" w:hAnsi="Book Antiqua"/>
              </w:rPr>
              <w:t xml:space="preserve"> groups</w:t>
            </w:r>
          </w:p>
        </w:tc>
      </w:tr>
      <w:tr w:rsidR="00854571" w:rsidRPr="005D1EC9" w14:paraId="4D1189CC" w14:textId="77777777" w:rsidTr="00315157">
        <w:trPr>
          <w:trHeight w:val="224"/>
        </w:trPr>
        <w:tc>
          <w:tcPr>
            <w:tcW w:w="1276" w:type="dxa"/>
            <w:tcBorders>
              <w:bottom w:val="single" w:sz="4" w:space="0" w:color="auto"/>
            </w:tcBorders>
          </w:tcPr>
          <w:p w14:paraId="0A3110BC" w14:textId="77777777" w:rsidR="00854571" w:rsidRPr="00EB2F38" w:rsidRDefault="00854571" w:rsidP="00315157">
            <w:pPr>
              <w:spacing w:line="360" w:lineRule="auto"/>
              <w:jc w:val="both"/>
              <w:rPr>
                <w:rFonts w:ascii="Book Antiqua" w:hAnsi="Book Antiqua"/>
                <w:vertAlign w:val="superscript"/>
              </w:rPr>
            </w:pPr>
            <w:r w:rsidRPr="005D1EC9">
              <w:rPr>
                <w:rFonts w:ascii="Book Antiqua" w:hAnsi="Book Antiqua"/>
              </w:rPr>
              <w:t>Patti, 2000</w:t>
            </w:r>
            <w:r>
              <w:rPr>
                <w:rFonts w:ascii="Book Antiqua" w:hAnsi="Book Antiqua"/>
                <w:vertAlign w:val="superscript"/>
              </w:rPr>
              <w:t>[114]</w:t>
            </w:r>
          </w:p>
        </w:tc>
        <w:tc>
          <w:tcPr>
            <w:tcW w:w="709" w:type="dxa"/>
            <w:tcBorders>
              <w:bottom w:val="single" w:sz="4" w:space="0" w:color="auto"/>
            </w:tcBorders>
          </w:tcPr>
          <w:p w14:paraId="175BB386" w14:textId="77777777" w:rsidR="00854571" w:rsidRPr="005D1EC9" w:rsidRDefault="00854571" w:rsidP="00315157">
            <w:pPr>
              <w:spacing w:line="360" w:lineRule="auto"/>
              <w:jc w:val="center"/>
              <w:rPr>
                <w:rFonts w:ascii="Book Antiqua" w:hAnsi="Book Antiqua"/>
              </w:rPr>
            </w:pPr>
            <w:r w:rsidRPr="005D1EC9">
              <w:rPr>
                <w:rFonts w:ascii="Book Antiqua" w:hAnsi="Book Antiqua"/>
              </w:rPr>
              <w:t>39</w:t>
            </w:r>
          </w:p>
        </w:tc>
        <w:tc>
          <w:tcPr>
            <w:tcW w:w="3119" w:type="dxa"/>
            <w:tcBorders>
              <w:bottom w:val="single" w:sz="4" w:space="0" w:color="auto"/>
            </w:tcBorders>
          </w:tcPr>
          <w:p w14:paraId="3402CA23" w14:textId="77777777" w:rsidR="00854571" w:rsidRPr="005D1EC9" w:rsidRDefault="00854571" w:rsidP="00315157">
            <w:pPr>
              <w:spacing w:line="360" w:lineRule="auto"/>
              <w:jc w:val="center"/>
              <w:rPr>
                <w:rFonts w:ascii="Book Antiqua" w:hAnsi="Book Antiqua"/>
              </w:rPr>
            </w:pPr>
            <w:r w:rsidRPr="005D1EC9">
              <w:rPr>
                <w:rFonts w:ascii="Book Antiqua" w:hAnsi="Book Antiqua"/>
              </w:rPr>
              <w:t xml:space="preserve">Pt with GERD and respiratory symptoms on H2 agents </w:t>
            </w:r>
            <w:r w:rsidRPr="005D1EC9">
              <w:rPr>
                <w:rFonts w:ascii="Book Antiqua" w:hAnsi="Book Antiqua"/>
                <w:i/>
              </w:rPr>
              <w:t>vs</w:t>
            </w:r>
            <w:r w:rsidRPr="005D1EC9">
              <w:rPr>
                <w:rFonts w:ascii="Book Antiqua" w:hAnsi="Book Antiqua"/>
              </w:rPr>
              <w:t xml:space="preserve"> PPI </w:t>
            </w:r>
            <w:r w:rsidRPr="005D1EC9">
              <w:rPr>
                <w:rFonts w:ascii="Book Antiqua" w:hAnsi="Book Antiqua"/>
                <w:i/>
              </w:rPr>
              <w:t>vs</w:t>
            </w:r>
            <w:r w:rsidRPr="005D1EC9">
              <w:rPr>
                <w:rFonts w:ascii="Book Antiqua" w:hAnsi="Book Antiqua"/>
              </w:rPr>
              <w:t xml:space="preserve"> pro-kinetic agents, </w:t>
            </w:r>
            <w:r>
              <w:rPr>
                <w:rFonts w:ascii="Book Antiqua" w:hAnsi="Book Antiqua"/>
              </w:rPr>
              <w:t>±</w:t>
            </w:r>
            <w:r w:rsidRPr="005D1EC9">
              <w:rPr>
                <w:rFonts w:ascii="Book Antiqua" w:hAnsi="Book Antiqua"/>
              </w:rPr>
              <w:t xml:space="preserve"> bronchodilators (</w:t>
            </w:r>
            <w:r w:rsidRPr="005D1EC9">
              <w:rPr>
                <w:rFonts w:ascii="Book Antiqua" w:hAnsi="Book Antiqua"/>
                <w:i/>
              </w:rPr>
              <w:t xml:space="preserve">n = </w:t>
            </w:r>
            <w:r w:rsidRPr="005D1EC9">
              <w:rPr>
                <w:rFonts w:ascii="Book Antiqua" w:hAnsi="Book Antiqua"/>
              </w:rPr>
              <w:t xml:space="preserve">3) and </w:t>
            </w:r>
            <w:r w:rsidRPr="005D1EC9">
              <w:rPr>
                <w:rFonts w:ascii="Book Antiqua" w:hAnsi="Book Antiqua"/>
              </w:rPr>
              <w:lastRenderedPageBreak/>
              <w:t>bronchodilators/prednisone (</w:t>
            </w:r>
            <w:r w:rsidRPr="005D1EC9">
              <w:rPr>
                <w:rFonts w:ascii="Book Antiqua" w:hAnsi="Book Antiqua"/>
                <w:i/>
              </w:rPr>
              <w:t xml:space="preserve">n = </w:t>
            </w:r>
            <w:r w:rsidRPr="005D1EC9">
              <w:rPr>
                <w:rFonts w:ascii="Book Antiqua" w:hAnsi="Book Antiqua"/>
              </w:rPr>
              <w:t>4)</w:t>
            </w:r>
          </w:p>
        </w:tc>
        <w:tc>
          <w:tcPr>
            <w:tcW w:w="2551" w:type="dxa"/>
            <w:tcBorders>
              <w:bottom w:val="single" w:sz="4" w:space="0" w:color="auto"/>
            </w:tcBorders>
          </w:tcPr>
          <w:p w14:paraId="6A116BDE" w14:textId="77777777" w:rsidR="00854571" w:rsidRPr="005D1EC9" w:rsidRDefault="00854571" w:rsidP="00315157">
            <w:pPr>
              <w:spacing w:line="360" w:lineRule="auto"/>
              <w:jc w:val="center"/>
              <w:rPr>
                <w:rFonts w:ascii="Book Antiqua" w:hAnsi="Book Antiqua"/>
              </w:rPr>
            </w:pPr>
            <w:r w:rsidRPr="005D1EC9">
              <w:rPr>
                <w:rFonts w:ascii="Book Antiqua" w:hAnsi="Book Antiqua"/>
              </w:rPr>
              <w:lastRenderedPageBreak/>
              <w:t>Laparoscopic= 39</w:t>
            </w:r>
          </w:p>
        </w:tc>
        <w:tc>
          <w:tcPr>
            <w:tcW w:w="2977" w:type="dxa"/>
            <w:tcBorders>
              <w:bottom w:val="single" w:sz="4" w:space="0" w:color="auto"/>
            </w:tcBorders>
          </w:tcPr>
          <w:p w14:paraId="3964049B" w14:textId="77777777" w:rsidR="00854571" w:rsidRPr="005D1EC9" w:rsidRDefault="00854571" w:rsidP="00315157">
            <w:pPr>
              <w:spacing w:line="360" w:lineRule="auto"/>
              <w:jc w:val="center"/>
              <w:rPr>
                <w:rFonts w:ascii="Book Antiqua" w:hAnsi="Book Antiqua"/>
              </w:rPr>
            </w:pPr>
            <w:r w:rsidRPr="005D1EC9">
              <w:rPr>
                <w:rFonts w:ascii="Book Antiqua" w:hAnsi="Book Antiqua"/>
              </w:rPr>
              <w:t>Outcome of surgery on GERD-induced respiratory symptoms</w:t>
            </w:r>
          </w:p>
        </w:tc>
      </w:tr>
    </w:tbl>
    <w:p w14:paraId="34E028A2" w14:textId="77777777" w:rsidR="00854571" w:rsidRPr="00FB1154" w:rsidRDefault="00854571" w:rsidP="00854571">
      <w:pPr>
        <w:spacing w:line="360" w:lineRule="auto"/>
        <w:jc w:val="both"/>
        <w:rPr>
          <w:rFonts w:ascii="Book Antiqua" w:hAnsi="Book Antiqua"/>
          <w:lang w:eastAsia="zh-CN"/>
        </w:rPr>
      </w:pPr>
      <w:r w:rsidRPr="00FB1154">
        <w:rPr>
          <w:rFonts w:ascii="Book Antiqua" w:hAnsi="Book Antiqua"/>
          <w:vertAlign w:val="superscript"/>
        </w:rPr>
        <w:lastRenderedPageBreak/>
        <w:t>1</w:t>
      </w:r>
      <w:r>
        <w:rPr>
          <w:rFonts w:ascii="Book Antiqua" w:hAnsi="Book Antiqua" w:hint="eastAsia"/>
          <w:lang w:eastAsia="zh-CN"/>
        </w:rPr>
        <w:t>Three</w:t>
      </w:r>
      <w:r w:rsidRPr="00FB1154">
        <w:rPr>
          <w:rFonts w:ascii="Book Antiqua" w:hAnsi="Book Antiqua"/>
        </w:rPr>
        <w:t xml:space="preserve"> cases </w:t>
      </w:r>
      <w:proofErr w:type="spellStart"/>
      <w:r w:rsidRPr="00FB1154">
        <w:rPr>
          <w:rFonts w:ascii="Book Antiqua" w:hAnsi="Book Antiqua"/>
        </w:rPr>
        <w:t>Belsey</w:t>
      </w:r>
      <w:proofErr w:type="spellEnd"/>
      <w:r w:rsidRPr="00FB1154">
        <w:rPr>
          <w:rFonts w:ascii="Book Antiqua" w:hAnsi="Book Antiqua"/>
        </w:rPr>
        <w:t xml:space="preserve">-Mark IVs, 1 </w:t>
      </w:r>
      <w:proofErr w:type="spellStart"/>
      <w:r w:rsidRPr="00FB1154">
        <w:rPr>
          <w:rFonts w:ascii="Book Antiqua" w:hAnsi="Book Antiqua"/>
        </w:rPr>
        <w:t>Toupet</w:t>
      </w:r>
      <w:proofErr w:type="spellEnd"/>
      <w:r w:rsidRPr="00FB1154">
        <w:rPr>
          <w:rFonts w:ascii="Book Antiqua" w:hAnsi="Book Antiqua"/>
        </w:rPr>
        <w:t xml:space="preserve"> and 1 </w:t>
      </w:r>
      <w:proofErr w:type="spellStart"/>
      <w:r w:rsidRPr="00FB1154">
        <w:rPr>
          <w:rFonts w:ascii="Book Antiqua" w:hAnsi="Book Antiqua"/>
        </w:rPr>
        <w:t>Nissen</w:t>
      </w:r>
      <w:proofErr w:type="spellEnd"/>
      <w:r w:rsidRPr="00FB1154">
        <w:rPr>
          <w:rFonts w:ascii="Book Antiqua" w:hAnsi="Book Antiqua"/>
        </w:rPr>
        <w:t xml:space="preserve"> at OSH (without further information)</w:t>
      </w:r>
      <w:r w:rsidRPr="00FB1154">
        <w:rPr>
          <w:rFonts w:ascii="Book Antiqua" w:hAnsi="Book Antiqua" w:hint="eastAsia"/>
          <w:lang w:eastAsia="zh-CN"/>
        </w:rPr>
        <w:t xml:space="preserve">; </w:t>
      </w:r>
      <w:r w:rsidRPr="00FB1154">
        <w:rPr>
          <w:rFonts w:ascii="Book Antiqua" w:hAnsi="Book Antiqua"/>
          <w:vertAlign w:val="superscript"/>
        </w:rPr>
        <w:t>2</w:t>
      </w:r>
      <w:r>
        <w:rPr>
          <w:rFonts w:ascii="Book Antiqua" w:hAnsi="Book Antiqua" w:hint="eastAsia"/>
          <w:lang w:eastAsia="zh-CN"/>
        </w:rPr>
        <w:t>Two</w:t>
      </w:r>
      <w:r w:rsidRPr="00FB1154">
        <w:rPr>
          <w:rFonts w:ascii="Book Antiqua" w:hAnsi="Book Antiqua"/>
        </w:rPr>
        <w:t xml:space="preserve">  cases had </w:t>
      </w:r>
      <w:proofErr w:type="spellStart"/>
      <w:r w:rsidRPr="00FB1154">
        <w:rPr>
          <w:rFonts w:ascii="Book Antiqua" w:hAnsi="Book Antiqua"/>
        </w:rPr>
        <w:t>pyloroplasty</w:t>
      </w:r>
      <w:proofErr w:type="spellEnd"/>
      <w:r w:rsidRPr="00FB1154">
        <w:rPr>
          <w:rFonts w:ascii="Book Antiqua" w:hAnsi="Book Antiqua"/>
        </w:rPr>
        <w:t xml:space="preserve"> without fundoplication, 1 case had hypotension at induction and was discharged without operation</w:t>
      </w:r>
      <w:r w:rsidRPr="00FB1154">
        <w:rPr>
          <w:rFonts w:ascii="Book Antiqua" w:hAnsi="Book Antiqua" w:hint="eastAsia"/>
          <w:lang w:eastAsia="zh-CN"/>
        </w:rPr>
        <w:t xml:space="preserve">; </w:t>
      </w:r>
      <w:r w:rsidRPr="00FB1154">
        <w:rPr>
          <w:rFonts w:ascii="Book Antiqua" w:hAnsi="Book Antiqua"/>
          <w:vertAlign w:val="superscript"/>
        </w:rPr>
        <w:t>3</w:t>
      </w:r>
      <w:r w:rsidRPr="00FB1154">
        <w:rPr>
          <w:rFonts w:ascii="Book Antiqua" w:hAnsi="Book Antiqua"/>
        </w:rPr>
        <w:t xml:space="preserve">Does not specify full </w:t>
      </w:r>
      <w:proofErr w:type="spellStart"/>
      <w:r w:rsidRPr="00FB1154">
        <w:rPr>
          <w:rFonts w:ascii="Book Antiqua" w:hAnsi="Book Antiqua"/>
        </w:rPr>
        <w:t>Nissen</w:t>
      </w:r>
      <w:proofErr w:type="spellEnd"/>
      <w:r w:rsidRPr="00FB1154">
        <w:rPr>
          <w:rFonts w:ascii="Book Antiqua" w:hAnsi="Book Antiqua"/>
        </w:rPr>
        <w:t xml:space="preserve"> </w:t>
      </w:r>
      <w:r w:rsidRPr="00FB1154">
        <w:rPr>
          <w:rFonts w:ascii="Book Antiqua" w:hAnsi="Book Antiqua"/>
          <w:i/>
        </w:rPr>
        <w:t>vs</w:t>
      </w:r>
      <w:r w:rsidRPr="00FB1154">
        <w:rPr>
          <w:rFonts w:ascii="Book Antiqua" w:hAnsi="Book Antiqua"/>
        </w:rPr>
        <w:t xml:space="preserve"> partial </w:t>
      </w:r>
      <w:proofErr w:type="spellStart"/>
      <w:r w:rsidRPr="00FB1154">
        <w:rPr>
          <w:rFonts w:ascii="Book Antiqua" w:hAnsi="Book Antiqua"/>
        </w:rPr>
        <w:t>toupet</w:t>
      </w:r>
      <w:proofErr w:type="spellEnd"/>
      <w:r w:rsidRPr="00FB1154">
        <w:rPr>
          <w:rFonts w:ascii="Book Antiqua" w:hAnsi="Book Antiqua"/>
        </w:rPr>
        <w:t xml:space="preserve">, only laparoscopic </w:t>
      </w:r>
      <w:r w:rsidRPr="00FB1154">
        <w:rPr>
          <w:rFonts w:ascii="Book Antiqua" w:hAnsi="Book Antiqua"/>
          <w:i/>
        </w:rPr>
        <w:t>vs</w:t>
      </w:r>
      <w:r w:rsidRPr="00FB1154">
        <w:rPr>
          <w:rFonts w:ascii="Book Antiqua" w:hAnsi="Book Antiqua"/>
        </w:rPr>
        <w:t xml:space="preserve"> open approach</w:t>
      </w:r>
      <w:r w:rsidRPr="00FB1154">
        <w:rPr>
          <w:rFonts w:ascii="Book Antiqua" w:hAnsi="Book Antiqua" w:hint="eastAsia"/>
          <w:lang w:eastAsia="zh-CN"/>
        </w:rPr>
        <w:t xml:space="preserve">; </w:t>
      </w:r>
      <w:r w:rsidRPr="00FB1154">
        <w:rPr>
          <w:rFonts w:ascii="Book Antiqua" w:hAnsi="Book Antiqua"/>
          <w:vertAlign w:val="superscript"/>
        </w:rPr>
        <w:t>4</w:t>
      </w:r>
      <w:r w:rsidRPr="006F08DD">
        <w:rPr>
          <w:rFonts w:ascii="Book Antiqua" w:hAnsi="Book Antiqua" w:hint="eastAsia"/>
          <w:lang w:eastAsia="zh-CN"/>
        </w:rPr>
        <w:t>Seventeen</w:t>
      </w:r>
      <w:r w:rsidRPr="00FB1154">
        <w:rPr>
          <w:rFonts w:ascii="Book Antiqua" w:hAnsi="Book Antiqua"/>
        </w:rPr>
        <w:t xml:space="preserve"> cases underwent laparoscopic </w:t>
      </w:r>
      <w:proofErr w:type="spellStart"/>
      <w:r w:rsidRPr="00FB1154">
        <w:rPr>
          <w:rFonts w:ascii="Book Antiqua" w:hAnsi="Book Antiqua"/>
        </w:rPr>
        <w:t>Dor</w:t>
      </w:r>
      <w:proofErr w:type="spellEnd"/>
      <w:r w:rsidRPr="00FB1154">
        <w:rPr>
          <w:rFonts w:ascii="Book Antiqua" w:hAnsi="Book Antiqua"/>
        </w:rPr>
        <w:t xml:space="preserve"> procedure</w:t>
      </w:r>
      <w:r w:rsidRPr="00FB1154">
        <w:rPr>
          <w:rFonts w:ascii="Book Antiqua" w:hAnsi="Book Antiqua" w:hint="eastAsia"/>
          <w:lang w:eastAsia="zh-CN"/>
        </w:rPr>
        <w:t>.</w:t>
      </w:r>
      <w:r>
        <w:rPr>
          <w:rFonts w:ascii="Book Antiqua" w:hAnsi="Book Antiqua" w:hint="eastAsia"/>
          <w:lang w:eastAsia="zh-CN"/>
        </w:rPr>
        <w:t xml:space="preserve"> </w:t>
      </w:r>
      <w:r w:rsidRPr="00FB1154">
        <w:rPr>
          <w:rFonts w:ascii="Book Antiqua" w:hAnsi="Book Antiqua"/>
        </w:rPr>
        <w:t>N</w:t>
      </w:r>
      <w:r w:rsidRPr="00FB1154">
        <w:rPr>
          <w:rFonts w:ascii="Book Antiqua" w:hAnsi="Book Antiqua" w:hint="eastAsia"/>
          <w:lang w:eastAsia="zh-CN"/>
        </w:rPr>
        <w:t>:</w:t>
      </w:r>
      <w:r w:rsidRPr="00FB1154">
        <w:rPr>
          <w:rFonts w:ascii="Book Antiqua" w:hAnsi="Book Antiqua"/>
        </w:rPr>
        <w:t xml:space="preserve"> Study patients in the fundoplication group specifically</w:t>
      </w:r>
      <w:r w:rsidRPr="00FB1154">
        <w:rPr>
          <w:rFonts w:ascii="Book Antiqua" w:hAnsi="Book Antiqua" w:hint="eastAsia"/>
          <w:lang w:eastAsia="zh-CN"/>
        </w:rPr>
        <w:t xml:space="preserve">; </w:t>
      </w:r>
      <w:proofErr w:type="spellStart"/>
      <w:r w:rsidRPr="00FB1154">
        <w:rPr>
          <w:rFonts w:ascii="Book Antiqua" w:hAnsi="Book Antiqua"/>
        </w:rPr>
        <w:t>LTx</w:t>
      </w:r>
      <w:proofErr w:type="spellEnd"/>
      <w:r w:rsidRPr="00FB1154">
        <w:rPr>
          <w:rFonts w:ascii="Book Antiqua" w:hAnsi="Book Antiqua" w:hint="eastAsia"/>
          <w:lang w:eastAsia="zh-CN"/>
        </w:rPr>
        <w:t>:</w:t>
      </w:r>
      <w:r w:rsidRPr="00FB1154">
        <w:rPr>
          <w:rFonts w:ascii="Book Antiqua" w:hAnsi="Book Antiqua"/>
        </w:rPr>
        <w:t xml:space="preserve"> Lung transplant</w:t>
      </w:r>
      <w:r w:rsidRPr="00FB1154">
        <w:rPr>
          <w:rFonts w:ascii="Book Antiqua" w:hAnsi="Book Antiqua" w:hint="eastAsia"/>
          <w:lang w:eastAsia="zh-CN"/>
        </w:rPr>
        <w:t>.</w:t>
      </w:r>
    </w:p>
    <w:p w14:paraId="16839A4F" w14:textId="77777777" w:rsidR="00854571" w:rsidRPr="00FB1154" w:rsidRDefault="00854571" w:rsidP="00854571">
      <w:pPr>
        <w:spacing w:line="360" w:lineRule="auto"/>
        <w:jc w:val="both"/>
        <w:rPr>
          <w:rFonts w:ascii="Book Antiqua" w:hAnsi="Book Antiqua"/>
          <w:lang w:eastAsia="zh-CN"/>
        </w:rPr>
      </w:pPr>
    </w:p>
    <w:p w14:paraId="51C378CD" w14:textId="77777777" w:rsidR="00854571" w:rsidRPr="005D1EC9" w:rsidRDefault="00854571" w:rsidP="00854571">
      <w:pPr>
        <w:spacing w:line="360" w:lineRule="auto"/>
        <w:rPr>
          <w:rFonts w:ascii="Book Antiqua" w:hAnsi="Book Antiqua"/>
          <w:b/>
        </w:rPr>
      </w:pPr>
    </w:p>
    <w:p w14:paraId="52FE41D7" w14:textId="77777777" w:rsidR="00854571" w:rsidRPr="005D1EC9" w:rsidRDefault="00854571" w:rsidP="00854571">
      <w:pPr>
        <w:spacing w:line="360" w:lineRule="auto"/>
        <w:rPr>
          <w:rFonts w:ascii="Book Antiqua" w:hAnsi="Book Antiqua"/>
          <w:b/>
        </w:rPr>
      </w:pPr>
    </w:p>
    <w:p w14:paraId="106826AA" w14:textId="77777777" w:rsidR="00962580" w:rsidRPr="00AF6C1E" w:rsidRDefault="00962580" w:rsidP="00962580">
      <w:pPr>
        <w:spacing w:line="360" w:lineRule="auto"/>
        <w:jc w:val="both"/>
        <w:rPr>
          <w:rFonts w:ascii="Book Antiqua" w:hAnsi="Book Antiqua"/>
          <w:b/>
        </w:rPr>
      </w:pPr>
    </w:p>
    <w:p w14:paraId="26F2246E" w14:textId="77777777" w:rsidR="00A40F00" w:rsidRPr="00B6576B" w:rsidRDefault="00A40F00" w:rsidP="00D404CB">
      <w:pPr>
        <w:spacing w:after="0" w:line="360" w:lineRule="auto"/>
        <w:jc w:val="both"/>
        <w:rPr>
          <w:rFonts w:ascii="Book Antiqua" w:hAnsi="Book Antiqua" w:cs="Times New Roman"/>
          <w:lang w:eastAsia="zh-CN"/>
        </w:rPr>
      </w:pPr>
    </w:p>
    <w:sectPr w:rsidR="00A40F00" w:rsidRPr="00B6576B" w:rsidSect="00265ED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D9C8C2" w15:done="0"/>
  <w15:commentEx w15:paraId="1B5832A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352751" w14:textId="77777777" w:rsidR="002420D2" w:rsidRDefault="002420D2" w:rsidP="00674ACB">
      <w:pPr>
        <w:spacing w:after="0" w:line="240" w:lineRule="auto"/>
      </w:pPr>
      <w:r>
        <w:separator/>
      </w:r>
    </w:p>
  </w:endnote>
  <w:endnote w:type="continuationSeparator" w:id="0">
    <w:p w14:paraId="0E34B8F0" w14:textId="77777777" w:rsidR="002420D2" w:rsidRDefault="002420D2" w:rsidP="00674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Light">
    <w:altName w:val="Consolas"/>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94D1FD" w14:textId="77777777" w:rsidR="002420D2" w:rsidRDefault="002420D2" w:rsidP="00674ACB">
      <w:pPr>
        <w:spacing w:after="0" w:line="240" w:lineRule="auto"/>
      </w:pPr>
      <w:r>
        <w:separator/>
      </w:r>
    </w:p>
  </w:footnote>
  <w:footnote w:type="continuationSeparator" w:id="0">
    <w:p w14:paraId="2DCAE3BB" w14:textId="77777777" w:rsidR="002420D2" w:rsidRDefault="002420D2" w:rsidP="00674AC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D4729"/>
    <w:multiLevelType w:val="hybridMultilevel"/>
    <w:tmpl w:val="4C92E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866240"/>
    <w:multiLevelType w:val="hybridMultilevel"/>
    <w:tmpl w:val="E9CCD84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y.e.hathorn@gmail.com">
    <w15:presenceInfo w15:providerId="Windows Live" w15:userId="95ad489870a2db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21D1B"/>
    <w:rsid w:val="000012DE"/>
    <w:rsid w:val="0000239C"/>
    <w:rsid w:val="000027A0"/>
    <w:rsid w:val="000036D1"/>
    <w:rsid w:val="00004142"/>
    <w:rsid w:val="00005852"/>
    <w:rsid w:val="0000777A"/>
    <w:rsid w:val="00010FBF"/>
    <w:rsid w:val="00011BC4"/>
    <w:rsid w:val="00017658"/>
    <w:rsid w:val="00022152"/>
    <w:rsid w:val="0002216C"/>
    <w:rsid w:val="00026BEE"/>
    <w:rsid w:val="00027384"/>
    <w:rsid w:val="000437ED"/>
    <w:rsid w:val="000443B8"/>
    <w:rsid w:val="000443D1"/>
    <w:rsid w:val="00062B70"/>
    <w:rsid w:val="00063F06"/>
    <w:rsid w:val="00071395"/>
    <w:rsid w:val="000713C3"/>
    <w:rsid w:val="000722EF"/>
    <w:rsid w:val="00072E65"/>
    <w:rsid w:val="00076403"/>
    <w:rsid w:val="00081075"/>
    <w:rsid w:val="00082066"/>
    <w:rsid w:val="000875D7"/>
    <w:rsid w:val="000910C1"/>
    <w:rsid w:val="00091250"/>
    <w:rsid w:val="0009142D"/>
    <w:rsid w:val="00091D34"/>
    <w:rsid w:val="00091E88"/>
    <w:rsid w:val="00092F01"/>
    <w:rsid w:val="00092F0F"/>
    <w:rsid w:val="00093C92"/>
    <w:rsid w:val="000A1F7C"/>
    <w:rsid w:val="000A29D4"/>
    <w:rsid w:val="000A43B3"/>
    <w:rsid w:val="000B12C3"/>
    <w:rsid w:val="000B1509"/>
    <w:rsid w:val="000B2CE5"/>
    <w:rsid w:val="000B4E40"/>
    <w:rsid w:val="000B7A04"/>
    <w:rsid w:val="000C0464"/>
    <w:rsid w:val="000C121D"/>
    <w:rsid w:val="000C5DE4"/>
    <w:rsid w:val="000C6405"/>
    <w:rsid w:val="000D124D"/>
    <w:rsid w:val="000D2290"/>
    <w:rsid w:val="000D2D18"/>
    <w:rsid w:val="000D41CE"/>
    <w:rsid w:val="000D7578"/>
    <w:rsid w:val="000E26E4"/>
    <w:rsid w:val="000E2F2F"/>
    <w:rsid w:val="000E313F"/>
    <w:rsid w:val="000E3FF7"/>
    <w:rsid w:val="000E53A2"/>
    <w:rsid w:val="000E76F0"/>
    <w:rsid w:val="000F0A8F"/>
    <w:rsid w:val="000F76C4"/>
    <w:rsid w:val="001061B2"/>
    <w:rsid w:val="00120BEF"/>
    <w:rsid w:val="00122E93"/>
    <w:rsid w:val="00125564"/>
    <w:rsid w:val="00125A25"/>
    <w:rsid w:val="0013244E"/>
    <w:rsid w:val="001328B9"/>
    <w:rsid w:val="00132E5E"/>
    <w:rsid w:val="00135BA6"/>
    <w:rsid w:val="00142C9E"/>
    <w:rsid w:val="0014791E"/>
    <w:rsid w:val="001524F9"/>
    <w:rsid w:val="0015258E"/>
    <w:rsid w:val="00154161"/>
    <w:rsid w:val="001548A1"/>
    <w:rsid w:val="001549EF"/>
    <w:rsid w:val="00154B4E"/>
    <w:rsid w:val="00163667"/>
    <w:rsid w:val="00165544"/>
    <w:rsid w:val="00167C55"/>
    <w:rsid w:val="001713AB"/>
    <w:rsid w:val="00171657"/>
    <w:rsid w:val="00171AF5"/>
    <w:rsid w:val="00173DDB"/>
    <w:rsid w:val="00174748"/>
    <w:rsid w:val="00175AD6"/>
    <w:rsid w:val="001827CD"/>
    <w:rsid w:val="00183D75"/>
    <w:rsid w:val="00191F45"/>
    <w:rsid w:val="001939E5"/>
    <w:rsid w:val="001A451F"/>
    <w:rsid w:val="001A6BFF"/>
    <w:rsid w:val="001A76F6"/>
    <w:rsid w:val="001A7F01"/>
    <w:rsid w:val="001B0026"/>
    <w:rsid w:val="001B2E76"/>
    <w:rsid w:val="001B5270"/>
    <w:rsid w:val="001C0D84"/>
    <w:rsid w:val="001C5B30"/>
    <w:rsid w:val="001C7D35"/>
    <w:rsid w:val="001D0E82"/>
    <w:rsid w:val="001D3442"/>
    <w:rsid w:val="001D392A"/>
    <w:rsid w:val="001D5B7D"/>
    <w:rsid w:val="001E0F64"/>
    <w:rsid w:val="001F3BBC"/>
    <w:rsid w:val="00210C48"/>
    <w:rsid w:val="00210EEC"/>
    <w:rsid w:val="002112F1"/>
    <w:rsid w:val="0021270E"/>
    <w:rsid w:val="0021382D"/>
    <w:rsid w:val="002175D5"/>
    <w:rsid w:val="002215ED"/>
    <w:rsid w:val="00222A54"/>
    <w:rsid w:val="002232A5"/>
    <w:rsid w:val="00223C75"/>
    <w:rsid w:val="00226859"/>
    <w:rsid w:val="00230CA6"/>
    <w:rsid w:val="00232F9B"/>
    <w:rsid w:val="002353E7"/>
    <w:rsid w:val="00237A9E"/>
    <w:rsid w:val="00241E64"/>
    <w:rsid w:val="002420A8"/>
    <w:rsid w:val="002420D2"/>
    <w:rsid w:val="00257870"/>
    <w:rsid w:val="00257D4D"/>
    <w:rsid w:val="002610E4"/>
    <w:rsid w:val="0026111A"/>
    <w:rsid w:val="00262B28"/>
    <w:rsid w:val="00263B31"/>
    <w:rsid w:val="00265ED4"/>
    <w:rsid w:val="00273553"/>
    <w:rsid w:val="00275041"/>
    <w:rsid w:val="002810A3"/>
    <w:rsid w:val="00283207"/>
    <w:rsid w:val="00283CAB"/>
    <w:rsid w:val="00284B93"/>
    <w:rsid w:val="00287A29"/>
    <w:rsid w:val="00290F23"/>
    <w:rsid w:val="0029423E"/>
    <w:rsid w:val="00294F64"/>
    <w:rsid w:val="00295CA5"/>
    <w:rsid w:val="00296958"/>
    <w:rsid w:val="00296D01"/>
    <w:rsid w:val="002978DF"/>
    <w:rsid w:val="002A0817"/>
    <w:rsid w:val="002A0E9E"/>
    <w:rsid w:val="002A79AB"/>
    <w:rsid w:val="002B27D5"/>
    <w:rsid w:val="002B5188"/>
    <w:rsid w:val="002C0764"/>
    <w:rsid w:val="002C12C3"/>
    <w:rsid w:val="002C13E6"/>
    <w:rsid w:val="002C2E58"/>
    <w:rsid w:val="002D2BFE"/>
    <w:rsid w:val="002D3D71"/>
    <w:rsid w:val="002D3E04"/>
    <w:rsid w:val="002D4274"/>
    <w:rsid w:val="002D58DB"/>
    <w:rsid w:val="002D7407"/>
    <w:rsid w:val="002D7438"/>
    <w:rsid w:val="002D7CFD"/>
    <w:rsid w:val="002D7D2D"/>
    <w:rsid w:val="002E0856"/>
    <w:rsid w:val="002F2505"/>
    <w:rsid w:val="002F27C8"/>
    <w:rsid w:val="002F3850"/>
    <w:rsid w:val="002F49CD"/>
    <w:rsid w:val="002F554E"/>
    <w:rsid w:val="002F5B70"/>
    <w:rsid w:val="002F6153"/>
    <w:rsid w:val="00303E42"/>
    <w:rsid w:val="00304CAC"/>
    <w:rsid w:val="00315216"/>
    <w:rsid w:val="0032776C"/>
    <w:rsid w:val="00334D50"/>
    <w:rsid w:val="0033608F"/>
    <w:rsid w:val="003409E5"/>
    <w:rsid w:val="00346A30"/>
    <w:rsid w:val="003472A2"/>
    <w:rsid w:val="00352EBD"/>
    <w:rsid w:val="0035438C"/>
    <w:rsid w:val="003560C0"/>
    <w:rsid w:val="00356E0B"/>
    <w:rsid w:val="003574D5"/>
    <w:rsid w:val="00363620"/>
    <w:rsid w:val="00364D05"/>
    <w:rsid w:val="003668E0"/>
    <w:rsid w:val="00366F8F"/>
    <w:rsid w:val="00367D3F"/>
    <w:rsid w:val="00370495"/>
    <w:rsid w:val="00372EA6"/>
    <w:rsid w:val="00374A98"/>
    <w:rsid w:val="00376D96"/>
    <w:rsid w:val="00383E07"/>
    <w:rsid w:val="00384328"/>
    <w:rsid w:val="00384461"/>
    <w:rsid w:val="0039311E"/>
    <w:rsid w:val="00397D4F"/>
    <w:rsid w:val="003A0D6C"/>
    <w:rsid w:val="003A109C"/>
    <w:rsid w:val="003A2EAA"/>
    <w:rsid w:val="003A7A3C"/>
    <w:rsid w:val="003A7AD8"/>
    <w:rsid w:val="003B3204"/>
    <w:rsid w:val="003B38C1"/>
    <w:rsid w:val="003B536A"/>
    <w:rsid w:val="003B62F8"/>
    <w:rsid w:val="003B7C8D"/>
    <w:rsid w:val="003C0BDF"/>
    <w:rsid w:val="003C139B"/>
    <w:rsid w:val="003C20BE"/>
    <w:rsid w:val="003C74EC"/>
    <w:rsid w:val="003D171A"/>
    <w:rsid w:val="003D3991"/>
    <w:rsid w:val="003D6D0A"/>
    <w:rsid w:val="003D6E6C"/>
    <w:rsid w:val="003D7214"/>
    <w:rsid w:val="003D7DF2"/>
    <w:rsid w:val="003E0648"/>
    <w:rsid w:val="003E1D8E"/>
    <w:rsid w:val="003E5981"/>
    <w:rsid w:val="003E6765"/>
    <w:rsid w:val="003E7460"/>
    <w:rsid w:val="003E7EC7"/>
    <w:rsid w:val="003F161E"/>
    <w:rsid w:val="003F66B9"/>
    <w:rsid w:val="004004C8"/>
    <w:rsid w:val="0041042D"/>
    <w:rsid w:val="004161ED"/>
    <w:rsid w:val="00420E1C"/>
    <w:rsid w:val="00422054"/>
    <w:rsid w:val="004229A5"/>
    <w:rsid w:val="00423598"/>
    <w:rsid w:val="00427A35"/>
    <w:rsid w:val="00427BA7"/>
    <w:rsid w:val="004307ED"/>
    <w:rsid w:val="0043296C"/>
    <w:rsid w:val="004330B5"/>
    <w:rsid w:val="00433A66"/>
    <w:rsid w:val="00434238"/>
    <w:rsid w:val="00437602"/>
    <w:rsid w:val="004409A5"/>
    <w:rsid w:val="0045064C"/>
    <w:rsid w:val="004624F4"/>
    <w:rsid w:val="00464B34"/>
    <w:rsid w:val="00464FA4"/>
    <w:rsid w:val="004665C6"/>
    <w:rsid w:val="0048288E"/>
    <w:rsid w:val="0048380F"/>
    <w:rsid w:val="004903C9"/>
    <w:rsid w:val="00490690"/>
    <w:rsid w:val="00491066"/>
    <w:rsid w:val="0049167D"/>
    <w:rsid w:val="00491DC0"/>
    <w:rsid w:val="004921DC"/>
    <w:rsid w:val="004927F5"/>
    <w:rsid w:val="004935F4"/>
    <w:rsid w:val="00493FAB"/>
    <w:rsid w:val="0049583C"/>
    <w:rsid w:val="004A0C99"/>
    <w:rsid w:val="004A15E3"/>
    <w:rsid w:val="004A2A7D"/>
    <w:rsid w:val="004A4CDB"/>
    <w:rsid w:val="004A4D8F"/>
    <w:rsid w:val="004A6396"/>
    <w:rsid w:val="004A6A3D"/>
    <w:rsid w:val="004B0057"/>
    <w:rsid w:val="004B3211"/>
    <w:rsid w:val="004B730C"/>
    <w:rsid w:val="004B791B"/>
    <w:rsid w:val="004C16A2"/>
    <w:rsid w:val="004C7DE7"/>
    <w:rsid w:val="004D4333"/>
    <w:rsid w:val="004E0252"/>
    <w:rsid w:val="004E065C"/>
    <w:rsid w:val="004E56B9"/>
    <w:rsid w:val="004F6A97"/>
    <w:rsid w:val="005021A4"/>
    <w:rsid w:val="00503480"/>
    <w:rsid w:val="005035B5"/>
    <w:rsid w:val="005037A9"/>
    <w:rsid w:val="00504D94"/>
    <w:rsid w:val="00511B87"/>
    <w:rsid w:val="00513D9C"/>
    <w:rsid w:val="005149CF"/>
    <w:rsid w:val="00517595"/>
    <w:rsid w:val="0052445E"/>
    <w:rsid w:val="005244BB"/>
    <w:rsid w:val="00526542"/>
    <w:rsid w:val="00526FE4"/>
    <w:rsid w:val="00531F07"/>
    <w:rsid w:val="0053425E"/>
    <w:rsid w:val="0053498D"/>
    <w:rsid w:val="00534F1D"/>
    <w:rsid w:val="00544921"/>
    <w:rsid w:val="00545A87"/>
    <w:rsid w:val="005516EE"/>
    <w:rsid w:val="00552E1F"/>
    <w:rsid w:val="005543E5"/>
    <w:rsid w:val="00555964"/>
    <w:rsid w:val="0055732D"/>
    <w:rsid w:val="0056195B"/>
    <w:rsid w:val="00566841"/>
    <w:rsid w:val="00567429"/>
    <w:rsid w:val="00572AB8"/>
    <w:rsid w:val="00574E9C"/>
    <w:rsid w:val="0057630C"/>
    <w:rsid w:val="00576B84"/>
    <w:rsid w:val="00580D5F"/>
    <w:rsid w:val="00581A29"/>
    <w:rsid w:val="005829B9"/>
    <w:rsid w:val="00582ACA"/>
    <w:rsid w:val="00584B4B"/>
    <w:rsid w:val="00584C84"/>
    <w:rsid w:val="0058665F"/>
    <w:rsid w:val="0059121C"/>
    <w:rsid w:val="00593600"/>
    <w:rsid w:val="00594C45"/>
    <w:rsid w:val="005951AB"/>
    <w:rsid w:val="00596EF5"/>
    <w:rsid w:val="005A1A96"/>
    <w:rsid w:val="005A1B1B"/>
    <w:rsid w:val="005A20B8"/>
    <w:rsid w:val="005A2431"/>
    <w:rsid w:val="005A3465"/>
    <w:rsid w:val="005A4652"/>
    <w:rsid w:val="005B7DEE"/>
    <w:rsid w:val="005C0E07"/>
    <w:rsid w:val="005C3F97"/>
    <w:rsid w:val="005C4034"/>
    <w:rsid w:val="005C4742"/>
    <w:rsid w:val="005D00A1"/>
    <w:rsid w:val="005D68DE"/>
    <w:rsid w:val="005D699C"/>
    <w:rsid w:val="005E0C63"/>
    <w:rsid w:val="005E4280"/>
    <w:rsid w:val="005E5B41"/>
    <w:rsid w:val="005E7DB6"/>
    <w:rsid w:val="005F1799"/>
    <w:rsid w:val="005F43F5"/>
    <w:rsid w:val="005F4DC6"/>
    <w:rsid w:val="005F5E03"/>
    <w:rsid w:val="005F77E1"/>
    <w:rsid w:val="006054D1"/>
    <w:rsid w:val="00610693"/>
    <w:rsid w:val="00611723"/>
    <w:rsid w:val="0061353E"/>
    <w:rsid w:val="0061741D"/>
    <w:rsid w:val="00624DF1"/>
    <w:rsid w:val="006257D4"/>
    <w:rsid w:val="00627C05"/>
    <w:rsid w:val="0063188E"/>
    <w:rsid w:val="00637294"/>
    <w:rsid w:val="006412E3"/>
    <w:rsid w:val="00644FE9"/>
    <w:rsid w:val="00647A2F"/>
    <w:rsid w:val="0065077A"/>
    <w:rsid w:val="006511D8"/>
    <w:rsid w:val="0065435B"/>
    <w:rsid w:val="0065591B"/>
    <w:rsid w:val="00656F14"/>
    <w:rsid w:val="00657965"/>
    <w:rsid w:val="0066065E"/>
    <w:rsid w:val="00662844"/>
    <w:rsid w:val="00662F78"/>
    <w:rsid w:val="00665444"/>
    <w:rsid w:val="00674ACB"/>
    <w:rsid w:val="00681D11"/>
    <w:rsid w:val="00682A6D"/>
    <w:rsid w:val="006860A4"/>
    <w:rsid w:val="00691A0F"/>
    <w:rsid w:val="0069219A"/>
    <w:rsid w:val="0069352D"/>
    <w:rsid w:val="00695F90"/>
    <w:rsid w:val="006A4D55"/>
    <w:rsid w:val="006B1F58"/>
    <w:rsid w:val="006B271E"/>
    <w:rsid w:val="006B3E27"/>
    <w:rsid w:val="006B7ECA"/>
    <w:rsid w:val="006C64A9"/>
    <w:rsid w:val="006C7C53"/>
    <w:rsid w:val="006D1501"/>
    <w:rsid w:val="006D6B85"/>
    <w:rsid w:val="006D76F9"/>
    <w:rsid w:val="006E0D40"/>
    <w:rsid w:val="006E16EE"/>
    <w:rsid w:val="006E7714"/>
    <w:rsid w:val="006F18CC"/>
    <w:rsid w:val="006F2259"/>
    <w:rsid w:val="006F25C7"/>
    <w:rsid w:val="006F31AB"/>
    <w:rsid w:val="006F3BC1"/>
    <w:rsid w:val="006F77DD"/>
    <w:rsid w:val="00702FC6"/>
    <w:rsid w:val="007053DE"/>
    <w:rsid w:val="007068EB"/>
    <w:rsid w:val="007121B1"/>
    <w:rsid w:val="007158DB"/>
    <w:rsid w:val="00720721"/>
    <w:rsid w:val="00732785"/>
    <w:rsid w:val="00741163"/>
    <w:rsid w:val="00742219"/>
    <w:rsid w:val="00743F4B"/>
    <w:rsid w:val="00745D05"/>
    <w:rsid w:val="00750D32"/>
    <w:rsid w:val="00754E68"/>
    <w:rsid w:val="00754ED5"/>
    <w:rsid w:val="00763941"/>
    <w:rsid w:val="00765A92"/>
    <w:rsid w:val="0076628A"/>
    <w:rsid w:val="00771166"/>
    <w:rsid w:val="00771BA9"/>
    <w:rsid w:val="00773108"/>
    <w:rsid w:val="0077367C"/>
    <w:rsid w:val="007768FC"/>
    <w:rsid w:val="00784254"/>
    <w:rsid w:val="00784CA8"/>
    <w:rsid w:val="0079042A"/>
    <w:rsid w:val="00792992"/>
    <w:rsid w:val="00793731"/>
    <w:rsid w:val="0079399A"/>
    <w:rsid w:val="00794C36"/>
    <w:rsid w:val="00797AE0"/>
    <w:rsid w:val="007A052F"/>
    <w:rsid w:val="007A1A9D"/>
    <w:rsid w:val="007A287C"/>
    <w:rsid w:val="007A328D"/>
    <w:rsid w:val="007A71C1"/>
    <w:rsid w:val="007B1FF9"/>
    <w:rsid w:val="007B2421"/>
    <w:rsid w:val="007B2E50"/>
    <w:rsid w:val="007B54B3"/>
    <w:rsid w:val="007B7741"/>
    <w:rsid w:val="007B7C1B"/>
    <w:rsid w:val="007C247C"/>
    <w:rsid w:val="007C27EF"/>
    <w:rsid w:val="007C4707"/>
    <w:rsid w:val="007C525F"/>
    <w:rsid w:val="007C5E4D"/>
    <w:rsid w:val="007C5E8C"/>
    <w:rsid w:val="007C6DFC"/>
    <w:rsid w:val="007D18EC"/>
    <w:rsid w:val="007D6390"/>
    <w:rsid w:val="007D689E"/>
    <w:rsid w:val="007D751C"/>
    <w:rsid w:val="007E3C2F"/>
    <w:rsid w:val="00801C95"/>
    <w:rsid w:val="0080330A"/>
    <w:rsid w:val="00803FA7"/>
    <w:rsid w:val="008042B9"/>
    <w:rsid w:val="00804BD7"/>
    <w:rsid w:val="00806232"/>
    <w:rsid w:val="008176F6"/>
    <w:rsid w:val="008218EF"/>
    <w:rsid w:val="00827067"/>
    <w:rsid w:val="008303E8"/>
    <w:rsid w:val="00844553"/>
    <w:rsid w:val="00844D97"/>
    <w:rsid w:val="00845CB8"/>
    <w:rsid w:val="00847914"/>
    <w:rsid w:val="00847B87"/>
    <w:rsid w:val="00850353"/>
    <w:rsid w:val="00850D35"/>
    <w:rsid w:val="008537B8"/>
    <w:rsid w:val="00853B57"/>
    <w:rsid w:val="00854571"/>
    <w:rsid w:val="00854AF3"/>
    <w:rsid w:val="008578E2"/>
    <w:rsid w:val="00862EF2"/>
    <w:rsid w:val="00864174"/>
    <w:rsid w:val="00867FAD"/>
    <w:rsid w:val="00881A79"/>
    <w:rsid w:val="00882EB1"/>
    <w:rsid w:val="008853C4"/>
    <w:rsid w:val="00892A07"/>
    <w:rsid w:val="00892F0D"/>
    <w:rsid w:val="008A07B0"/>
    <w:rsid w:val="008A263B"/>
    <w:rsid w:val="008A3031"/>
    <w:rsid w:val="008A3C4C"/>
    <w:rsid w:val="008A4F50"/>
    <w:rsid w:val="008B1004"/>
    <w:rsid w:val="008B15B2"/>
    <w:rsid w:val="008B28E5"/>
    <w:rsid w:val="008B5058"/>
    <w:rsid w:val="008B50DC"/>
    <w:rsid w:val="008B5ED0"/>
    <w:rsid w:val="008C7672"/>
    <w:rsid w:val="008C7870"/>
    <w:rsid w:val="008D1563"/>
    <w:rsid w:val="008D2691"/>
    <w:rsid w:val="008D2DBD"/>
    <w:rsid w:val="008D3A26"/>
    <w:rsid w:val="008D7AFD"/>
    <w:rsid w:val="008E7FCE"/>
    <w:rsid w:val="008F094B"/>
    <w:rsid w:val="008F11E1"/>
    <w:rsid w:val="008F20F5"/>
    <w:rsid w:val="008F22A9"/>
    <w:rsid w:val="008F3405"/>
    <w:rsid w:val="008F45DB"/>
    <w:rsid w:val="008F63AE"/>
    <w:rsid w:val="009004B3"/>
    <w:rsid w:val="009011EC"/>
    <w:rsid w:val="00903314"/>
    <w:rsid w:val="00906578"/>
    <w:rsid w:val="0091055D"/>
    <w:rsid w:val="0091129D"/>
    <w:rsid w:val="00911BA2"/>
    <w:rsid w:val="00913A2A"/>
    <w:rsid w:val="00913D6A"/>
    <w:rsid w:val="00920D3C"/>
    <w:rsid w:val="00922D43"/>
    <w:rsid w:val="00923CB0"/>
    <w:rsid w:val="0092572A"/>
    <w:rsid w:val="009257FF"/>
    <w:rsid w:val="009262FA"/>
    <w:rsid w:val="009300A6"/>
    <w:rsid w:val="00931E5B"/>
    <w:rsid w:val="0093667C"/>
    <w:rsid w:val="0094025B"/>
    <w:rsid w:val="00941610"/>
    <w:rsid w:val="009427AD"/>
    <w:rsid w:val="0094319F"/>
    <w:rsid w:val="0094464A"/>
    <w:rsid w:val="00962580"/>
    <w:rsid w:val="009625D2"/>
    <w:rsid w:val="00963840"/>
    <w:rsid w:val="00967D8A"/>
    <w:rsid w:val="00970859"/>
    <w:rsid w:val="00971D3D"/>
    <w:rsid w:val="009737A8"/>
    <w:rsid w:val="00974011"/>
    <w:rsid w:val="0097574F"/>
    <w:rsid w:val="0097705A"/>
    <w:rsid w:val="00980853"/>
    <w:rsid w:val="0098235A"/>
    <w:rsid w:val="00986426"/>
    <w:rsid w:val="00996745"/>
    <w:rsid w:val="009A1FF4"/>
    <w:rsid w:val="009A2485"/>
    <w:rsid w:val="009A6346"/>
    <w:rsid w:val="009B0B03"/>
    <w:rsid w:val="009B16CA"/>
    <w:rsid w:val="009B2E67"/>
    <w:rsid w:val="009B5FD1"/>
    <w:rsid w:val="009C2266"/>
    <w:rsid w:val="009C575D"/>
    <w:rsid w:val="009D1E88"/>
    <w:rsid w:val="009D3EF9"/>
    <w:rsid w:val="009D43A9"/>
    <w:rsid w:val="009D4769"/>
    <w:rsid w:val="009D6B6D"/>
    <w:rsid w:val="009E079F"/>
    <w:rsid w:val="009E2E6C"/>
    <w:rsid w:val="009E6418"/>
    <w:rsid w:val="009F07D5"/>
    <w:rsid w:val="009F0B6C"/>
    <w:rsid w:val="009F1E9A"/>
    <w:rsid w:val="009F300D"/>
    <w:rsid w:val="009F5E2D"/>
    <w:rsid w:val="00A042CF"/>
    <w:rsid w:val="00A073DC"/>
    <w:rsid w:val="00A07575"/>
    <w:rsid w:val="00A10BD2"/>
    <w:rsid w:val="00A11637"/>
    <w:rsid w:val="00A125CC"/>
    <w:rsid w:val="00A15017"/>
    <w:rsid w:val="00A152F7"/>
    <w:rsid w:val="00A15D52"/>
    <w:rsid w:val="00A17D95"/>
    <w:rsid w:val="00A23F83"/>
    <w:rsid w:val="00A26744"/>
    <w:rsid w:val="00A2724F"/>
    <w:rsid w:val="00A33400"/>
    <w:rsid w:val="00A33842"/>
    <w:rsid w:val="00A35313"/>
    <w:rsid w:val="00A375B7"/>
    <w:rsid w:val="00A403FB"/>
    <w:rsid w:val="00A40F00"/>
    <w:rsid w:val="00A4383F"/>
    <w:rsid w:val="00A46A93"/>
    <w:rsid w:val="00A5401A"/>
    <w:rsid w:val="00A6238F"/>
    <w:rsid w:val="00A62489"/>
    <w:rsid w:val="00A67D53"/>
    <w:rsid w:val="00A67F23"/>
    <w:rsid w:val="00A705D4"/>
    <w:rsid w:val="00A736A9"/>
    <w:rsid w:val="00A73B40"/>
    <w:rsid w:val="00A744BC"/>
    <w:rsid w:val="00A74C3D"/>
    <w:rsid w:val="00A75819"/>
    <w:rsid w:val="00A76897"/>
    <w:rsid w:val="00A81330"/>
    <w:rsid w:val="00A81456"/>
    <w:rsid w:val="00A83F24"/>
    <w:rsid w:val="00A87290"/>
    <w:rsid w:val="00A90972"/>
    <w:rsid w:val="00A93EF3"/>
    <w:rsid w:val="00A953F0"/>
    <w:rsid w:val="00AA0369"/>
    <w:rsid w:val="00AA0472"/>
    <w:rsid w:val="00AA3D0C"/>
    <w:rsid w:val="00AA4AFC"/>
    <w:rsid w:val="00AA4E75"/>
    <w:rsid w:val="00AB0888"/>
    <w:rsid w:val="00AB4475"/>
    <w:rsid w:val="00AB540E"/>
    <w:rsid w:val="00AC08A0"/>
    <w:rsid w:val="00AC2715"/>
    <w:rsid w:val="00AC46A4"/>
    <w:rsid w:val="00AC4784"/>
    <w:rsid w:val="00AC4EE2"/>
    <w:rsid w:val="00AC57B9"/>
    <w:rsid w:val="00AC6041"/>
    <w:rsid w:val="00AD00E6"/>
    <w:rsid w:val="00AD04C1"/>
    <w:rsid w:val="00AD2B54"/>
    <w:rsid w:val="00AD368F"/>
    <w:rsid w:val="00AD4E2E"/>
    <w:rsid w:val="00AD5C42"/>
    <w:rsid w:val="00AD6C66"/>
    <w:rsid w:val="00AD7756"/>
    <w:rsid w:val="00AE0372"/>
    <w:rsid w:val="00AE1647"/>
    <w:rsid w:val="00AE236F"/>
    <w:rsid w:val="00AF7083"/>
    <w:rsid w:val="00AF7853"/>
    <w:rsid w:val="00B0083E"/>
    <w:rsid w:val="00B021FC"/>
    <w:rsid w:val="00B02ED2"/>
    <w:rsid w:val="00B038A3"/>
    <w:rsid w:val="00B21D1B"/>
    <w:rsid w:val="00B2665C"/>
    <w:rsid w:val="00B26F32"/>
    <w:rsid w:val="00B27514"/>
    <w:rsid w:val="00B316B9"/>
    <w:rsid w:val="00B31B48"/>
    <w:rsid w:val="00B3549C"/>
    <w:rsid w:val="00B37F81"/>
    <w:rsid w:val="00B44EEB"/>
    <w:rsid w:val="00B5073E"/>
    <w:rsid w:val="00B525CF"/>
    <w:rsid w:val="00B530CF"/>
    <w:rsid w:val="00B539A7"/>
    <w:rsid w:val="00B569AB"/>
    <w:rsid w:val="00B57596"/>
    <w:rsid w:val="00B57B27"/>
    <w:rsid w:val="00B60597"/>
    <w:rsid w:val="00B61E82"/>
    <w:rsid w:val="00B6576B"/>
    <w:rsid w:val="00B659AB"/>
    <w:rsid w:val="00B65B94"/>
    <w:rsid w:val="00B7038F"/>
    <w:rsid w:val="00B716DF"/>
    <w:rsid w:val="00B71B22"/>
    <w:rsid w:val="00B71B59"/>
    <w:rsid w:val="00B73230"/>
    <w:rsid w:val="00B75539"/>
    <w:rsid w:val="00B767FC"/>
    <w:rsid w:val="00B76904"/>
    <w:rsid w:val="00B77C6E"/>
    <w:rsid w:val="00B8095A"/>
    <w:rsid w:val="00B8319E"/>
    <w:rsid w:val="00B83D71"/>
    <w:rsid w:val="00B86393"/>
    <w:rsid w:val="00B917EB"/>
    <w:rsid w:val="00BA228B"/>
    <w:rsid w:val="00BA4082"/>
    <w:rsid w:val="00BB2244"/>
    <w:rsid w:val="00BB303E"/>
    <w:rsid w:val="00BB4C48"/>
    <w:rsid w:val="00BB582D"/>
    <w:rsid w:val="00BC0A0D"/>
    <w:rsid w:val="00BC1A11"/>
    <w:rsid w:val="00BD2D4A"/>
    <w:rsid w:val="00BD449E"/>
    <w:rsid w:val="00BE1A93"/>
    <w:rsid w:val="00BE1E0D"/>
    <w:rsid w:val="00BE3FD2"/>
    <w:rsid w:val="00BE4CCE"/>
    <w:rsid w:val="00BE56B5"/>
    <w:rsid w:val="00BE5B7A"/>
    <w:rsid w:val="00BE7193"/>
    <w:rsid w:val="00BF1529"/>
    <w:rsid w:val="00BF1D0D"/>
    <w:rsid w:val="00BF2A87"/>
    <w:rsid w:val="00BF3BBD"/>
    <w:rsid w:val="00BF3E1B"/>
    <w:rsid w:val="00BF5E6C"/>
    <w:rsid w:val="00BF6643"/>
    <w:rsid w:val="00BF6D27"/>
    <w:rsid w:val="00C007FC"/>
    <w:rsid w:val="00C00C56"/>
    <w:rsid w:val="00C00FC5"/>
    <w:rsid w:val="00C0187A"/>
    <w:rsid w:val="00C03382"/>
    <w:rsid w:val="00C063FC"/>
    <w:rsid w:val="00C07069"/>
    <w:rsid w:val="00C07B29"/>
    <w:rsid w:val="00C15940"/>
    <w:rsid w:val="00C15AD4"/>
    <w:rsid w:val="00C2154E"/>
    <w:rsid w:val="00C2294F"/>
    <w:rsid w:val="00C22F29"/>
    <w:rsid w:val="00C27960"/>
    <w:rsid w:val="00C30CFE"/>
    <w:rsid w:val="00C3299D"/>
    <w:rsid w:val="00C339E7"/>
    <w:rsid w:val="00C33AB7"/>
    <w:rsid w:val="00C40A99"/>
    <w:rsid w:val="00C4607F"/>
    <w:rsid w:val="00C505BB"/>
    <w:rsid w:val="00C522A1"/>
    <w:rsid w:val="00C55BDA"/>
    <w:rsid w:val="00C60157"/>
    <w:rsid w:val="00C60931"/>
    <w:rsid w:val="00C67D48"/>
    <w:rsid w:val="00C70E5E"/>
    <w:rsid w:val="00C73060"/>
    <w:rsid w:val="00C73F16"/>
    <w:rsid w:val="00C7407C"/>
    <w:rsid w:val="00C8068B"/>
    <w:rsid w:val="00C80928"/>
    <w:rsid w:val="00C95748"/>
    <w:rsid w:val="00CA0ED8"/>
    <w:rsid w:val="00CA3909"/>
    <w:rsid w:val="00CA3FC1"/>
    <w:rsid w:val="00CA5152"/>
    <w:rsid w:val="00CA7080"/>
    <w:rsid w:val="00CA7660"/>
    <w:rsid w:val="00CA797D"/>
    <w:rsid w:val="00CB5278"/>
    <w:rsid w:val="00CC23CF"/>
    <w:rsid w:val="00CC3B51"/>
    <w:rsid w:val="00CE347E"/>
    <w:rsid w:val="00CE4221"/>
    <w:rsid w:val="00CE43CC"/>
    <w:rsid w:val="00CF080C"/>
    <w:rsid w:val="00CF15CF"/>
    <w:rsid w:val="00CF2097"/>
    <w:rsid w:val="00CF5993"/>
    <w:rsid w:val="00CF5C31"/>
    <w:rsid w:val="00D02705"/>
    <w:rsid w:val="00D04B24"/>
    <w:rsid w:val="00D05239"/>
    <w:rsid w:val="00D07F55"/>
    <w:rsid w:val="00D113AC"/>
    <w:rsid w:val="00D124B2"/>
    <w:rsid w:val="00D13903"/>
    <w:rsid w:val="00D17AE8"/>
    <w:rsid w:val="00D262E8"/>
    <w:rsid w:val="00D2641C"/>
    <w:rsid w:val="00D26EA0"/>
    <w:rsid w:val="00D27AAC"/>
    <w:rsid w:val="00D34AA2"/>
    <w:rsid w:val="00D36408"/>
    <w:rsid w:val="00D404CB"/>
    <w:rsid w:val="00D425DC"/>
    <w:rsid w:val="00D434E6"/>
    <w:rsid w:val="00D47557"/>
    <w:rsid w:val="00D52162"/>
    <w:rsid w:val="00D54A6D"/>
    <w:rsid w:val="00D54F3E"/>
    <w:rsid w:val="00D550BF"/>
    <w:rsid w:val="00D6468F"/>
    <w:rsid w:val="00D653C3"/>
    <w:rsid w:val="00D65570"/>
    <w:rsid w:val="00D65871"/>
    <w:rsid w:val="00D748DA"/>
    <w:rsid w:val="00D8036B"/>
    <w:rsid w:val="00D810BD"/>
    <w:rsid w:val="00D81D49"/>
    <w:rsid w:val="00D83C3B"/>
    <w:rsid w:val="00D84F45"/>
    <w:rsid w:val="00D86056"/>
    <w:rsid w:val="00D90300"/>
    <w:rsid w:val="00D91A73"/>
    <w:rsid w:val="00D9596C"/>
    <w:rsid w:val="00DA0073"/>
    <w:rsid w:val="00DA4B08"/>
    <w:rsid w:val="00DA68FF"/>
    <w:rsid w:val="00DB0B80"/>
    <w:rsid w:val="00DB0DC0"/>
    <w:rsid w:val="00DB1820"/>
    <w:rsid w:val="00DB3E78"/>
    <w:rsid w:val="00DB4F2D"/>
    <w:rsid w:val="00DB7D8E"/>
    <w:rsid w:val="00DC0902"/>
    <w:rsid w:val="00DC3CFF"/>
    <w:rsid w:val="00DC5174"/>
    <w:rsid w:val="00DC55C4"/>
    <w:rsid w:val="00DC629A"/>
    <w:rsid w:val="00DC64D6"/>
    <w:rsid w:val="00DC64FB"/>
    <w:rsid w:val="00DD3227"/>
    <w:rsid w:val="00DD40E0"/>
    <w:rsid w:val="00DE1923"/>
    <w:rsid w:val="00DE1E2C"/>
    <w:rsid w:val="00DE2E21"/>
    <w:rsid w:val="00DE5C68"/>
    <w:rsid w:val="00DE7759"/>
    <w:rsid w:val="00DF10DD"/>
    <w:rsid w:val="00DF12AB"/>
    <w:rsid w:val="00DF1768"/>
    <w:rsid w:val="00DF61B8"/>
    <w:rsid w:val="00DF716A"/>
    <w:rsid w:val="00DF7DCE"/>
    <w:rsid w:val="00E013A8"/>
    <w:rsid w:val="00E01A98"/>
    <w:rsid w:val="00E03A63"/>
    <w:rsid w:val="00E04D70"/>
    <w:rsid w:val="00E05347"/>
    <w:rsid w:val="00E0558B"/>
    <w:rsid w:val="00E112AE"/>
    <w:rsid w:val="00E11F14"/>
    <w:rsid w:val="00E12BD7"/>
    <w:rsid w:val="00E15ABB"/>
    <w:rsid w:val="00E16078"/>
    <w:rsid w:val="00E21F1D"/>
    <w:rsid w:val="00E2742E"/>
    <w:rsid w:val="00E31D6C"/>
    <w:rsid w:val="00E348A4"/>
    <w:rsid w:val="00E34C2F"/>
    <w:rsid w:val="00E3584F"/>
    <w:rsid w:val="00E366DB"/>
    <w:rsid w:val="00E4099F"/>
    <w:rsid w:val="00E437D1"/>
    <w:rsid w:val="00E43D9E"/>
    <w:rsid w:val="00E46E39"/>
    <w:rsid w:val="00E4743D"/>
    <w:rsid w:val="00E560E0"/>
    <w:rsid w:val="00E5682D"/>
    <w:rsid w:val="00E62DC9"/>
    <w:rsid w:val="00E65163"/>
    <w:rsid w:val="00E667D7"/>
    <w:rsid w:val="00E71D80"/>
    <w:rsid w:val="00E753D8"/>
    <w:rsid w:val="00E83AD8"/>
    <w:rsid w:val="00E87CB6"/>
    <w:rsid w:val="00E9007B"/>
    <w:rsid w:val="00E94D6A"/>
    <w:rsid w:val="00E95FF4"/>
    <w:rsid w:val="00EA26CE"/>
    <w:rsid w:val="00EA3682"/>
    <w:rsid w:val="00EA5694"/>
    <w:rsid w:val="00EA64D9"/>
    <w:rsid w:val="00EA7DFD"/>
    <w:rsid w:val="00EB06DE"/>
    <w:rsid w:val="00EB159B"/>
    <w:rsid w:val="00EB3970"/>
    <w:rsid w:val="00EC1AB4"/>
    <w:rsid w:val="00ED262F"/>
    <w:rsid w:val="00ED5D30"/>
    <w:rsid w:val="00EE0B0C"/>
    <w:rsid w:val="00EE2840"/>
    <w:rsid w:val="00EF1211"/>
    <w:rsid w:val="00EF4ABE"/>
    <w:rsid w:val="00EF65ED"/>
    <w:rsid w:val="00F01BB3"/>
    <w:rsid w:val="00F04207"/>
    <w:rsid w:val="00F1189E"/>
    <w:rsid w:val="00F11B06"/>
    <w:rsid w:val="00F122D5"/>
    <w:rsid w:val="00F165C1"/>
    <w:rsid w:val="00F16B3F"/>
    <w:rsid w:val="00F22115"/>
    <w:rsid w:val="00F24CF2"/>
    <w:rsid w:val="00F27313"/>
    <w:rsid w:val="00F3196D"/>
    <w:rsid w:val="00F31F67"/>
    <w:rsid w:val="00F377CA"/>
    <w:rsid w:val="00F413C3"/>
    <w:rsid w:val="00F42692"/>
    <w:rsid w:val="00F50B5F"/>
    <w:rsid w:val="00F5439F"/>
    <w:rsid w:val="00F60D6D"/>
    <w:rsid w:val="00F60F0C"/>
    <w:rsid w:val="00F640EF"/>
    <w:rsid w:val="00F6459F"/>
    <w:rsid w:val="00F64765"/>
    <w:rsid w:val="00F657B1"/>
    <w:rsid w:val="00F659FA"/>
    <w:rsid w:val="00F67266"/>
    <w:rsid w:val="00F72137"/>
    <w:rsid w:val="00F76EBA"/>
    <w:rsid w:val="00F819A1"/>
    <w:rsid w:val="00F819D1"/>
    <w:rsid w:val="00F82383"/>
    <w:rsid w:val="00F82843"/>
    <w:rsid w:val="00F85528"/>
    <w:rsid w:val="00F87529"/>
    <w:rsid w:val="00F9000D"/>
    <w:rsid w:val="00F93596"/>
    <w:rsid w:val="00F95B85"/>
    <w:rsid w:val="00FA0EF8"/>
    <w:rsid w:val="00FA53BA"/>
    <w:rsid w:val="00FA56DA"/>
    <w:rsid w:val="00FA5A4D"/>
    <w:rsid w:val="00FA5B54"/>
    <w:rsid w:val="00FA6383"/>
    <w:rsid w:val="00FB06DF"/>
    <w:rsid w:val="00FB0FC8"/>
    <w:rsid w:val="00FB2123"/>
    <w:rsid w:val="00FB2DEB"/>
    <w:rsid w:val="00FB4720"/>
    <w:rsid w:val="00FB61F2"/>
    <w:rsid w:val="00FB655B"/>
    <w:rsid w:val="00FC1BFB"/>
    <w:rsid w:val="00FC2B75"/>
    <w:rsid w:val="00FC34CF"/>
    <w:rsid w:val="00FC4E37"/>
    <w:rsid w:val="00FC57DF"/>
    <w:rsid w:val="00FC609E"/>
    <w:rsid w:val="00FD2698"/>
    <w:rsid w:val="00FD3658"/>
    <w:rsid w:val="00FD48E3"/>
    <w:rsid w:val="00FD5027"/>
    <w:rsid w:val="00FD675B"/>
    <w:rsid w:val="00FE0BE9"/>
    <w:rsid w:val="00FE6F9F"/>
    <w:rsid w:val="00FF18C8"/>
    <w:rsid w:val="00FF33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B7E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160"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BD7"/>
    <w:pPr>
      <w:ind w:left="720"/>
      <w:contextualSpacing/>
    </w:pPr>
  </w:style>
  <w:style w:type="paragraph" w:customStyle="1" w:styleId="EndNoteBibliographyTitle">
    <w:name w:val="EndNote Bibliography Title"/>
    <w:basedOn w:val="Normal"/>
    <w:rsid w:val="00CF5993"/>
    <w:pPr>
      <w:jc w:val="center"/>
    </w:pPr>
    <w:rPr>
      <w:rFonts w:ascii="Calibri" w:hAnsi="Calibri"/>
    </w:rPr>
  </w:style>
  <w:style w:type="paragraph" w:customStyle="1" w:styleId="EndNoteBibliography">
    <w:name w:val="EndNote Bibliography"/>
    <w:basedOn w:val="Normal"/>
    <w:rsid w:val="00CF5993"/>
    <w:pPr>
      <w:spacing w:line="240" w:lineRule="auto"/>
    </w:pPr>
    <w:rPr>
      <w:rFonts w:ascii="Calibri" w:hAnsi="Calibri"/>
    </w:rPr>
  </w:style>
  <w:style w:type="character" w:styleId="Hyperlink">
    <w:name w:val="Hyperlink"/>
    <w:basedOn w:val="DefaultParagraphFont"/>
    <w:uiPriority w:val="99"/>
    <w:rsid w:val="00BB582D"/>
    <w:rPr>
      <w:color w:val="0000FF"/>
      <w:u w:val="single"/>
    </w:rPr>
  </w:style>
  <w:style w:type="character" w:styleId="CommentReference">
    <w:name w:val="annotation reference"/>
    <w:basedOn w:val="DefaultParagraphFont"/>
    <w:uiPriority w:val="99"/>
    <w:semiHidden/>
    <w:unhideWhenUsed/>
    <w:rsid w:val="00A15017"/>
    <w:rPr>
      <w:sz w:val="18"/>
      <w:szCs w:val="18"/>
    </w:rPr>
  </w:style>
  <w:style w:type="paragraph" w:styleId="CommentText">
    <w:name w:val="annotation text"/>
    <w:basedOn w:val="Normal"/>
    <w:link w:val="CommentTextChar"/>
    <w:uiPriority w:val="99"/>
    <w:semiHidden/>
    <w:unhideWhenUsed/>
    <w:rsid w:val="00A15017"/>
  </w:style>
  <w:style w:type="character" w:customStyle="1" w:styleId="CommentTextChar">
    <w:name w:val="Comment Text Char"/>
    <w:basedOn w:val="DefaultParagraphFont"/>
    <w:link w:val="CommentText"/>
    <w:uiPriority w:val="99"/>
    <w:semiHidden/>
    <w:rsid w:val="00A15017"/>
  </w:style>
  <w:style w:type="paragraph" w:styleId="CommentSubject">
    <w:name w:val="annotation subject"/>
    <w:basedOn w:val="CommentText"/>
    <w:next w:val="CommentText"/>
    <w:link w:val="CommentSubjectChar"/>
    <w:uiPriority w:val="99"/>
    <w:semiHidden/>
    <w:unhideWhenUsed/>
    <w:rsid w:val="00A15017"/>
    <w:rPr>
      <w:b/>
      <w:bCs/>
      <w:sz w:val="20"/>
      <w:szCs w:val="20"/>
    </w:rPr>
  </w:style>
  <w:style w:type="character" w:customStyle="1" w:styleId="CommentSubjectChar">
    <w:name w:val="Comment Subject Char"/>
    <w:basedOn w:val="CommentTextChar"/>
    <w:link w:val="CommentSubject"/>
    <w:uiPriority w:val="99"/>
    <w:semiHidden/>
    <w:rsid w:val="00A15017"/>
    <w:rPr>
      <w:b/>
      <w:bCs/>
      <w:sz w:val="20"/>
      <w:szCs w:val="20"/>
    </w:rPr>
  </w:style>
  <w:style w:type="paragraph" w:styleId="BalloonText">
    <w:name w:val="Balloon Text"/>
    <w:basedOn w:val="Normal"/>
    <w:link w:val="BalloonTextChar"/>
    <w:uiPriority w:val="99"/>
    <w:semiHidden/>
    <w:unhideWhenUsed/>
    <w:rsid w:val="00A150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15017"/>
    <w:rPr>
      <w:rFonts w:ascii="Times New Roman" w:hAnsi="Times New Roman" w:cs="Times New Roman"/>
      <w:sz w:val="18"/>
      <w:szCs w:val="18"/>
    </w:rPr>
  </w:style>
  <w:style w:type="paragraph" w:styleId="Revision">
    <w:name w:val="Revision"/>
    <w:hidden/>
    <w:uiPriority w:val="99"/>
    <w:semiHidden/>
    <w:rsid w:val="008E7FCE"/>
    <w:pPr>
      <w:spacing w:after="0" w:line="240" w:lineRule="auto"/>
    </w:pPr>
  </w:style>
  <w:style w:type="character" w:customStyle="1" w:styleId="apple-converted-space">
    <w:name w:val="apple-converted-space"/>
    <w:basedOn w:val="DefaultParagraphFont"/>
    <w:rsid w:val="009A6346"/>
  </w:style>
  <w:style w:type="paragraph" w:customStyle="1" w:styleId="p1">
    <w:name w:val="p1"/>
    <w:basedOn w:val="Normal"/>
    <w:rsid w:val="00682A6D"/>
    <w:pPr>
      <w:spacing w:after="0" w:line="240" w:lineRule="auto"/>
    </w:pPr>
    <w:rPr>
      <w:rFonts w:ascii="Arial" w:hAnsi="Arial" w:cs="Arial"/>
      <w:color w:val="323333"/>
      <w:sz w:val="17"/>
      <w:szCs w:val="17"/>
    </w:rPr>
  </w:style>
  <w:style w:type="character" w:customStyle="1" w:styleId="s1">
    <w:name w:val="s1"/>
    <w:basedOn w:val="DefaultParagraphFont"/>
    <w:rsid w:val="00682A6D"/>
    <w:rPr>
      <w:color w:val="575757"/>
    </w:rPr>
  </w:style>
  <w:style w:type="character" w:customStyle="1" w:styleId="s2">
    <w:name w:val="s2"/>
    <w:basedOn w:val="DefaultParagraphFont"/>
    <w:rsid w:val="00682A6D"/>
    <w:rPr>
      <w:color w:val="323333"/>
      <w:u w:val="single"/>
    </w:rPr>
  </w:style>
  <w:style w:type="table" w:styleId="TableGrid">
    <w:name w:val="Table Grid"/>
    <w:basedOn w:val="TableNormal"/>
    <w:uiPriority w:val="39"/>
    <w:rsid w:val="00A40F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74ACB"/>
    <w:pPr>
      <w:tabs>
        <w:tab w:val="center" w:pos="4153"/>
        <w:tab w:val="right" w:pos="8306"/>
      </w:tabs>
      <w:spacing w:after="0" w:line="240" w:lineRule="auto"/>
    </w:pPr>
  </w:style>
  <w:style w:type="character" w:customStyle="1" w:styleId="HeaderChar">
    <w:name w:val="Header Char"/>
    <w:basedOn w:val="DefaultParagraphFont"/>
    <w:link w:val="Header"/>
    <w:uiPriority w:val="99"/>
    <w:rsid w:val="00674ACB"/>
  </w:style>
  <w:style w:type="paragraph" w:styleId="Footer">
    <w:name w:val="footer"/>
    <w:basedOn w:val="Normal"/>
    <w:link w:val="FooterChar"/>
    <w:uiPriority w:val="99"/>
    <w:unhideWhenUsed/>
    <w:rsid w:val="00674ACB"/>
    <w:pPr>
      <w:tabs>
        <w:tab w:val="center" w:pos="4153"/>
        <w:tab w:val="right" w:pos="8306"/>
      </w:tabs>
      <w:spacing w:after="0" w:line="240" w:lineRule="auto"/>
    </w:pPr>
  </w:style>
  <w:style w:type="character" w:customStyle="1" w:styleId="FooterChar">
    <w:name w:val="Footer Char"/>
    <w:basedOn w:val="DefaultParagraphFont"/>
    <w:link w:val="Footer"/>
    <w:uiPriority w:val="99"/>
    <w:rsid w:val="00674ACB"/>
  </w:style>
  <w:style w:type="character" w:styleId="Emphasis">
    <w:name w:val="Emphasis"/>
    <w:qFormat/>
    <w:rsid w:val="00E03A6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160"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BD7"/>
    <w:pPr>
      <w:ind w:left="720"/>
      <w:contextualSpacing/>
    </w:pPr>
  </w:style>
  <w:style w:type="paragraph" w:customStyle="1" w:styleId="EndNoteBibliographyTitle">
    <w:name w:val="EndNote Bibliography Title"/>
    <w:basedOn w:val="Normal"/>
    <w:rsid w:val="00CF5993"/>
    <w:pPr>
      <w:jc w:val="center"/>
    </w:pPr>
    <w:rPr>
      <w:rFonts w:ascii="Calibri" w:hAnsi="Calibri"/>
    </w:rPr>
  </w:style>
  <w:style w:type="paragraph" w:customStyle="1" w:styleId="EndNoteBibliography">
    <w:name w:val="EndNote Bibliography"/>
    <w:basedOn w:val="Normal"/>
    <w:rsid w:val="00CF5993"/>
    <w:pPr>
      <w:spacing w:line="240" w:lineRule="auto"/>
    </w:pPr>
    <w:rPr>
      <w:rFonts w:ascii="Calibri" w:hAnsi="Calibri"/>
    </w:rPr>
  </w:style>
  <w:style w:type="character" w:styleId="Hyperlink">
    <w:name w:val="Hyperlink"/>
    <w:basedOn w:val="DefaultParagraphFont"/>
    <w:uiPriority w:val="99"/>
    <w:rsid w:val="00BB582D"/>
    <w:rPr>
      <w:color w:val="0000FF"/>
      <w:u w:val="single"/>
    </w:rPr>
  </w:style>
  <w:style w:type="character" w:styleId="CommentReference">
    <w:name w:val="annotation reference"/>
    <w:basedOn w:val="DefaultParagraphFont"/>
    <w:uiPriority w:val="99"/>
    <w:semiHidden/>
    <w:unhideWhenUsed/>
    <w:rsid w:val="00A15017"/>
    <w:rPr>
      <w:sz w:val="18"/>
      <w:szCs w:val="18"/>
    </w:rPr>
  </w:style>
  <w:style w:type="paragraph" w:styleId="CommentText">
    <w:name w:val="annotation text"/>
    <w:basedOn w:val="Normal"/>
    <w:link w:val="CommentTextChar"/>
    <w:uiPriority w:val="99"/>
    <w:semiHidden/>
    <w:unhideWhenUsed/>
    <w:rsid w:val="00A15017"/>
  </w:style>
  <w:style w:type="character" w:customStyle="1" w:styleId="CommentTextChar">
    <w:name w:val="Comment Text Char"/>
    <w:basedOn w:val="DefaultParagraphFont"/>
    <w:link w:val="CommentText"/>
    <w:uiPriority w:val="99"/>
    <w:semiHidden/>
    <w:rsid w:val="00A15017"/>
  </w:style>
  <w:style w:type="paragraph" w:styleId="CommentSubject">
    <w:name w:val="annotation subject"/>
    <w:basedOn w:val="CommentText"/>
    <w:next w:val="CommentText"/>
    <w:link w:val="CommentSubjectChar"/>
    <w:uiPriority w:val="99"/>
    <w:semiHidden/>
    <w:unhideWhenUsed/>
    <w:rsid w:val="00A15017"/>
    <w:rPr>
      <w:b/>
      <w:bCs/>
      <w:sz w:val="20"/>
      <w:szCs w:val="20"/>
    </w:rPr>
  </w:style>
  <w:style w:type="character" w:customStyle="1" w:styleId="CommentSubjectChar">
    <w:name w:val="Comment Subject Char"/>
    <w:basedOn w:val="CommentTextChar"/>
    <w:link w:val="CommentSubject"/>
    <w:uiPriority w:val="99"/>
    <w:semiHidden/>
    <w:rsid w:val="00A15017"/>
    <w:rPr>
      <w:b/>
      <w:bCs/>
      <w:sz w:val="20"/>
      <w:szCs w:val="20"/>
    </w:rPr>
  </w:style>
  <w:style w:type="paragraph" w:styleId="BalloonText">
    <w:name w:val="Balloon Text"/>
    <w:basedOn w:val="Normal"/>
    <w:link w:val="BalloonTextChar"/>
    <w:uiPriority w:val="99"/>
    <w:semiHidden/>
    <w:unhideWhenUsed/>
    <w:rsid w:val="00A150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15017"/>
    <w:rPr>
      <w:rFonts w:ascii="Times New Roman" w:hAnsi="Times New Roman" w:cs="Times New Roman"/>
      <w:sz w:val="18"/>
      <w:szCs w:val="18"/>
    </w:rPr>
  </w:style>
  <w:style w:type="paragraph" w:styleId="Revision">
    <w:name w:val="Revision"/>
    <w:hidden/>
    <w:uiPriority w:val="99"/>
    <w:semiHidden/>
    <w:rsid w:val="008E7FCE"/>
    <w:pPr>
      <w:spacing w:after="0" w:line="240" w:lineRule="auto"/>
    </w:pPr>
  </w:style>
  <w:style w:type="character" w:customStyle="1" w:styleId="apple-converted-space">
    <w:name w:val="apple-converted-space"/>
    <w:basedOn w:val="DefaultParagraphFont"/>
    <w:rsid w:val="009A6346"/>
  </w:style>
  <w:style w:type="paragraph" w:customStyle="1" w:styleId="p1">
    <w:name w:val="p1"/>
    <w:basedOn w:val="Normal"/>
    <w:rsid w:val="00682A6D"/>
    <w:pPr>
      <w:spacing w:after="0" w:line="240" w:lineRule="auto"/>
    </w:pPr>
    <w:rPr>
      <w:rFonts w:ascii="Arial" w:hAnsi="Arial" w:cs="Arial"/>
      <w:color w:val="323333"/>
      <w:sz w:val="17"/>
      <w:szCs w:val="17"/>
    </w:rPr>
  </w:style>
  <w:style w:type="character" w:customStyle="1" w:styleId="s1">
    <w:name w:val="s1"/>
    <w:basedOn w:val="DefaultParagraphFont"/>
    <w:rsid w:val="00682A6D"/>
    <w:rPr>
      <w:color w:val="575757"/>
    </w:rPr>
  </w:style>
  <w:style w:type="character" w:customStyle="1" w:styleId="s2">
    <w:name w:val="s2"/>
    <w:basedOn w:val="DefaultParagraphFont"/>
    <w:rsid w:val="00682A6D"/>
    <w:rPr>
      <w:color w:val="323333"/>
      <w:u w:val="single"/>
    </w:rPr>
  </w:style>
  <w:style w:type="table" w:styleId="TableGrid">
    <w:name w:val="Table Grid"/>
    <w:basedOn w:val="TableNormal"/>
    <w:uiPriority w:val="39"/>
    <w:rsid w:val="00A40F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74ACB"/>
    <w:pPr>
      <w:tabs>
        <w:tab w:val="center" w:pos="4153"/>
        <w:tab w:val="right" w:pos="8306"/>
      </w:tabs>
      <w:spacing w:after="0" w:line="240" w:lineRule="auto"/>
    </w:pPr>
  </w:style>
  <w:style w:type="character" w:customStyle="1" w:styleId="HeaderChar">
    <w:name w:val="Header Char"/>
    <w:basedOn w:val="DefaultParagraphFont"/>
    <w:link w:val="Header"/>
    <w:uiPriority w:val="99"/>
    <w:rsid w:val="00674ACB"/>
  </w:style>
  <w:style w:type="paragraph" w:styleId="Footer">
    <w:name w:val="footer"/>
    <w:basedOn w:val="Normal"/>
    <w:link w:val="FooterChar"/>
    <w:uiPriority w:val="99"/>
    <w:unhideWhenUsed/>
    <w:rsid w:val="00674ACB"/>
    <w:pPr>
      <w:tabs>
        <w:tab w:val="center" w:pos="4153"/>
        <w:tab w:val="right" w:pos="8306"/>
      </w:tabs>
      <w:spacing w:after="0" w:line="240" w:lineRule="auto"/>
    </w:pPr>
  </w:style>
  <w:style w:type="character" w:customStyle="1" w:styleId="FooterChar">
    <w:name w:val="Footer Char"/>
    <w:basedOn w:val="DefaultParagraphFont"/>
    <w:link w:val="Footer"/>
    <w:uiPriority w:val="99"/>
    <w:rsid w:val="00674ACB"/>
  </w:style>
  <w:style w:type="character" w:styleId="Emphasis">
    <w:name w:val="Emphasis"/>
    <w:qFormat/>
    <w:rsid w:val="00E03A6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940991">
      <w:bodyDiv w:val="1"/>
      <w:marLeft w:val="0"/>
      <w:marRight w:val="0"/>
      <w:marTop w:val="0"/>
      <w:marBottom w:val="0"/>
      <w:divBdr>
        <w:top w:val="none" w:sz="0" w:space="0" w:color="auto"/>
        <w:left w:val="none" w:sz="0" w:space="0" w:color="auto"/>
        <w:bottom w:val="none" w:sz="0" w:space="0" w:color="auto"/>
        <w:right w:val="none" w:sz="0" w:space="0" w:color="auto"/>
      </w:divBdr>
    </w:div>
    <w:div w:id="878858809">
      <w:bodyDiv w:val="1"/>
      <w:marLeft w:val="0"/>
      <w:marRight w:val="0"/>
      <w:marTop w:val="0"/>
      <w:marBottom w:val="0"/>
      <w:divBdr>
        <w:top w:val="none" w:sz="0" w:space="0" w:color="auto"/>
        <w:left w:val="none" w:sz="0" w:space="0" w:color="auto"/>
        <w:bottom w:val="none" w:sz="0" w:space="0" w:color="auto"/>
        <w:right w:val="none" w:sz="0" w:space="0" w:color="auto"/>
      </w:divBdr>
    </w:div>
    <w:div w:id="916860037">
      <w:bodyDiv w:val="1"/>
      <w:marLeft w:val="0"/>
      <w:marRight w:val="0"/>
      <w:marTop w:val="0"/>
      <w:marBottom w:val="0"/>
      <w:divBdr>
        <w:top w:val="none" w:sz="0" w:space="0" w:color="auto"/>
        <w:left w:val="none" w:sz="0" w:space="0" w:color="auto"/>
        <w:bottom w:val="none" w:sz="0" w:space="0" w:color="auto"/>
        <w:right w:val="none" w:sz="0" w:space="0" w:color="auto"/>
      </w:divBdr>
    </w:div>
    <w:div w:id="1415588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E4497-AF00-6E4C-B316-B486BA9F0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30479</Words>
  <Characters>173733</Characters>
  <Application>Microsoft Macintosh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03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e.hathorn@gmail.com</dc:creator>
  <cp:lastModifiedBy>Na Ma</cp:lastModifiedBy>
  <cp:revision>2</cp:revision>
  <dcterms:created xsi:type="dcterms:W3CDTF">2017-02-09T03:37:00Z</dcterms:created>
  <dcterms:modified xsi:type="dcterms:W3CDTF">2017-02-09T03:37:00Z</dcterms:modified>
</cp:coreProperties>
</file>